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21746C" w14:textId="77777777" w:rsidR="0040473D" w:rsidRPr="000824B1" w:rsidRDefault="00B94489" w:rsidP="00606AFC">
      <w:pPr>
        <w:spacing w:before="0" w:after="0" w:line="480" w:lineRule="auto"/>
        <w:jc w:val="center"/>
        <w:rPr>
          <w:b/>
          <w:sz w:val="28"/>
          <w:szCs w:val="28"/>
          <w:lang w:val="id-ID"/>
        </w:rPr>
      </w:pPr>
      <w:bookmarkStart w:id="0" w:name="_Hlk66477784"/>
      <w:bookmarkStart w:id="1" w:name="_Toc505219814"/>
      <w:bookmarkEnd w:id="0"/>
      <w:r w:rsidRPr="000824B1">
        <w:rPr>
          <w:b/>
          <w:sz w:val="28"/>
          <w:szCs w:val="28"/>
          <w:lang w:val="id-ID"/>
        </w:rPr>
        <w:t xml:space="preserve">&lt;CONTOH JUDUL: </w:t>
      </w:r>
      <w:r w:rsidR="00F60F8D" w:rsidRPr="000824B1">
        <w:rPr>
          <w:b/>
          <w:sz w:val="28"/>
          <w:szCs w:val="28"/>
          <w:lang w:val="id-ID"/>
        </w:rPr>
        <w:t>PENGEMBANGAN SISTEM INFORMASI DI PUSKESMAS DAERAH PEDESAAN</w:t>
      </w:r>
      <w:r w:rsidRPr="000824B1">
        <w:rPr>
          <w:b/>
          <w:sz w:val="28"/>
          <w:szCs w:val="28"/>
          <w:lang w:val="id-ID"/>
        </w:rPr>
        <w:t>&gt;</w:t>
      </w:r>
    </w:p>
    <w:p w14:paraId="587BF8EC" w14:textId="77777777" w:rsidR="0084027D" w:rsidRPr="000824B1" w:rsidRDefault="0084027D" w:rsidP="00606AFC">
      <w:pPr>
        <w:spacing w:before="0" w:after="0"/>
        <w:rPr>
          <w:lang w:val="id-ID"/>
        </w:rPr>
      </w:pPr>
    </w:p>
    <w:p w14:paraId="27095D97" w14:textId="77777777" w:rsidR="00606AFC" w:rsidRPr="000824B1" w:rsidRDefault="00606AFC" w:rsidP="00606AFC">
      <w:pPr>
        <w:spacing w:before="0" w:after="0"/>
        <w:rPr>
          <w:lang w:val="id-ID"/>
        </w:rPr>
      </w:pPr>
    </w:p>
    <w:p w14:paraId="2D582AE5" w14:textId="77777777" w:rsidR="0084027D" w:rsidRPr="000824B1" w:rsidRDefault="0084027D" w:rsidP="00606AFC">
      <w:pPr>
        <w:spacing w:before="0" w:after="0"/>
        <w:rPr>
          <w:lang w:val="id-ID"/>
        </w:rPr>
      </w:pPr>
    </w:p>
    <w:p w14:paraId="2A726025" w14:textId="77777777" w:rsidR="0040473D" w:rsidRPr="000824B1" w:rsidRDefault="00A65530" w:rsidP="00606AFC">
      <w:pPr>
        <w:spacing w:before="0" w:after="0"/>
        <w:jc w:val="center"/>
        <w:rPr>
          <w:b/>
          <w:sz w:val="28"/>
          <w:szCs w:val="28"/>
          <w:lang w:val="id-ID"/>
        </w:rPr>
      </w:pPr>
      <w:r w:rsidRPr="000824B1">
        <w:rPr>
          <w:b/>
          <w:sz w:val="28"/>
          <w:szCs w:val="28"/>
          <w:lang w:val="id-ID"/>
        </w:rPr>
        <w:t>Laporan Tugas Akhir</w:t>
      </w:r>
    </w:p>
    <w:p w14:paraId="00DF33D4" w14:textId="77777777" w:rsidR="0084027D" w:rsidRPr="000824B1" w:rsidRDefault="0084027D" w:rsidP="00606AFC">
      <w:pPr>
        <w:spacing w:before="0" w:after="0"/>
        <w:rPr>
          <w:lang w:val="id-ID"/>
        </w:rPr>
      </w:pPr>
    </w:p>
    <w:p w14:paraId="0DD3EAF7" w14:textId="77777777" w:rsidR="00D8184E" w:rsidRPr="000824B1" w:rsidRDefault="00D8184E" w:rsidP="00606AFC">
      <w:pPr>
        <w:spacing w:before="0" w:after="0"/>
        <w:rPr>
          <w:lang w:val="id-ID"/>
        </w:rPr>
      </w:pPr>
    </w:p>
    <w:p w14:paraId="15E9B9E2" w14:textId="77777777" w:rsidR="0084027D" w:rsidRPr="000824B1" w:rsidRDefault="0084027D" w:rsidP="00A65530">
      <w:pPr>
        <w:spacing w:before="0" w:after="0"/>
        <w:jc w:val="center"/>
        <w:rPr>
          <w:b/>
          <w:lang w:val="id-ID" w:eastAsia="en-US"/>
        </w:rPr>
      </w:pPr>
      <w:r w:rsidRPr="000824B1">
        <w:rPr>
          <w:b/>
          <w:lang w:val="id-ID" w:eastAsia="en-US"/>
        </w:rPr>
        <w:t xml:space="preserve">Disusun sebagai syarat kelulusan </w:t>
      </w:r>
      <w:r w:rsidR="00CB5758" w:rsidRPr="000824B1">
        <w:rPr>
          <w:b/>
          <w:lang w:val="id-ID" w:eastAsia="en-US"/>
        </w:rPr>
        <w:t xml:space="preserve">tingkat </w:t>
      </w:r>
      <w:r w:rsidR="00A65530" w:rsidRPr="000824B1">
        <w:rPr>
          <w:b/>
          <w:lang w:val="id-ID" w:eastAsia="en-US"/>
        </w:rPr>
        <w:t>sarjana</w:t>
      </w:r>
    </w:p>
    <w:p w14:paraId="428CE243" w14:textId="77777777" w:rsidR="0084027D" w:rsidRPr="000824B1" w:rsidRDefault="0084027D" w:rsidP="00606AFC">
      <w:pPr>
        <w:spacing w:before="0" w:after="0"/>
        <w:rPr>
          <w:lang w:val="id-ID"/>
        </w:rPr>
      </w:pPr>
    </w:p>
    <w:p w14:paraId="31D10DA7" w14:textId="77777777" w:rsidR="0084027D" w:rsidRPr="000824B1" w:rsidRDefault="0084027D" w:rsidP="00606AFC">
      <w:pPr>
        <w:spacing w:before="0" w:after="0"/>
        <w:rPr>
          <w:lang w:val="id-ID"/>
        </w:rPr>
      </w:pPr>
    </w:p>
    <w:p w14:paraId="3C0591A4" w14:textId="77777777" w:rsidR="00A96D41" w:rsidRPr="000824B1" w:rsidRDefault="00A96D41" w:rsidP="00606AFC">
      <w:pPr>
        <w:spacing w:before="0" w:after="0"/>
        <w:rPr>
          <w:lang w:val="id-ID"/>
        </w:rPr>
      </w:pPr>
    </w:p>
    <w:p w14:paraId="3CB10F7A" w14:textId="77777777" w:rsidR="00D8184E" w:rsidRPr="000824B1" w:rsidRDefault="00D8184E" w:rsidP="00606AFC">
      <w:pPr>
        <w:spacing w:before="0" w:after="0"/>
        <w:rPr>
          <w:lang w:val="id-ID"/>
        </w:rPr>
      </w:pPr>
    </w:p>
    <w:p w14:paraId="6FAB9F6C" w14:textId="77777777" w:rsidR="00F60F8D" w:rsidRPr="000824B1" w:rsidRDefault="00F60F8D" w:rsidP="00606AFC">
      <w:pPr>
        <w:spacing w:before="0" w:after="0"/>
        <w:jc w:val="center"/>
        <w:rPr>
          <w:b/>
          <w:lang w:val="id-ID"/>
        </w:rPr>
      </w:pPr>
      <w:r w:rsidRPr="000824B1">
        <w:rPr>
          <w:b/>
          <w:lang w:val="id-ID"/>
        </w:rPr>
        <w:t>Oleh</w:t>
      </w:r>
    </w:p>
    <w:p w14:paraId="260FE5DA" w14:textId="77777777" w:rsidR="00F60F8D" w:rsidRPr="000824B1" w:rsidRDefault="00B94489" w:rsidP="00606AFC">
      <w:pPr>
        <w:spacing w:before="0" w:after="0"/>
        <w:jc w:val="center"/>
        <w:rPr>
          <w:b/>
          <w:sz w:val="28"/>
          <w:szCs w:val="28"/>
          <w:lang w:val="id-ID"/>
        </w:rPr>
      </w:pPr>
      <w:r w:rsidRPr="000824B1">
        <w:rPr>
          <w:b/>
          <w:sz w:val="28"/>
          <w:szCs w:val="28"/>
          <w:lang w:val="id-ID"/>
        </w:rPr>
        <w:t>&lt;NAMA MAHASISWA&gt;</w:t>
      </w:r>
    </w:p>
    <w:p w14:paraId="4AF19A29" w14:textId="77777777" w:rsidR="0027169D" w:rsidRPr="000824B1" w:rsidRDefault="0027169D" w:rsidP="00606AFC">
      <w:pPr>
        <w:spacing w:before="0" w:after="0"/>
        <w:jc w:val="center"/>
        <w:rPr>
          <w:b/>
          <w:sz w:val="28"/>
          <w:szCs w:val="28"/>
          <w:lang w:val="id-ID"/>
        </w:rPr>
      </w:pPr>
      <w:r w:rsidRPr="000824B1">
        <w:rPr>
          <w:b/>
          <w:sz w:val="28"/>
          <w:szCs w:val="28"/>
          <w:lang w:val="id-ID"/>
        </w:rPr>
        <w:t>NIM</w:t>
      </w:r>
      <w:r w:rsidR="0084027D" w:rsidRPr="000824B1">
        <w:rPr>
          <w:b/>
          <w:sz w:val="28"/>
          <w:szCs w:val="28"/>
          <w:lang w:val="id-ID"/>
        </w:rPr>
        <w:t xml:space="preserve"> </w:t>
      </w:r>
      <w:r w:rsidRPr="000824B1">
        <w:rPr>
          <w:b/>
          <w:sz w:val="28"/>
          <w:szCs w:val="28"/>
          <w:lang w:val="id-ID"/>
        </w:rPr>
        <w:t xml:space="preserve">: </w:t>
      </w:r>
      <w:r w:rsidR="00B94489" w:rsidRPr="000824B1">
        <w:rPr>
          <w:b/>
          <w:sz w:val="28"/>
          <w:szCs w:val="28"/>
          <w:lang w:val="id-ID"/>
        </w:rPr>
        <w:t>&lt;NIM</w:t>
      </w:r>
      <w:r w:rsidR="0034160E" w:rsidRPr="000824B1">
        <w:rPr>
          <w:b/>
          <w:sz w:val="28"/>
          <w:szCs w:val="28"/>
          <w:lang w:val="id-ID"/>
        </w:rPr>
        <w:t xml:space="preserve"> MAHASISWA</w:t>
      </w:r>
      <w:r w:rsidR="00B94489" w:rsidRPr="000824B1">
        <w:rPr>
          <w:b/>
          <w:sz w:val="28"/>
          <w:szCs w:val="28"/>
          <w:lang w:val="id-ID"/>
        </w:rPr>
        <w:t>&gt;</w:t>
      </w:r>
    </w:p>
    <w:p w14:paraId="31B3F90D" w14:textId="77777777" w:rsidR="0040473D" w:rsidRPr="000824B1" w:rsidRDefault="0040473D" w:rsidP="00606AFC">
      <w:pPr>
        <w:spacing w:before="0" w:after="0"/>
        <w:rPr>
          <w:lang w:val="id-ID"/>
        </w:rPr>
      </w:pPr>
    </w:p>
    <w:p w14:paraId="60663F9D" w14:textId="77777777" w:rsidR="00D8184E" w:rsidRPr="000824B1" w:rsidRDefault="00D8184E" w:rsidP="00606AFC">
      <w:pPr>
        <w:spacing w:before="0" w:after="0"/>
        <w:rPr>
          <w:lang w:val="id-ID"/>
        </w:rPr>
      </w:pPr>
    </w:p>
    <w:p w14:paraId="4DA34659" w14:textId="77777777" w:rsidR="0040473D" w:rsidRPr="000824B1" w:rsidRDefault="0040473D" w:rsidP="00606AFC">
      <w:pPr>
        <w:spacing w:before="0" w:after="0"/>
        <w:rPr>
          <w:lang w:val="id-ID"/>
        </w:rPr>
      </w:pPr>
    </w:p>
    <w:p w14:paraId="0BCE95C8" w14:textId="77777777" w:rsidR="0040473D" w:rsidRPr="000824B1" w:rsidRDefault="00224105" w:rsidP="00606AFC">
      <w:pPr>
        <w:spacing w:before="0" w:after="0"/>
        <w:jc w:val="center"/>
        <w:rPr>
          <w:lang w:val="id-ID"/>
        </w:rPr>
      </w:pPr>
      <w:r w:rsidRPr="000824B1">
        <w:rPr>
          <w:noProof/>
          <w:lang w:val="id-ID"/>
        </w:rPr>
        <w:drawing>
          <wp:inline distT="0" distB="0" distL="0" distR="0" wp14:anchorId="131A5E97" wp14:editId="75AB7409">
            <wp:extent cx="948000" cy="1260000"/>
            <wp:effectExtent l="19050" t="0" r="45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948000" cy="1260000"/>
                    </a:xfrm>
                    <a:prstGeom prst="rect">
                      <a:avLst/>
                    </a:prstGeom>
                    <a:noFill/>
                    <a:ln w="9525">
                      <a:noFill/>
                      <a:miter lim="800000"/>
                      <a:headEnd/>
                      <a:tailEnd/>
                    </a:ln>
                  </pic:spPr>
                </pic:pic>
              </a:graphicData>
            </a:graphic>
          </wp:inline>
        </w:drawing>
      </w:r>
    </w:p>
    <w:p w14:paraId="0F54DE25" w14:textId="77777777" w:rsidR="00D8184E" w:rsidRPr="000824B1" w:rsidRDefault="00D8184E" w:rsidP="00606AFC">
      <w:pPr>
        <w:spacing w:before="0" w:after="0"/>
        <w:rPr>
          <w:lang w:val="id-ID"/>
        </w:rPr>
      </w:pPr>
    </w:p>
    <w:p w14:paraId="45DAE5AB" w14:textId="77777777" w:rsidR="00D8184E" w:rsidRPr="000824B1" w:rsidRDefault="00D8184E" w:rsidP="00606AFC">
      <w:pPr>
        <w:spacing w:before="0" w:after="0"/>
        <w:rPr>
          <w:lang w:val="id-ID"/>
        </w:rPr>
      </w:pPr>
    </w:p>
    <w:p w14:paraId="79A99BBF" w14:textId="77777777" w:rsidR="00D8184E" w:rsidRPr="000824B1" w:rsidRDefault="00D8184E" w:rsidP="00606AFC">
      <w:pPr>
        <w:spacing w:before="0" w:after="0"/>
        <w:rPr>
          <w:lang w:val="id-ID"/>
        </w:rPr>
      </w:pPr>
    </w:p>
    <w:p w14:paraId="7AC8EB4A" w14:textId="77777777" w:rsidR="0040473D" w:rsidRPr="000824B1" w:rsidRDefault="0040473D" w:rsidP="00606AFC">
      <w:pPr>
        <w:spacing w:before="0" w:after="0"/>
        <w:jc w:val="center"/>
        <w:rPr>
          <w:b/>
          <w:sz w:val="28"/>
          <w:szCs w:val="28"/>
          <w:lang w:val="id-ID"/>
        </w:rPr>
      </w:pPr>
      <w:r w:rsidRPr="000824B1">
        <w:rPr>
          <w:b/>
          <w:sz w:val="28"/>
          <w:szCs w:val="28"/>
          <w:lang w:val="id-ID"/>
        </w:rPr>
        <w:t>PROGRAM STUDI</w:t>
      </w:r>
      <w:r w:rsidR="00D138EF" w:rsidRPr="000824B1">
        <w:rPr>
          <w:b/>
          <w:sz w:val="28"/>
          <w:szCs w:val="28"/>
          <w:lang w:val="id-ID"/>
        </w:rPr>
        <w:t xml:space="preserve"> TEKNIK</w:t>
      </w:r>
      <w:r w:rsidRPr="000824B1">
        <w:rPr>
          <w:b/>
          <w:sz w:val="28"/>
          <w:szCs w:val="28"/>
          <w:lang w:val="id-ID"/>
        </w:rPr>
        <w:t xml:space="preserve"> INFORMATIKA</w:t>
      </w:r>
    </w:p>
    <w:p w14:paraId="08F76E4C" w14:textId="77777777" w:rsidR="0040473D" w:rsidRPr="000824B1" w:rsidRDefault="00D138EF" w:rsidP="00606AFC">
      <w:pPr>
        <w:spacing w:before="0" w:after="0"/>
        <w:jc w:val="center"/>
        <w:rPr>
          <w:b/>
          <w:sz w:val="28"/>
          <w:szCs w:val="28"/>
          <w:lang w:val="id-ID"/>
        </w:rPr>
      </w:pPr>
      <w:r w:rsidRPr="000824B1">
        <w:rPr>
          <w:b/>
          <w:sz w:val="28"/>
          <w:szCs w:val="28"/>
          <w:lang w:val="id-ID"/>
        </w:rPr>
        <w:t xml:space="preserve">SEKOLAH TEKNIK ELEKTRO </w:t>
      </w:r>
      <w:r w:rsidR="003E34CA" w:rsidRPr="000824B1">
        <w:rPr>
          <w:b/>
          <w:sz w:val="28"/>
          <w:szCs w:val="28"/>
          <w:lang w:val="id-ID"/>
        </w:rPr>
        <w:t>DAN</w:t>
      </w:r>
      <w:r w:rsidRPr="000824B1">
        <w:rPr>
          <w:b/>
          <w:sz w:val="28"/>
          <w:szCs w:val="28"/>
          <w:lang w:val="id-ID"/>
        </w:rPr>
        <w:t xml:space="preserve"> INFORMATIKA</w:t>
      </w:r>
    </w:p>
    <w:p w14:paraId="174F0931" w14:textId="77777777" w:rsidR="0040473D" w:rsidRPr="000824B1" w:rsidRDefault="0040473D" w:rsidP="00606AFC">
      <w:pPr>
        <w:spacing w:before="0" w:after="0"/>
        <w:jc w:val="center"/>
        <w:rPr>
          <w:b/>
          <w:sz w:val="28"/>
          <w:szCs w:val="28"/>
          <w:lang w:val="id-ID"/>
        </w:rPr>
      </w:pPr>
      <w:r w:rsidRPr="000824B1">
        <w:rPr>
          <w:b/>
          <w:sz w:val="28"/>
          <w:szCs w:val="28"/>
          <w:lang w:val="id-ID"/>
        </w:rPr>
        <w:t>INSTITUT TEKNOLOGI BANDUNG</w:t>
      </w:r>
    </w:p>
    <w:p w14:paraId="4E205D63" w14:textId="77777777" w:rsidR="0040473D" w:rsidRPr="000824B1" w:rsidRDefault="00B94489" w:rsidP="00606AFC">
      <w:pPr>
        <w:spacing w:before="0" w:after="0"/>
        <w:jc w:val="center"/>
        <w:rPr>
          <w:lang w:val="id-ID"/>
        </w:rPr>
        <w:sectPr w:rsidR="0040473D" w:rsidRPr="000824B1" w:rsidSect="006D6EC3">
          <w:footerReference w:type="even" r:id="rId9"/>
          <w:pgSz w:w="11907" w:h="16839" w:code="9"/>
          <w:pgMar w:top="1440" w:right="1800" w:bottom="1440" w:left="1800" w:header="720" w:footer="720" w:gutter="0"/>
          <w:pgNumType w:fmt="lowerRoman"/>
          <w:cols w:space="720"/>
          <w:docGrid w:linePitch="272"/>
        </w:sectPr>
      </w:pPr>
      <w:r w:rsidRPr="000824B1">
        <w:rPr>
          <w:b/>
          <w:sz w:val="28"/>
          <w:szCs w:val="28"/>
          <w:lang w:val="id-ID"/>
        </w:rPr>
        <w:t>&lt;Bulan&gt;</w:t>
      </w:r>
      <w:r w:rsidR="00F220C1" w:rsidRPr="000824B1">
        <w:rPr>
          <w:b/>
          <w:sz w:val="28"/>
          <w:szCs w:val="28"/>
          <w:lang w:val="id-ID"/>
        </w:rPr>
        <w:t xml:space="preserve"> </w:t>
      </w:r>
      <w:r w:rsidRPr="000824B1">
        <w:rPr>
          <w:b/>
          <w:sz w:val="28"/>
          <w:szCs w:val="28"/>
          <w:lang w:val="id-ID"/>
        </w:rPr>
        <w:t>&lt;Tahun&gt;</w:t>
      </w:r>
    </w:p>
    <w:p w14:paraId="4AAB8ED5" w14:textId="77777777" w:rsidR="00896DED" w:rsidRPr="000824B1" w:rsidRDefault="00896DED" w:rsidP="00896DED">
      <w:pPr>
        <w:spacing w:before="0" w:after="0" w:line="480" w:lineRule="auto"/>
        <w:jc w:val="center"/>
        <w:rPr>
          <w:b/>
          <w:sz w:val="28"/>
          <w:szCs w:val="28"/>
          <w:lang w:val="id-ID"/>
        </w:rPr>
      </w:pPr>
      <w:r w:rsidRPr="000824B1">
        <w:rPr>
          <w:b/>
          <w:sz w:val="28"/>
          <w:szCs w:val="28"/>
          <w:lang w:val="id-ID"/>
        </w:rPr>
        <w:lastRenderedPageBreak/>
        <w:t>&lt;CONTOH JUDUL: PENGEMBANGAN SISTEM INFORMASI DI PUSKESMAS DAERAH PEDESAAN&gt;</w:t>
      </w:r>
    </w:p>
    <w:p w14:paraId="3293627D" w14:textId="77777777" w:rsidR="00896DED" w:rsidRPr="000824B1" w:rsidRDefault="00896DED" w:rsidP="00896DED">
      <w:pPr>
        <w:spacing w:before="0" w:after="0"/>
        <w:rPr>
          <w:lang w:val="id-ID"/>
        </w:rPr>
      </w:pPr>
    </w:p>
    <w:p w14:paraId="5B361878" w14:textId="77777777" w:rsidR="00896DED" w:rsidRPr="000824B1" w:rsidRDefault="00896DED" w:rsidP="00896DED">
      <w:pPr>
        <w:spacing w:before="0" w:after="0"/>
        <w:rPr>
          <w:lang w:val="id-ID"/>
        </w:rPr>
      </w:pPr>
    </w:p>
    <w:p w14:paraId="4555A33D" w14:textId="77777777" w:rsidR="00896DED" w:rsidRPr="000824B1" w:rsidRDefault="00896DED" w:rsidP="00896DED">
      <w:pPr>
        <w:spacing w:before="0" w:after="0"/>
        <w:jc w:val="center"/>
        <w:rPr>
          <w:b/>
          <w:sz w:val="28"/>
          <w:szCs w:val="28"/>
          <w:lang w:val="id-ID"/>
        </w:rPr>
      </w:pPr>
      <w:r w:rsidRPr="000824B1">
        <w:rPr>
          <w:b/>
          <w:sz w:val="28"/>
          <w:szCs w:val="28"/>
          <w:lang w:val="id-ID"/>
        </w:rPr>
        <w:t>Laporan Tugas Akhir</w:t>
      </w:r>
    </w:p>
    <w:p w14:paraId="0164275E" w14:textId="77777777" w:rsidR="00896DED" w:rsidRPr="000824B1" w:rsidRDefault="00896DED" w:rsidP="00896DED">
      <w:pPr>
        <w:spacing w:before="0" w:after="0"/>
        <w:rPr>
          <w:lang w:val="id-ID"/>
        </w:rPr>
      </w:pPr>
    </w:p>
    <w:p w14:paraId="7A46EA35" w14:textId="77777777" w:rsidR="00896DED" w:rsidRPr="000824B1" w:rsidRDefault="00896DED" w:rsidP="00896DED">
      <w:pPr>
        <w:spacing w:before="0" w:after="0"/>
        <w:rPr>
          <w:lang w:val="id-ID"/>
        </w:rPr>
      </w:pPr>
    </w:p>
    <w:p w14:paraId="0D93E1C7" w14:textId="77777777" w:rsidR="00896DED" w:rsidRPr="000824B1" w:rsidRDefault="00896DED" w:rsidP="00896DED">
      <w:pPr>
        <w:spacing w:before="0" w:after="0"/>
        <w:jc w:val="center"/>
        <w:rPr>
          <w:b/>
          <w:lang w:val="id-ID"/>
        </w:rPr>
      </w:pPr>
      <w:r w:rsidRPr="000824B1">
        <w:rPr>
          <w:b/>
          <w:lang w:val="id-ID"/>
        </w:rPr>
        <w:t>Oleh</w:t>
      </w:r>
    </w:p>
    <w:p w14:paraId="7D494B4F" w14:textId="77777777" w:rsidR="00896DED" w:rsidRPr="000824B1" w:rsidRDefault="00896DED" w:rsidP="00896DED">
      <w:pPr>
        <w:spacing w:before="0" w:after="0"/>
        <w:jc w:val="center"/>
        <w:rPr>
          <w:b/>
          <w:sz w:val="28"/>
          <w:szCs w:val="28"/>
          <w:lang w:val="id-ID"/>
        </w:rPr>
      </w:pPr>
      <w:r w:rsidRPr="000824B1">
        <w:rPr>
          <w:b/>
          <w:sz w:val="28"/>
          <w:szCs w:val="28"/>
          <w:lang w:val="id-ID"/>
        </w:rPr>
        <w:t>&lt;NAMA</w:t>
      </w:r>
      <w:r w:rsidR="0034160E" w:rsidRPr="000824B1">
        <w:rPr>
          <w:b/>
          <w:sz w:val="28"/>
          <w:szCs w:val="28"/>
          <w:lang w:val="id-ID"/>
        </w:rPr>
        <w:t xml:space="preserve"> MAHASISWA</w:t>
      </w:r>
      <w:r w:rsidRPr="000824B1">
        <w:rPr>
          <w:b/>
          <w:sz w:val="28"/>
          <w:szCs w:val="28"/>
          <w:lang w:val="id-ID"/>
        </w:rPr>
        <w:t>&gt;</w:t>
      </w:r>
    </w:p>
    <w:p w14:paraId="7FDB027E" w14:textId="77777777" w:rsidR="00896DED" w:rsidRPr="000824B1" w:rsidRDefault="00896DED" w:rsidP="00896DED">
      <w:pPr>
        <w:spacing w:before="0" w:after="0"/>
        <w:jc w:val="center"/>
        <w:rPr>
          <w:b/>
          <w:sz w:val="28"/>
          <w:szCs w:val="28"/>
          <w:lang w:val="id-ID"/>
        </w:rPr>
      </w:pPr>
      <w:r w:rsidRPr="000824B1">
        <w:rPr>
          <w:b/>
          <w:sz w:val="28"/>
          <w:szCs w:val="28"/>
          <w:lang w:val="id-ID"/>
        </w:rPr>
        <w:t>NIM : &lt;NIM</w:t>
      </w:r>
      <w:r w:rsidR="0034160E" w:rsidRPr="000824B1">
        <w:rPr>
          <w:b/>
          <w:sz w:val="28"/>
          <w:szCs w:val="28"/>
          <w:lang w:val="id-ID"/>
        </w:rPr>
        <w:t xml:space="preserve"> MAHASISWA</w:t>
      </w:r>
      <w:r w:rsidRPr="000824B1">
        <w:rPr>
          <w:b/>
          <w:sz w:val="28"/>
          <w:szCs w:val="28"/>
          <w:lang w:val="id-ID"/>
        </w:rPr>
        <w:t>&gt;</w:t>
      </w:r>
    </w:p>
    <w:p w14:paraId="0FFB9217" w14:textId="77777777" w:rsidR="00896DED" w:rsidRPr="000824B1" w:rsidRDefault="00896DED" w:rsidP="00896DED">
      <w:pPr>
        <w:spacing w:before="0" w:after="0"/>
        <w:jc w:val="center"/>
        <w:rPr>
          <w:b/>
          <w:sz w:val="28"/>
          <w:szCs w:val="28"/>
          <w:lang w:val="id-ID"/>
        </w:rPr>
      </w:pPr>
      <w:r w:rsidRPr="000824B1">
        <w:rPr>
          <w:b/>
          <w:sz w:val="28"/>
          <w:szCs w:val="28"/>
          <w:lang w:val="id-ID"/>
        </w:rPr>
        <w:t>Program Studi Teknik Informatika</w:t>
      </w:r>
    </w:p>
    <w:p w14:paraId="412028A3" w14:textId="77777777" w:rsidR="00896DED" w:rsidRPr="000824B1" w:rsidRDefault="00896DED" w:rsidP="00896DED">
      <w:pPr>
        <w:spacing w:before="0" w:after="0"/>
        <w:jc w:val="center"/>
        <w:rPr>
          <w:lang w:val="id-ID"/>
        </w:rPr>
      </w:pPr>
      <w:r w:rsidRPr="000824B1">
        <w:rPr>
          <w:lang w:val="id-ID"/>
        </w:rPr>
        <w:t>Sekolah Teknik Elektro dan Informatika</w:t>
      </w:r>
    </w:p>
    <w:p w14:paraId="09C3DC78" w14:textId="77777777" w:rsidR="00896DED" w:rsidRPr="000824B1" w:rsidRDefault="00896DED" w:rsidP="00896DED">
      <w:pPr>
        <w:spacing w:before="0" w:after="0"/>
        <w:jc w:val="center"/>
        <w:rPr>
          <w:lang w:val="id-ID"/>
        </w:rPr>
      </w:pPr>
      <w:r w:rsidRPr="000824B1">
        <w:rPr>
          <w:lang w:val="id-ID"/>
        </w:rPr>
        <w:t>Institut Teknologi Bandung</w:t>
      </w:r>
    </w:p>
    <w:p w14:paraId="39EDA69C" w14:textId="77777777" w:rsidR="00896DED" w:rsidRPr="000824B1" w:rsidRDefault="00896DED" w:rsidP="00896DED">
      <w:pPr>
        <w:spacing w:before="0" w:after="0"/>
        <w:rPr>
          <w:lang w:val="id-ID"/>
        </w:rPr>
      </w:pPr>
    </w:p>
    <w:p w14:paraId="6D1D7F4B" w14:textId="77777777" w:rsidR="00896DED" w:rsidRPr="000824B1" w:rsidRDefault="00896DED" w:rsidP="00896DED">
      <w:pPr>
        <w:spacing w:before="0" w:after="0"/>
        <w:rPr>
          <w:lang w:val="id-ID"/>
        </w:rPr>
      </w:pPr>
    </w:p>
    <w:p w14:paraId="1FA94B2C" w14:textId="77777777" w:rsidR="00896DED" w:rsidRPr="000824B1" w:rsidRDefault="00896DED" w:rsidP="00896DED">
      <w:pPr>
        <w:spacing w:before="0" w:after="0"/>
        <w:rPr>
          <w:lang w:val="id-ID"/>
        </w:rPr>
      </w:pPr>
    </w:p>
    <w:p w14:paraId="3CB59241" w14:textId="77777777" w:rsidR="00896DED" w:rsidRPr="000824B1" w:rsidRDefault="00896DED" w:rsidP="00896DED">
      <w:pPr>
        <w:spacing w:before="0" w:after="0"/>
        <w:jc w:val="center"/>
        <w:rPr>
          <w:lang w:val="id-ID"/>
        </w:rPr>
      </w:pPr>
      <w:r w:rsidRPr="000824B1">
        <w:rPr>
          <w:lang w:val="id-ID"/>
        </w:rPr>
        <w:t xml:space="preserve">Telah disetujui dan disahkan sebagai Laporan Tugas Akhir </w:t>
      </w:r>
    </w:p>
    <w:p w14:paraId="1CB89517" w14:textId="77777777" w:rsidR="00896DED" w:rsidRPr="000824B1" w:rsidRDefault="00896DED" w:rsidP="00896DED">
      <w:pPr>
        <w:spacing w:before="0" w:after="0"/>
        <w:jc w:val="center"/>
        <w:rPr>
          <w:lang w:val="id-ID"/>
        </w:rPr>
      </w:pPr>
      <w:r w:rsidRPr="000824B1">
        <w:rPr>
          <w:lang w:val="id-ID"/>
        </w:rPr>
        <w:t>di Bandung, pada tanggal &lt;tanggal&gt;</w:t>
      </w:r>
    </w:p>
    <w:p w14:paraId="703C6626" w14:textId="77777777" w:rsidR="00896DED" w:rsidRPr="000824B1" w:rsidRDefault="00896DED" w:rsidP="00896DED">
      <w:pPr>
        <w:spacing w:before="0" w:after="0"/>
        <w:jc w:val="center"/>
        <w:rPr>
          <w:lang w:val="id-ID"/>
        </w:rPr>
      </w:pPr>
    </w:p>
    <w:p w14:paraId="5827B4FE" w14:textId="77777777" w:rsidR="00896DED" w:rsidRPr="000824B1" w:rsidRDefault="00896DED" w:rsidP="00896DED">
      <w:pPr>
        <w:spacing w:before="0" w:after="0"/>
        <w:jc w:val="center"/>
        <w:rPr>
          <w:lang w:val="id-ID"/>
        </w:rPr>
      </w:pPr>
    </w:p>
    <w:p w14:paraId="0657516A" w14:textId="77777777" w:rsidR="00896DED" w:rsidRPr="000824B1" w:rsidRDefault="00896DED" w:rsidP="00896DED">
      <w:pPr>
        <w:spacing w:before="0" w:after="0"/>
        <w:jc w:val="center"/>
        <w:rPr>
          <w:lang w:val="id-ID"/>
        </w:rPr>
      </w:pPr>
    </w:p>
    <w:p w14:paraId="5EDAFA84" w14:textId="77777777" w:rsidR="00896DED" w:rsidRPr="000824B1" w:rsidRDefault="00896DED" w:rsidP="00896DED">
      <w:pPr>
        <w:spacing w:before="0" w:after="0"/>
        <w:jc w:val="center"/>
        <w:rPr>
          <w:lang w:val="id-ID"/>
        </w:rPr>
      </w:pPr>
      <w:r w:rsidRPr="000824B1">
        <w:rPr>
          <w:lang w:val="id-ID"/>
        </w:rPr>
        <w:t>Pembimbing,</w:t>
      </w:r>
    </w:p>
    <w:p w14:paraId="11C97DD6" w14:textId="77777777" w:rsidR="00896DED" w:rsidRPr="000824B1" w:rsidRDefault="00896DED" w:rsidP="00896DED">
      <w:pPr>
        <w:spacing w:before="0" w:after="0"/>
        <w:jc w:val="center"/>
        <w:rPr>
          <w:lang w:val="id-ID"/>
        </w:rPr>
      </w:pPr>
    </w:p>
    <w:p w14:paraId="79ED3316" w14:textId="77777777" w:rsidR="00896DED" w:rsidRPr="000824B1" w:rsidRDefault="00896DED" w:rsidP="00896DED">
      <w:pPr>
        <w:spacing w:before="0" w:after="0"/>
        <w:jc w:val="center"/>
        <w:rPr>
          <w:lang w:val="id-ID"/>
        </w:rPr>
      </w:pPr>
    </w:p>
    <w:p w14:paraId="1BCDC39D" w14:textId="77777777" w:rsidR="00896DED" w:rsidRPr="000824B1" w:rsidRDefault="00896DED" w:rsidP="00896DED">
      <w:pPr>
        <w:spacing w:before="0" w:after="0"/>
        <w:jc w:val="center"/>
        <w:rPr>
          <w:lang w:val="id-ID"/>
        </w:rPr>
      </w:pPr>
    </w:p>
    <w:p w14:paraId="3FD611D0" w14:textId="77777777" w:rsidR="00896DED" w:rsidRPr="000824B1" w:rsidRDefault="00896DED" w:rsidP="00896DED">
      <w:pPr>
        <w:spacing w:before="0" w:after="0"/>
        <w:jc w:val="center"/>
        <w:rPr>
          <w:lang w:val="id-ID"/>
        </w:rPr>
      </w:pPr>
    </w:p>
    <w:p w14:paraId="12761FBF" w14:textId="77777777" w:rsidR="00896DED" w:rsidRPr="000824B1" w:rsidRDefault="00896DED" w:rsidP="00896DED">
      <w:pPr>
        <w:spacing w:before="0" w:after="0"/>
        <w:jc w:val="center"/>
        <w:rPr>
          <w:u w:val="single"/>
          <w:lang w:val="id-ID"/>
        </w:rPr>
      </w:pPr>
      <w:r w:rsidRPr="000824B1">
        <w:rPr>
          <w:u w:val="single"/>
          <w:lang w:val="id-ID"/>
        </w:rPr>
        <w:t>&lt;Nama dan Gelar Pembimbing&gt;</w:t>
      </w:r>
    </w:p>
    <w:p w14:paraId="58ACAB4A" w14:textId="77777777" w:rsidR="00896DED" w:rsidRPr="000824B1" w:rsidRDefault="004F0EA3" w:rsidP="00896DED">
      <w:pPr>
        <w:spacing w:before="0" w:after="0"/>
        <w:jc w:val="center"/>
        <w:rPr>
          <w:lang w:val="id-ID"/>
        </w:rPr>
      </w:pPr>
      <w:r w:rsidRPr="000824B1">
        <w:rPr>
          <w:lang w:val="id-ID"/>
        </w:rPr>
        <w:t>NIP &lt;NIP Pembimbing</w:t>
      </w:r>
      <w:r w:rsidR="00896DED" w:rsidRPr="000824B1">
        <w:rPr>
          <w:lang w:val="id-ID"/>
        </w:rPr>
        <w:t>&gt;</w:t>
      </w:r>
    </w:p>
    <w:p w14:paraId="73342BF8" w14:textId="77777777" w:rsidR="00896DED" w:rsidRPr="000824B1" w:rsidRDefault="00896DED" w:rsidP="00896DED">
      <w:pPr>
        <w:spacing w:before="0" w:after="0"/>
        <w:rPr>
          <w:lang w:val="id-ID"/>
        </w:rPr>
      </w:pPr>
    </w:p>
    <w:p w14:paraId="3387AD20" w14:textId="77777777" w:rsidR="0084027D" w:rsidRPr="000824B1" w:rsidRDefault="00896DED" w:rsidP="00606AFC">
      <w:pPr>
        <w:spacing w:before="0" w:after="0" w:line="480" w:lineRule="auto"/>
        <w:jc w:val="center"/>
        <w:rPr>
          <w:b/>
          <w:sz w:val="28"/>
          <w:szCs w:val="28"/>
          <w:lang w:val="id-ID"/>
        </w:rPr>
      </w:pPr>
      <w:r w:rsidRPr="000824B1">
        <w:rPr>
          <w:b/>
          <w:sz w:val="28"/>
          <w:szCs w:val="28"/>
          <w:lang w:val="id-ID"/>
        </w:rPr>
        <w:lastRenderedPageBreak/>
        <w:t>&lt;</w:t>
      </w:r>
      <w:r w:rsidR="00B94489" w:rsidRPr="000824B1">
        <w:rPr>
          <w:b/>
          <w:sz w:val="28"/>
          <w:szCs w:val="28"/>
          <w:lang w:val="id-ID"/>
        </w:rPr>
        <w:t xml:space="preserve">CONTOH JUDUL: </w:t>
      </w:r>
      <w:r w:rsidR="0084027D" w:rsidRPr="000824B1">
        <w:rPr>
          <w:b/>
          <w:sz w:val="28"/>
          <w:szCs w:val="28"/>
          <w:lang w:val="id-ID"/>
        </w:rPr>
        <w:t>PENGEMBANGAN SISTEM INFORMASI DI PUSKESMAS DAERAH PEDESAAN</w:t>
      </w:r>
      <w:r w:rsidR="00B94489" w:rsidRPr="000824B1">
        <w:rPr>
          <w:b/>
          <w:sz w:val="28"/>
          <w:szCs w:val="28"/>
          <w:lang w:val="id-ID"/>
        </w:rPr>
        <w:t>&gt;</w:t>
      </w:r>
    </w:p>
    <w:p w14:paraId="77096AFB" w14:textId="77777777" w:rsidR="0084027D" w:rsidRPr="000824B1" w:rsidRDefault="0084027D" w:rsidP="00606AFC">
      <w:pPr>
        <w:spacing w:before="0" w:after="0"/>
        <w:rPr>
          <w:lang w:val="id-ID"/>
        </w:rPr>
      </w:pPr>
    </w:p>
    <w:p w14:paraId="3F5A0E87" w14:textId="77777777" w:rsidR="0084027D" w:rsidRPr="000824B1" w:rsidRDefault="0084027D" w:rsidP="00606AFC">
      <w:pPr>
        <w:spacing w:before="0" w:after="0"/>
        <w:rPr>
          <w:lang w:val="id-ID"/>
        </w:rPr>
      </w:pPr>
    </w:p>
    <w:p w14:paraId="7CEC27E2" w14:textId="77777777" w:rsidR="0084027D" w:rsidRPr="000824B1" w:rsidRDefault="0084027D" w:rsidP="00606AFC">
      <w:pPr>
        <w:spacing w:before="0" w:after="0"/>
        <w:jc w:val="center"/>
        <w:rPr>
          <w:b/>
          <w:sz w:val="28"/>
          <w:szCs w:val="28"/>
          <w:lang w:val="id-ID"/>
        </w:rPr>
      </w:pPr>
      <w:r w:rsidRPr="000824B1">
        <w:rPr>
          <w:b/>
          <w:sz w:val="28"/>
          <w:szCs w:val="28"/>
          <w:lang w:val="id-ID"/>
        </w:rPr>
        <w:t>Laporan Tugas Akhir</w:t>
      </w:r>
    </w:p>
    <w:p w14:paraId="0AC2F6F3" w14:textId="77777777" w:rsidR="0084027D" w:rsidRPr="000824B1" w:rsidRDefault="0084027D" w:rsidP="00606AFC">
      <w:pPr>
        <w:spacing w:before="0" w:after="0"/>
        <w:rPr>
          <w:lang w:val="id-ID"/>
        </w:rPr>
      </w:pPr>
    </w:p>
    <w:p w14:paraId="748886D7" w14:textId="77777777" w:rsidR="0084027D" w:rsidRPr="000824B1" w:rsidRDefault="0084027D" w:rsidP="00606AFC">
      <w:pPr>
        <w:spacing w:before="0" w:after="0"/>
        <w:rPr>
          <w:lang w:val="id-ID"/>
        </w:rPr>
      </w:pPr>
    </w:p>
    <w:p w14:paraId="34A9D9A5" w14:textId="77777777" w:rsidR="0084027D" w:rsidRPr="000824B1" w:rsidRDefault="0084027D" w:rsidP="00606AFC">
      <w:pPr>
        <w:spacing w:before="0" w:after="0"/>
        <w:jc w:val="center"/>
        <w:rPr>
          <w:b/>
          <w:lang w:val="id-ID"/>
        </w:rPr>
      </w:pPr>
      <w:r w:rsidRPr="000824B1">
        <w:rPr>
          <w:b/>
          <w:lang w:val="id-ID"/>
        </w:rPr>
        <w:t>Oleh</w:t>
      </w:r>
    </w:p>
    <w:p w14:paraId="730F6C60" w14:textId="77777777" w:rsidR="0084027D" w:rsidRPr="000824B1" w:rsidRDefault="00B94489" w:rsidP="00606AFC">
      <w:pPr>
        <w:spacing w:before="0" w:after="0"/>
        <w:jc w:val="center"/>
        <w:rPr>
          <w:b/>
          <w:sz w:val="28"/>
          <w:szCs w:val="28"/>
          <w:lang w:val="id-ID"/>
        </w:rPr>
      </w:pPr>
      <w:r w:rsidRPr="000824B1">
        <w:rPr>
          <w:b/>
          <w:sz w:val="28"/>
          <w:szCs w:val="28"/>
          <w:lang w:val="id-ID"/>
        </w:rPr>
        <w:t>&lt;NAMA</w:t>
      </w:r>
      <w:r w:rsidR="0034160E" w:rsidRPr="000824B1">
        <w:rPr>
          <w:b/>
          <w:sz w:val="28"/>
          <w:szCs w:val="28"/>
          <w:lang w:val="id-ID"/>
        </w:rPr>
        <w:t xml:space="preserve"> MAHASISWA</w:t>
      </w:r>
      <w:r w:rsidRPr="000824B1">
        <w:rPr>
          <w:b/>
          <w:sz w:val="28"/>
          <w:szCs w:val="28"/>
          <w:lang w:val="id-ID"/>
        </w:rPr>
        <w:t>&gt;</w:t>
      </w:r>
    </w:p>
    <w:p w14:paraId="31BD8C1F" w14:textId="77777777" w:rsidR="0084027D" w:rsidRPr="000824B1" w:rsidRDefault="0084027D" w:rsidP="00606AFC">
      <w:pPr>
        <w:spacing w:before="0" w:after="0"/>
        <w:jc w:val="center"/>
        <w:rPr>
          <w:b/>
          <w:sz w:val="28"/>
          <w:szCs w:val="28"/>
          <w:lang w:val="id-ID"/>
        </w:rPr>
      </w:pPr>
      <w:r w:rsidRPr="000824B1">
        <w:rPr>
          <w:b/>
          <w:sz w:val="28"/>
          <w:szCs w:val="28"/>
          <w:lang w:val="id-ID"/>
        </w:rPr>
        <w:t xml:space="preserve">NIM : </w:t>
      </w:r>
      <w:r w:rsidR="00B94489" w:rsidRPr="000824B1">
        <w:rPr>
          <w:b/>
          <w:sz w:val="28"/>
          <w:szCs w:val="28"/>
          <w:lang w:val="id-ID"/>
        </w:rPr>
        <w:t>&lt;NIM</w:t>
      </w:r>
      <w:r w:rsidR="0034160E" w:rsidRPr="000824B1">
        <w:rPr>
          <w:b/>
          <w:sz w:val="28"/>
          <w:szCs w:val="28"/>
          <w:lang w:val="id-ID"/>
        </w:rPr>
        <w:t xml:space="preserve"> MAHASISWA</w:t>
      </w:r>
      <w:r w:rsidR="00B94489" w:rsidRPr="000824B1">
        <w:rPr>
          <w:b/>
          <w:sz w:val="28"/>
          <w:szCs w:val="28"/>
          <w:lang w:val="id-ID"/>
        </w:rPr>
        <w:t>&gt;</w:t>
      </w:r>
    </w:p>
    <w:p w14:paraId="4FB554CE" w14:textId="77777777" w:rsidR="00C748DC" w:rsidRPr="000824B1" w:rsidRDefault="00C748DC" w:rsidP="00606AFC">
      <w:pPr>
        <w:spacing w:before="0" w:after="0"/>
        <w:jc w:val="center"/>
        <w:rPr>
          <w:b/>
          <w:sz w:val="28"/>
          <w:szCs w:val="28"/>
          <w:lang w:val="id-ID"/>
        </w:rPr>
      </w:pPr>
      <w:r w:rsidRPr="000824B1">
        <w:rPr>
          <w:b/>
          <w:sz w:val="28"/>
          <w:szCs w:val="28"/>
          <w:lang w:val="id-ID"/>
        </w:rPr>
        <w:t>Program Studi Teknik Informatika</w:t>
      </w:r>
    </w:p>
    <w:p w14:paraId="7A8350FA" w14:textId="77777777" w:rsidR="00C748DC" w:rsidRPr="000824B1" w:rsidRDefault="00C748DC" w:rsidP="00606AFC">
      <w:pPr>
        <w:spacing w:before="0" w:after="0"/>
        <w:jc w:val="center"/>
        <w:rPr>
          <w:lang w:val="id-ID"/>
        </w:rPr>
      </w:pPr>
      <w:r w:rsidRPr="000824B1">
        <w:rPr>
          <w:lang w:val="id-ID"/>
        </w:rPr>
        <w:t>Sekolah Teknik Elektro dan Informatika</w:t>
      </w:r>
    </w:p>
    <w:p w14:paraId="1AC6877A" w14:textId="77777777" w:rsidR="00C748DC" w:rsidRPr="000824B1" w:rsidRDefault="00C748DC" w:rsidP="00606AFC">
      <w:pPr>
        <w:spacing w:before="0" w:after="0"/>
        <w:jc w:val="center"/>
        <w:rPr>
          <w:lang w:val="id-ID"/>
        </w:rPr>
      </w:pPr>
      <w:r w:rsidRPr="000824B1">
        <w:rPr>
          <w:lang w:val="id-ID"/>
        </w:rPr>
        <w:t>Institut Teknologi Bandung</w:t>
      </w:r>
    </w:p>
    <w:p w14:paraId="4D480226" w14:textId="77777777" w:rsidR="0040473D" w:rsidRPr="000824B1" w:rsidRDefault="0040473D" w:rsidP="00606AFC">
      <w:pPr>
        <w:spacing w:before="0" w:after="0"/>
        <w:rPr>
          <w:lang w:val="id-ID"/>
        </w:rPr>
      </w:pPr>
    </w:p>
    <w:p w14:paraId="5E8759CC" w14:textId="77777777" w:rsidR="0040473D" w:rsidRPr="000824B1" w:rsidRDefault="0040473D" w:rsidP="00606AFC">
      <w:pPr>
        <w:spacing w:before="0" w:after="0"/>
        <w:rPr>
          <w:lang w:val="id-ID"/>
        </w:rPr>
      </w:pPr>
    </w:p>
    <w:p w14:paraId="098CD9D4" w14:textId="77777777" w:rsidR="0040473D" w:rsidRPr="000824B1" w:rsidRDefault="0040473D" w:rsidP="00606AFC">
      <w:pPr>
        <w:spacing w:before="0" w:after="0"/>
        <w:rPr>
          <w:lang w:val="id-ID"/>
        </w:rPr>
      </w:pPr>
    </w:p>
    <w:p w14:paraId="7B8D5102" w14:textId="77777777" w:rsidR="00D31802" w:rsidRPr="000824B1" w:rsidRDefault="0040473D" w:rsidP="00606AFC">
      <w:pPr>
        <w:spacing w:before="0" w:after="0"/>
        <w:jc w:val="center"/>
        <w:rPr>
          <w:lang w:val="id-ID"/>
        </w:rPr>
      </w:pPr>
      <w:r w:rsidRPr="000824B1">
        <w:rPr>
          <w:lang w:val="id-ID"/>
        </w:rPr>
        <w:t xml:space="preserve">Telah disetujui dan disahkan sebagai </w:t>
      </w:r>
      <w:r w:rsidR="00C748DC" w:rsidRPr="000824B1">
        <w:rPr>
          <w:lang w:val="id-ID"/>
        </w:rPr>
        <w:t>L</w:t>
      </w:r>
      <w:r w:rsidRPr="000824B1">
        <w:rPr>
          <w:lang w:val="id-ID"/>
        </w:rPr>
        <w:t xml:space="preserve">aporan </w:t>
      </w:r>
      <w:r w:rsidR="00C748DC" w:rsidRPr="000824B1">
        <w:rPr>
          <w:lang w:val="id-ID"/>
        </w:rPr>
        <w:t>T</w:t>
      </w:r>
      <w:r w:rsidRPr="000824B1">
        <w:rPr>
          <w:lang w:val="id-ID"/>
        </w:rPr>
        <w:t xml:space="preserve">ugas </w:t>
      </w:r>
      <w:r w:rsidR="00C748DC" w:rsidRPr="000824B1">
        <w:rPr>
          <w:lang w:val="id-ID"/>
        </w:rPr>
        <w:t>A</w:t>
      </w:r>
      <w:r w:rsidRPr="000824B1">
        <w:rPr>
          <w:lang w:val="id-ID"/>
        </w:rPr>
        <w:t xml:space="preserve">khir </w:t>
      </w:r>
    </w:p>
    <w:p w14:paraId="7769C65D" w14:textId="77777777" w:rsidR="0040473D" w:rsidRPr="000824B1" w:rsidRDefault="0040473D" w:rsidP="00606AFC">
      <w:pPr>
        <w:spacing w:before="0" w:after="0"/>
        <w:jc w:val="center"/>
        <w:rPr>
          <w:lang w:val="id-ID"/>
        </w:rPr>
      </w:pPr>
      <w:r w:rsidRPr="000824B1">
        <w:rPr>
          <w:lang w:val="id-ID"/>
        </w:rPr>
        <w:t>di Bandung, pada tanggal &lt;tanggal&gt;</w:t>
      </w:r>
    </w:p>
    <w:p w14:paraId="2FEBDBBE" w14:textId="77777777" w:rsidR="0040473D" w:rsidRPr="000824B1" w:rsidRDefault="0040473D" w:rsidP="00606AFC">
      <w:pPr>
        <w:spacing w:before="0" w:after="0"/>
        <w:rPr>
          <w:lang w:val="id-ID"/>
        </w:rPr>
      </w:pPr>
    </w:p>
    <w:p w14:paraId="0659C88A" w14:textId="77777777" w:rsidR="0040473D" w:rsidRPr="000824B1" w:rsidRDefault="0040473D" w:rsidP="00606AFC">
      <w:pPr>
        <w:spacing w:before="0" w:after="0"/>
        <w:rPr>
          <w:lang w:val="id-ID"/>
        </w:rPr>
      </w:pPr>
    </w:p>
    <w:p w14:paraId="3D6F18AB" w14:textId="77777777" w:rsidR="003E34CA" w:rsidRPr="000824B1" w:rsidRDefault="003E34CA" w:rsidP="00606AFC">
      <w:pPr>
        <w:spacing w:before="0" w:after="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3E34CA" w:rsidRPr="000824B1" w14:paraId="40D3985C" w14:textId="77777777" w:rsidTr="003E34CA">
        <w:tc>
          <w:tcPr>
            <w:tcW w:w="4076" w:type="dxa"/>
          </w:tcPr>
          <w:p w14:paraId="6A123D59" w14:textId="77777777" w:rsidR="003E34CA" w:rsidRPr="000824B1" w:rsidRDefault="003E34CA" w:rsidP="00595625">
            <w:pPr>
              <w:spacing w:before="0" w:after="0"/>
              <w:jc w:val="center"/>
              <w:rPr>
                <w:lang w:val="id-ID"/>
              </w:rPr>
            </w:pPr>
            <w:r w:rsidRPr="000824B1">
              <w:rPr>
                <w:lang w:val="id-ID"/>
              </w:rPr>
              <w:t>Pembimbing I,</w:t>
            </w:r>
          </w:p>
          <w:p w14:paraId="58C86861" w14:textId="77777777" w:rsidR="003E34CA" w:rsidRPr="000824B1" w:rsidRDefault="003E34CA" w:rsidP="00595625">
            <w:pPr>
              <w:spacing w:before="0" w:after="0"/>
              <w:jc w:val="center"/>
              <w:rPr>
                <w:lang w:val="id-ID"/>
              </w:rPr>
            </w:pPr>
          </w:p>
          <w:p w14:paraId="1B594468" w14:textId="77777777" w:rsidR="003E34CA" w:rsidRPr="000824B1" w:rsidRDefault="003E34CA" w:rsidP="00595625">
            <w:pPr>
              <w:spacing w:before="0" w:after="0"/>
              <w:jc w:val="center"/>
              <w:rPr>
                <w:lang w:val="id-ID"/>
              </w:rPr>
            </w:pPr>
          </w:p>
          <w:p w14:paraId="4AA2043A" w14:textId="77777777" w:rsidR="003E34CA" w:rsidRPr="000824B1" w:rsidRDefault="003E34CA" w:rsidP="00595625">
            <w:pPr>
              <w:spacing w:before="0" w:after="0"/>
              <w:jc w:val="center"/>
              <w:rPr>
                <w:lang w:val="id-ID"/>
              </w:rPr>
            </w:pPr>
          </w:p>
          <w:p w14:paraId="4488F29F" w14:textId="77777777" w:rsidR="003E34CA" w:rsidRPr="000824B1" w:rsidRDefault="003E34CA" w:rsidP="00595625">
            <w:pPr>
              <w:spacing w:before="0" w:after="0"/>
              <w:jc w:val="center"/>
              <w:rPr>
                <w:lang w:val="id-ID"/>
              </w:rPr>
            </w:pPr>
          </w:p>
          <w:p w14:paraId="54D09786" w14:textId="77777777" w:rsidR="003E34CA" w:rsidRPr="000824B1" w:rsidRDefault="003E34CA" w:rsidP="00595625">
            <w:pPr>
              <w:spacing w:before="0" w:after="0"/>
              <w:jc w:val="center"/>
              <w:rPr>
                <w:u w:val="single"/>
                <w:lang w:val="id-ID"/>
              </w:rPr>
            </w:pPr>
            <w:r w:rsidRPr="000824B1">
              <w:rPr>
                <w:u w:val="single"/>
                <w:lang w:val="id-ID"/>
              </w:rPr>
              <w:t>&lt;Nama dan Gelar Pembimbing I&gt;</w:t>
            </w:r>
          </w:p>
          <w:p w14:paraId="6151E0BF" w14:textId="77777777" w:rsidR="003E34CA" w:rsidRPr="000824B1" w:rsidRDefault="003E34CA" w:rsidP="00595625">
            <w:pPr>
              <w:spacing w:before="0" w:after="0"/>
              <w:jc w:val="center"/>
              <w:rPr>
                <w:lang w:val="id-ID"/>
              </w:rPr>
            </w:pPr>
            <w:r w:rsidRPr="000824B1">
              <w:rPr>
                <w:lang w:val="id-ID"/>
              </w:rPr>
              <w:t>NIP &lt;NIP Pembimbing I&gt;</w:t>
            </w:r>
          </w:p>
        </w:tc>
        <w:tc>
          <w:tcPr>
            <w:tcW w:w="4077" w:type="dxa"/>
          </w:tcPr>
          <w:p w14:paraId="1D27DCE6" w14:textId="77777777" w:rsidR="003E34CA" w:rsidRPr="000824B1" w:rsidRDefault="003E34CA" w:rsidP="00595625">
            <w:pPr>
              <w:spacing w:before="0" w:after="0"/>
              <w:jc w:val="center"/>
              <w:rPr>
                <w:lang w:val="id-ID"/>
              </w:rPr>
            </w:pPr>
            <w:r w:rsidRPr="000824B1">
              <w:rPr>
                <w:lang w:val="id-ID"/>
              </w:rPr>
              <w:t>Pembimbing II,</w:t>
            </w:r>
          </w:p>
          <w:p w14:paraId="1D523168" w14:textId="77777777" w:rsidR="003E34CA" w:rsidRPr="000824B1" w:rsidRDefault="003E34CA" w:rsidP="00595625">
            <w:pPr>
              <w:spacing w:before="0" w:after="0"/>
              <w:jc w:val="center"/>
              <w:rPr>
                <w:lang w:val="id-ID"/>
              </w:rPr>
            </w:pPr>
          </w:p>
          <w:p w14:paraId="753E320D" w14:textId="77777777" w:rsidR="003E34CA" w:rsidRPr="000824B1" w:rsidRDefault="003E34CA" w:rsidP="00595625">
            <w:pPr>
              <w:spacing w:before="0" w:after="0"/>
              <w:jc w:val="center"/>
              <w:rPr>
                <w:lang w:val="id-ID"/>
              </w:rPr>
            </w:pPr>
          </w:p>
          <w:p w14:paraId="6E1323AB" w14:textId="77777777" w:rsidR="003E34CA" w:rsidRPr="000824B1" w:rsidRDefault="003E34CA" w:rsidP="00595625">
            <w:pPr>
              <w:spacing w:before="0" w:after="0"/>
              <w:jc w:val="center"/>
              <w:rPr>
                <w:lang w:val="id-ID"/>
              </w:rPr>
            </w:pPr>
          </w:p>
          <w:p w14:paraId="6F4C3634" w14:textId="77777777" w:rsidR="003E34CA" w:rsidRPr="000824B1" w:rsidRDefault="003E34CA" w:rsidP="00595625">
            <w:pPr>
              <w:spacing w:before="0" w:after="0"/>
              <w:jc w:val="center"/>
              <w:rPr>
                <w:lang w:val="id-ID"/>
              </w:rPr>
            </w:pPr>
          </w:p>
          <w:p w14:paraId="59C8560F" w14:textId="77777777" w:rsidR="003E34CA" w:rsidRPr="000824B1" w:rsidRDefault="003E34CA" w:rsidP="00595625">
            <w:pPr>
              <w:spacing w:before="0" w:after="0"/>
              <w:jc w:val="center"/>
              <w:rPr>
                <w:u w:val="single"/>
                <w:lang w:val="id-ID"/>
              </w:rPr>
            </w:pPr>
            <w:r w:rsidRPr="000824B1">
              <w:rPr>
                <w:u w:val="single"/>
                <w:lang w:val="id-ID"/>
              </w:rPr>
              <w:t>&lt;Nama dan Gelar Pembimbing II&gt;</w:t>
            </w:r>
          </w:p>
          <w:p w14:paraId="759A7050" w14:textId="77777777" w:rsidR="003E34CA" w:rsidRPr="000824B1" w:rsidRDefault="003E34CA" w:rsidP="00595625">
            <w:pPr>
              <w:spacing w:before="0" w:after="0"/>
              <w:jc w:val="center"/>
              <w:rPr>
                <w:lang w:val="id-ID"/>
              </w:rPr>
            </w:pPr>
            <w:r w:rsidRPr="000824B1">
              <w:rPr>
                <w:lang w:val="id-ID"/>
              </w:rPr>
              <w:t>NIP &lt;NIP Pembimbing II&gt;</w:t>
            </w:r>
          </w:p>
        </w:tc>
      </w:tr>
    </w:tbl>
    <w:p w14:paraId="1088DF76" w14:textId="77777777" w:rsidR="005F1CDB" w:rsidRPr="000824B1" w:rsidRDefault="005F1CDB">
      <w:pPr>
        <w:spacing w:before="0" w:after="0" w:line="240" w:lineRule="auto"/>
        <w:jc w:val="left"/>
        <w:rPr>
          <w:b/>
          <w:sz w:val="28"/>
          <w:szCs w:val="28"/>
          <w:lang w:val="id-ID"/>
        </w:rPr>
      </w:pPr>
      <w:r w:rsidRPr="000824B1">
        <w:rPr>
          <w:b/>
          <w:sz w:val="28"/>
          <w:szCs w:val="28"/>
          <w:lang w:val="id-ID"/>
        </w:rPr>
        <w:br w:type="page"/>
      </w:r>
    </w:p>
    <w:p w14:paraId="6DF163C4" w14:textId="77777777" w:rsidR="005F1CDB" w:rsidRPr="000824B1" w:rsidRDefault="005F1CDB" w:rsidP="00824EFF">
      <w:pPr>
        <w:spacing w:before="0" w:after="0" w:line="480" w:lineRule="auto"/>
        <w:jc w:val="center"/>
        <w:rPr>
          <w:b/>
          <w:sz w:val="28"/>
          <w:szCs w:val="28"/>
          <w:lang w:val="id-ID"/>
        </w:rPr>
        <w:sectPr w:rsidR="005F1CDB" w:rsidRPr="000824B1" w:rsidSect="00D8184E">
          <w:footerReference w:type="default" r:id="rId10"/>
          <w:pgSz w:w="11906" w:h="16838"/>
          <w:pgMar w:top="1701" w:right="1701" w:bottom="1701" w:left="2268" w:header="720" w:footer="1080" w:gutter="0"/>
          <w:pgNumType w:fmt="lowerRoman"/>
          <w:cols w:space="720"/>
        </w:sectPr>
      </w:pPr>
    </w:p>
    <w:p w14:paraId="608D555B" w14:textId="77777777" w:rsidR="00824EFF" w:rsidRPr="000824B1" w:rsidRDefault="00824EFF" w:rsidP="00824EFF">
      <w:pPr>
        <w:spacing w:before="0" w:after="0" w:line="480" w:lineRule="auto"/>
        <w:jc w:val="center"/>
        <w:rPr>
          <w:b/>
          <w:sz w:val="28"/>
          <w:szCs w:val="28"/>
          <w:lang w:val="id-ID"/>
        </w:rPr>
      </w:pPr>
      <w:r w:rsidRPr="000824B1">
        <w:rPr>
          <w:b/>
          <w:sz w:val="28"/>
          <w:szCs w:val="28"/>
          <w:lang w:val="id-ID"/>
        </w:rPr>
        <w:lastRenderedPageBreak/>
        <w:t>LEMBAR PERNYATAAN</w:t>
      </w:r>
    </w:p>
    <w:p w14:paraId="29106757" w14:textId="77777777" w:rsidR="00824EFF" w:rsidRPr="000824B1" w:rsidRDefault="00824EFF" w:rsidP="00824EFF">
      <w:pPr>
        <w:rPr>
          <w:rFonts w:ascii="Arial" w:hAnsi="Arial" w:cs="Arial"/>
          <w:lang w:val="id-ID"/>
        </w:rPr>
      </w:pPr>
    </w:p>
    <w:p w14:paraId="755941EE" w14:textId="77777777" w:rsidR="00824EFF" w:rsidRPr="000824B1" w:rsidRDefault="00824EFF" w:rsidP="00824EFF">
      <w:pPr>
        <w:rPr>
          <w:lang w:val="id-ID"/>
        </w:rPr>
      </w:pPr>
      <w:r w:rsidRPr="000824B1">
        <w:rPr>
          <w:lang w:val="id-ID"/>
        </w:rPr>
        <w:t xml:space="preserve">Dengan ini saya menyatakan bahwa: </w:t>
      </w:r>
    </w:p>
    <w:p w14:paraId="7C4332AE" w14:textId="77777777" w:rsidR="00824EFF" w:rsidRPr="000824B1" w:rsidRDefault="00824EFF" w:rsidP="00896DED">
      <w:pPr>
        <w:pStyle w:val="ListParagraph"/>
        <w:numPr>
          <w:ilvl w:val="0"/>
          <w:numId w:val="18"/>
        </w:numPr>
        <w:ind w:left="426" w:hanging="426"/>
        <w:rPr>
          <w:lang w:val="id-ID"/>
        </w:rPr>
      </w:pPr>
      <w:r w:rsidRPr="000824B1">
        <w:rPr>
          <w:lang w:val="id-ID"/>
        </w:rPr>
        <w:t xml:space="preserve">Pengerjaan dan penulisan </w:t>
      </w:r>
      <w:r w:rsidR="006B0950" w:rsidRPr="000824B1">
        <w:rPr>
          <w:lang w:val="id-ID"/>
        </w:rPr>
        <w:t>L</w:t>
      </w:r>
      <w:r w:rsidR="00896DED" w:rsidRPr="000824B1">
        <w:rPr>
          <w:lang w:val="id-ID"/>
        </w:rPr>
        <w:t xml:space="preserve">aporan </w:t>
      </w:r>
      <w:r w:rsidR="006B0950" w:rsidRPr="000824B1">
        <w:rPr>
          <w:lang w:val="id-ID"/>
        </w:rPr>
        <w:t>T</w:t>
      </w:r>
      <w:r w:rsidRPr="000824B1">
        <w:rPr>
          <w:lang w:val="id-ID"/>
        </w:rPr>
        <w:t xml:space="preserve">ugas </w:t>
      </w:r>
      <w:r w:rsidR="006B0950" w:rsidRPr="000824B1">
        <w:rPr>
          <w:lang w:val="id-ID"/>
        </w:rPr>
        <w:t>A</w:t>
      </w:r>
      <w:r w:rsidRPr="000824B1">
        <w:rPr>
          <w:lang w:val="id-ID"/>
        </w:rPr>
        <w:t xml:space="preserve">khir ini dilakukan tanpa menggunakan bantuan yang tidak dibenarkan. </w:t>
      </w:r>
    </w:p>
    <w:p w14:paraId="38FC3AB7" w14:textId="77777777" w:rsidR="00824EFF" w:rsidRPr="000824B1" w:rsidRDefault="00824EFF" w:rsidP="00896DED">
      <w:pPr>
        <w:pStyle w:val="ListParagraph"/>
        <w:numPr>
          <w:ilvl w:val="0"/>
          <w:numId w:val="18"/>
        </w:numPr>
        <w:ind w:left="426" w:hanging="426"/>
        <w:rPr>
          <w:lang w:val="id-ID"/>
        </w:rPr>
      </w:pPr>
      <w:r w:rsidRPr="000824B1">
        <w:rPr>
          <w:lang w:val="id-ID"/>
        </w:rPr>
        <w:t xml:space="preserve">Segala bentuk kutipan dan acuan terhadap tulisan orang lain yang digunakan di dalam penyusunan </w:t>
      </w:r>
      <w:r w:rsidR="00896DED" w:rsidRPr="000824B1">
        <w:rPr>
          <w:lang w:val="id-ID"/>
        </w:rPr>
        <w:t>l</w:t>
      </w:r>
      <w:r w:rsidRPr="000824B1">
        <w:rPr>
          <w:lang w:val="id-ID"/>
        </w:rPr>
        <w:t xml:space="preserve">aporan </w:t>
      </w:r>
      <w:r w:rsidR="00896DED" w:rsidRPr="000824B1">
        <w:rPr>
          <w:lang w:val="id-ID"/>
        </w:rPr>
        <w:t>t</w:t>
      </w:r>
      <w:r w:rsidRPr="000824B1">
        <w:rPr>
          <w:lang w:val="id-ID"/>
        </w:rPr>
        <w:t xml:space="preserve">ugas </w:t>
      </w:r>
      <w:r w:rsidR="00896DED" w:rsidRPr="000824B1">
        <w:rPr>
          <w:lang w:val="id-ID"/>
        </w:rPr>
        <w:t>a</w:t>
      </w:r>
      <w:r w:rsidRPr="000824B1">
        <w:rPr>
          <w:lang w:val="id-ID"/>
        </w:rPr>
        <w:t>khir ini telah dituliskan dengan baik dan benar.</w:t>
      </w:r>
    </w:p>
    <w:p w14:paraId="3F6561E9" w14:textId="77777777" w:rsidR="00824EFF" w:rsidRPr="000824B1" w:rsidRDefault="00896DED" w:rsidP="00896DED">
      <w:pPr>
        <w:pStyle w:val="ListParagraph"/>
        <w:numPr>
          <w:ilvl w:val="0"/>
          <w:numId w:val="18"/>
        </w:numPr>
        <w:ind w:left="426" w:hanging="426"/>
        <w:rPr>
          <w:lang w:val="id-ID"/>
        </w:rPr>
      </w:pPr>
      <w:r w:rsidRPr="000824B1">
        <w:rPr>
          <w:lang w:val="id-ID"/>
        </w:rPr>
        <w:t xml:space="preserve">Laporan </w:t>
      </w:r>
      <w:r w:rsidR="006B0950" w:rsidRPr="000824B1">
        <w:rPr>
          <w:lang w:val="id-ID"/>
        </w:rPr>
        <w:t>T</w:t>
      </w:r>
      <w:r w:rsidR="00824EFF" w:rsidRPr="000824B1">
        <w:rPr>
          <w:lang w:val="id-ID"/>
        </w:rPr>
        <w:t xml:space="preserve">ugas </w:t>
      </w:r>
      <w:r w:rsidR="006B0950" w:rsidRPr="000824B1">
        <w:rPr>
          <w:lang w:val="id-ID"/>
        </w:rPr>
        <w:t>A</w:t>
      </w:r>
      <w:r w:rsidR="00824EFF" w:rsidRPr="000824B1">
        <w:rPr>
          <w:lang w:val="id-ID"/>
        </w:rPr>
        <w:t xml:space="preserve">khir ini belum pernah diajukan pada program pendidikan di perguruan tinggi mana pun. </w:t>
      </w:r>
    </w:p>
    <w:p w14:paraId="2F6A02E9" w14:textId="77777777" w:rsidR="00824EFF" w:rsidRPr="000824B1" w:rsidRDefault="00824EFF" w:rsidP="00824EFF">
      <w:pPr>
        <w:rPr>
          <w:lang w:val="id-ID"/>
        </w:rPr>
      </w:pPr>
      <w:r w:rsidRPr="000824B1">
        <w:rPr>
          <w:lang w:val="id-ID"/>
        </w:rPr>
        <w:t>Jika terbukti melanggar hal-hal di atas, saya bersedia dikenakan sanksi sesuai dengan Peraturan Akademik dan Kemahasiswa</w:t>
      </w:r>
      <w:r w:rsidR="00896DED" w:rsidRPr="000824B1">
        <w:rPr>
          <w:lang w:val="id-ID"/>
        </w:rPr>
        <w:t>an</w:t>
      </w:r>
      <w:r w:rsidRPr="000824B1">
        <w:rPr>
          <w:lang w:val="id-ID"/>
        </w:rPr>
        <w:t xml:space="preserve"> Institut Teknologi Bandung bagian Penegakan Norma Akademik dan Kemahasiswaan khususnya Pasal 2.1 dan Pasal 2.2.</w:t>
      </w:r>
    </w:p>
    <w:p w14:paraId="10FE6144" w14:textId="77777777" w:rsidR="00824EFF" w:rsidRPr="000824B1" w:rsidRDefault="00824EFF" w:rsidP="00824EFF">
      <w:pPr>
        <w:rPr>
          <w:lang w:val="id-ID"/>
        </w:rPr>
      </w:pPr>
    </w:p>
    <w:p w14:paraId="09E61F29" w14:textId="77777777" w:rsidR="00824EFF" w:rsidRPr="000824B1" w:rsidRDefault="00824EFF" w:rsidP="00824EFF">
      <w:pPr>
        <w:rPr>
          <w:lang w:val="id-ID"/>
        </w:rPr>
      </w:pPr>
      <w:r w:rsidRPr="000824B1">
        <w:rPr>
          <w:lang w:val="id-ID"/>
        </w:rPr>
        <w:t xml:space="preserve">Bandung, &lt;tanggal&gt; </w:t>
      </w:r>
    </w:p>
    <w:p w14:paraId="5C4616E0" w14:textId="77777777" w:rsidR="00824EFF" w:rsidRPr="000824B1" w:rsidRDefault="00824EFF" w:rsidP="00824EFF">
      <w:pPr>
        <w:rPr>
          <w:lang w:val="id-ID"/>
        </w:rPr>
      </w:pPr>
    </w:p>
    <w:p w14:paraId="07E864F2" w14:textId="77777777" w:rsidR="00824EFF" w:rsidRPr="000824B1" w:rsidRDefault="00824EFF" w:rsidP="00824EFF">
      <w:pPr>
        <w:rPr>
          <w:lang w:val="id-ID"/>
        </w:rPr>
      </w:pPr>
    </w:p>
    <w:p w14:paraId="79755C05" w14:textId="77777777" w:rsidR="00DE52C6" w:rsidRPr="000824B1" w:rsidRDefault="00DE52C6" w:rsidP="00824EFF">
      <w:pPr>
        <w:rPr>
          <w:lang w:val="id-ID"/>
        </w:rPr>
      </w:pPr>
    </w:p>
    <w:p w14:paraId="2658304B" w14:textId="77777777" w:rsidR="00824EFF" w:rsidRPr="000824B1" w:rsidRDefault="00824EFF" w:rsidP="00824EFF">
      <w:pPr>
        <w:spacing w:before="0" w:after="0"/>
        <w:rPr>
          <w:u w:val="single"/>
          <w:lang w:val="id-ID"/>
        </w:rPr>
      </w:pPr>
      <w:r w:rsidRPr="000824B1">
        <w:rPr>
          <w:u w:val="single"/>
          <w:lang w:val="id-ID"/>
        </w:rPr>
        <w:t>&lt;Mahasiswa&gt;</w:t>
      </w:r>
    </w:p>
    <w:p w14:paraId="2041661E" w14:textId="77777777" w:rsidR="00824EFF" w:rsidRPr="000824B1" w:rsidRDefault="00824EFF" w:rsidP="00824EFF">
      <w:pPr>
        <w:spacing w:before="0" w:after="0"/>
        <w:rPr>
          <w:lang w:val="id-ID"/>
        </w:rPr>
      </w:pPr>
      <w:r w:rsidRPr="000824B1">
        <w:rPr>
          <w:lang w:val="id-ID"/>
        </w:rPr>
        <w:t>NIM &lt;NIM&gt;</w:t>
      </w:r>
    </w:p>
    <w:p w14:paraId="07F76192" w14:textId="77777777" w:rsidR="00824EFF" w:rsidRPr="000824B1" w:rsidRDefault="00824EFF">
      <w:pPr>
        <w:spacing w:before="0" w:after="0" w:line="240" w:lineRule="auto"/>
        <w:jc w:val="left"/>
        <w:rPr>
          <w:b/>
          <w:kern w:val="28"/>
          <w:sz w:val="28"/>
          <w:lang w:val="id-ID"/>
        </w:rPr>
      </w:pPr>
      <w:r w:rsidRPr="000824B1">
        <w:rPr>
          <w:lang w:val="id-ID"/>
        </w:rPr>
        <w:br w:type="page"/>
      </w:r>
    </w:p>
    <w:p w14:paraId="3866DB42" w14:textId="77777777" w:rsidR="00A65530" w:rsidRPr="000824B1" w:rsidRDefault="00A65530" w:rsidP="00A65530">
      <w:pPr>
        <w:pStyle w:val="Title"/>
        <w:rPr>
          <w:lang w:val="id-ID"/>
        </w:rPr>
      </w:pPr>
      <w:bookmarkStart w:id="2" w:name="_Toc66727711"/>
      <w:r w:rsidRPr="000824B1">
        <w:rPr>
          <w:lang w:val="id-ID"/>
        </w:rPr>
        <w:lastRenderedPageBreak/>
        <w:t>ABSTRAK</w:t>
      </w:r>
      <w:bookmarkEnd w:id="2"/>
    </w:p>
    <w:p w14:paraId="5CF635D0" w14:textId="77777777" w:rsidR="00A65530" w:rsidRPr="000824B1" w:rsidRDefault="00A65530" w:rsidP="00A65530">
      <w:pPr>
        <w:spacing w:before="0" w:after="0" w:line="480" w:lineRule="auto"/>
        <w:jc w:val="center"/>
        <w:rPr>
          <w:b/>
          <w:lang w:val="id-ID"/>
        </w:rPr>
      </w:pPr>
    </w:p>
    <w:p w14:paraId="6C7B474C" w14:textId="77777777" w:rsidR="00A65530" w:rsidRPr="000824B1" w:rsidRDefault="00B94489" w:rsidP="00A65530">
      <w:pPr>
        <w:spacing w:before="0" w:after="0" w:line="480" w:lineRule="auto"/>
        <w:jc w:val="center"/>
        <w:rPr>
          <w:b/>
          <w:sz w:val="28"/>
          <w:szCs w:val="28"/>
          <w:lang w:val="id-ID"/>
        </w:rPr>
      </w:pPr>
      <w:r w:rsidRPr="000824B1">
        <w:rPr>
          <w:b/>
          <w:sz w:val="28"/>
          <w:szCs w:val="28"/>
          <w:lang w:val="id-ID"/>
        </w:rPr>
        <w:t xml:space="preserve">&lt;CONTOH JUDUL: </w:t>
      </w:r>
      <w:r w:rsidR="00A65530" w:rsidRPr="000824B1">
        <w:rPr>
          <w:b/>
          <w:sz w:val="28"/>
          <w:szCs w:val="28"/>
          <w:lang w:val="id-ID"/>
        </w:rPr>
        <w:t>PENGEMBANGAN SISTEM INFORMASI DI PUSKESMAS DAERAH PEDESAAN</w:t>
      </w:r>
      <w:r w:rsidRPr="000824B1">
        <w:rPr>
          <w:b/>
          <w:sz w:val="28"/>
          <w:szCs w:val="28"/>
          <w:lang w:val="id-ID"/>
        </w:rPr>
        <w:t>&gt;</w:t>
      </w:r>
    </w:p>
    <w:p w14:paraId="506B2D8A" w14:textId="77777777" w:rsidR="00A65530" w:rsidRPr="000824B1" w:rsidRDefault="00A65530" w:rsidP="00A65530">
      <w:pPr>
        <w:spacing w:before="0" w:after="0" w:line="480" w:lineRule="auto"/>
        <w:jc w:val="center"/>
        <w:rPr>
          <w:lang w:val="id-ID"/>
        </w:rPr>
      </w:pPr>
      <w:r w:rsidRPr="000824B1">
        <w:rPr>
          <w:lang w:val="id-ID"/>
        </w:rPr>
        <w:t>Oleh</w:t>
      </w:r>
    </w:p>
    <w:p w14:paraId="3ABED595" w14:textId="77777777" w:rsidR="00A65530" w:rsidRPr="000824B1" w:rsidRDefault="00B94489" w:rsidP="00A65530">
      <w:pPr>
        <w:spacing w:before="0" w:after="0" w:line="480" w:lineRule="auto"/>
        <w:jc w:val="center"/>
        <w:rPr>
          <w:lang w:val="id-ID"/>
        </w:rPr>
      </w:pPr>
      <w:r w:rsidRPr="000824B1">
        <w:rPr>
          <w:lang w:val="id-ID"/>
        </w:rPr>
        <w:t>&lt;NAMA MAHASISWA&gt;</w:t>
      </w:r>
    </w:p>
    <w:p w14:paraId="461495C9" w14:textId="77777777" w:rsidR="00A65530" w:rsidRPr="000824B1" w:rsidRDefault="00A65530" w:rsidP="00A65530">
      <w:pPr>
        <w:spacing w:before="0" w:after="0" w:line="480" w:lineRule="auto"/>
        <w:jc w:val="center"/>
        <w:rPr>
          <w:lang w:val="id-ID"/>
        </w:rPr>
      </w:pPr>
      <w:r w:rsidRPr="000824B1">
        <w:rPr>
          <w:lang w:val="id-ID"/>
        </w:rPr>
        <w:t xml:space="preserve">NIM : </w:t>
      </w:r>
      <w:r w:rsidR="00B94489" w:rsidRPr="000824B1">
        <w:rPr>
          <w:lang w:val="id-ID"/>
        </w:rPr>
        <w:t>&lt;NIM MAHASISWA&gt;</w:t>
      </w:r>
    </w:p>
    <w:p w14:paraId="1EC32600" w14:textId="77777777" w:rsidR="00A65530" w:rsidRPr="000824B1" w:rsidRDefault="00A65530" w:rsidP="00A65530">
      <w:pPr>
        <w:pStyle w:val="ListNumber"/>
        <w:numPr>
          <w:ilvl w:val="0"/>
          <w:numId w:val="0"/>
        </w:numPr>
        <w:spacing w:before="0" w:after="0" w:line="240" w:lineRule="auto"/>
        <w:rPr>
          <w:lang w:val="id-ID"/>
        </w:rPr>
      </w:pPr>
      <w:r w:rsidRPr="000824B1">
        <w:rPr>
          <w:lang w:val="id-ID"/>
        </w:rPr>
        <w:t xml:space="preserve">Abstrak berisi ringkasan apa yang telah dikerjakan dalam tugas akhir. Ada beberapa hal yang perlu diperhatikan dalam penulisan abstrak. Pertama, abstrak harus memuat permasalahan yang dikaji, metode/teknik yang digunakan untuk menyelesaikan masalah, hasil yang dicapai / evaluasi kajian, kesimpulan yang diperoleh, dan kata kunci.  Kedua, cara penulisannya harus padat dan terarah. Setiap kalimat harus dapat memberikan informasi sebanyak dan setepat mungkin, mudah dibaca dan dimengerti. Panjang ringkasan dibatasi maksimal 300 kata dan ditulis dengan satu spasi. </w:t>
      </w:r>
      <w:r w:rsidR="00896DED" w:rsidRPr="000824B1">
        <w:rPr>
          <w:lang w:val="id-ID"/>
        </w:rPr>
        <w:t>Panjang ringkasan dibatasi maksimal 300 kata dan ditulis dengan satu spasi.</w:t>
      </w:r>
    </w:p>
    <w:p w14:paraId="3F9589A5" w14:textId="77777777" w:rsidR="00A65530" w:rsidRPr="000824B1" w:rsidRDefault="00A65530" w:rsidP="00A65530">
      <w:pPr>
        <w:pStyle w:val="ListNumber"/>
        <w:numPr>
          <w:ilvl w:val="0"/>
          <w:numId w:val="0"/>
        </w:numPr>
        <w:spacing w:before="0" w:after="0" w:line="240" w:lineRule="auto"/>
        <w:rPr>
          <w:lang w:val="id-ID"/>
        </w:rPr>
      </w:pPr>
    </w:p>
    <w:p w14:paraId="66CE48E5" w14:textId="77777777" w:rsidR="00FF0DFD" w:rsidRPr="000824B1" w:rsidRDefault="00A65530" w:rsidP="00A65530">
      <w:pPr>
        <w:pStyle w:val="ListNumber"/>
        <w:numPr>
          <w:ilvl w:val="0"/>
          <w:numId w:val="0"/>
        </w:numPr>
        <w:spacing w:before="0" w:after="0" w:line="240" w:lineRule="auto"/>
        <w:rPr>
          <w:lang w:val="id-ID"/>
        </w:rPr>
      </w:pPr>
      <w:r w:rsidRPr="000824B1">
        <w:rPr>
          <w:lang w:val="id-ID"/>
        </w:rPr>
        <w:t>Kata kunci: ringkasan, singkat, padat.</w:t>
      </w:r>
    </w:p>
    <w:p w14:paraId="12CF5DC0" w14:textId="77777777" w:rsidR="00FF0DFD" w:rsidRPr="000824B1" w:rsidRDefault="00FF0DFD">
      <w:pPr>
        <w:spacing w:before="0" w:after="0" w:line="240" w:lineRule="auto"/>
        <w:jc w:val="left"/>
        <w:rPr>
          <w:lang w:val="id-ID"/>
        </w:rPr>
      </w:pPr>
      <w:r w:rsidRPr="000824B1">
        <w:rPr>
          <w:lang w:val="id-ID"/>
        </w:rPr>
        <w:br w:type="page"/>
      </w:r>
    </w:p>
    <w:p w14:paraId="384C3916" w14:textId="77777777" w:rsidR="00FF0DFD" w:rsidRPr="000824B1" w:rsidRDefault="00FF0DFD" w:rsidP="00FF0DFD">
      <w:pPr>
        <w:pStyle w:val="Title"/>
        <w:rPr>
          <w:lang w:val="id-ID"/>
        </w:rPr>
      </w:pPr>
      <w:bookmarkStart w:id="3" w:name="_Toc66727712"/>
      <w:r w:rsidRPr="000824B1">
        <w:rPr>
          <w:lang w:val="id-ID"/>
        </w:rPr>
        <w:lastRenderedPageBreak/>
        <w:t>KATA PENGANTAR</w:t>
      </w:r>
      <w:bookmarkEnd w:id="3"/>
    </w:p>
    <w:p w14:paraId="5F36CC85" w14:textId="77777777" w:rsidR="00FF0DFD" w:rsidRPr="000824B1" w:rsidRDefault="00FF0DFD" w:rsidP="00FF0DFD">
      <w:pPr>
        <w:rPr>
          <w:lang w:val="id-ID"/>
        </w:rPr>
      </w:pPr>
    </w:p>
    <w:p w14:paraId="5450E7C0" w14:textId="77777777" w:rsidR="00FF0DFD" w:rsidRPr="000824B1" w:rsidRDefault="00FF0DFD" w:rsidP="00FF0DFD">
      <w:pPr>
        <w:rPr>
          <w:lang w:val="id-ID"/>
        </w:rPr>
      </w:pPr>
      <w:r w:rsidRPr="000824B1">
        <w:rPr>
          <w:lang w:val="id-ID"/>
        </w:rPr>
        <w:t xml:space="preserve">Gunakan bagian ini untuk memberikan ucapan terima kasih kepada semua pihak yang secara langsung atau tidak langsung membantu penyelesaian tugas akhir, termasuk pemberi beasiswa jika ada. </w:t>
      </w:r>
      <w:r w:rsidR="005F1CDB" w:rsidRPr="000824B1">
        <w:rPr>
          <w:lang w:val="id-ID"/>
        </w:rPr>
        <w:t xml:space="preserve">Utamakan untuk memberikan ucapan terima kasih kepada tim pembimbing tugas akhir dan staf pengajar atau pihak program studi, bahkan sebelum mengucapkan terima kasih kepada keluarga. </w:t>
      </w:r>
      <w:r w:rsidRPr="000824B1">
        <w:rPr>
          <w:lang w:val="id-ID"/>
        </w:rPr>
        <w:t xml:space="preserve">Ucapan terima kasih sebaiknya bukan hanya menyebutkan nama orang saja, tetapi juga memberikan penjelasan bagaimana bentuk bantuan/dukungan yang diberikan. Gunakan bahasa yang baik dan sopan serta memberikan kesan yang enak untuk dibaca. Sebagai contoh: “Tidak lupa saya ucapkan terima kasih kepada teman dekat saya, Tito, yang sejak satu tahun terakhir ini selalu memberikan semangat dan mengingatkan saya apabila lengah dalam mengerjakan Tugas Akhir ini. Tito juga banyak membantu mengoreksi format dan </w:t>
      </w:r>
      <w:proofErr w:type="spellStart"/>
      <w:r w:rsidRPr="000824B1">
        <w:rPr>
          <w:i/>
          <w:lang w:val="id-ID"/>
        </w:rPr>
        <w:t>layout</w:t>
      </w:r>
      <w:proofErr w:type="spellEnd"/>
      <w:r w:rsidRPr="000824B1">
        <w:rPr>
          <w:lang w:val="id-ID"/>
        </w:rPr>
        <w:t xml:space="preserve"> tulisan. Apresiasi saya sampaikan kepada pemberi beasiswa, Yayasan Beasiswa, yang telah memberikan bantuan dana kuliah dan biaya hidup selama dua tahun. Bantuan dana tersebut sangat membantu saya untuk dapat lebih fokus dalam menyelesaikan pendidikan saya. ....”. Ucapan </w:t>
      </w:r>
      <w:r w:rsidR="005F1CDB" w:rsidRPr="000824B1">
        <w:rPr>
          <w:lang w:val="id-ID"/>
        </w:rPr>
        <w:t xml:space="preserve">permintaan maaf karena </w:t>
      </w:r>
      <w:proofErr w:type="spellStart"/>
      <w:r w:rsidR="005F1CDB" w:rsidRPr="000824B1">
        <w:rPr>
          <w:lang w:val="id-ID"/>
        </w:rPr>
        <w:t>kekurangs</w:t>
      </w:r>
      <w:r w:rsidRPr="000824B1">
        <w:rPr>
          <w:lang w:val="id-ID"/>
        </w:rPr>
        <w:t>empurnaan</w:t>
      </w:r>
      <w:proofErr w:type="spellEnd"/>
      <w:r w:rsidRPr="000824B1">
        <w:rPr>
          <w:lang w:val="id-ID"/>
        </w:rPr>
        <w:t xml:space="preserve"> hasil Tugas Akhir tidak perlu ditulis.</w:t>
      </w:r>
    </w:p>
    <w:p w14:paraId="3ED79DFF" w14:textId="77777777" w:rsidR="00A65530" w:rsidRPr="000824B1" w:rsidRDefault="00A65530" w:rsidP="00A65530">
      <w:pPr>
        <w:pStyle w:val="ListNumber"/>
        <w:numPr>
          <w:ilvl w:val="0"/>
          <w:numId w:val="0"/>
        </w:numPr>
        <w:spacing w:before="0" w:after="0" w:line="240" w:lineRule="auto"/>
        <w:rPr>
          <w:lang w:val="id-ID"/>
        </w:rPr>
      </w:pPr>
      <w:r w:rsidRPr="000824B1">
        <w:rPr>
          <w:lang w:val="id-ID"/>
        </w:rPr>
        <w:t xml:space="preserve"> </w:t>
      </w:r>
    </w:p>
    <w:p w14:paraId="70D51307" w14:textId="77777777" w:rsidR="00A65530" w:rsidRPr="000824B1" w:rsidRDefault="00A65530">
      <w:pPr>
        <w:spacing w:before="0" w:after="0" w:line="240" w:lineRule="auto"/>
        <w:jc w:val="left"/>
        <w:rPr>
          <w:b/>
          <w:sz w:val="28"/>
          <w:lang w:val="id-ID"/>
        </w:rPr>
      </w:pPr>
    </w:p>
    <w:p w14:paraId="3947FA1D" w14:textId="77777777" w:rsidR="00A65530" w:rsidRPr="000824B1" w:rsidRDefault="00A65530">
      <w:pPr>
        <w:spacing w:before="0" w:after="0" w:line="240" w:lineRule="auto"/>
        <w:jc w:val="left"/>
        <w:rPr>
          <w:b/>
          <w:sz w:val="28"/>
          <w:lang w:val="id-ID"/>
        </w:rPr>
      </w:pPr>
      <w:r w:rsidRPr="000824B1">
        <w:rPr>
          <w:lang w:val="id-ID"/>
        </w:rPr>
        <w:br w:type="page"/>
      </w:r>
    </w:p>
    <w:p w14:paraId="19530D12" w14:textId="77777777" w:rsidR="0040473D" w:rsidRPr="000824B1" w:rsidRDefault="0040473D" w:rsidP="00476CBA">
      <w:pPr>
        <w:pStyle w:val="Title"/>
        <w:rPr>
          <w:kern w:val="0"/>
          <w:lang w:val="id-ID"/>
        </w:rPr>
      </w:pPr>
      <w:bookmarkStart w:id="4" w:name="_Toc66727713"/>
      <w:r w:rsidRPr="000824B1">
        <w:rPr>
          <w:kern w:val="0"/>
          <w:lang w:val="id-ID"/>
        </w:rPr>
        <w:lastRenderedPageBreak/>
        <w:t>DAFTAR ISI</w:t>
      </w:r>
      <w:bookmarkEnd w:id="4"/>
    </w:p>
    <w:p w14:paraId="2229198C" w14:textId="77777777" w:rsidR="00640CC7" w:rsidRPr="000824B1" w:rsidRDefault="00640CC7" w:rsidP="00640CC7">
      <w:pPr>
        <w:rPr>
          <w:lang w:val="id-ID"/>
        </w:rPr>
      </w:pPr>
    </w:p>
    <w:p w14:paraId="32AB3A84" w14:textId="51CF5D65" w:rsidR="00D63C0F" w:rsidRDefault="00896DED">
      <w:pPr>
        <w:pStyle w:val="TOC1"/>
        <w:tabs>
          <w:tab w:val="right" w:leader="dot" w:pos="7927"/>
        </w:tabs>
        <w:rPr>
          <w:rFonts w:asciiTheme="minorHAnsi" w:eastAsiaTheme="minorEastAsia" w:hAnsiTheme="minorHAnsi" w:cstheme="minorBidi"/>
          <w:b w:val="0"/>
          <w:noProof/>
          <w:sz w:val="22"/>
          <w:szCs w:val="22"/>
          <w:lang w:val="id-ID"/>
        </w:rPr>
      </w:pPr>
      <w:r w:rsidRPr="000824B1">
        <w:rPr>
          <w:b w:val="0"/>
          <w:lang w:val="id-ID"/>
        </w:rPr>
        <w:fldChar w:fldCharType="begin"/>
      </w:r>
      <w:r w:rsidRPr="000824B1">
        <w:rPr>
          <w:b w:val="0"/>
          <w:lang w:val="id-ID"/>
        </w:rPr>
        <w:instrText xml:space="preserve"> TOC \o "1-3" \h \z \t "Title;1" </w:instrText>
      </w:r>
      <w:r w:rsidRPr="000824B1">
        <w:rPr>
          <w:b w:val="0"/>
          <w:lang w:val="id-ID"/>
        </w:rPr>
        <w:fldChar w:fldCharType="separate"/>
      </w:r>
      <w:hyperlink w:anchor="_Toc66727711" w:history="1">
        <w:r w:rsidR="00D63C0F" w:rsidRPr="00F55A7F">
          <w:rPr>
            <w:rStyle w:val="Hyperlink"/>
            <w:noProof/>
            <w:lang w:val="id-ID"/>
          </w:rPr>
          <w:t>ABSTRAK</w:t>
        </w:r>
        <w:r w:rsidR="00D63C0F">
          <w:rPr>
            <w:noProof/>
            <w:webHidden/>
          </w:rPr>
          <w:tab/>
        </w:r>
        <w:r w:rsidR="00D63C0F">
          <w:rPr>
            <w:noProof/>
            <w:webHidden/>
          </w:rPr>
          <w:fldChar w:fldCharType="begin"/>
        </w:r>
        <w:r w:rsidR="00D63C0F">
          <w:rPr>
            <w:noProof/>
            <w:webHidden/>
          </w:rPr>
          <w:instrText xml:space="preserve"> PAGEREF _Toc66727711 \h </w:instrText>
        </w:r>
        <w:r w:rsidR="00D63C0F">
          <w:rPr>
            <w:noProof/>
            <w:webHidden/>
          </w:rPr>
        </w:r>
        <w:r w:rsidR="00D63C0F">
          <w:rPr>
            <w:noProof/>
            <w:webHidden/>
          </w:rPr>
          <w:fldChar w:fldCharType="separate"/>
        </w:r>
        <w:r w:rsidR="00D63C0F">
          <w:rPr>
            <w:noProof/>
            <w:webHidden/>
          </w:rPr>
          <w:t>v</w:t>
        </w:r>
        <w:r w:rsidR="00D63C0F">
          <w:rPr>
            <w:noProof/>
            <w:webHidden/>
          </w:rPr>
          <w:fldChar w:fldCharType="end"/>
        </w:r>
      </w:hyperlink>
    </w:p>
    <w:p w14:paraId="6DF096DE" w14:textId="3EA9F53C" w:rsidR="00D63C0F" w:rsidRDefault="00D63C0F">
      <w:pPr>
        <w:pStyle w:val="TOC1"/>
        <w:tabs>
          <w:tab w:val="right" w:leader="dot" w:pos="7927"/>
        </w:tabs>
        <w:rPr>
          <w:rFonts w:asciiTheme="minorHAnsi" w:eastAsiaTheme="minorEastAsia" w:hAnsiTheme="minorHAnsi" w:cstheme="minorBidi"/>
          <w:b w:val="0"/>
          <w:noProof/>
          <w:sz w:val="22"/>
          <w:szCs w:val="22"/>
          <w:lang w:val="id-ID"/>
        </w:rPr>
      </w:pPr>
      <w:hyperlink w:anchor="_Toc66727712" w:history="1">
        <w:r w:rsidRPr="00F55A7F">
          <w:rPr>
            <w:rStyle w:val="Hyperlink"/>
            <w:noProof/>
            <w:lang w:val="id-ID"/>
          </w:rPr>
          <w:t>KATA PENGANTAR</w:t>
        </w:r>
        <w:r>
          <w:rPr>
            <w:noProof/>
            <w:webHidden/>
          </w:rPr>
          <w:tab/>
        </w:r>
        <w:r>
          <w:rPr>
            <w:noProof/>
            <w:webHidden/>
          </w:rPr>
          <w:fldChar w:fldCharType="begin"/>
        </w:r>
        <w:r>
          <w:rPr>
            <w:noProof/>
            <w:webHidden/>
          </w:rPr>
          <w:instrText xml:space="preserve"> PAGEREF _Toc66727712 \h </w:instrText>
        </w:r>
        <w:r>
          <w:rPr>
            <w:noProof/>
            <w:webHidden/>
          </w:rPr>
        </w:r>
        <w:r>
          <w:rPr>
            <w:noProof/>
            <w:webHidden/>
          </w:rPr>
          <w:fldChar w:fldCharType="separate"/>
        </w:r>
        <w:r>
          <w:rPr>
            <w:noProof/>
            <w:webHidden/>
          </w:rPr>
          <w:t>vi</w:t>
        </w:r>
        <w:r>
          <w:rPr>
            <w:noProof/>
            <w:webHidden/>
          </w:rPr>
          <w:fldChar w:fldCharType="end"/>
        </w:r>
      </w:hyperlink>
    </w:p>
    <w:p w14:paraId="41D8B657" w14:textId="6AA78966" w:rsidR="00D63C0F" w:rsidRDefault="00D63C0F">
      <w:pPr>
        <w:pStyle w:val="TOC1"/>
        <w:tabs>
          <w:tab w:val="right" w:leader="dot" w:pos="7927"/>
        </w:tabs>
        <w:rPr>
          <w:rFonts w:asciiTheme="minorHAnsi" w:eastAsiaTheme="minorEastAsia" w:hAnsiTheme="minorHAnsi" w:cstheme="minorBidi"/>
          <w:b w:val="0"/>
          <w:noProof/>
          <w:sz w:val="22"/>
          <w:szCs w:val="22"/>
          <w:lang w:val="id-ID"/>
        </w:rPr>
      </w:pPr>
      <w:hyperlink w:anchor="_Toc66727713" w:history="1">
        <w:r w:rsidRPr="00F55A7F">
          <w:rPr>
            <w:rStyle w:val="Hyperlink"/>
            <w:noProof/>
            <w:lang w:val="id-ID"/>
          </w:rPr>
          <w:t>DAFTAR ISI</w:t>
        </w:r>
        <w:r>
          <w:rPr>
            <w:noProof/>
            <w:webHidden/>
          </w:rPr>
          <w:tab/>
        </w:r>
        <w:r>
          <w:rPr>
            <w:noProof/>
            <w:webHidden/>
          </w:rPr>
          <w:fldChar w:fldCharType="begin"/>
        </w:r>
        <w:r>
          <w:rPr>
            <w:noProof/>
            <w:webHidden/>
          </w:rPr>
          <w:instrText xml:space="preserve"> PAGEREF _Toc66727713 \h </w:instrText>
        </w:r>
        <w:r>
          <w:rPr>
            <w:noProof/>
            <w:webHidden/>
          </w:rPr>
        </w:r>
        <w:r>
          <w:rPr>
            <w:noProof/>
            <w:webHidden/>
          </w:rPr>
          <w:fldChar w:fldCharType="separate"/>
        </w:r>
        <w:r>
          <w:rPr>
            <w:noProof/>
            <w:webHidden/>
          </w:rPr>
          <w:t>vii</w:t>
        </w:r>
        <w:r>
          <w:rPr>
            <w:noProof/>
            <w:webHidden/>
          </w:rPr>
          <w:fldChar w:fldCharType="end"/>
        </w:r>
      </w:hyperlink>
    </w:p>
    <w:p w14:paraId="31D7EC77" w14:textId="396D8317" w:rsidR="00D63C0F" w:rsidRDefault="00D63C0F">
      <w:pPr>
        <w:pStyle w:val="TOC1"/>
        <w:tabs>
          <w:tab w:val="right" w:leader="dot" w:pos="7927"/>
        </w:tabs>
        <w:rPr>
          <w:rFonts w:asciiTheme="minorHAnsi" w:eastAsiaTheme="minorEastAsia" w:hAnsiTheme="minorHAnsi" w:cstheme="minorBidi"/>
          <w:b w:val="0"/>
          <w:noProof/>
          <w:sz w:val="22"/>
          <w:szCs w:val="22"/>
          <w:lang w:val="id-ID"/>
        </w:rPr>
      </w:pPr>
      <w:hyperlink w:anchor="_Toc66727714" w:history="1">
        <w:r w:rsidRPr="00F55A7F">
          <w:rPr>
            <w:rStyle w:val="Hyperlink"/>
            <w:noProof/>
            <w:lang w:val="id-ID"/>
          </w:rPr>
          <w:t>DAFTAR LAMPIRAN</w:t>
        </w:r>
        <w:r>
          <w:rPr>
            <w:noProof/>
            <w:webHidden/>
          </w:rPr>
          <w:tab/>
        </w:r>
        <w:r>
          <w:rPr>
            <w:noProof/>
            <w:webHidden/>
          </w:rPr>
          <w:fldChar w:fldCharType="begin"/>
        </w:r>
        <w:r>
          <w:rPr>
            <w:noProof/>
            <w:webHidden/>
          </w:rPr>
          <w:instrText xml:space="preserve"> PAGEREF _Toc66727714 \h </w:instrText>
        </w:r>
        <w:r>
          <w:rPr>
            <w:noProof/>
            <w:webHidden/>
          </w:rPr>
        </w:r>
        <w:r>
          <w:rPr>
            <w:noProof/>
            <w:webHidden/>
          </w:rPr>
          <w:fldChar w:fldCharType="separate"/>
        </w:r>
        <w:r>
          <w:rPr>
            <w:noProof/>
            <w:webHidden/>
          </w:rPr>
          <w:t>ix</w:t>
        </w:r>
        <w:r>
          <w:rPr>
            <w:noProof/>
            <w:webHidden/>
          </w:rPr>
          <w:fldChar w:fldCharType="end"/>
        </w:r>
      </w:hyperlink>
    </w:p>
    <w:p w14:paraId="4397684C" w14:textId="0EEB10E8" w:rsidR="00D63C0F" w:rsidRDefault="00D63C0F">
      <w:pPr>
        <w:pStyle w:val="TOC1"/>
        <w:tabs>
          <w:tab w:val="right" w:leader="dot" w:pos="7927"/>
        </w:tabs>
        <w:rPr>
          <w:rFonts w:asciiTheme="minorHAnsi" w:eastAsiaTheme="minorEastAsia" w:hAnsiTheme="minorHAnsi" w:cstheme="minorBidi"/>
          <w:b w:val="0"/>
          <w:noProof/>
          <w:sz w:val="22"/>
          <w:szCs w:val="22"/>
          <w:lang w:val="id-ID"/>
        </w:rPr>
      </w:pPr>
      <w:hyperlink w:anchor="_Toc66727715" w:history="1">
        <w:r w:rsidRPr="00F55A7F">
          <w:rPr>
            <w:rStyle w:val="Hyperlink"/>
            <w:noProof/>
            <w:lang w:val="id-ID"/>
          </w:rPr>
          <w:t>DAFTAR GAMBAR</w:t>
        </w:r>
        <w:r>
          <w:rPr>
            <w:noProof/>
            <w:webHidden/>
          </w:rPr>
          <w:tab/>
        </w:r>
        <w:r>
          <w:rPr>
            <w:noProof/>
            <w:webHidden/>
          </w:rPr>
          <w:fldChar w:fldCharType="begin"/>
        </w:r>
        <w:r>
          <w:rPr>
            <w:noProof/>
            <w:webHidden/>
          </w:rPr>
          <w:instrText xml:space="preserve"> PAGEREF _Toc66727715 \h </w:instrText>
        </w:r>
        <w:r>
          <w:rPr>
            <w:noProof/>
            <w:webHidden/>
          </w:rPr>
        </w:r>
        <w:r>
          <w:rPr>
            <w:noProof/>
            <w:webHidden/>
          </w:rPr>
          <w:fldChar w:fldCharType="separate"/>
        </w:r>
        <w:r>
          <w:rPr>
            <w:noProof/>
            <w:webHidden/>
          </w:rPr>
          <w:t>x</w:t>
        </w:r>
        <w:r>
          <w:rPr>
            <w:noProof/>
            <w:webHidden/>
          </w:rPr>
          <w:fldChar w:fldCharType="end"/>
        </w:r>
      </w:hyperlink>
    </w:p>
    <w:p w14:paraId="22890800" w14:textId="608E3F8E" w:rsidR="00D63C0F" w:rsidRDefault="00D63C0F">
      <w:pPr>
        <w:pStyle w:val="TOC1"/>
        <w:tabs>
          <w:tab w:val="right" w:leader="dot" w:pos="7927"/>
        </w:tabs>
        <w:rPr>
          <w:rFonts w:asciiTheme="minorHAnsi" w:eastAsiaTheme="minorEastAsia" w:hAnsiTheme="minorHAnsi" w:cstheme="minorBidi"/>
          <w:b w:val="0"/>
          <w:noProof/>
          <w:sz w:val="22"/>
          <w:szCs w:val="22"/>
          <w:lang w:val="id-ID"/>
        </w:rPr>
      </w:pPr>
      <w:hyperlink w:anchor="_Toc66727716" w:history="1">
        <w:r w:rsidRPr="00F55A7F">
          <w:rPr>
            <w:rStyle w:val="Hyperlink"/>
            <w:noProof/>
            <w:lang w:val="id-ID"/>
          </w:rPr>
          <w:t>DAFTAR TABEL</w:t>
        </w:r>
        <w:r>
          <w:rPr>
            <w:noProof/>
            <w:webHidden/>
          </w:rPr>
          <w:tab/>
        </w:r>
        <w:r>
          <w:rPr>
            <w:noProof/>
            <w:webHidden/>
          </w:rPr>
          <w:fldChar w:fldCharType="begin"/>
        </w:r>
        <w:r>
          <w:rPr>
            <w:noProof/>
            <w:webHidden/>
          </w:rPr>
          <w:instrText xml:space="preserve"> PAGEREF _Toc66727716 \h </w:instrText>
        </w:r>
        <w:r>
          <w:rPr>
            <w:noProof/>
            <w:webHidden/>
          </w:rPr>
        </w:r>
        <w:r>
          <w:rPr>
            <w:noProof/>
            <w:webHidden/>
          </w:rPr>
          <w:fldChar w:fldCharType="separate"/>
        </w:r>
        <w:r>
          <w:rPr>
            <w:noProof/>
            <w:webHidden/>
          </w:rPr>
          <w:t>xi</w:t>
        </w:r>
        <w:r>
          <w:rPr>
            <w:noProof/>
            <w:webHidden/>
          </w:rPr>
          <w:fldChar w:fldCharType="end"/>
        </w:r>
      </w:hyperlink>
    </w:p>
    <w:p w14:paraId="7E049A0C" w14:textId="28B537B6" w:rsidR="00D63C0F" w:rsidRDefault="00D63C0F">
      <w:pPr>
        <w:pStyle w:val="TOC1"/>
        <w:tabs>
          <w:tab w:val="right" w:leader="dot" w:pos="7927"/>
        </w:tabs>
        <w:rPr>
          <w:rFonts w:asciiTheme="minorHAnsi" w:eastAsiaTheme="minorEastAsia" w:hAnsiTheme="minorHAnsi" w:cstheme="minorBidi"/>
          <w:b w:val="0"/>
          <w:noProof/>
          <w:sz w:val="22"/>
          <w:szCs w:val="22"/>
          <w:lang w:val="id-ID"/>
        </w:rPr>
      </w:pPr>
      <w:hyperlink w:anchor="_Toc66727717" w:history="1">
        <w:r w:rsidRPr="00F55A7F">
          <w:rPr>
            <w:rStyle w:val="Hyperlink"/>
            <w:noProof/>
            <w:lang w:val="id-ID"/>
          </w:rPr>
          <w:t>BAB I PENDAHULUAN</w:t>
        </w:r>
        <w:r>
          <w:rPr>
            <w:noProof/>
            <w:webHidden/>
          </w:rPr>
          <w:tab/>
        </w:r>
        <w:r>
          <w:rPr>
            <w:noProof/>
            <w:webHidden/>
          </w:rPr>
          <w:fldChar w:fldCharType="begin"/>
        </w:r>
        <w:r>
          <w:rPr>
            <w:noProof/>
            <w:webHidden/>
          </w:rPr>
          <w:instrText xml:space="preserve"> PAGEREF _Toc66727717 \h </w:instrText>
        </w:r>
        <w:r>
          <w:rPr>
            <w:noProof/>
            <w:webHidden/>
          </w:rPr>
        </w:r>
        <w:r>
          <w:rPr>
            <w:noProof/>
            <w:webHidden/>
          </w:rPr>
          <w:fldChar w:fldCharType="separate"/>
        </w:r>
        <w:r>
          <w:rPr>
            <w:noProof/>
            <w:webHidden/>
          </w:rPr>
          <w:t>1</w:t>
        </w:r>
        <w:r>
          <w:rPr>
            <w:noProof/>
            <w:webHidden/>
          </w:rPr>
          <w:fldChar w:fldCharType="end"/>
        </w:r>
      </w:hyperlink>
    </w:p>
    <w:p w14:paraId="1196CB74" w14:textId="463E5069" w:rsidR="00D63C0F" w:rsidRDefault="00D63C0F">
      <w:pPr>
        <w:pStyle w:val="TOC2"/>
        <w:tabs>
          <w:tab w:val="left" w:pos="800"/>
          <w:tab w:val="right" w:leader="dot" w:pos="7927"/>
        </w:tabs>
        <w:rPr>
          <w:rFonts w:asciiTheme="minorHAnsi" w:eastAsiaTheme="minorEastAsia" w:hAnsiTheme="minorHAnsi" w:cstheme="minorBidi"/>
          <w:noProof/>
          <w:sz w:val="22"/>
          <w:szCs w:val="22"/>
          <w:lang w:val="id-ID"/>
        </w:rPr>
      </w:pPr>
      <w:hyperlink w:anchor="_Toc66727718" w:history="1">
        <w:r w:rsidRPr="00F55A7F">
          <w:rPr>
            <w:rStyle w:val="Hyperlink"/>
            <w:noProof/>
            <w:lang w:val="id-ID"/>
          </w:rPr>
          <w:t>I.1</w:t>
        </w:r>
        <w:r>
          <w:rPr>
            <w:rFonts w:asciiTheme="minorHAnsi" w:eastAsiaTheme="minorEastAsia" w:hAnsiTheme="minorHAnsi" w:cstheme="minorBidi"/>
            <w:noProof/>
            <w:sz w:val="22"/>
            <w:szCs w:val="22"/>
            <w:lang w:val="id-ID"/>
          </w:rPr>
          <w:tab/>
        </w:r>
        <w:r w:rsidRPr="00F55A7F">
          <w:rPr>
            <w:rStyle w:val="Hyperlink"/>
            <w:noProof/>
            <w:lang w:val="id-ID"/>
          </w:rPr>
          <w:t>Latar Belakang</w:t>
        </w:r>
        <w:r>
          <w:rPr>
            <w:noProof/>
            <w:webHidden/>
          </w:rPr>
          <w:tab/>
        </w:r>
        <w:r>
          <w:rPr>
            <w:noProof/>
            <w:webHidden/>
          </w:rPr>
          <w:fldChar w:fldCharType="begin"/>
        </w:r>
        <w:r>
          <w:rPr>
            <w:noProof/>
            <w:webHidden/>
          </w:rPr>
          <w:instrText xml:space="preserve"> PAGEREF _Toc66727718 \h </w:instrText>
        </w:r>
        <w:r>
          <w:rPr>
            <w:noProof/>
            <w:webHidden/>
          </w:rPr>
        </w:r>
        <w:r>
          <w:rPr>
            <w:noProof/>
            <w:webHidden/>
          </w:rPr>
          <w:fldChar w:fldCharType="separate"/>
        </w:r>
        <w:r>
          <w:rPr>
            <w:noProof/>
            <w:webHidden/>
          </w:rPr>
          <w:t>1</w:t>
        </w:r>
        <w:r>
          <w:rPr>
            <w:noProof/>
            <w:webHidden/>
          </w:rPr>
          <w:fldChar w:fldCharType="end"/>
        </w:r>
      </w:hyperlink>
    </w:p>
    <w:p w14:paraId="6107D5D0" w14:textId="76677E38" w:rsidR="00D63C0F" w:rsidRDefault="00D63C0F">
      <w:pPr>
        <w:pStyle w:val="TOC2"/>
        <w:tabs>
          <w:tab w:val="left" w:pos="800"/>
          <w:tab w:val="right" w:leader="dot" w:pos="7927"/>
        </w:tabs>
        <w:rPr>
          <w:rFonts w:asciiTheme="minorHAnsi" w:eastAsiaTheme="minorEastAsia" w:hAnsiTheme="minorHAnsi" w:cstheme="minorBidi"/>
          <w:noProof/>
          <w:sz w:val="22"/>
          <w:szCs w:val="22"/>
          <w:lang w:val="id-ID"/>
        </w:rPr>
      </w:pPr>
      <w:hyperlink w:anchor="_Toc66727719" w:history="1">
        <w:r w:rsidRPr="00F55A7F">
          <w:rPr>
            <w:rStyle w:val="Hyperlink"/>
            <w:noProof/>
            <w:lang w:val="id-ID"/>
          </w:rPr>
          <w:t>I.2</w:t>
        </w:r>
        <w:r>
          <w:rPr>
            <w:rFonts w:asciiTheme="minorHAnsi" w:eastAsiaTheme="minorEastAsia" w:hAnsiTheme="minorHAnsi" w:cstheme="minorBidi"/>
            <w:noProof/>
            <w:sz w:val="22"/>
            <w:szCs w:val="22"/>
            <w:lang w:val="id-ID"/>
          </w:rPr>
          <w:tab/>
        </w:r>
        <w:r w:rsidRPr="00F55A7F">
          <w:rPr>
            <w:rStyle w:val="Hyperlink"/>
            <w:noProof/>
            <w:lang w:val="id-ID"/>
          </w:rPr>
          <w:t>Rumusan Masalah</w:t>
        </w:r>
        <w:r>
          <w:rPr>
            <w:noProof/>
            <w:webHidden/>
          </w:rPr>
          <w:tab/>
        </w:r>
        <w:r>
          <w:rPr>
            <w:noProof/>
            <w:webHidden/>
          </w:rPr>
          <w:fldChar w:fldCharType="begin"/>
        </w:r>
        <w:r>
          <w:rPr>
            <w:noProof/>
            <w:webHidden/>
          </w:rPr>
          <w:instrText xml:space="preserve"> PAGEREF _Toc66727719 \h </w:instrText>
        </w:r>
        <w:r>
          <w:rPr>
            <w:noProof/>
            <w:webHidden/>
          </w:rPr>
        </w:r>
        <w:r>
          <w:rPr>
            <w:noProof/>
            <w:webHidden/>
          </w:rPr>
          <w:fldChar w:fldCharType="separate"/>
        </w:r>
        <w:r>
          <w:rPr>
            <w:noProof/>
            <w:webHidden/>
          </w:rPr>
          <w:t>1</w:t>
        </w:r>
        <w:r>
          <w:rPr>
            <w:noProof/>
            <w:webHidden/>
          </w:rPr>
          <w:fldChar w:fldCharType="end"/>
        </w:r>
      </w:hyperlink>
    </w:p>
    <w:p w14:paraId="04A28101" w14:textId="377767C6" w:rsidR="00D63C0F" w:rsidRDefault="00D63C0F">
      <w:pPr>
        <w:pStyle w:val="TOC2"/>
        <w:tabs>
          <w:tab w:val="left" w:pos="800"/>
          <w:tab w:val="right" w:leader="dot" w:pos="7927"/>
        </w:tabs>
        <w:rPr>
          <w:rFonts w:asciiTheme="minorHAnsi" w:eastAsiaTheme="minorEastAsia" w:hAnsiTheme="minorHAnsi" w:cstheme="minorBidi"/>
          <w:noProof/>
          <w:sz w:val="22"/>
          <w:szCs w:val="22"/>
          <w:lang w:val="id-ID"/>
        </w:rPr>
      </w:pPr>
      <w:hyperlink w:anchor="_Toc66727720" w:history="1">
        <w:r w:rsidRPr="00F55A7F">
          <w:rPr>
            <w:rStyle w:val="Hyperlink"/>
            <w:noProof/>
            <w:lang w:val="id-ID"/>
          </w:rPr>
          <w:t>I.3</w:t>
        </w:r>
        <w:r>
          <w:rPr>
            <w:rFonts w:asciiTheme="minorHAnsi" w:eastAsiaTheme="minorEastAsia" w:hAnsiTheme="minorHAnsi" w:cstheme="minorBidi"/>
            <w:noProof/>
            <w:sz w:val="22"/>
            <w:szCs w:val="22"/>
            <w:lang w:val="id-ID"/>
          </w:rPr>
          <w:tab/>
        </w:r>
        <w:r w:rsidRPr="00F55A7F">
          <w:rPr>
            <w:rStyle w:val="Hyperlink"/>
            <w:noProof/>
            <w:lang w:val="id-ID"/>
          </w:rPr>
          <w:t>Tujuan</w:t>
        </w:r>
        <w:r>
          <w:rPr>
            <w:noProof/>
            <w:webHidden/>
          </w:rPr>
          <w:tab/>
        </w:r>
        <w:r>
          <w:rPr>
            <w:noProof/>
            <w:webHidden/>
          </w:rPr>
          <w:fldChar w:fldCharType="begin"/>
        </w:r>
        <w:r>
          <w:rPr>
            <w:noProof/>
            <w:webHidden/>
          </w:rPr>
          <w:instrText xml:space="preserve"> PAGEREF _Toc66727720 \h </w:instrText>
        </w:r>
        <w:r>
          <w:rPr>
            <w:noProof/>
            <w:webHidden/>
          </w:rPr>
        </w:r>
        <w:r>
          <w:rPr>
            <w:noProof/>
            <w:webHidden/>
          </w:rPr>
          <w:fldChar w:fldCharType="separate"/>
        </w:r>
        <w:r>
          <w:rPr>
            <w:noProof/>
            <w:webHidden/>
          </w:rPr>
          <w:t>2</w:t>
        </w:r>
        <w:r>
          <w:rPr>
            <w:noProof/>
            <w:webHidden/>
          </w:rPr>
          <w:fldChar w:fldCharType="end"/>
        </w:r>
      </w:hyperlink>
    </w:p>
    <w:p w14:paraId="693BC12D" w14:textId="069ACD18" w:rsidR="00D63C0F" w:rsidRDefault="00D63C0F">
      <w:pPr>
        <w:pStyle w:val="TOC2"/>
        <w:tabs>
          <w:tab w:val="left" w:pos="800"/>
          <w:tab w:val="right" w:leader="dot" w:pos="7927"/>
        </w:tabs>
        <w:rPr>
          <w:rFonts w:asciiTheme="minorHAnsi" w:eastAsiaTheme="minorEastAsia" w:hAnsiTheme="minorHAnsi" w:cstheme="minorBidi"/>
          <w:noProof/>
          <w:sz w:val="22"/>
          <w:szCs w:val="22"/>
          <w:lang w:val="id-ID"/>
        </w:rPr>
      </w:pPr>
      <w:hyperlink w:anchor="_Toc66727721" w:history="1">
        <w:r w:rsidRPr="00F55A7F">
          <w:rPr>
            <w:rStyle w:val="Hyperlink"/>
            <w:noProof/>
            <w:lang w:val="id-ID"/>
          </w:rPr>
          <w:t>I.4</w:t>
        </w:r>
        <w:r>
          <w:rPr>
            <w:rFonts w:asciiTheme="minorHAnsi" w:eastAsiaTheme="minorEastAsia" w:hAnsiTheme="minorHAnsi" w:cstheme="minorBidi"/>
            <w:noProof/>
            <w:sz w:val="22"/>
            <w:szCs w:val="22"/>
            <w:lang w:val="id-ID"/>
          </w:rPr>
          <w:tab/>
        </w:r>
        <w:r w:rsidRPr="00F55A7F">
          <w:rPr>
            <w:rStyle w:val="Hyperlink"/>
            <w:noProof/>
            <w:lang w:val="id-ID"/>
          </w:rPr>
          <w:t>Batasan Masalah</w:t>
        </w:r>
        <w:r>
          <w:rPr>
            <w:noProof/>
            <w:webHidden/>
          </w:rPr>
          <w:tab/>
        </w:r>
        <w:r>
          <w:rPr>
            <w:noProof/>
            <w:webHidden/>
          </w:rPr>
          <w:fldChar w:fldCharType="begin"/>
        </w:r>
        <w:r>
          <w:rPr>
            <w:noProof/>
            <w:webHidden/>
          </w:rPr>
          <w:instrText xml:space="preserve"> PAGEREF _Toc66727721 \h </w:instrText>
        </w:r>
        <w:r>
          <w:rPr>
            <w:noProof/>
            <w:webHidden/>
          </w:rPr>
        </w:r>
        <w:r>
          <w:rPr>
            <w:noProof/>
            <w:webHidden/>
          </w:rPr>
          <w:fldChar w:fldCharType="separate"/>
        </w:r>
        <w:r>
          <w:rPr>
            <w:noProof/>
            <w:webHidden/>
          </w:rPr>
          <w:t>2</w:t>
        </w:r>
        <w:r>
          <w:rPr>
            <w:noProof/>
            <w:webHidden/>
          </w:rPr>
          <w:fldChar w:fldCharType="end"/>
        </w:r>
      </w:hyperlink>
    </w:p>
    <w:p w14:paraId="346ED5EE" w14:textId="200BFD0B" w:rsidR="00D63C0F" w:rsidRDefault="00D63C0F">
      <w:pPr>
        <w:pStyle w:val="TOC2"/>
        <w:tabs>
          <w:tab w:val="left" w:pos="800"/>
          <w:tab w:val="right" w:leader="dot" w:pos="7927"/>
        </w:tabs>
        <w:rPr>
          <w:rFonts w:asciiTheme="minorHAnsi" w:eastAsiaTheme="minorEastAsia" w:hAnsiTheme="minorHAnsi" w:cstheme="minorBidi"/>
          <w:noProof/>
          <w:sz w:val="22"/>
          <w:szCs w:val="22"/>
          <w:lang w:val="id-ID"/>
        </w:rPr>
      </w:pPr>
      <w:hyperlink w:anchor="_Toc66727722" w:history="1">
        <w:r w:rsidRPr="00F55A7F">
          <w:rPr>
            <w:rStyle w:val="Hyperlink"/>
            <w:noProof/>
            <w:lang w:val="id-ID"/>
          </w:rPr>
          <w:t>I.5</w:t>
        </w:r>
        <w:r>
          <w:rPr>
            <w:rFonts w:asciiTheme="minorHAnsi" w:eastAsiaTheme="minorEastAsia" w:hAnsiTheme="minorHAnsi" w:cstheme="minorBidi"/>
            <w:noProof/>
            <w:sz w:val="22"/>
            <w:szCs w:val="22"/>
            <w:lang w:val="id-ID"/>
          </w:rPr>
          <w:tab/>
        </w:r>
        <w:r w:rsidRPr="00F55A7F">
          <w:rPr>
            <w:rStyle w:val="Hyperlink"/>
            <w:noProof/>
            <w:lang w:val="id-ID"/>
          </w:rPr>
          <w:t>Metodologi</w:t>
        </w:r>
        <w:r>
          <w:rPr>
            <w:noProof/>
            <w:webHidden/>
          </w:rPr>
          <w:tab/>
        </w:r>
        <w:r>
          <w:rPr>
            <w:noProof/>
            <w:webHidden/>
          </w:rPr>
          <w:fldChar w:fldCharType="begin"/>
        </w:r>
        <w:r>
          <w:rPr>
            <w:noProof/>
            <w:webHidden/>
          </w:rPr>
          <w:instrText xml:space="preserve"> PAGEREF _Toc66727722 \h </w:instrText>
        </w:r>
        <w:r>
          <w:rPr>
            <w:noProof/>
            <w:webHidden/>
          </w:rPr>
        </w:r>
        <w:r>
          <w:rPr>
            <w:noProof/>
            <w:webHidden/>
          </w:rPr>
          <w:fldChar w:fldCharType="separate"/>
        </w:r>
        <w:r>
          <w:rPr>
            <w:noProof/>
            <w:webHidden/>
          </w:rPr>
          <w:t>2</w:t>
        </w:r>
        <w:r>
          <w:rPr>
            <w:noProof/>
            <w:webHidden/>
          </w:rPr>
          <w:fldChar w:fldCharType="end"/>
        </w:r>
      </w:hyperlink>
    </w:p>
    <w:p w14:paraId="1B11EB99" w14:textId="25402E8A" w:rsidR="00D63C0F" w:rsidRDefault="00D63C0F">
      <w:pPr>
        <w:pStyle w:val="TOC2"/>
        <w:tabs>
          <w:tab w:val="left" w:pos="800"/>
          <w:tab w:val="right" w:leader="dot" w:pos="7927"/>
        </w:tabs>
        <w:rPr>
          <w:rFonts w:asciiTheme="minorHAnsi" w:eastAsiaTheme="minorEastAsia" w:hAnsiTheme="minorHAnsi" w:cstheme="minorBidi"/>
          <w:noProof/>
          <w:sz w:val="22"/>
          <w:szCs w:val="22"/>
          <w:lang w:val="id-ID"/>
        </w:rPr>
      </w:pPr>
      <w:hyperlink w:anchor="_Toc66727723" w:history="1">
        <w:r w:rsidRPr="00F55A7F">
          <w:rPr>
            <w:rStyle w:val="Hyperlink"/>
            <w:noProof/>
            <w:lang w:val="id-ID"/>
          </w:rPr>
          <w:t>I.6</w:t>
        </w:r>
        <w:r>
          <w:rPr>
            <w:rFonts w:asciiTheme="minorHAnsi" w:eastAsiaTheme="minorEastAsia" w:hAnsiTheme="minorHAnsi" w:cstheme="minorBidi"/>
            <w:noProof/>
            <w:sz w:val="22"/>
            <w:szCs w:val="22"/>
            <w:lang w:val="id-ID"/>
          </w:rPr>
          <w:tab/>
        </w:r>
        <w:r w:rsidRPr="00F55A7F">
          <w:rPr>
            <w:rStyle w:val="Hyperlink"/>
            <w:noProof/>
            <w:lang w:val="id-ID"/>
          </w:rPr>
          <w:t>Sistematika Pembahasan</w:t>
        </w:r>
        <w:r>
          <w:rPr>
            <w:noProof/>
            <w:webHidden/>
          </w:rPr>
          <w:tab/>
        </w:r>
        <w:r>
          <w:rPr>
            <w:noProof/>
            <w:webHidden/>
          </w:rPr>
          <w:fldChar w:fldCharType="begin"/>
        </w:r>
        <w:r>
          <w:rPr>
            <w:noProof/>
            <w:webHidden/>
          </w:rPr>
          <w:instrText xml:space="preserve"> PAGEREF _Toc66727723 \h </w:instrText>
        </w:r>
        <w:r>
          <w:rPr>
            <w:noProof/>
            <w:webHidden/>
          </w:rPr>
        </w:r>
        <w:r>
          <w:rPr>
            <w:noProof/>
            <w:webHidden/>
          </w:rPr>
          <w:fldChar w:fldCharType="separate"/>
        </w:r>
        <w:r>
          <w:rPr>
            <w:noProof/>
            <w:webHidden/>
          </w:rPr>
          <w:t>2</w:t>
        </w:r>
        <w:r>
          <w:rPr>
            <w:noProof/>
            <w:webHidden/>
          </w:rPr>
          <w:fldChar w:fldCharType="end"/>
        </w:r>
      </w:hyperlink>
    </w:p>
    <w:p w14:paraId="198801C9" w14:textId="59D582EC" w:rsidR="00D63C0F" w:rsidRDefault="00D63C0F">
      <w:pPr>
        <w:pStyle w:val="TOC1"/>
        <w:tabs>
          <w:tab w:val="right" w:leader="dot" w:pos="7927"/>
        </w:tabs>
        <w:rPr>
          <w:rFonts w:asciiTheme="minorHAnsi" w:eastAsiaTheme="minorEastAsia" w:hAnsiTheme="minorHAnsi" w:cstheme="minorBidi"/>
          <w:b w:val="0"/>
          <w:noProof/>
          <w:sz w:val="22"/>
          <w:szCs w:val="22"/>
          <w:lang w:val="id-ID"/>
        </w:rPr>
      </w:pPr>
      <w:hyperlink w:anchor="_Toc66727724" w:history="1">
        <w:r w:rsidRPr="00F55A7F">
          <w:rPr>
            <w:rStyle w:val="Hyperlink"/>
            <w:noProof/>
            <w:lang w:val="id-ID"/>
          </w:rPr>
          <w:t>BAB II STUDI LITERATUR</w:t>
        </w:r>
        <w:r>
          <w:rPr>
            <w:noProof/>
            <w:webHidden/>
          </w:rPr>
          <w:tab/>
        </w:r>
        <w:r>
          <w:rPr>
            <w:noProof/>
            <w:webHidden/>
          </w:rPr>
          <w:fldChar w:fldCharType="begin"/>
        </w:r>
        <w:r>
          <w:rPr>
            <w:noProof/>
            <w:webHidden/>
          </w:rPr>
          <w:instrText xml:space="preserve"> PAGEREF _Toc66727724 \h </w:instrText>
        </w:r>
        <w:r>
          <w:rPr>
            <w:noProof/>
            <w:webHidden/>
          </w:rPr>
        </w:r>
        <w:r>
          <w:rPr>
            <w:noProof/>
            <w:webHidden/>
          </w:rPr>
          <w:fldChar w:fldCharType="separate"/>
        </w:r>
        <w:r>
          <w:rPr>
            <w:noProof/>
            <w:webHidden/>
          </w:rPr>
          <w:t>3</w:t>
        </w:r>
        <w:r>
          <w:rPr>
            <w:noProof/>
            <w:webHidden/>
          </w:rPr>
          <w:fldChar w:fldCharType="end"/>
        </w:r>
      </w:hyperlink>
    </w:p>
    <w:p w14:paraId="11B92E26" w14:textId="4EEFB304" w:rsidR="00D63C0F" w:rsidRDefault="00D63C0F">
      <w:pPr>
        <w:pStyle w:val="TOC2"/>
        <w:tabs>
          <w:tab w:val="left" w:pos="800"/>
          <w:tab w:val="right" w:leader="dot" w:pos="7927"/>
        </w:tabs>
        <w:rPr>
          <w:rFonts w:asciiTheme="minorHAnsi" w:eastAsiaTheme="minorEastAsia" w:hAnsiTheme="minorHAnsi" w:cstheme="minorBidi"/>
          <w:noProof/>
          <w:sz w:val="22"/>
          <w:szCs w:val="22"/>
          <w:lang w:val="id-ID"/>
        </w:rPr>
      </w:pPr>
      <w:hyperlink w:anchor="_Toc66727725" w:history="1">
        <w:r w:rsidRPr="00F55A7F">
          <w:rPr>
            <w:rStyle w:val="Hyperlink"/>
            <w:noProof/>
            <w:lang w:val="id-ID"/>
          </w:rPr>
          <w:t>II.1</w:t>
        </w:r>
        <w:r>
          <w:rPr>
            <w:rFonts w:asciiTheme="minorHAnsi" w:eastAsiaTheme="minorEastAsia" w:hAnsiTheme="minorHAnsi" w:cstheme="minorBidi"/>
            <w:noProof/>
            <w:sz w:val="22"/>
            <w:szCs w:val="22"/>
            <w:lang w:val="id-ID"/>
          </w:rPr>
          <w:tab/>
        </w:r>
        <w:r w:rsidRPr="00F55A7F">
          <w:rPr>
            <w:rStyle w:val="Hyperlink"/>
            <w:noProof/>
            <w:lang w:val="id-ID"/>
          </w:rPr>
          <w:t>Liquid Haskell</w:t>
        </w:r>
        <w:r>
          <w:rPr>
            <w:noProof/>
            <w:webHidden/>
          </w:rPr>
          <w:tab/>
        </w:r>
        <w:r>
          <w:rPr>
            <w:noProof/>
            <w:webHidden/>
          </w:rPr>
          <w:fldChar w:fldCharType="begin"/>
        </w:r>
        <w:r>
          <w:rPr>
            <w:noProof/>
            <w:webHidden/>
          </w:rPr>
          <w:instrText xml:space="preserve"> PAGEREF _Toc66727725 \h </w:instrText>
        </w:r>
        <w:r>
          <w:rPr>
            <w:noProof/>
            <w:webHidden/>
          </w:rPr>
        </w:r>
        <w:r>
          <w:rPr>
            <w:noProof/>
            <w:webHidden/>
          </w:rPr>
          <w:fldChar w:fldCharType="separate"/>
        </w:r>
        <w:r>
          <w:rPr>
            <w:noProof/>
            <w:webHidden/>
          </w:rPr>
          <w:t>3</w:t>
        </w:r>
        <w:r>
          <w:rPr>
            <w:noProof/>
            <w:webHidden/>
          </w:rPr>
          <w:fldChar w:fldCharType="end"/>
        </w:r>
      </w:hyperlink>
    </w:p>
    <w:p w14:paraId="082C2F24" w14:textId="6544E6CA" w:rsidR="00D63C0F" w:rsidRDefault="00D63C0F">
      <w:pPr>
        <w:pStyle w:val="TOC3"/>
        <w:tabs>
          <w:tab w:val="left" w:pos="1200"/>
          <w:tab w:val="right" w:leader="dot" w:pos="7927"/>
        </w:tabs>
        <w:rPr>
          <w:rFonts w:asciiTheme="minorHAnsi" w:eastAsiaTheme="minorEastAsia" w:hAnsiTheme="minorHAnsi" w:cstheme="minorBidi"/>
          <w:noProof/>
          <w:sz w:val="22"/>
          <w:szCs w:val="22"/>
          <w:lang w:val="id-ID"/>
        </w:rPr>
      </w:pPr>
      <w:hyperlink w:anchor="_Toc66727726" w:history="1">
        <w:r w:rsidRPr="00F55A7F">
          <w:rPr>
            <w:rStyle w:val="Hyperlink"/>
            <w:noProof/>
            <w:lang w:val="id-ID"/>
          </w:rPr>
          <w:t>II.1.1</w:t>
        </w:r>
        <w:r>
          <w:rPr>
            <w:rFonts w:asciiTheme="minorHAnsi" w:eastAsiaTheme="minorEastAsia" w:hAnsiTheme="minorHAnsi" w:cstheme="minorBidi"/>
            <w:noProof/>
            <w:sz w:val="22"/>
            <w:szCs w:val="22"/>
            <w:lang w:val="id-ID"/>
          </w:rPr>
          <w:tab/>
        </w:r>
        <w:r w:rsidRPr="00F55A7F">
          <w:rPr>
            <w:rStyle w:val="Hyperlink"/>
            <w:noProof/>
            <w:lang w:val="id-ID"/>
          </w:rPr>
          <w:t>Sintaksis Liquid Haskell</w:t>
        </w:r>
        <w:r>
          <w:rPr>
            <w:noProof/>
            <w:webHidden/>
          </w:rPr>
          <w:tab/>
        </w:r>
        <w:r>
          <w:rPr>
            <w:noProof/>
            <w:webHidden/>
          </w:rPr>
          <w:fldChar w:fldCharType="begin"/>
        </w:r>
        <w:r>
          <w:rPr>
            <w:noProof/>
            <w:webHidden/>
          </w:rPr>
          <w:instrText xml:space="preserve"> PAGEREF _Toc66727726 \h </w:instrText>
        </w:r>
        <w:r>
          <w:rPr>
            <w:noProof/>
            <w:webHidden/>
          </w:rPr>
        </w:r>
        <w:r>
          <w:rPr>
            <w:noProof/>
            <w:webHidden/>
          </w:rPr>
          <w:fldChar w:fldCharType="separate"/>
        </w:r>
        <w:r>
          <w:rPr>
            <w:noProof/>
            <w:webHidden/>
          </w:rPr>
          <w:t>3</w:t>
        </w:r>
        <w:r>
          <w:rPr>
            <w:noProof/>
            <w:webHidden/>
          </w:rPr>
          <w:fldChar w:fldCharType="end"/>
        </w:r>
      </w:hyperlink>
    </w:p>
    <w:p w14:paraId="2219288F" w14:textId="6B7202F7" w:rsidR="00D63C0F" w:rsidRDefault="00D63C0F">
      <w:pPr>
        <w:pStyle w:val="TOC3"/>
        <w:tabs>
          <w:tab w:val="left" w:pos="1200"/>
          <w:tab w:val="right" w:leader="dot" w:pos="7927"/>
        </w:tabs>
        <w:rPr>
          <w:rFonts w:asciiTheme="minorHAnsi" w:eastAsiaTheme="minorEastAsia" w:hAnsiTheme="minorHAnsi" w:cstheme="minorBidi"/>
          <w:noProof/>
          <w:sz w:val="22"/>
          <w:szCs w:val="22"/>
          <w:lang w:val="id-ID"/>
        </w:rPr>
      </w:pPr>
      <w:hyperlink w:anchor="_Toc66727727" w:history="1">
        <w:r w:rsidRPr="00F55A7F">
          <w:rPr>
            <w:rStyle w:val="Hyperlink"/>
            <w:noProof/>
            <w:lang w:val="id-ID"/>
          </w:rPr>
          <w:t>II.1.2</w:t>
        </w:r>
        <w:r>
          <w:rPr>
            <w:rFonts w:asciiTheme="minorHAnsi" w:eastAsiaTheme="minorEastAsia" w:hAnsiTheme="minorHAnsi" w:cstheme="minorBidi"/>
            <w:noProof/>
            <w:sz w:val="22"/>
            <w:szCs w:val="22"/>
            <w:lang w:val="id-ID"/>
          </w:rPr>
          <w:tab/>
        </w:r>
        <w:r w:rsidRPr="00F55A7F">
          <w:rPr>
            <w:rStyle w:val="Hyperlink"/>
            <w:noProof/>
            <w:lang w:val="id-ID"/>
          </w:rPr>
          <w:t>Alur Kerja Liquid Haskell</w:t>
        </w:r>
        <w:r>
          <w:rPr>
            <w:noProof/>
            <w:webHidden/>
          </w:rPr>
          <w:tab/>
        </w:r>
        <w:r>
          <w:rPr>
            <w:noProof/>
            <w:webHidden/>
          </w:rPr>
          <w:fldChar w:fldCharType="begin"/>
        </w:r>
        <w:r>
          <w:rPr>
            <w:noProof/>
            <w:webHidden/>
          </w:rPr>
          <w:instrText xml:space="preserve"> PAGEREF _Toc66727727 \h </w:instrText>
        </w:r>
        <w:r>
          <w:rPr>
            <w:noProof/>
            <w:webHidden/>
          </w:rPr>
        </w:r>
        <w:r>
          <w:rPr>
            <w:noProof/>
            <w:webHidden/>
          </w:rPr>
          <w:fldChar w:fldCharType="separate"/>
        </w:r>
        <w:r>
          <w:rPr>
            <w:noProof/>
            <w:webHidden/>
          </w:rPr>
          <w:t>4</w:t>
        </w:r>
        <w:r>
          <w:rPr>
            <w:noProof/>
            <w:webHidden/>
          </w:rPr>
          <w:fldChar w:fldCharType="end"/>
        </w:r>
      </w:hyperlink>
    </w:p>
    <w:p w14:paraId="3A35BD6E" w14:textId="0B5A3223" w:rsidR="00D63C0F" w:rsidRDefault="00D63C0F">
      <w:pPr>
        <w:pStyle w:val="TOC2"/>
        <w:tabs>
          <w:tab w:val="left" w:pos="800"/>
          <w:tab w:val="right" w:leader="dot" w:pos="7927"/>
        </w:tabs>
        <w:rPr>
          <w:rFonts w:asciiTheme="minorHAnsi" w:eastAsiaTheme="minorEastAsia" w:hAnsiTheme="minorHAnsi" w:cstheme="minorBidi"/>
          <w:noProof/>
          <w:sz w:val="22"/>
          <w:szCs w:val="22"/>
          <w:lang w:val="id-ID"/>
        </w:rPr>
      </w:pPr>
      <w:hyperlink w:anchor="_Toc66727728" w:history="1">
        <w:r w:rsidRPr="00F55A7F">
          <w:rPr>
            <w:rStyle w:val="Hyperlink"/>
            <w:noProof/>
            <w:lang w:val="id-ID"/>
          </w:rPr>
          <w:t>II.2</w:t>
        </w:r>
        <w:r>
          <w:rPr>
            <w:rFonts w:asciiTheme="minorHAnsi" w:eastAsiaTheme="minorEastAsia" w:hAnsiTheme="minorHAnsi" w:cstheme="minorBidi"/>
            <w:noProof/>
            <w:sz w:val="22"/>
            <w:szCs w:val="22"/>
            <w:lang w:val="id-ID"/>
          </w:rPr>
          <w:tab/>
        </w:r>
        <w:r w:rsidRPr="00F55A7F">
          <w:rPr>
            <w:rStyle w:val="Hyperlink"/>
            <w:noProof/>
            <w:lang w:val="id-ID"/>
          </w:rPr>
          <w:t>Pohon Merah-Hitam</w:t>
        </w:r>
        <w:r>
          <w:rPr>
            <w:noProof/>
            <w:webHidden/>
          </w:rPr>
          <w:tab/>
        </w:r>
        <w:r>
          <w:rPr>
            <w:noProof/>
            <w:webHidden/>
          </w:rPr>
          <w:fldChar w:fldCharType="begin"/>
        </w:r>
        <w:r>
          <w:rPr>
            <w:noProof/>
            <w:webHidden/>
          </w:rPr>
          <w:instrText xml:space="preserve"> PAGEREF _Toc66727728 \h </w:instrText>
        </w:r>
        <w:r>
          <w:rPr>
            <w:noProof/>
            <w:webHidden/>
          </w:rPr>
        </w:r>
        <w:r>
          <w:rPr>
            <w:noProof/>
            <w:webHidden/>
          </w:rPr>
          <w:fldChar w:fldCharType="separate"/>
        </w:r>
        <w:r>
          <w:rPr>
            <w:noProof/>
            <w:webHidden/>
          </w:rPr>
          <w:t>11</w:t>
        </w:r>
        <w:r>
          <w:rPr>
            <w:noProof/>
            <w:webHidden/>
          </w:rPr>
          <w:fldChar w:fldCharType="end"/>
        </w:r>
      </w:hyperlink>
    </w:p>
    <w:p w14:paraId="3AB109BD" w14:textId="493F5003" w:rsidR="00D63C0F" w:rsidRDefault="00D63C0F">
      <w:pPr>
        <w:pStyle w:val="TOC3"/>
        <w:tabs>
          <w:tab w:val="left" w:pos="1200"/>
          <w:tab w:val="right" w:leader="dot" w:pos="7927"/>
        </w:tabs>
        <w:rPr>
          <w:rFonts w:asciiTheme="minorHAnsi" w:eastAsiaTheme="minorEastAsia" w:hAnsiTheme="minorHAnsi" w:cstheme="minorBidi"/>
          <w:noProof/>
          <w:sz w:val="22"/>
          <w:szCs w:val="22"/>
          <w:lang w:val="id-ID"/>
        </w:rPr>
      </w:pPr>
      <w:hyperlink w:anchor="_Toc66727729" w:history="1">
        <w:r w:rsidRPr="00F55A7F">
          <w:rPr>
            <w:rStyle w:val="Hyperlink"/>
            <w:noProof/>
            <w:lang w:val="id-ID"/>
          </w:rPr>
          <w:t>II.2.1</w:t>
        </w:r>
        <w:r>
          <w:rPr>
            <w:rFonts w:asciiTheme="minorHAnsi" w:eastAsiaTheme="minorEastAsia" w:hAnsiTheme="minorHAnsi" w:cstheme="minorBidi"/>
            <w:noProof/>
            <w:sz w:val="22"/>
            <w:szCs w:val="22"/>
            <w:lang w:val="id-ID"/>
          </w:rPr>
          <w:tab/>
        </w:r>
        <w:r w:rsidRPr="00F55A7F">
          <w:rPr>
            <w:rStyle w:val="Hyperlink"/>
            <w:noProof/>
            <w:lang w:val="id-ID"/>
          </w:rPr>
          <w:t>Objek-Objek Teori Graf</w:t>
        </w:r>
        <w:r>
          <w:rPr>
            <w:noProof/>
            <w:webHidden/>
          </w:rPr>
          <w:tab/>
        </w:r>
        <w:r>
          <w:rPr>
            <w:noProof/>
            <w:webHidden/>
          </w:rPr>
          <w:fldChar w:fldCharType="begin"/>
        </w:r>
        <w:r>
          <w:rPr>
            <w:noProof/>
            <w:webHidden/>
          </w:rPr>
          <w:instrText xml:space="preserve"> PAGEREF _Toc66727729 \h </w:instrText>
        </w:r>
        <w:r>
          <w:rPr>
            <w:noProof/>
            <w:webHidden/>
          </w:rPr>
        </w:r>
        <w:r>
          <w:rPr>
            <w:noProof/>
            <w:webHidden/>
          </w:rPr>
          <w:fldChar w:fldCharType="separate"/>
        </w:r>
        <w:r>
          <w:rPr>
            <w:noProof/>
            <w:webHidden/>
          </w:rPr>
          <w:t>12</w:t>
        </w:r>
        <w:r>
          <w:rPr>
            <w:noProof/>
            <w:webHidden/>
          </w:rPr>
          <w:fldChar w:fldCharType="end"/>
        </w:r>
      </w:hyperlink>
    </w:p>
    <w:p w14:paraId="34CF7D44" w14:textId="0A80BF23" w:rsidR="00D63C0F" w:rsidRDefault="00D63C0F">
      <w:pPr>
        <w:pStyle w:val="TOC3"/>
        <w:tabs>
          <w:tab w:val="left" w:pos="1200"/>
          <w:tab w:val="right" w:leader="dot" w:pos="7927"/>
        </w:tabs>
        <w:rPr>
          <w:rFonts w:asciiTheme="minorHAnsi" w:eastAsiaTheme="minorEastAsia" w:hAnsiTheme="minorHAnsi" w:cstheme="minorBidi"/>
          <w:noProof/>
          <w:sz w:val="22"/>
          <w:szCs w:val="22"/>
          <w:lang w:val="id-ID"/>
        </w:rPr>
      </w:pPr>
      <w:hyperlink w:anchor="_Toc66727730" w:history="1">
        <w:r w:rsidRPr="00F55A7F">
          <w:rPr>
            <w:rStyle w:val="Hyperlink"/>
            <w:noProof/>
            <w:lang w:val="id-ID"/>
          </w:rPr>
          <w:t>II.2.2</w:t>
        </w:r>
        <w:r>
          <w:rPr>
            <w:rFonts w:asciiTheme="minorHAnsi" w:eastAsiaTheme="minorEastAsia" w:hAnsiTheme="minorHAnsi" w:cstheme="minorBidi"/>
            <w:noProof/>
            <w:sz w:val="22"/>
            <w:szCs w:val="22"/>
            <w:lang w:val="id-ID"/>
          </w:rPr>
          <w:tab/>
        </w:r>
        <w:r w:rsidRPr="00F55A7F">
          <w:rPr>
            <w:rStyle w:val="Hyperlink"/>
            <w:noProof/>
            <w:lang w:val="id-ID"/>
          </w:rPr>
          <w:t>Pohon Pencarian Biner</w:t>
        </w:r>
        <w:r>
          <w:rPr>
            <w:noProof/>
            <w:webHidden/>
          </w:rPr>
          <w:tab/>
        </w:r>
        <w:r>
          <w:rPr>
            <w:noProof/>
            <w:webHidden/>
          </w:rPr>
          <w:fldChar w:fldCharType="begin"/>
        </w:r>
        <w:r>
          <w:rPr>
            <w:noProof/>
            <w:webHidden/>
          </w:rPr>
          <w:instrText xml:space="preserve"> PAGEREF _Toc66727730 \h </w:instrText>
        </w:r>
        <w:r>
          <w:rPr>
            <w:noProof/>
            <w:webHidden/>
          </w:rPr>
        </w:r>
        <w:r>
          <w:rPr>
            <w:noProof/>
            <w:webHidden/>
          </w:rPr>
          <w:fldChar w:fldCharType="separate"/>
        </w:r>
        <w:r>
          <w:rPr>
            <w:noProof/>
            <w:webHidden/>
          </w:rPr>
          <w:t>12</w:t>
        </w:r>
        <w:r>
          <w:rPr>
            <w:noProof/>
            <w:webHidden/>
          </w:rPr>
          <w:fldChar w:fldCharType="end"/>
        </w:r>
      </w:hyperlink>
    </w:p>
    <w:p w14:paraId="170558DF" w14:textId="5BAE2147" w:rsidR="00D63C0F" w:rsidRDefault="00D63C0F">
      <w:pPr>
        <w:pStyle w:val="TOC3"/>
        <w:tabs>
          <w:tab w:val="left" w:pos="1200"/>
          <w:tab w:val="right" w:leader="dot" w:pos="7927"/>
        </w:tabs>
        <w:rPr>
          <w:rFonts w:asciiTheme="minorHAnsi" w:eastAsiaTheme="minorEastAsia" w:hAnsiTheme="minorHAnsi" w:cstheme="minorBidi"/>
          <w:noProof/>
          <w:sz w:val="22"/>
          <w:szCs w:val="22"/>
          <w:lang w:val="id-ID"/>
        </w:rPr>
      </w:pPr>
      <w:hyperlink w:anchor="_Toc66727731" w:history="1">
        <w:r w:rsidRPr="00F55A7F">
          <w:rPr>
            <w:rStyle w:val="Hyperlink"/>
            <w:noProof/>
            <w:lang w:val="id-ID"/>
          </w:rPr>
          <w:t>II.2.3</w:t>
        </w:r>
        <w:r>
          <w:rPr>
            <w:rFonts w:asciiTheme="minorHAnsi" w:eastAsiaTheme="minorEastAsia" w:hAnsiTheme="minorHAnsi" w:cstheme="minorBidi"/>
            <w:noProof/>
            <w:sz w:val="22"/>
            <w:szCs w:val="22"/>
            <w:lang w:val="id-ID"/>
          </w:rPr>
          <w:tab/>
        </w:r>
        <w:r w:rsidRPr="00F55A7F">
          <w:rPr>
            <w:rStyle w:val="Hyperlink"/>
            <w:noProof/>
            <w:lang w:val="id-ID"/>
          </w:rPr>
          <w:t>Pohon Merah-Hitam</w:t>
        </w:r>
        <w:r>
          <w:rPr>
            <w:noProof/>
            <w:webHidden/>
          </w:rPr>
          <w:tab/>
        </w:r>
        <w:r>
          <w:rPr>
            <w:noProof/>
            <w:webHidden/>
          </w:rPr>
          <w:fldChar w:fldCharType="begin"/>
        </w:r>
        <w:r>
          <w:rPr>
            <w:noProof/>
            <w:webHidden/>
          </w:rPr>
          <w:instrText xml:space="preserve"> PAGEREF _Toc66727731 \h </w:instrText>
        </w:r>
        <w:r>
          <w:rPr>
            <w:noProof/>
            <w:webHidden/>
          </w:rPr>
        </w:r>
        <w:r>
          <w:rPr>
            <w:noProof/>
            <w:webHidden/>
          </w:rPr>
          <w:fldChar w:fldCharType="separate"/>
        </w:r>
        <w:r>
          <w:rPr>
            <w:noProof/>
            <w:webHidden/>
          </w:rPr>
          <w:t>13</w:t>
        </w:r>
        <w:r>
          <w:rPr>
            <w:noProof/>
            <w:webHidden/>
          </w:rPr>
          <w:fldChar w:fldCharType="end"/>
        </w:r>
      </w:hyperlink>
    </w:p>
    <w:p w14:paraId="432F1B35" w14:textId="2EC6B4DE" w:rsidR="00D63C0F" w:rsidRDefault="00D63C0F">
      <w:pPr>
        <w:pStyle w:val="TOC3"/>
        <w:tabs>
          <w:tab w:val="left" w:pos="1200"/>
          <w:tab w:val="right" w:leader="dot" w:pos="7927"/>
        </w:tabs>
        <w:rPr>
          <w:rFonts w:asciiTheme="minorHAnsi" w:eastAsiaTheme="minorEastAsia" w:hAnsiTheme="minorHAnsi" w:cstheme="minorBidi"/>
          <w:noProof/>
          <w:sz w:val="22"/>
          <w:szCs w:val="22"/>
          <w:lang w:val="id-ID"/>
        </w:rPr>
      </w:pPr>
      <w:hyperlink w:anchor="_Toc66727732" w:history="1">
        <w:r w:rsidRPr="00F55A7F">
          <w:rPr>
            <w:rStyle w:val="Hyperlink"/>
            <w:noProof/>
            <w:lang w:val="id-ID"/>
          </w:rPr>
          <w:t>II.2.4</w:t>
        </w:r>
        <w:r>
          <w:rPr>
            <w:rFonts w:asciiTheme="minorHAnsi" w:eastAsiaTheme="minorEastAsia" w:hAnsiTheme="minorHAnsi" w:cstheme="minorBidi"/>
            <w:noProof/>
            <w:sz w:val="22"/>
            <w:szCs w:val="22"/>
            <w:lang w:val="id-ID"/>
          </w:rPr>
          <w:tab/>
        </w:r>
        <w:r w:rsidRPr="00F55A7F">
          <w:rPr>
            <w:rStyle w:val="Hyperlink"/>
            <w:noProof/>
            <w:lang w:val="id-ID"/>
          </w:rPr>
          <w:t>Algoritma penambahan Okasaki</w:t>
        </w:r>
        <w:r>
          <w:rPr>
            <w:noProof/>
            <w:webHidden/>
          </w:rPr>
          <w:tab/>
        </w:r>
        <w:r>
          <w:rPr>
            <w:noProof/>
            <w:webHidden/>
          </w:rPr>
          <w:fldChar w:fldCharType="begin"/>
        </w:r>
        <w:r>
          <w:rPr>
            <w:noProof/>
            <w:webHidden/>
          </w:rPr>
          <w:instrText xml:space="preserve"> PAGEREF _Toc66727732 \h </w:instrText>
        </w:r>
        <w:r>
          <w:rPr>
            <w:noProof/>
            <w:webHidden/>
          </w:rPr>
        </w:r>
        <w:r>
          <w:rPr>
            <w:noProof/>
            <w:webHidden/>
          </w:rPr>
          <w:fldChar w:fldCharType="separate"/>
        </w:r>
        <w:r>
          <w:rPr>
            <w:noProof/>
            <w:webHidden/>
          </w:rPr>
          <w:t>15</w:t>
        </w:r>
        <w:r>
          <w:rPr>
            <w:noProof/>
            <w:webHidden/>
          </w:rPr>
          <w:fldChar w:fldCharType="end"/>
        </w:r>
      </w:hyperlink>
    </w:p>
    <w:p w14:paraId="0133A2F0" w14:textId="2FDDBEB5" w:rsidR="00D63C0F" w:rsidRDefault="00D63C0F">
      <w:pPr>
        <w:pStyle w:val="TOC3"/>
        <w:tabs>
          <w:tab w:val="left" w:pos="1200"/>
          <w:tab w:val="right" w:leader="dot" w:pos="7927"/>
        </w:tabs>
        <w:rPr>
          <w:rFonts w:asciiTheme="minorHAnsi" w:eastAsiaTheme="minorEastAsia" w:hAnsiTheme="minorHAnsi" w:cstheme="minorBidi"/>
          <w:noProof/>
          <w:sz w:val="22"/>
          <w:szCs w:val="22"/>
          <w:lang w:val="id-ID"/>
        </w:rPr>
      </w:pPr>
      <w:hyperlink w:anchor="_Toc66727733" w:history="1">
        <w:r w:rsidRPr="00F55A7F">
          <w:rPr>
            <w:rStyle w:val="Hyperlink"/>
            <w:noProof/>
            <w:lang w:val="id-ID"/>
          </w:rPr>
          <w:t>II.2.5</w:t>
        </w:r>
        <w:r>
          <w:rPr>
            <w:rFonts w:asciiTheme="minorHAnsi" w:eastAsiaTheme="minorEastAsia" w:hAnsiTheme="minorHAnsi" w:cstheme="minorBidi"/>
            <w:noProof/>
            <w:sz w:val="22"/>
            <w:szCs w:val="22"/>
            <w:lang w:val="id-ID"/>
          </w:rPr>
          <w:tab/>
        </w:r>
        <w:r w:rsidRPr="00F55A7F">
          <w:rPr>
            <w:rStyle w:val="Hyperlink"/>
            <w:noProof/>
            <w:lang w:val="id-ID"/>
          </w:rPr>
          <w:t>Algoritma penghapusan Matt Might</w:t>
        </w:r>
        <w:r>
          <w:rPr>
            <w:noProof/>
            <w:webHidden/>
          </w:rPr>
          <w:tab/>
        </w:r>
        <w:r>
          <w:rPr>
            <w:noProof/>
            <w:webHidden/>
          </w:rPr>
          <w:fldChar w:fldCharType="begin"/>
        </w:r>
        <w:r>
          <w:rPr>
            <w:noProof/>
            <w:webHidden/>
          </w:rPr>
          <w:instrText xml:space="preserve"> PAGEREF _Toc66727733 \h </w:instrText>
        </w:r>
        <w:r>
          <w:rPr>
            <w:noProof/>
            <w:webHidden/>
          </w:rPr>
        </w:r>
        <w:r>
          <w:rPr>
            <w:noProof/>
            <w:webHidden/>
          </w:rPr>
          <w:fldChar w:fldCharType="separate"/>
        </w:r>
        <w:r>
          <w:rPr>
            <w:noProof/>
            <w:webHidden/>
          </w:rPr>
          <w:t>17</w:t>
        </w:r>
        <w:r>
          <w:rPr>
            <w:noProof/>
            <w:webHidden/>
          </w:rPr>
          <w:fldChar w:fldCharType="end"/>
        </w:r>
      </w:hyperlink>
    </w:p>
    <w:p w14:paraId="34FE8D22" w14:textId="694286FF" w:rsidR="00D63C0F" w:rsidRDefault="00D63C0F">
      <w:pPr>
        <w:pStyle w:val="TOC2"/>
        <w:tabs>
          <w:tab w:val="left" w:pos="800"/>
          <w:tab w:val="right" w:leader="dot" w:pos="7927"/>
        </w:tabs>
        <w:rPr>
          <w:rFonts w:asciiTheme="minorHAnsi" w:eastAsiaTheme="minorEastAsia" w:hAnsiTheme="minorHAnsi" w:cstheme="minorBidi"/>
          <w:noProof/>
          <w:sz w:val="22"/>
          <w:szCs w:val="22"/>
          <w:lang w:val="id-ID"/>
        </w:rPr>
      </w:pPr>
      <w:hyperlink w:anchor="_Toc66727734" w:history="1">
        <w:r w:rsidRPr="00F55A7F">
          <w:rPr>
            <w:rStyle w:val="Hyperlink"/>
            <w:noProof/>
            <w:lang w:val="id-ID"/>
          </w:rPr>
          <w:t>II.3</w:t>
        </w:r>
        <w:r>
          <w:rPr>
            <w:rFonts w:asciiTheme="minorHAnsi" w:eastAsiaTheme="minorEastAsia" w:hAnsiTheme="minorHAnsi" w:cstheme="minorBidi"/>
            <w:noProof/>
            <w:sz w:val="22"/>
            <w:szCs w:val="22"/>
            <w:lang w:val="id-ID"/>
          </w:rPr>
          <w:tab/>
        </w:r>
        <w:r w:rsidRPr="00F55A7F">
          <w:rPr>
            <w:rStyle w:val="Hyperlink"/>
            <w:noProof/>
            <w:lang w:val="id-ID"/>
          </w:rPr>
          <w:t>Implementasi Pohon Merah-Hitam dan Verifikasi</w:t>
        </w:r>
        <w:r>
          <w:rPr>
            <w:noProof/>
            <w:webHidden/>
          </w:rPr>
          <w:tab/>
        </w:r>
        <w:r>
          <w:rPr>
            <w:noProof/>
            <w:webHidden/>
          </w:rPr>
          <w:fldChar w:fldCharType="begin"/>
        </w:r>
        <w:r>
          <w:rPr>
            <w:noProof/>
            <w:webHidden/>
          </w:rPr>
          <w:instrText xml:space="preserve"> PAGEREF _Toc66727734 \h </w:instrText>
        </w:r>
        <w:r>
          <w:rPr>
            <w:noProof/>
            <w:webHidden/>
          </w:rPr>
        </w:r>
        <w:r>
          <w:rPr>
            <w:noProof/>
            <w:webHidden/>
          </w:rPr>
          <w:fldChar w:fldCharType="separate"/>
        </w:r>
        <w:r>
          <w:rPr>
            <w:noProof/>
            <w:webHidden/>
          </w:rPr>
          <w:t>23</w:t>
        </w:r>
        <w:r>
          <w:rPr>
            <w:noProof/>
            <w:webHidden/>
          </w:rPr>
          <w:fldChar w:fldCharType="end"/>
        </w:r>
      </w:hyperlink>
    </w:p>
    <w:p w14:paraId="247910D2" w14:textId="4761E7C8" w:rsidR="00D63C0F" w:rsidRDefault="00D63C0F">
      <w:pPr>
        <w:pStyle w:val="TOC3"/>
        <w:tabs>
          <w:tab w:val="left" w:pos="1200"/>
          <w:tab w:val="right" w:leader="dot" w:pos="7927"/>
        </w:tabs>
        <w:rPr>
          <w:rFonts w:asciiTheme="minorHAnsi" w:eastAsiaTheme="minorEastAsia" w:hAnsiTheme="minorHAnsi" w:cstheme="minorBidi"/>
          <w:noProof/>
          <w:sz w:val="22"/>
          <w:szCs w:val="22"/>
          <w:lang w:val="id-ID"/>
        </w:rPr>
      </w:pPr>
      <w:hyperlink w:anchor="_Toc66727735" w:history="1">
        <w:r w:rsidRPr="00F55A7F">
          <w:rPr>
            <w:rStyle w:val="Hyperlink"/>
            <w:noProof/>
            <w:lang w:val="id-ID"/>
          </w:rPr>
          <w:t>II.3.1</w:t>
        </w:r>
        <w:r>
          <w:rPr>
            <w:rFonts w:asciiTheme="minorHAnsi" w:eastAsiaTheme="minorEastAsia" w:hAnsiTheme="minorHAnsi" w:cstheme="minorBidi"/>
            <w:noProof/>
            <w:sz w:val="22"/>
            <w:szCs w:val="22"/>
            <w:lang w:val="id-ID"/>
          </w:rPr>
          <w:tab/>
        </w:r>
        <w:r w:rsidRPr="00F55A7F">
          <w:rPr>
            <w:rStyle w:val="Hyperlink"/>
            <w:noProof/>
            <w:lang w:val="id-ID"/>
          </w:rPr>
          <w:t>Implementasi RBT Might dalam Bahasa Haskell</w:t>
        </w:r>
        <w:r>
          <w:rPr>
            <w:noProof/>
            <w:webHidden/>
          </w:rPr>
          <w:tab/>
        </w:r>
        <w:r>
          <w:rPr>
            <w:noProof/>
            <w:webHidden/>
          </w:rPr>
          <w:fldChar w:fldCharType="begin"/>
        </w:r>
        <w:r>
          <w:rPr>
            <w:noProof/>
            <w:webHidden/>
          </w:rPr>
          <w:instrText xml:space="preserve"> PAGEREF _Toc66727735 \h </w:instrText>
        </w:r>
        <w:r>
          <w:rPr>
            <w:noProof/>
            <w:webHidden/>
          </w:rPr>
        </w:r>
        <w:r>
          <w:rPr>
            <w:noProof/>
            <w:webHidden/>
          </w:rPr>
          <w:fldChar w:fldCharType="separate"/>
        </w:r>
        <w:r>
          <w:rPr>
            <w:noProof/>
            <w:webHidden/>
          </w:rPr>
          <w:t>23</w:t>
        </w:r>
        <w:r>
          <w:rPr>
            <w:noProof/>
            <w:webHidden/>
          </w:rPr>
          <w:fldChar w:fldCharType="end"/>
        </w:r>
      </w:hyperlink>
    </w:p>
    <w:p w14:paraId="5387017F" w14:textId="56A071B1" w:rsidR="00D63C0F" w:rsidRDefault="00D63C0F">
      <w:pPr>
        <w:pStyle w:val="TOC3"/>
        <w:tabs>
          <w:tab w:val="left" w:pos="1200"/>
          <w:tab w:val="right" w:leader="dot" w:pos="7927"/>
        </w:tabs>
        <w:rPr>
          <w:rFonts w:asciiTheme="minorHAnsi" w:eastAsiaTheme="minorEastAsia" w:hAnsiTheme="minorHAnsi" w:cstheme="minorBidi"/>
          <w:noProof/>
          <w:sz w:val="22"/>
          <w:szCs w:val="22"/>
          <w:lang w:val="id-ID"/>
        </w:rPr>
      </w:pPr>
      <w:hyperlink w:anchor="_Toc66727736" w:history="1">
        <w:r w:rsidRPr="00F55A7F">
          <w:rPr>
            <w:rStyle w:val="Hyperlink"/>
            <w:noProof/>
            <w:lang w:val="id-ID"/>
          </w:rPr>
          <w:t>II.3.2</w:t>
        </w:r>
        <w:r>
          <w:rPr>
            <w:rFonts w:asciiTheme="minorHAnsi" w:eastAsiaTheme="minorEastAsia" w:hAnsiTheme="minorHAnsi" w:cstheme="minorBidi"/>
            <w:noProof/>
            <w:sz w:val="22"/>
            <w:szCs w:val="22"/>
            <w:lang w:val="id-ID"/>
          </w:rPr>
          <w:tab/>
        </w:r>
        <w:r w:rsidRPr="00F55A7F">
          <w:rPr>
            <w:rStyle w:val="Hyperlink"/>
            <w:noProof/>
            <w:lang w:val="id-ID"/>
          </w:rPr>
          <w:t>Usaha Verifikasi Program Sebelumnya</w:t>
        </w:r>
        <w:r>
          <w:rPr>
            <w:noProof/>
            <w:webHidden/>
          </w:rPr>
          <w:tab/>
        </w:r>
        <w:r>
          <w:rPr>
            <w:noProof/>
            <w:webHidden/>
          </w:rPr>
          <w:fldChar w:fldCharType="begin"/>
        </w:r>
        <w:r>
          <w:rPr>
            <w:noProof/>
            <w:webHidden/>
          </w:rPr>
          <w:instrText xml:space="preserve"> PAGEREF _Toc66727736 \h </w:instrText>
        </w:r>
        <w:r>
          <w:rPr>
            <w:noProof/>
            <w:webHidden/>
          </w:rPr>
        </w:r>
        <w:r>
          <w:rPr>
            <w:noProof/>
            <w:webHidden/>
          </w:rPr>
          <w:fldChar w:fldCharType="separate"/>
        </w:r>
        <w:r>
          <w:rPr>
            <w:noProof/>
            <w:webHidden/>
          </w:rPr>
          <w:t>24</w:t>
        </w:r>
        <w:r>
          <w:rPr>
            <w:noProof/>
            <w:webHidden/>
          </w:rPr>
          <w:fldChar w:fldCharType="end"/>
        </w:r>
      </w:hyperlink>
    </w:p>
    <w:p w14:paraId="7D5145FA" w14:textId="0471D165" w:rsidR="00D63C0F" w:rsidRDefault="00D63C0F">
      <w:pPr>
        <w:pStyle w:val="TOC3"/>
        <w:tabs>
          <w:tab w:val="left" w:pos="1200"/>
          <w:tab w:val="right" w:leader="dot" w:pos="7927"/>
        </w:tabs>
        <w:rPr>
          <w:rFonts w:asciiTheme="minorHAnsi" w:eastAsiaTheme="minorEastAsia" w:hAnsiTheme="minorHAnsi" w:cstheme="minorBidi"/>
          <w:noProof/>
          <w:sz w:val="22"/>
          <w:szCs w:val="22"/>
          <w:lang w:val="id-ID"/>
        </w:rPr>
      </w:pPr>
      <w:hyperlink w:anchor="_Toc66727737" w:history="1">
        <w:r w:rsidRPr="00F55A7F">
          <w:rPr>
            <w:rStyle w:val="Hyperlink"/>
            <w:noProof/>
            <w:lang w:val="id-ID"/>
          </w:rPr>
          <w:t>II.3.3</w:t>
        </w:r>
        <w:r>
          <w:rPr>
            <w:rFonts w:asciiTheme="minorHAnsi" w:eastAsiaTheme="minorEastAsia" w:hAnsiTheme="minorHAnsi" w:cstheme="minorBidi"/>
            <w:noProof/>
            <w:sz w:val="22"/>
            <w:szCs w:val="22"/>
            <w:lang w:val="id-ID"/>
          </w:rPr>
          <w:tab/>
        </w:r>
        <w:r w:rsidRPr="00F55A7F">
          <w:rPr>
            <w:rStyle w:val="Hyperlink"/>
            <w:noProof/>
            <w:lang w:val="id-ID"/>
          </w:rPr>
          <w:t>Modifikasi Program</w:t>
        </w:r>
        <w:r>
          <w:rPr>
            <w:noProof/>
            <w:webHidden/>
          </w:rPr>
          <w:tab/>
        </w:r>
        <w:r>
          <w:rPr>
            <w:noProof/>
            <w:webHidden/>
          </w:rPr>
          <w:fldChar w:fldCharType="begin"/>
        </w:r>
        <w:r>
          <w:rPr>
            <w:noProof/>
            <w:webHidden/>
          </w:rPr>
          <w:instrText xml:space="preserve"> PAGEREF _Toc66727737 \h </w:instrText>
        </w:r>
        <w:r>
          <w:rPr>
            <w:noProof/>
            <w:webHidden/>
          </w:rPr>
        </w:r>
        <w:r>
          <w:rPr>
            <w:noProof/>
            <w:webHidden/>
          </w:rPr>
          <w:fldChar w:fldCharType="separate"/>
        </w:r>
        <w:r>
          <w:rPr>
            <w:noProof/>
            <w:webHidden/>
          </w:rPr>
          <w:t>26</w:t>
        </w:r>
        <w:r>
          <w:rPr>
            <w:noProof/>
            <w:webHidden/>
          </w:rPr>
          <w:fldChar w:fldCharType="end"/>
        </w:r>
      </w:hyperlink>
    </w:p>
    <w:p w14:paraId="31F69270" w14:textId="255409E4" w:rsidR="00D63C0F" w:rsidRDefault="00D63C0F">
      <w:pPr>
        <w:pStyle w:val="TOC1"/>
        <w:tabs>
          <w:tab w:val="right" w:leader="dot" w:pos="7927"/>
        </w:tabs>
        <w:rPr>
          <w:rFonts w:asciiTheme="minorHAnsi" w:eastAsiaTheme="minorEastAsia" w:hAnsiTheme="minorHAnsi" w:cstheme="minorBidi"/>
          <w:b w:val="0"/>
          <w:noProof/>
          <w:sz w:val="22"/>
          <w:szCs w:val="22"/>
          <w:lang w:val="id-ID"/>
        </w:rPr>
      </w:pPr>
      <w:hyperlink w:anchor="_Toc66727738" w:history="1">
        <w:r w:rsidRPr="00F55A7F">
          <w:rPr>
            <w:rStyle w:val="Hyperlink"/>
            <w:noProof/>
            <w:lang w:val="id-ID"/>
          </w:rPr>
          <w:t>BAB III &lt;DESKRIPSI SOLUSI&gt;</w:t>
        </w:r>
        <w:r>
          <w:rPr>
            <w:noProof/>
            <w:webHidden/>
          </w:rPr>
          <w:tab/>
        </w:r>
        <w:r>
          <w:rPr>
            <w:noProof/>
            <w:webHidden/>
          </w:rPr>
          <w:fldChar w:fldCharType="begin"/>
        </w:r>
        <w:r>
          <w:rPr>
            <w:noProof/>
            <w:webHidden/>
          </w:rPr>
          <w:instrText xml:space="preserve"> PAGEREF _Toc66727738 \h </w:instrText>
        </w:r>
        <w:r>
          <w:rPr>
            <w:noProof/>
            <w:webHidden/>
          </w:rPr>
        </w:r>
        <w:r>
          <w:rPr>
            <w:noProof/>
            <w:webHidden/>
          </w:rPr>
          <w:fldChar w:fldCharType="separate"/>
        </w:r>
        <w:r>
          <w:rPr>
            <w:noProof/>
            <w:webHidden/>
          </w:rPr>
          <w:t>28</w:t>
        </w:r>
        <w:r>
          <w:rPr>
            <w:noProof/>
            <w:webHidden/>
          </w:rPr>
          <w:fldChar w:fldCharType="end"/>
        </w:r>
      </w:hyperlink>
    </w:p>
    <w:p w14:paraId="5B5CAE06" w14:textId="65F5B74A" w:rsidR="00D63C0F" w:rsidRDefault="00D63C0F">
      <w:pPr>
        <w:pStyle w:val="TOC1"/>
        <w:tabs>
          <w:tab w:val="right" w:leader="dot" w:pos="7927"/>
        </w:tabs>
        <w:rPr>
          <w:rFonts w:asciiTheme="minorHAnsi" w:eastAsiaTheme="minorEastAsia" w:hAnsiTheme="minorHAnsi" w:cstheme="minorBidi"/>
          <w:b w:val="0"/>
          <w:noProof/>
          <w:sz w:val="22"/>
          <w:szCs w:val="22"/>
          <w:lang w:val="id-ID"/>
        </w:rPr>
      </w:pPr>
      <w:hyperlink w:anchor="_Toc66727739" w:history="1">
        <w:r w:rsidRPr="00F55A7F">
          <w:rPr>
            <w:rStyle w:val="Hyperlink"/>
            <w:noProof/>
            <w:lang w:val="id-ID"/>
          </w:rPr>
          <w:t>BAB IV &lt;EVALUASI&gt;</w:t>
        </w:r>
        <w:r>
          <w:rPr>
            <w:noProof/>
            <w:webHidden/>
          </w:rPr>
          <w:tab/>
        </w:r>
        <w:r>
          <w:rPr>
            <w:noProof/>
            <w:webHidden/>
          </w:rPr>
          <w:fldChar w:fldCharType="begin"/>
        </w:r>
        <w:r>
          <w:rPr>
            <w:noProof/>
            <w:webHidden/>
          </w:rPr>
          <w:instrText xml:space="preserve"> PAGEREF _Toc66727739 \h </w:instrText>
        </w:r>
        <w:r>
          <w:rPr>
            <w:noProof/>
            <w:webHidden/>
          </w:rPr>
        </w:r>
        <w:r>
          <w:rPr>
            <w:noProof/>
            <w:webHidden/>
          </w:rPr>
          <w:fldChar w:fldCharType="separate"/>
        </w:r>
        <w:r>
          <w:rPr>
            <w:noProof/>
            <w:webHidden/>
          </w:rPr>
          <w:t>29</w:t>
        </w:r>
        <w:r>
          <w:rPr>
            <w:noProof/>
            <w:webHidden/>
          </w:rPr>
          <w:fldChar w:fldCharType="end"/>
        </w:r>
      </w:hyperlink>
    </w:p>
    <w:p w14:paraId="0D8D0622" w14:textId="57AA419B" w:rsidR="00D63C0F" w:rsidRDefault="00D63C0F">
      <w:pPr>
        <w:pStyle w:val="TOC1"/>
        <w:tabs>
          <w:tab w:val="right" w:leader="dot" w:pos="7927"/>
        </w:tabs>
        <w:rPr>
          <w:rFonts w:asciiTheme="minorHAnsi" w:eastAsiaTheme="minorEastAsia" w:hAnsiTheme="minorHAnsi" w:cstheme="minorBidi"/>
          <w:b w:val="0"/>
          <w:noProof/>
          <w:sz w:val="22"/>
          <w:szCs w:val="22"/>
          <w:lang w:val="id-ID"/>
        </w:rPr>
      </w:pPr>
      <w:hyperlink w:anchor="_Toc66727740" w:history="1">
        <w:r w:rsidRPr="00F55A7F">
          <w:rPr>
            <w:rStyle w:val="Hyperlink"/>
            <w:noProof/>
            <w:lang w:val="id-ID"/>
          </w:rPr>
          <w:t>BAB V KESIMPULAN DAN SARAN</w:t>
        </w:r>
        <w:r>
          <w:rPr>
            <w:noProof/>
            <w:webHidden/>
          </w:rPr>
          <w:tab/>
        </w:r>
        <w:r>
          <w:rPr>
            <w:noProof/>
            <w:webHidden/>
          </w:rPr>
          <w:fldChar w:fldCharType="begin"/>
        </w:r>
        <w:r>
          <w:rPr>
            <w:noProof/>
            <w:webHidden/>
          </w:rPr>
          <w:instrText xml:space="preserve"> PAGEREF _Toc66727740 \h </w:instrText>
        </w:r>
        <w:r>
          <w:rPr>
            <w:noProof/>
            <w:webHidden/>
          </w:rPr>
        </w:r>
        <w:r>
          <w:rPr>
            <w:noProof/>
            <w:webHidden/>
          </w:rPr>
          <w:fldChar w:fldCharType="separate"/>
        </w:r>
        <w:r>
          <w:rPr>
            <w:noProof/>
            <w:webHidden/>
          </w:rPr>
          <w:t>30</w:t>
        </w:r>
        <w:r>
          <w:rPr>
            <w:noProof/>
            <w:webHidden/>
          </w:rPr>
          <w:fldChar w:fldCharType="end"/>
        </w:r>
      </w:hyperlink>
    </w:p>
    <w:p w14:paraId="7630F3AE" w14:textId="51CFCB89" w:rsidR="00D63C0F" w:rsidRDefault="00D63C0F">
      <w:pPr>
        <w:pStyle w:val="TOC1"/>
        <w:tabs>
          <w:tab w:val="right" w:leader="dot" w:pos="7927"/>
        </w:tabs>
        <w:rPr>
          <w:rFonts w:asciiTheme="minorHAnsi" w:eastAsiaTheme="minorEastAsia" w:hAnsiTheme="minorHAnsi" w:cstheme="minorBidi"/>
          <w:b w:val="0"/>
          <w:noProof/>
          <w:sz w:val="22"/>
          <w:szCs w:val="22"/>
          <w:lang w:val="id-ID"/>
        </w:rPr>
      </w:pPr>
      <w:hyperlink w:anchor="_Toc66727741" w:history="1">
        <w:r w:rsidRPr="00F55A7F">
          <w:rPr>
            <w:rStyle w:val="Hyperlink"/>
            <w:noProof/>
            <w:lang w:val="id-ID"/>
          </w:rPr>
          <w:t>DAFTAR REFERENSI</w:t>
        </w:r>
        <w:r>
          <w:rPr>
            <w:noProof/>
            <w:webHidden/>
          </w:rPr>
          <w:tab/>
        </w:r>
        <w:r>
          <w:rPr>
            <w:noProof/>
            <w:webHidden/>
          </w:rPr>
          <w:fldChar w:fldCharType="begin"/>
        </w:r>
        <w:r>
          <w:rPr>
            <w:noProof/>
            <w:webHidden/>
          </w:rPr>
          <w:instrText xml:space="preserve"> PAGEREF _Toc66727741 \h </w:instrText>
        </w:r>
        <w:r>
          <w:rPr>
            <w:noProof/>
            <w:webHidden/>
          </w:rPr>
        </w:r>
        <w:r>
          <w:rPr>
            <w:noProof/>
            <w:webHidden/>
          </w:rPr>
          <w:fldChar w:fldCharType="separate"/>
        </w:r>
        <w:r>
          <w:rPr>
            <w:noProof/>
            <w:webHidden/>
          </w:rPr>
          <w:t>31</w:t>
        </w:r>
        <w:r>
          <w:rPr>
            <w:noProof/>
            <w:webHidden/>
          </w:rPr>
          <w:fldChar w:fldCharType="end"/>
        </w:r>
      </w:hyperlink>
    </w:p>
    <w:p w14:paraId="1542C651" w14:textId="4F01564B" w:rsidR="00640CC7" w:rsidRPr="000824B1" w:rsidRDefault="00896DED" w:rsidP="00640CC7">
      <w:pPr>
        <w:rPr>
          <w:lang w:val="id-ID"/>
        </w:rPr>
      </w:pPr>
      <w:r w:rsidRPr="000824B1">
        <w:rPr>
          <w:b/>
          <w:lang w:val="id-ID"/>
        </w:rPr>
        <w:fldChar w:fldCharType="end"/>
      </w:r>
    </w:p>
    <w:p w14:paraId="3DBEBF35" w14:textId="77777777" w:rsidR="0040473D" w:rsidRPr="000824B1" w:rsidRDefault="0040473D" w:rsidP="00476CBA">
      <w:pPr>
        <w:rPr>
          <w:lang w:val="id-ID"/>
        </w:rPr>
      </w:pPr>
    </w:p>
    <w:p w14:paraId="59BA2D6B" w14:textId="77777777" w:rsidR="0040473D" w:rsidRPr="000824B1" w:rsidRDefault="0040473D" w:rsidP="00476CBA">
      <w:pPr>
        <w:pStyle w:val="Title"/>
        <w:rPr>
          <w:lang w:val="id-ID"/>
        </w:rPr>
      </w:pPr>
      <w:bookmarkStart w:id="5" w:name="_Toc35414442"/>
      <w:bookmarkStart w:id="6" w:name="_Toc35414636"/>
      <w:r w:rsidRPr="000824B1">
        <w:rPr>
          <w:kern w:val="0"/>
          <w:lang w:val="id-ID"/>
        </w:rPr>
        <w:br w:type="page"/>
      </w:r>
      <w:bookmarkStart w:id="7" w:name="_Toc66727714"/>
      <w:r w:rsidRPr="000824B1">
        <w:rPr>
          <w:lang w:val="id-ID"/>
        </w:rPr>
        <w:lastRenderedPageBreak/>
        <w:t xml:space="preserve">DAFTAR </w:t>
      </w:r>
      <w:r w:rsidR="00D15E4A" w:rsidRPr="000824B1">
        <w:rPr>
          <w:lang w:val="id-ID"/>
        </w:rPr>
        <w:t>LAMPIRAN</w:t>
      </w:r>
      <w:bookmarkEnd w:id="7"/>
    </w:p>
    <w:p w14:paraId="566D418E" w14:textId="77777777" w:rsidR="00D15E4A" w:rsidRPr="000824B1" w:rsidRDefault="00D15E4A" w:rsidP="00D15E4A">
      <w:pPr>
        <w:rPr>
          <w:lang w:val="id-ID"/>
        </w:rPr>
      </w:pPr>
    </w:p>
    <w:p w14:paraId="6CE76679" w14:textId="753CB1C7" w:rsidR="00D63C0F" w:rsidRDefault="00332BFB">
      <w:pPr>
        <w:pStyle w:val="TOC1"/>
        <w:tabs>
          <w:tab w:val="right" w:leader="dot" w:pos="7927"/>
        </w:tabs>
        <w:rPr>
          <w:rFonts w:asciiTheme="minorHAnsi" w:eastAsiaTheme="minorEastAsia" w:hAnsiTheme="minorHAnsi" w:cstheme="minorBidi"/>
          <w:b w:val="0"/>
          <w:noProof/>
          <w:sz w:val="22"/>
          <w:szCs w:val="22"/>
          <w:lang w:val="id-ID"/>
        </w:rPr>
      </w:pPr>
      <w:r w:rsidRPr="000824B1">
        <w:rPr>
          <w:lang w:val="id-ID"/>
        </w:rPr>
        <w:fldChar w:fldCharType="begin"/>
      </w:r>
      <w:r w:rsidRPr="000824B1">
        <w:rPr>
          <w:lang w:val="id-ID"/>
        </w:rPr>
        <w:instrText xml:space="preserve"> TOC \h \z \t "Lampiran1;1;Lampiran2;2;Lampiran3;3" </w:instrText>
      </w:r>
      <w:r w:rsidRPr="000824B1">
        <w:rPr>
          <w:lang w:val="id-ID"/>
        </w:rPr>
        <w:fldChar w:fldCharType="separate"/>
      </w:r>
      <w:hyperlink w:anchor="_Toc66727742" w:history="1">
        <w:r w:rsidR="00D63C0F" w:rsidRPr="00614D43">
          <w:rPr>
            <w:rStyle w:val="Hyperlink"/>
            <w:noProof/>
            <w:lang w:val="id-ID"/>
          </w:rPr>
          <w:t>Lampiran A. Contoh Judul Lampiran</w:t>
        </w:r>
        <w:r w:rsidR="00D63C0F">
          <w:rPr>
            <w:noProof/>
            <w:webHidden/>
          </w:rPr>
          <w:tab/>
        </w:r>
        <w:r w:rsidR="00D63C0F">
          <w:rPr>
            <w:noProof/>
            <w:webHidden/>
          </w:rPr>
          <w:fldChar w:fldCharType="begin"/>
        </w:r>
        <w:r w:rsidR="00D63C0F">
          <w:rPr>
            <w:noProof/>
            <w:webHidden/>
          </w:rPr>
          <w:instrText xml:space="preserve"> PAGEREF _Toc66727742 \h </w:instrText>
        </w:r>
        <w:r w:rsidR="00D63C0F">
          <w:rPr>
            <w:noProof/>
            <w:webHidden/>
          </w:rPr>
        </w:r>
        <w:r w:rsidR="00D63C0F">
          <w:rPr>
            <w:noProof/>
            <w:webHidden/>
          </w:rPr>
          <w:fldChar w:fldCharType="separate"/>
        </w:r>
        <w:r w:rsidR="00D63C0F">
          <w:rPr>
            <w:noProof/>
            <w:webHidden/>
          </w:rPr>
          <w:t>32</w:t>
        </w:r>
        <w:r w:rsidR="00D63C0F">
          <w:rPr>
            <w:noProof/>
            <w:webHidden/>
          </w:rPr>
          <w:fldChar w:fldCharType="end"/>
        </w:r>
      </w:hyperlink>
    </w:p>
    <w:p w14:paraId="04532081" w14:textId="6C62A341" w:rsidR="00D63C0F" w:rsidRDefault="00D63C0F">
      <w:pPr>
        <w:pStyle w:val="TOC2"/>
        <w:tabs>
          <w:tab w:val="left" w:pos="800"/>
          <w:tab w:val="right" w:leader="dot" w:pos="7927"/>
        </w:tabs>
        <w:rPr>
          <w:rFonts w:asciiTheme="minorHAnsi" w:eastAsiaTheme="minorEastAsia" w:hAnsiTheme="minorHAnsi" w:cstheme="minorBidi"/>
          <w:noProof/>
          <w:sz w:val="22"/>
          <w:szCs w:val="22"/>
          <w:lang w:val="id-ID"/>
        </w:rPr>
      </w:pPr>
      <w:hyperlink w:anchor="_Toc66727743" w:history="1">
        <w:r w:rsidRPr="00614D43">
          <w:rPr>
            <w:rStyle w:val="Hyperlink"/>
            <w:noProof/>
            <w:lang w:val="id-ID"/>
          </w:rPr>
          <w:t>A.1</w:t>
        </w:r>
        <w:r>
          <w:rPr>
            <w:rFonts w:asciiTheme="minorHAnsi" w:eastAsiaTheme="minorEastAsia" w:hAnsiTheme="minorHAnsi" w:cstheme="minorBidi"/>
            <w:noProof/>
            <w:sz w:val="22"/>
            <w:szCs w:val="22"/>
            <w:lang w:val="id-ID"/>
          </w:rPr>
          <w:tab/>
        </w:r>
        <w:r w:rsidRPr="00614D43">
          <w:rPr>
            <w:rStyle w:val="Hyperlink"/>
            <w:noProof/>
            <w:lang w:val="id-ID"/>
          </w:rPr>
          <w:t>Contoh Judul Anak Lampiran</w:t>
        </w:r>
        <w:r>
          <w:rPr>
            <w:noProof/>
            <w:webHidden/>
          </w:rPr>
          <w:tab/>
        </w:r>
        <w:r>
          <w:rPr>
            <w:noProof/>
            <w:webHidden/>
          </w:rPr>
          <w:fldChar w:fldCharType="begin"/>
        </w:r>
        <w:r>
          <w:rPr>
            <w:noProof/>
            <w:webHidden/>
          </w:rPr>
          <w:instrText xml:space="preserve"> PAGEREF _Toc66727743 \h </w:instrText>
        </w:r>
        <w:r>
          <w:rPr>
            <w:noProof/>
            <w:webHidden/>
          </w:rPr>
        </w:r>
        <w:r>
          <w:rPr>
            <w:noProof/>
            <w:webHidden/>
          </w:rPr>
          <w:fldChar w:fldCharType="separate"/>
        </w:r>
        <w:r>
          <w:rPr>
            <w:noProof/>
            <w:webHidden/>
          </w:rPr>
          <w:t>32</w:t>
        </w:r>
        <w:r>
          <w:rPr>
            <w:noProof/>
            <w:webHidden/>
          </w:rPr>
          <w:fldChar w:fldCharType="end"/>
        </w:r>
      </w:hyperlink>
    </w:p>
    <w:p w14:paraId="1D3805F9" w14:textId="0412A1C0" w:rsidR="00D15E4A" w:rsidRPr="000824B1" w:rsidRDefault="00332BFB" w:rsidP="00D15E4A">
      <w:pPr>
        <w:rPr>
          <w:lang w:val="id-ID"/>
        </w:rPr>
      </w:pPr>
      <w:r w:rsidRPr="000824B1">
        <w:rPr>
          <w:lang w:val="id-ID"/>
        </w:rPr>
        <w:fldChar w:fldCharType="end"/>
      </w:r>
    </w:p>
    <w:p w14:paraId="0949E712" w14:textId="77777777" w:rsidR="0040473D" w:rsidRPr="000824B1" w:rsidRDefault="0040473D" w:rsidP="00476CBA">
      <w:pPr>
        <w:rPr>
          <w:lang w:val="id-ID"/>
        </w:rPr>
      </w:pPr>
    </w:p>
    <w:p w14:paraId="73324732" w14:textId="77777777" w:rsidR="00027C44" w:rsidRPr="000824B1" w:rsidRDefault="00027C44" w:rsidP="00476CBA">
      <w:pPr>
        <w:rPr>
          <w:lang w:val="id-ID"/>
        </w:rPr>
      </w:pPr>
    </w:p>
    <w:p w14:paraId="6AE24910" w14:textId="77777777" w:rsidR="0040473D" w:rsidRPr="000824B1" w:rsidRDefault="0040473D" w:rsidP="00476CBA">
      <w:pPr>
        <w:pStyle w:val="guidelines"/>
        <w:rPr>
          <w:lang w:val="id-ID"/>
        </w:rPr>
      </w:pPr>
    </w:p>
    <w:p w14:paraId="0619ED6B" w14:textId="77777777" w:rsidR="008362FF" w:rsidRPr="000824B1" w:rsidRDefault="0040473D" w:rsidP="00476CBA">
      <w:pPr>
        <w:pStyle w:val="Title"/>
        <w:rPr>
          <w:lang w:val="id-ID"/>
        </w:rPr>
      </w:pPr>
      <w:r w:rsidRPr="000824B1">
        <w:rPr>
          <w:kern w:val="0"/>
          <w:lang w:val="id-ID"/>
        </w:rPr>
        <w:br w:type="page"/>
      </w:r>
      <w:bookmarkStart w:id="8" w:name="_Toc66727715"/>
      <w:r w:rsidR="008362FF" w:rsidRPr="000824B1">
        <w:rPr>
          <w:lang w:val="id-ID"/>
        </w:rPr>
        <w:lastRenderedPageBreak/>
        <w:t xml:space="preserve">DAFTAR </w:t>
      </w:r>
      <w:r w:rsidR="00D15E4A" w:rsidRPr="000824B1">
        <w:rPr>
          <w:lang w:val="id-ID"/>
        </w:rPr>
        <w:t>GAMBAR</w:t>
      </w:r>
      <w:bookmarkEnd w:id="8"/>
    </w:p>
    <w:p w14:paraId="2BB5C610" w14:textId="77777777" w:rsidR="00D15E4A" w:rsidRPr="000824B1" w:rsidRDefault="00D15E4A" w:rsidP="00D15E4A">
      <w:pPr>
        <w:rPr>
          <w:sz w:val="28"/>
          <w:lang w:val="id-ID"/>
        </w:rPr>
      </w:pPr>
    </w:p>
    <w:p w14:paraId="3ECF6FDC" w14:textId="749885F3" w:rsidR="00D63C0F" w:rsidRDefault="009A31A8">
      <w:pPr>
        <w:pStyle w:val="TableofFigures"/>
        <w:tabs>
          <w:tab w:val="right" w:leader="dot" w:pos="7927"/>
        </w:tabs>
        <w:rPr>
          <w:rFonts w:asciiTheme="minorHAnsi" w:eastAsiaTheme="minorEastAsia" w:hAnsiTheme="minorHAnsi" w:cstheme="minorBidi"/>
          <w:noProof/>
          <w:sz w:val="22"/>
          <w:szCs w:val="22"/>
          <w:lang w:val="id-ID"/>
        </w:rPr>
      </w:pPr>
      <w:r w:rsidRPr="000824B1">
        <w:rPr>
          <w:sz w:val="28"/>
          <w:lang w:val="id-ID"/>
        </w:rPr>
        <w:fldChar w:fldCharType="begin"/>
      </w:r>
      <w:r w:rsidRPr="000824B1">
        <w:rPr>
          <w:sz w:val="28"/>
          <w:lang w:val="id-ID"/>
        </w:rPr>
        <w:instrText xml:space="preserve"> TOC \h \z \c "Bagan" </w:instrText>
      </w:r>
      <w:r w:rsidRPr="000824B1">
        <w:rPr>
          <w:sz w:val="28"/>
          <w:lang w:val="id-ID"/>
        </w:rPr>
        <w:fldChar w:fldCharType="separate"/>
      </w:r>
      <w:hyperlink w:anchor="_Toc66727744" w:history="1">
        <w:r w:rsidR="00D63C0F" w:rsidRPr="004400A7">
          <w:rPr>
            <w:rStyle w:val="Hyperlink"/>
            <w:noProof/>
            <w:lang w:val="id-ID"/>
          </w:rPr>
          <w:t xml:space="preserve">Gambar II.1. Liquid Haskell </w:t>
        </w:r>
        <w:r w:rsidR="00D63C0F" w:rsidRPr="004400A7">
          <w:rPr>
            <w:rStyle w:val="Hyperlink"/>
            <w:i/>
            <w:iCs/>
            <w:noProof/>
            <w:lang w:val="id-ID"/>
          </w:rPr>
          <w:t>Workflow</w:t>
        </w:r>
        <w:r w:rsidR="00D63C0F" w:rsidRPr="004400A7">
          <w:rPr>
            <w:rStyle w:val="Hyperlink"/>
            <w:noProof/>
            <w:lang w:val="id-ID"/>
          </w:rPr>
          <w:t xml:space="preserve"> (Vazou et al., 2014)</w:t>
        </w:r>
        <w:r w:rsidR="00D63C0F">
          <w:rPr>
            <w:noProof/>
            <w:webHidden/>
          </w:rPr>
          <w:tab/>
        </w:r>
        <w:r w:rsidR="00D63C0F">
          <w:rPr>
            <w:noProof/>
            <w:webHidden/>
          </w:rPr>
          <w:fldChar w:fldCharType="begin"/>
        </w:r>
        <w:r w:rsidR="00D63C0F">
          <w:rPr>
            <w:noProof/>
            <w:webHidden/>
          </w:rPr>
          <w:instrText xml:space="preserve"> PAGEREF _Toc66727744 \h </w:instrText>
        </w:r>
        <w:r w:rsidR="00D63C0F">
          <w:rPr>
            <w:noProof/>
            <w:webHidden/>
          </w:rPr>
        </w:r>
        <w:r w:rsidR="00D63C0F">
          <w:rPr>
            <w:noProof/>
            <w:webHidden/>
          </w:rPr>
          <w:fldChar w:fldCharType="separate"/>
        </w:r>
        <w:r w:rsidR="00D63C0F">
          <w:rPr>
            <w:noProof/>
            <w:webHidden/>
          </w:rPr>
          <w:t>5</w:t>
        </w:r>
        <w:r w:rsidR="00D63C0F">
          <w:rPr>
            <w:noProof/>
            <w:webHidden/>
          </w:rPr>
          <w:fldChar w:fldCharType="end"/>
        </w:r>
      </w:hyperlink>
    </w:p>
    <w:p w14:paraId="3703280F" w14:textId="63D5F63A" w:rsidR="00D63C0F" w:rsidRDefault="00D63C0F">
      <w:pPr>
        <w:pStyle w:val="TableofFigures"/>
        <w:tabs>
          <w:tab w:val="right" w:leader="dot" w:pos="7927"/>
        </w:tabs>
        <w:rPr>
          <w:rFonts w:asciiTheme="minorHAnsi" w:eastAsiaTheme="minorEastAsia" w:hAnsiTheme="minorHAnsi" w:cstheme="minorBidi"/>
          <w:noProof/>
          <w:sz w:val="22"/>
          <w:szCs w:val="22"/>
          <w:lang w:val="id-ID"/>
        </w:rPr>
      </w:pPr>
      <w:hyperlink w:anchor="_Toc66727745" w:history="1">
        <w:r w:rsidRPr="004400A7">
          <w:rPr>
            <w:rStyle w:val="Hyperlink"/>
            <w:noProof/>
            <w:lang w:val="id-ID"/>
          </w:rPr>
          <w:t xml:space="preserve">Gambar II.2. Aturan Pengecekan </w:t>
        </w:r>
        <w:r w:rsidRPr="004400A7">
          <w:rPr>
            <w:rStyle w:val="Hyperlink"/>
            <w:i/>
            <w:iCs/>
            <w:noProof/>
            <w:lang w:val="id-ID"/>
          </w:rPr>
          <w:t xml:space="preserve">Liquid Type </w:t>
        </w:r>
        <w:r w:rsidRPr="004400A7">
          <w:rPr>
            <w:rStyle w:val="Hyperlink"/>
            <w:iCs/>
            <w:noProof/>
            <w:lang w:val="id-ID"/>
          </w:rPr>
          <w:t>(Rondon et al., 2008)</w:t>
        </w:r>
        <w:r>
          <w:rPr>
            <w:noProof/>
            <w:webHidden/>
          </w:rPr>
          <w:tab/>
        </w:r>
        <w:r>
          <w:rPr>
            <w:noProof/>
            <w:webHidden/>
          </w:rPr>
          <w:fldChar w:fldCharType="begin"/>
        </w:r>
        <w:r>
          <w:rPr>
            <w:noProof/>
            <w:webHidden/>
          </w:rPr>
          <w:instrText xml:space="preserve"> PAGEREF _Toc66727745 \h </w:instrText>
        </w:r>
        <w:r>
          <w:rPr>
            <w:noProof/>
            <w:webHidden/>
          </w:rPr>
        </w:r>
        <w:r>
          <w:rPr>
            <w:noProof/>
            <w:webHidden/>
          </w:rPr>
          <w:fldChar w:fldCharType="separate"/>
        </w:r>
        <w:r>
          <w:rPr>
            <w:noProof/>
            <w:webHidden/>
          </w:rPr>
          <w:t>8</w:t>
        </w:r>
        <w:r>
          <w:rPr>
            <w:noProof/>
            <w:webHidden/>
          </w:rPr>
          <w:fldChar w:fldCharType="end"/>
        </w:r>
      </w:hyperlink>
    </w:p>
    <w:p w14:paraId="0F2498D3" w14:textId="41C97D34" w:rsidR="00D63C0F" w:rsidRDefault="00D63C0F">
      <w:pPr>
        <w:pStyle w:val="TableofFigures"/>
        <w:tabs>
          <w:tab w:val="right" w:leader="dot" w:pos="7927"/>
        </w:tabs>
        <w:rPr>
          <w:rFonts w:asciiTheme="minorHAnsi" w:eastAsiaTheme="minorEastAsia" w:hAnsiTheme="minorHAnsi" w:cstheme="minorBidi"/>
          <w:noProof/>
          <w:sz w:val="22"/>
          <w:szCs w:val="22"/>
          <w:lang w:val="id-ID"/>
        </w:rPr>
      </w:pPr>
      <w:hyperlink w:anchor="_Toc66727746" w:history="1">
        <w:r w:rsidRPr="004400A7">
          <w:rPr>
            <w:rStyle w:val="Hyperlink"/>
            <w:noProof/>
            <w:lang w:val="id-ID"/>
          </w:rPr>
          <w:t xml:space="preserve">Gambar II.3. Algoritma </w:t>
        </w:r>
        <w:r w:rsidRPr="004400A7">
          <w:rPr>
            <w:rStyle w:val="Hyperlink"/>
            <w:i/>
            <w:iCs/>
            <w:noProof/>
            <w:lang w:val="id-ID"/>
          </w:rPr>
          <w:t xml:space="preserve">Liquid Type Inference </w:t>
        </w:r>
        <w:r w:rsidRPr="004400A7">
          <w:rPr>
            <w:rStyle w:val="Hyperlink"/>
            <w:iCs/>
            <w:noProof/>
            <w:lang w:val="id-ID"/>
          </w:rPr>
          <w:t>(Rondon et al., 2008)</w:t>
        </w:r>
        <w:r>
          <w:rPr>
            <w:noProof/>
            <w:webHidden/>
          </w:rPr>
          <w:tab/>
        </w:r>
        <w:r>
          <w:rPr>
            <w:noProof/>
            <w:webHidden/>
          </w:rPr>
          <w:fldChar w:fldCharType="begin"/>
        </w:r>
        <w:r>
          <w:rPr>
            <w:noProof/>
            <w:webHidden/>
          </w:rPr>
          <w:instrText xml:space="preserve"> PAGEREF _Toc66727746 \h </w:instrText>
        </w:r>
        <w:r>
          <w:rPr>
            <w:noProof/>
            <w:webHidden/>
          </w:rPr>
        </w:r>
        <w:r>
          <w:rPr>
            <w:noProof/>
            <w:webHidden/>
          </w:rPr>
          <w:fldChar w:fldCharType="separate"/>
        </w:r>
        <w:r>
          <w:rPr>
            <w:noProof/>
            <w:webHidden/>
          </w:rPr>
          <w:t>10</w:t>
        </w:r>
        <w:r>
          <w:rPr>
            <w:noProof/>
            <w:webHidden/>
          </w:rPr>
          <w:fldChar w:fldCharType="end"/>
        </w:r>
      </w:hyperlink>
    </w:p>
    <w:p w14:paraId="0A07942C" w14:textId="600D278F" w:rsidR="00D63C0F" w:rsidRDefault="00D63C0F">
      <w:pPr>
        <w:pStyle w:val="TableofFigures"/>
        <w:tabs>
          <w:tab w:val="right" w:leader="dot" w:pos="7927"/>
        </w:tabs>
        <w:rPr>
          <w:rFonts w:asciiTheme="minorHAnsi" w:eastAsiaTheme="minorEastAsia" w:hAnsiTheme="minorHAnsi" w:cstheme="minorBidi"/>
          <w:noProof/>
          <w:sz w:val="22"/>
          <w:szCs w:val="22"/>
          <w:lang w:val="id-ID"/>
        </w:rPr>
      </w:pPr>
      <w:hyperlink w:anchor="_Toc66727747" w:history="1">
        <w:r w:rsidRPr="004400A7">
          <w:rPr>
            <w:rStyle w:val="Hyperlink"/>
            <w:noProof/>
            <w:lang w:val="id-ID"/>
          </w:rPr>
          <w:t>Gambar II.4. Contoh Pohon Pencarian Biner.</w:t>
        </w:r>
        <w:r>
          <w:rPr>
            <w:noProof/>
            <w:webHidden/>
          </w:rPr>
          <w:tab/>
        </w:r>
        <w:r>
          <w:rPr>
            <w:noProof/>
            <w:webHidden/>
          </w:rPr>
          <w:fldChar w:fldCharType="begin"/>
        </w:r>
        <w:r>
          <w:rPr>
            <w:noProof/>
            <w:webHidden/>
          </w:rPr>
          <w:instrText xml:space="preserve"> PAGEREF _Toc66727747 \h </w:instrText>
        </w:r>
        <w:r>
          <w:rPr>
            <w:noProof/>
            <w:webHidden/>
          </w:rPr>
        </w:r>
        <w:r>
          <w:rPr>
            <w:noProof/>
            <w:webHidden/>
          </w:rPr>
          <w:fldChar w:fldCharType="separate"/>
        </w:r>
        <w:r>
          <w:rPr>
            <w:noProof/>
            <w:webHidden/>
          </w:rPr>
          <w:t>13</w:t>
        </w:r>
        <w:r>
          <w:rPr>
            <w:noProof/>
            <w:webHidden/>
          </w:rPr>
          <w:fldChar w:fldCharType="end"/>
        </w:r>
      </w:hyperlink>
    </w:p>
    <w:p w14:paraId="5FCC1454" w14:textId="01796132" w:rsidR="00D63C0F" w:rsidRDefault="00D63C0F">
      <w:pPr>
        <w:pStyle w:val="TableofFigures"/>
        <w:tabs>
          <w:tab w:val="right" w:leader="dot" w:pos="7927"/>
        </w:tabs>
        <w:rPr>
          <w:rFonts w:asciiTheme="minorHAnsi" w:eastAsiaTheme="minorEastAsia" w:hAnsiTheme="minorHAnsi" w:cstheme="minorBidi"/>
          <w:noProof/>
          <w:sz w:val="22"/>
          <w:szCs w:val="22"/>
          <w:lang w:val="id-ID"/>
        </w:rPr>
      </w:pPr>
      <w:hyperlink w:anchor="_Toc66727748" w:history="1">
        <w:r w:rsidRPr="004400A7">
          <w:rPr>
            <w:rStyle w:val="Hyperlink"/>
            <w:noProof/>
            <w:lang w:val="id-ID"/>
          </w:rPr>
          <w:t>Gambar II.5. Gambar II.3 yang diubah menjadi RBT.</w:t>
        </w:r>
        <w:r>
          <w:rPr>
            <w:noProof/>
            <w:webHidden/>
          </w:rPr>
          <w:tab/>
        </w:r>
        <w:r>
          <w:rPr>
            <w:noProof/>
            <w:webHidden/>
          </w:rPr>
          <w:fldChar w:fldCharType="begin"/>
        </w:r>
        <w:r>
          <w:rPr>
            <w:noProof/>
            <w:webHidden/>
          </w:rPr>
          <w:instrText xml:space="preserve"> PAGEREF _Toc66727748 \h </w:instrText>
        </w:r>
        <w:r>
          <w:rPr>
            <w:noProof/>
            <w:webHidden/>
          </w:rPr>
        </w:r>
        <w:r>
          <w:rPr>
            <w:noProof/>
            <w:webHidden/>
          </w:rPr>
          <w:fldChar w:fldCharType="separate"/>
        </w:r>
        <w:r>
          <w:rPr>
            <w:noProof/>
            <w:webHidden/>
          </w:rPr>
          <w:t>15</w:t>
        </w:r>
        <w:r>
          <w:rPr>
            <w:noProof/>
            <w:webHidden/>
          </w:rPr>
          <w:fldChar w:fldCharType="end"/>
        </w:r>
      </w:hyperlink>
    </w:p>
    <w:p w14:paraId="3334CB22" w14:textId="78C3BFD2" w:rsidR="00D63C0F" w:rsidRDefault="00D63C0F">
      <w:pPr>
        <w:pStyle w:val="TableofFigures"/>
        <w:tabs>
          <w:tab w:val="right" w:leader="dot" w:pos="7927"/>
        </w:tabs>
        <w:rPr>
          <w:rFonts w:asciiTheme="minorHAnsi" w:eastAsiaTheme="minorEastAsia" w:hAnsiTheme="minorHAnsi" w:cstheme="minorBidi"/>
          <w:noProof/>
          <w:sz w:val="22"/>
          <w:szCs w:val="22"/>
          <w:lang w:val="id-ID"/>
        </w:rPr>
      </w:pPr>
      <w:hyperlink w:anchor="_Toc66727749" w:history="1">
        <w:r w:rsidRPr="004400A7">
          <w:rPr>
            <w:rStyle w:val="Hyperlink"/>
            <w:noProof/>
            <w:lang w:val="id-ID"/>
          </w:rPr>
          <w:t>Gambar II.6. Empat kasus pelanggaran properti warna</w:t>
        </w:r>
        <w:r>
          <w:rPr>
            <w:noProof/>
            <w:webHidden/>
          </w:rPr>
          <w:tab/>
        </w:r>
        <w:r>
          <w:rPr>
            <w:noProof/>
            <w:webHidden/>
          </w:rPr>
          <w:fldChar w:fldCharType="begin"/>
        </w:r>
        <w:r>
          <w:rPr>
            <w:noProof/>
            <w:webHidden/>
          </w:rPr>
          <w:instrText xml:space="preserve"> PAGEREF _Toc66727749 \h </w:instrText>
        </w:r>
        <w:r>
          <w:rPr>
            <w:noProof/>
            <w:webHidden/>
          </w:rPr>
        </w:r>
        <w:r>
          <w:rPr>
            <w:noProof/>
            <w:webHidden/>
          </w:rPr>
          <w:fldChar w:fldCharType="separate"/>
        </w:r>
        <w:r>
          <w:rPr>
            <w:noProof/>
            <w:webHidden/>
          </w:rPr>
          <w:t>16</w:t>
        </w:r>
        <w:r>
          <w:rPr>
            <w:noProof/>
            <w:webHidden/>
          </w:rPr>
          <w:fldChar w:fldCharType="end"/>
        </w:r>
      </w:hyperlink>
    </w:p>
    <w:p w14:paraId="0B61B16B" w14:textId="153EEFB6" w:rsidR="00D63C0F" w:rsidRDefault="00D63C0F">
      <w:pPr>
        <w:pStyle w:val="TableofFigures"/>
        <w:tabs>
          <w:tab w:val="right" w:leader="dot" w:pos="7927"/>
        </w:tabs>
        <w:rPr>
          <w:rFonts w:asciiTheme="minorHAnsi" w:eastAsiaTheme="minorEastAsia" w:hAnsiTheme="minorHAnsi" w:cstheme="minorBidi"/>
          <w:noProof/>
          <w:sz w:val="22"/>
          <w:szCs w:val="22"/>
          <w:lang w:val="id-ID"/>
        </w:rPr>
      </w:pPr>
      <w:hyperlink w:anchor="_Toc66727750" w:history="1">
        <w:r w:rsidRPr="004400A7">
          <w:rPr>
            <w:rStyle w:val="Hyperlink"/>
            <w:noProof/>
            <w:lang w:val="id-ID"/>
          </w:rPr>
          <w:t>Gambar II.7. Pohon hasil penyeimbangan</w:t>
        </w:r>
        <w:r>
          <w:rPr>
            <w:noProof/>
            <w:webHidden/>
          </w:rPr>
          <w:tab/>
        </w:r>
        <w:r>
          <w:rPr>
            <w:noProof/>
            <w:webHidden/>
          </w:rPr>
          <w:fldChar w:fldCharType="begin"/>
        </w:r>
        <w:r>
          <w:rPr>
            <w:noProof/>
            <w:webHidden/>
          </w:rPr>
          <w:instrText xml:space="preserve"> PAGEREF _Toc66727750 \h </w:instrText>
        </w:r>
        <w:r>
          <w:rPr>
            <w:noProof/>
            <w:webHidden/>
          </w:rPr>
        </w:r>
        <w:r>
          <w:rPr>
            <w:noProof/>
            <w:webHidden/>
          </w:rPr>
          <w:fldChar w:fldCharType="separate"/>
        </w:r>
        <w:r>
          <w:rPr>
            <w:noProof/>
            <w:webHidden/>
          </w:rPr>
          <w:t>17</w:t>
        </w:r>
        <w:r>
          <w:rPr>
            <w:noProof/>
            <w:webHidden/>
          </w:rPr>
          <w:fldChar w:fldCharType="end"/>
        </w:r>
      </w:hyperlink>
    </w:p>
    <w:p w14:paraId="3DE01616" w14:textId="1C7EBF9B" w:rsidR="00D63C0F" w:rsidRDefault="00D63C0F">
      <w:pPr>
        <w:pStyle w:val="TableofFigures"/>
        <w:tabs>
          <w:tab w:val="right" w:leader="dot" w:pos="7927"/>
        </w:tabs>
        <w:rPr>
          <w:rFonts w:asciiTheme="minorHAnsi" w:eastAsiaTheme="minorEastAsia" w:hAnsiTheme="minorHAnsi" w:cstheme="minorBidi"/>
          <w:noProof/>
          <w:sz w:val="22"/>
          <w:szCs w:val="22"/>
          <w:lang w:val="id-ID"/>
        </w:rPr>
      </w:pPr>
      <w:hyperlink w:anchor="_Toc66727751" w:history="1">
        <w:r w:rsidRPr="004400A7">
          <w:rPr>
            <w:rStyle w:val="Hyperlink"/>
            <w:noProof/>
            <w:lang w:val="id-ID"/>
          </w:rPr>
          <w:t>Gambar II.8. Enam pohon yang memiliki simpul berwarna BB</w:t>
        </w:r>
        <w:r>
          <w:rPr>
            <w:noProof/>
            <w:webHidden/>
          </w:rPr>
          <w:tab/>
        </w:r>
        <w:r>
          <w:rPr>
            <w:noProof/>
            <w:webHidden/>
          </w:rPr>
          <w:fldChar w:fldCharType="begin"/>
        </w:r>
        <w:r>
          <w:rPr>
            <w:noProof/>
            <w:webHidden/>
          </w:rPr>
          <w:instrText xml:space="preserve"> PAGEREF _Toc66727751 \h </w:instrText>
        </w:r>
        <w:r>
          <w:rPr>
            <w:noProof/>
            <w:webHidden/>
          </w:rPr>
        </w:r>
        <w:r>
          <w:rPr>
            <w:noProof/>
            <w:webHidden/>
          </w:rPr>
          <w:fldChar w:fldCharType="separate"/>
        </w:r>
        <w:r>
          <w:rPr>
            <w:noProof/>
            <w:webHidden/>
          </w:rPr>
          <w:t>20</w:t>
        </w:r>
        <w:r>
          <w:rPr>
            <w:noProof/>
            <w:webHidden/>
          </w:rPr>
          <w:fldChar w:fldCharType="end"/>
        </w:r>
      </w:hyperlink>
    </w:p>
    <w:p w14:paraId="58BC1704" w14:textId="0364F22D" w:rsidR="00D63C0F" w:rsidRDefault="00D63C0F">
      <w:pPr>
        <w:pStyle w:val="TableofFigures"/>
        <w:tabs>
          <w:tab w:val="right" w:leader="dot" w:pos="7927"/>
        </w:tabs>
        <w:rPr>
          <w:rFonts w:asciiTheme="minorHAnsi" w:eastAsiaTheme="minorEastAsia" w:hAnsiTheme="minorHAnsi" w:cstheme="minorBidi"/>
          <w:noProof/>
          <w:sz w:val="22"/>
          <w:szCs w:val="22"/>
          <w:lang w:val="id-ID"/>
        </w:rPr>
      </w:pPr>
      <w:hyperlink w:anchor="_Toc66727752" w:history="1">
        <w:r w:rsidRPr="004400A7">
          <w:rPr>
            <w:rStyle w:val="Hyperlink"/>
            <w:noProof/>
            <w:lang w:val="id-ID"/>
          </w:rPr>
          <w:t xml:space="preserve">Gambar II.9. Hasil operasi fungsi </w:t>
        </w:r>
        <w:r w:rsidRPr="004400A7">
          <w:rPr>
            <w:rStyle w:val="Hyperlink"/>
            <w:i/>
            <w:iCs/>
            <w:noProof/>
            <w:lang w:val="id-ID"/>
          </w:rPr>
          <w:t>bubble</w:t>
        </w:r>
        <w:r>
          <w:rPr>
            <w:noProof/>
            <w:webHidden/>
          </w:rPr>
          <w:tab/>
        </w:r>
        <w:r>
          <w:rPr>
            <w:noProof/>
            <w:webHidden/>
          </w:rPr>
          <w:fldChar w:fldCharType="begin"/>
        </w:r>
        <w:r>
          <w:rPr>
            <w:noProof/>
            <w:webHidden/>
          </w:rPr>
          <w:instrText xml:space="preserve"> PAGEREF _Toc66727752 \h </w:instrText>
        </w:r>
        <w:r>
          <w:rPr>
            <w:noProof/>
            <w:webHidden/>
          </w:rPr>
        </w:r>
        <w:r>
          <w:rPr>
            <w:noProof/>
            <w:webHidden/>
          </w:rPr>
          <w:fldChar w:fldCharType="separate"/>
        </w:r>
        <w:r>
          <w:rPr>
            <w:noProof/>
            <w:webHidden/>
          </w:rPr>
          <w:t>20</w:t>
        </w:r>
        <w:r>
          <w:rPr>
            <w:noProof/>
            <w:webHidden/>
          </w:rPr>
          <w:fldChar w:fldCharType="end"/>
        </w:r>
      </w:hyperlink>
    </w:p>
    <w:p w14:paraId="42CBEA2A" w14:textId="3D5E8D2A" w:rsidR="00D63C0F" w:rsidRDefault="00D63C0F">
      <w:pPr>
        <w:pStyle w:val="TableofFigures"/>
        <w:tabs>
          <w:tab w:val="right" w:leader="dot" w:pos="7927"/>
        </w:tabs>
        <w:rPr>
          <w:rFonts w:asciiTheme="minorHAnsi" w:eastAsiaTheme="minorEastAsia" w:hAnsiTheme="minorHAnsi" w:cstheme="minorBidi"/>
          <w:noProof/>
          <w:sz w:val="22"/>
          <w:szCs w:val="22"/>
          <w:lang w:val="id-ID"/>
        </w:rPr>
      </w:pPr>
      <w:hyperlink w:anchor="_Toc66727753" w:history="1">
        <w:r w:rsidRPr="004400A7">
          <w:rPr>
            <w:rStyle w:val="Hyperlink"/>
            <w:noProof/>
            <w:lang w:val="id-ID"/>
          </w:rPr>
          <w:t>Gambar II.10. Pohon dengan simpul berwarna BB dan NB</w:t>
        </w:r>
        <w:r>
          <w:rPr>
            <w:noProof/>
            <w:webHidden/>
          </w:rPr>
          <w:tab/>
        </w:r>
        <w:r>
          <w:rPr>
            <w:noProof/>
            <w:webHidden/>
          </w:rPr>
          <w:fldChar w:fldCharType="begin"/>
        </w:r>
        <w:r>
          <w:rPr>
            <w:noProof/>
            <w:webHidden/>
          </w:rPr>
          <w:instrText xml:space="preserve"> PAGEREF _Toc66727753 \h </w:instrText>
        </w:r>
        <w:r>
          <w:rPr>
            <w:noProof/>
            <w:webHidden/>
          </w:rPr>
        </w:r>
        <w:r>
          <w:rPr>
            <w:noProof/>
            <w:webHidden/>
          </w:rPr>
          <w:fldChar w:fldCharType="separate"/>
        </w:r>
        <w:r>
          <w:rPr>
            <w:noProof/>
            <w:webHidden/>
          </w:rPr>
          <w:t>22</w:t>
        </w:r>
        <w:r>
          <w:rPr>
            <w:noProof/>
            <w:webHidden/>
          </w:rPr>
          <w:fldChar w:fldCharType="end"/>
        </w:r>
      </w:hyperlink>
    </w:p>
    <w:p w14:paraId="23E334D0" w14:textId="634EB72F" w:rsidR="00D63C0F" w:rsidRDefault="00D63C0F">
      <w:pPr>
        <w:pStyle w:val="TableofFigures"/>
        <w:tabs>
          <w:tab w:val="right" w:leader="dot" w:pos="7927"/>
        </w:tabs>
        <w:rPr>
          <w:rFonts w:asciiTheme="minorHAnsi" w:eastAsiaTheme="minorEastAsia" w:hAnsiTheme="minorHAnsi" w:cstheme="minorBidi"/>
          <w:noProof/>
          <w:sz w:val="22"/>
          <w:szCs w:val="22"/>
          <w:lang w:val="id-ID"/>
        </w:rPr>
      </w:pPr>
      <w:hyperlink w:anchor="_Toc66727754" w:history="1">
        <w:r w:rsidRPr="004400A7">
          <w:rPr>
            <w:rStyle w:val="Hyperlink"/>
            <w:noProof/>
            <w:lang w:val="id-ID"/>
          </w:rPr>
          <w:t>Gambar II.11. Pohon hasil penyeimbangan</w:t>
        </w:r>
        <w:r>
          <w:rPr>
            <w:noProof/>
            <w:webHidden/>
          </w:rPr>
          <w:tab/>
        </w:r>
        <w:r>
          <w:rPr>
            <w:noProof/>
            <w:webHidden/>
          </w:rPr>
          <w:fldChar w:fldCharType="begin"/>
        </w:r>
        <w:r>
          <w:rPr>
            <w:noProof/>
            <w:webHidden/>
          </w:rPr>
          <w:instrText xml:space="preserve"> PAGEREF _Toc66727754 \h </w:instrText>
        </w:r>
        <w:r>
          <w:rPr>
            <w:noProof/>
            <w:webHidden/>
          </w:rPr>
        </w:r>
        <w:r>
          <w:rPr>
            <w:noProof/>
            <w:webHidden/>
          </w:rPr>
          <w:fldChar w:fldCharType="separate"/>
        </w:r>
        <w:r>
          <w:rPr>
            <w:noProof/>
            <w:webHidden/>
          </w:rPr>
          <w:t>22</w:t>
        </w:r>
        <w:r>
          <w:rPr>
            <w:noProof/>
            <w:webHidden/>
          </w:rPr>
          <w:fldChar w:fldCharType="end"/>
        </w:r>
      </w:hyperlink>
    </w:p>
    <w:p w14:paraId="7066630E" w14:textId="5E6DC416" w:rsidR="00D15E4A" w:rsidRPr="000824B1" w:rsidRDefault="009A31A8" w:rsidP="00D15E4A">
      <w:pPr>
        <w:rPr>
          <w:sz w:val="28"/>
          <w:lang w:val="id-ID"/>
        </w:rPr>
      </w:pPr>
      <w:r w:rsidRPr="000824B1">
        <w:rPr>
          <w:sz w:val="28"/>
          <w:lang w:val="id-ID"/>
        </w:rPr>
        <w:fldChar w:fldCharType="end"/>
      </w:r>
    </w:p>
    <w:p w14:paraId="22F3050D" w14:textId="77777777" w:rsidR="00D15E4A" w:rsidRPr="000824B1" w:rsidRDefault="00D15E4A">
      <w:pPr>
        <w:spacing w:before="0" w:after="0" w:line="240" w:lineRule="auto"/>
        <w:jc w:val="left"/>
        <w:rPr>
          <w:b/>
          <w:kern w:val="28"/>
          <w:sz w:val="28"/>
          <w:lang w:val="id-ID"/>
        </w:rPr>
      </w:pPr>
      <w:r w:rsidRPr="000824B1">
        <w:rPr>
          <w:lang w:val="id-ID"/>
        </w:rPr>
        <w:br w:type="page"/>
      </w:r>
    </w:p>
    <w:p w14:paraId="60158C07" w14:textId="77777777" w:rsidR="00D15E4A" w:rsidRPr="000824B1" w:rsidRDefault="00D15E4A" w:rsidP="00D15E4A">
      <w:pPr>
        <w:pStyle w:val="Title"/>
        <w:rPr>
          <w:lang w:val="id-ID"/>
        </w:rPr>
      </w:pPr>
      <w:bookmarkStart w:id="9" w:name="_Toc66727716"/>
      <w:r w:rsidRPr="000824B1">
        <w:rPr>
          <w:lang w:val="id-ID"/>
        </w:rPr>
        <w:lastRenderedPageBreak/>
        <w:t>DAFTAR TABEL</w:t>
      </w:r>
      <w:bookmarkEnd w:id="9"/>
    </w:p>
    <w:p w14:paraId="35A9CD3F" w14:textId="77777777" w:rsidR="00D15E4A" w:rsidRPr="000824B1" w:rsidRDefault="00D15E4A" w:rsidP="00D15E4A">
      <w:pPr>
        <w:rPr>
          <w:lang w:val="id-ID"/>
        </w:rPr>
      </w:pPr>
    </w:p>
    <w:p w14:paraId="33A07FF7" w14:textId="2EF191E3" w:rsidR="007E3F49" w:rsidRPr="000824B1" w:rsidRDefault="0082183B" w:rsidP="00D15E4A">
      <w:pPr>
        <w:rPr>
          <w:lang w:val="id-ID"/>
        </w:rPr>
        <w:sectPr w:rsidR="007E3F49" w:rsidRPr="000824B1" w:rsidSect="00D8184E">
          <w:footerReference w:type="default" r:id="rId11"/>
          <w:pgSz w:w="11906" w:h="16838"/>
          <w:pgMar w:top="1701" w:right="1701" w:bottom="1701" w:left="2268" w:header="720" w:footer="1080" w:gutter="0"/>
          <w:pgNumType w:fmt="lowerRoman"/>
          <w:cols w:space="720"/>
        </w:sectPr>
      </w:pPr>
      <w:r w:rsidRPr="000824B1">
        <w:rPr>
          <w:lang w:val="id-ID"/>
        </w:rPr>
        <w:fldChar w:fldCharType="begin"/>
      </w:r>
      <w:r w:rsidRPr="000824B1">
        <w:rPr>
          <w:lang w:val="id-ID"/>
        </w:rPr>
        <w:instrText xml:space="preserve"> TOC \h \z \c "Tabel" </w:instrText>
      </w:r>
      <w:r w:rsidRPr="000824B1">
        <w:rPr>
          <w:lang w:val="id-ID"/>
        </w:rPr>
        <w:fldChar w:fldCharType="separate"/>
      </w:r>
      <w:r w:rsidR="00D63C0F">
        <w:rPr>
          <w:b/>
          <w:bCs/>
          <w:noProof/>
        </w:rPr>
        <w:t>No table of figures entries found.</w:t>
      </w:r>
      <w:r w:rsidRPr="000824B1">
        <w:rPr>
          <w:lang w:val="id-ID"/>
        </w:rPr>
        <w:fldChar w:fldCharType="end"/>
      </w:r>
    </w:p>
    <w:p w14:paraId="2F5A04EB" w14:textId="77777777" w:rsidR="006658B7" w:rsidRPr="000824B1" w:rsidRDefault="00F76F65" w:rsidP="00285BCF">
      <w:pPr>
        <w:pStyle w:val="Heading1"/>
        <w:rPr>
          <w:lang w:val="id-ID"/>
        </w:rPr>
      </w:pPr>
      <w:bookmarkStart w:id="10" w:name="_Toc40514135"/>
      <w:r w:rsidRPr="000824B1">
        <w:rPr>
          <w:lang w:val="id-ID"/>
        </w:rPr>
        <w:lastRenderedPageBreak/>
        <w:br/>
      </w:r>
      <w:bookmarkStart w:id="11" w:name="_Toc66727717"/>
      <w:r w:rsidR="0040473D" w:rsidRPr="000824B1">
        <w:rPr>
          <w:lang w:val="id-ID"/>
        </w:rPr>
        <w:t>PENDAHULUAN</w:t>
      </w:r>
      <w:bookmarkEnd w:id="1"/>
      <w:bookmarkEnd w:id="5"/>
      <w:bookmarkEnd w:id="6"/>
      <w:bookmarkEnd w:id="10"/>
      <w:bookmarkEnd w:id="11"/>
    </w:p>
    <w:p w14:paraId="2B7B6B36" w14:textId="77777777" w:rsidR="004810AC" w:rsidRPr="000824B1" w:rsidRDefault="004810AC" w:rsidP="00476CBA">
      <w:pPr>
        <w:rPr>
          <w:lang w:val="id-ID"/>
        </w:rPr>
      </w:pPr>
    </w:p>
    <w:p w14:paraId="38CCC72A" w14:textId="77777777" w:rsidR="004810AC" w:rsidRPr="000824B1" w:rsidRDefault="00F76F65" w:rsidP="00476CBA">
      <w:pPr>
        <w:rPr>
          <w:lang w:val="id-ID"/>
        </w:rPr>
      </w:pPr>
      <w:r w:rsidRPr="000824B1">
        <w:rPr>
          <w:lang w:val="id-ID"/>
        </w:rPr>
        <w:t>Bab Pendahuluan</w:t>
      </w:r>
      <w:r w:rsidR="004810AC" w:rsidRPr="000824B1">
        <w:rPr>
          <w:lang w:val="id-ID"/>
        </w:rPr>
        <w:t xml:space="preserve"> secara umum yang dijadikan landasan kerja dan arah kerja penulis tugas akhir, berfungsi mengantar pembaca untuk membaca laporan tugas akhir secara keseluruhan.</w:t>
      </w:r>
    </w:p>
    <w:p w14:paraId="23017A37" w14:textId="77777777" w:rsidR="0040473D" w:rsidRPr="000824B1" w:rsidRDefault="0040473D" w:rsidP="004855DF">
      <w:pPr>
        <w:pStyle w:val="Heading2"/>
        <w:rPr>
          <w:lang w:val="id-ID"/>
        </w:rPr>
      </w:pPr>
      <w:bookmarkStart w:id="12" w:name="_Toc35414443"/>
      <w:bookmarkStart w:id="13" w:name="_Toc35414637"/>
      <w:bookmarkStart w:id="14" w:name="_Toc40514136"/>
      <w:bookmarkStart w:id="15" w:name="_Toc66727718"/>
      <w:r w:rsidRPr="000824B1">
        <w:rPr>
          <w:lang w:val="id-ID"/>
        </w:rPr>
        <w:t>Latar Belakang</w:t>
      </w:r>
      <w:bookmarkEnd w:id="12"/>
      <w:bookmarkEnd w:id="13"/>
      <w:bookmarkEnd w:id="14"/>
      <w:bookmarkEnd w:id="15"/>
    </w:p>
    <w:p w14:paraId="0ABA4F4C" w14:textId="77777777" w:rsidR="004810AC" w:rsidRPr="000824B1" w:rsidRDefault="004810AC" w:rsidP="00D31802">
      <w:pPr>
        <w:pStyle w:val="ListNumber"/>
        <w:numPr>
          <w:ilvl w:val="0"/>
          <w:numId w:val="0"/>
        </w:numPr>
        <w:rPr>
          <w:lang w:val="id-ID"/>
        </w:rPr>
      </w:pPr>
      <w:r w:rsidRPr="000824B1">
        <w:rPr>
          <w:lang w:val="id-ID"/>
        </w:rPr>
        <w:t xml:space="preserve">Latar Belakang berisi dasar pemikiran, kebutuhan atau alasan yang menjadi ide dari topik tugas akhir. Tujuan utamanya adalah untuk memberikan informasi secukupnya kepada pembaca agar memahami topik yang akan dibahas.  Saat menuliskan bagian ini, posisikan </w:t>
      </w:r>
      <w:proofErr w:type="spellStart"/>
      <w:r w:rsidRPr="000824B1">
        <w:rPr>
          <w:lang w:val="id-ID"/>
        </w:rPr>
        <w:t>anda</w:t>
      </w:r>
      <w:proofErr w:type="spellEnd"/>
      <w:r w:rsidRPr="000824B1">
        <w:rPr>
          <w:lang w:val="id-ID"/>
        </w:rPr>
        <w:t xml:space="preserve"> sebagai pembaca – apakah </w:t>
      </w:r>
      <w:proofErr w:type="spellStart"/>
      <w:r w:rsidRPr="000824B1">
        <w:rPr>
          <w:lang w:val="id-ID"/>
        </w:rPr>
        <w:t>anda</w:t>
      </w:r>
      <w:proofErr w:type="spellEnd"/>
      <w:r w:rsidRPr="000824B1">
        <w:rPr>
          <w:lang w:val="id-ID"/>
        </w:rPr>
        <w:t xml:space="preserve"> tertarik untuk terus membaca? </w:t>
      </w:r>
    </w:p>
    <w:p w14:paraId="2880DCBE" w14:textId="77777777" w:rsidR="004810AC" w:rsidRPr="000824B1" w:rsidRDefault="004810AC" w:rsidP="00476CBA">
      <w:pPr>
        <w:pStyle w:val="Heading2"/>
        <w:rPr>
          <w:lang w:val="id-ID"/>
        </w:rPr>
      </w:pPr>
      <w:bookmarkStart w:id="16" w:name="_Toc66727719"/>
      <w:r w:rsidRPr="000824B1">
        <w:rPr>
          <w:lang w:val="id-ID"/>
        </w:rPr>
        <w:t>Rumusan Masalah</w:t>
      </w:r>
      <w:bookmarkEnd w:id="16"/>
    </w:p>
    <w:p w14:paraId="72A13F76" w14:textId="77777777" w:rsidR="004810AC" w:rsidRPr="000824B1" w:rsidRDefault="004810AC" w:rsidP="00D31802">
      <w:pPr>
        <w:pStyle w:val="ListNumber"/>
        <w:numPr>
          <w:ilvl w:val="0"/>
          <w:numId w:val="0"/>
        </w:numPr>
        <w:rPr>
          <w:lang w:val="id-ID"/>
        </w:rPr>
      </w:pPr>
      <w:r w:rsidRPr="000824B1">
        <w:rPr>
          <w:lang w:val="id-ID"/>
        </w:rPr>
        <w:t xml:space="preserve">Rumusan Masalah berisi masalah utama </w:t>
      </w:r>
      <w:r w:rsidR="00D31802" w:rsidRPr="000824B1">
        <w:rPr>
          <w:lang w:val="id-ID"/>
        </w:rPr>
        <w:t xml:space="preserve">yang dibahas dalam tugas akhir. </w:t>
      </w:r>
      <w:r w:rsidRPr="000824B1">
        <w:rPr>
          <w:lang w:val="id-ID"/>
        </w:rPr>
        <w:t>Rumusan masalah yang baik memiliki struktur sebagai berikut:</w:t>
      </w:r>
    </w:p>
    <w:p w14:paraId="2F0C74EC" w14:textId="77777777" w:rsidR="00332BFB" w:rsidRPr="000824B1" w:rsidRDefault="00332BFB" w:rsidP="00332BFB">
      <w:pPr>
        <w:pStyle w:val="ListNumber"/>
        <w:rPr>
          <w:lang w:val="id-ID"/>
        </w:rPr>
      </w:pPr>
      <w:r w:rsidRPr="000824B1">
        <w:rPr>
          <w:lang w:val="id-ID"/>
        </w:rPr>
        <w:t>Penjelasan ringkas tentang kondisi/situasi yang ada sekarang terkait dengan topik utama yang dibahas Tugas Akhir.</w:t>
      </w:r>
    </w:p>
    <w:p w14:paraId="0BEE60AC" w14:textId="77777777" w:rsidR="00332BFB" w:rsidRPr="000824B1" w:rsidRDefault="00332BFB" w:rsidP="00332BFB">
      <w:pPr>
        <w:pStyle w:val="ListNumber"/>
        <w:rPr>
          <w:lang w:val="id-ID"/>
        </w:rPr>
      </w:pPr>
      <w:r w:rsidRPr="000824B1">
        <w:rPr>
          <w:lang w:val="id-ID"/>
        </w:rPr>
        <w:t xml:space="preserve">Pokok persoalan dari kondisi/situasi yang ada, dapat dilihat dari kelemahan atau kekurangannya. </w:t>
      </w:r>
      <w:r w:rsidRPr="000824B1">
        <w:rPr>
          <w:rFonts w:ascii="Times-Bold" w:hAnsi="Times-Bold" w:cs="Times-Bold"/>
          <w:b/>
          <w:bCs/>
          <w:lang w:val="id-ID"/>
        </w:rPr>
        <w:t>Bagian ini merupakan inti dari rumusan masalah</w:t>
      </w:r>
      <w:r w:rsidRPr="000824B1">
        <w:rPr>
          <w:lang w:val="id-ID"/>
        </w:rPr>
        <w:t>.</w:t>
      </w:r>
    </w:p>
    <w:p w14:paraId="52FF5F47" w14:textId="77777777" w:rsidR="00332BFB" w:rsidRPr="000824B1" w:rsidRDefault="00332BFB" w:rsidP="00332BFB">
      <w:pPr>
        <w:pStyle w:val="ListNumber"/>
        <w:rPr>
          <w:lang w:val="id-ID"/>
        </w:rPr>
      </w:pPr>
      <w:r w:rsidRPr="000824B1">
        <w:rPr>
          <w:lang w:val="id-ID"/>
        </w:rPr>
        <w:t>Elaborasi lebih lanjut yang menekankan pentingnya untuk menyelesaikan pokok persoalan tersebut.</w:t>
      </w:r>
    </w:p>
    <w:p w14:paraId="29F71ADC" w14:textId="77777777" w:rsidR="00332BFB" w:rsidRPr="000824B1" w:rsidRDefault="00332BFB" w:rsidP="00332BFB">
      <w:pPr>
        <w:pStyle w:val="ListNumber"/>
        <w:rPr>
          <w:lang w:val="id-ID"/>
        </w:rPr>
      </w:pPr>
      <w:r w:rsidRPr="000824B1">
        <w:rPr>
          <w:lang w:val="id-ID"/>
        </w:rPr>
        <w:t>Usulan singkat terkait dengan solusi yang ditawarkan untuk menyelesaikan persoalan.</w:t>
      </w:r>
    </w:p>
    <w:p w14:paraId="07CE2B43" w14:textId="77777777" w:rsidR="00332BFB" w:rsidRPr="000824B1" w:rsidRDefault="00332BFB" w:rsidP="00332BFB">
      <w:pPr>
        <w:pStyle w:val="ListNumber"/>
        <w:numPr>
          <w:ilvl w:val="0"/>
          <w:numId w:val="0"/>
        </w:numPr>
        <w:rPr>
          <w:lang w:val="id-ID"/>
        </w:rPr>
      </w:pPr>
      <w:r w:rsidRPr="000824B1">
        <w:rPr>
          <w:lang w:val="id-ID"/>
        </w:rPr>
        <w:t>Penting untuk diperhatikan bahwa persoalan yang dideskripsikan pada subbab ini akan dipertanggungjawabkan di bab Evaluasi apakah terselesaikan atau tidak.</w:t>
      </w:r>
    </w:p>
    <w:p w14:paraId="0B5E6BCE" w14:textId="77777777" w:rsidR="00332BFB" w:rsidRPr="000824B1" w:rsidRDefault="00332BFB" w:rsidP="00332BFB">
      <w:pPr>
        <w:pStyle w:val="Heading2"/>
        <w:rPr>
          <w:lang w:val="id-ID"/>
        </w:rPr>
      </w:pPr>
      <w:bookmarkStart w:id="17" w:name="_Toc406869920"/>
      <w:bookmarkStart w:id="18" w:name="_Toc66727720"/>
      <w:r w:rsidRPr="000824B1">
        <w:rPr>
          <w:lang w:val="id-ID"/>
        </w:rPr>
        <w:lastRenderedPageBreak/>
        <w:t>Tujuan</w:t>
      </w:r>
      <w:bookmarkEnd w:id="17"/>
      <w:bookmarkEnd w:id="18"/>
    </w:p>
    <w:p w14:paraId="405A75BC" w14:textId="77777777" w:rsidR="00332BFB" w:rsidRPr="000824B1" w:rsidRDefault="00332BFB" w:rsidP="00332BFB">
      <w:pPr>
        <w:pStyle w:val="ListNumber"/>
        <w:numPr>
          <w:ilvl w:val="0"/>
          <w:numId w:val="0"/>
        </w:numPr>
        <w:rPr>
          <w:lang w:val="id-ID"/>
        </w:rPr>
      </w:pPr>
      <w:r w:rsidRPr="000824B1">
        <w:rPr>
          <w:lang w:val="id-ID"/>
        </w:rPr>
        <w:t xml:space="preserve">Tuliskan tujuan utama dan/atau tujuan </w:t>
      </w:r>
      <w:proofErr w:type="spellStart"/>
      <w:r w:rsidRPr="000824B1">
        <w:rPr>
          <w:lang w:val="id-ID"/>
        </w:rPr>
        <w:t>detil</w:t>
      </w:r>
      <w:proofErr w:type="spellEnd"/>
      <w:r w:rsidRPr="000824B1">
        <w:rPr>
          <w:lang w:val="id-ID"/>
        </w:rPr>
        <w:t xml:space="preserve"> yang akan dicapai dalam pelaksanaan tugas akhir. Fokuskan pada hasil akhir yang ingin diperoleh setelah tugas akhir diselesaikan, terkait dengan penyelesaian persoalan pada rumusan masalah. Penting untuk diperhatikan bahwa tujuan yang dideskripsikan pada subbab ini akan dipertanggungjawabkan di akhir pelaksanaan tugas akhir apakah tercapai atau tidak.</w:t>
      </w:r>
    </w:p>
    <w:p w14:paraId="6963741A" w14:textId="77777777" w:rsidR="00332BFB" w:rsidRPr="000824B1" w:rsidRDefault="00332BFB" w:rsidP="00332BFB">
      <w:pPr>
        <w:pStyle w:val="Heading2"/>
        <w:rPr>
          <w:lang w:val="id-ID"/>
        </w:rPr>
      </w:pPr>
      <w:bookmarkStart w:id="19" w:name="_Toc406869921"/>
      <w:bookmarkStart w:id="20" w:name="_Toc66727721"/>
      <w:r w:rsidRPr="000824B1">
        <w:rPr>
          <w:lang w:val="id-ID"/>
        </w:rPr>
        <w:t>Batasan Masalah</w:t>
      </w:r>
      <w:bookmarkEnd w:id="19"/>
      <w:bookmarkEnd w:id="20"/>
    </w:p>
    <w:p w14:paraId="2769FC3D" w14:textId="77777777" w:rsidR="00332BFB" w:rsidRPr="000824B1" w:rsidRDefault="00332BFB" w:rsidP="00332BFB">
      <w:pPr>
        <w:pStyle w:val="ListNumber"/>
        <w:numPr>
          <w:ilvl w:val="0"/>
          <w:numId w:val="0"/>
        </w:numPr>
        <w:rPr>
          <w:lang w:val="id-ID"/>
        </w:rPr>
      </w:pPr>
      <w:r w:rsidRPr="000824B1">
        <w:rPr>
          <w:lang w:val="id-ID"/>
        </w:rPr>
        <w:t>Tuliskan batasan-batasan yang diambil dalam pelaksanaan tugas akhir. Batasan ini dapat dihindari (tidak perlu ada) jika topik/judul tugas akhir dibuat cukup spesifik.</w:t>
      </w:r>
    </w:p>
    <w:p w14:paraId="27FE6E21" w14:textId="77777777" w:rsidR="00332BFB" w:rsidRPr="000824B1" w:rsidRDefault="00332BFB" w:rsidP="00332BFB">
      <w:pPr>
        <w:pStyle w:val="Heading2"/>
        <w:rPr>
          <w:lang w:val="id-ID"/>
        </w:rPr>
      </w:pPr>
      <w:bookmarkStart w:id="21" w:name="_Toc406869922"/>
      <w:bookmarkStart w:id="22" w:name="_Toc66727722"/>
      <w:r w:rsidRPr="000824B1">
        <w:rPr>
          <w:lang w:val="id-ID"/>
        </w:rPr>
        <w:t>Metodologi</w:t>
      </w:r>
      <w:bookmarkEnd w:id="21"/>
      <w:bookmarkEnd w:id="22"/>
    </w:p>
    <w:p w14:paraId="66D3A3C7" w14:textId="77777777" w:rsidR="00332BFB" w:rsidRPr="000824B1" w:rsidRDefault="00332BFB" w:rsidP="00332BFB">
      <w:pPr>
        <w:pStyle w:val="ListNumber"/>
        <w:numPr>
          <w:ilvl w:val="0"/>
          <w:numId w:val="0"/>
        </w:numPr>
        <w:rPr>
          <w:lang w:val="id-ID"/>
        </w:rPr>
      </w:pPr>
      <w:r w:rsidRPr="000824B1">
        <w:rPr>
          <w:lang w:val="id-ID"/>
        </w:rPr>
        <w:t>Tuliskan semua tahapan yang akan dilalui selama pelaksanaan tugas akhir. Tahapan ini spesifik untuk menyelesaikan persoalan tugas akhir. Tahapan studi literatur tidak perlu dituliskan karena ini adalah pekerjaan yang harus Anda lakukan selama proses pelaksanaan tugas akhir.</w:t>
      </w:r>
    </w:p>
    <w:p w14:paraId="603F078C" w14:textId="77777777" w:rsidR="00332BFB" w:rsidRPr="000824B1" w:rsidRDefault="00332BFB" w:rsidP="00332BFB">
      <w:pPr>
        <w:pStyle w:val="Heading2"/>
        <w:rPr>
          <w:lang w:val="id-ID"/>
        </w:rPr>
      </w:pPr>
      <w:bookmarkStart w:id="23" w:name="_Toc66727723"/>
      <w:r w:rsidRPr="000824B1">
        <w:rPr>
          <w:lang w:val="id-ID"/>
        </w:rPr>
        <w:t>Sistematika Pembahasan</w:t>
      </w:r>
      <w:bookmarkEnd w:id="23"/>
    </w:p>
    <w:p w14:paraId="6D11622B" w14:textId="77777777" w:rsidR="00A028A7" w:rsidRPr="000824B1" w:rsidRDefault="00332BFB" w:rsidP="00332BFB">
      <w:pPr>
        <w:rPr>
          <w:lang w:val="id-ID"/>
        </w:rPr>
      </w:pPr>
      <w:r w:rsidRPr="000824B1">
        <w:rPr>
          <w:lang w:val="id-ID"/>
        </w:rPr>
        <w:t>Subbab ini berisi penjelasan ringkas isi per bab. Penjelasan ditulis satu paragraf per bab buku.</w:t>
      </w:r>
    </w:p>
    <w:p w14:paraId="4EF0036E" w14:textId="77777777" w:rsidR="00A028A7" w:rsidRPr="000824B1" w:rsidRDefault="00A028A7">
      <w:pPr>
        <w:spacing w:before="0" w:after="0" w:line="240" w:lineRule="auto"/>
        <w:jc w:val="left"/>
        <w:rPr>
          <w:lang w:val="id-ID"/>
        </w:rPr>
      </w:pPr>
      <w:r w:rsidRPr="000824B1">
        <w:rPr>
          <w:lang w:val="id-ID"/>
        </w:rPr>
        <w:br w:type="page"/>
      </w:r>
    </w:p>
    <w:p w14:paraId="68C07DE2" w14:textId="77777777" w:rsidR="00A028A7" w:rsidRPr="000824B1" w:rsidRDefault="00A028A7" w:rsidP="00285BCF">
      <w:pPr>
        <w:pStyle w:val="Heading1"/>
        <w:rPr>
          <w:lang w:val="id-ID"/>
        </w:rPr>
      </w:pPr>
      <w:r w:rsidRPr="000824B1">
        <w:rPr>
          <w:lang w:val="id-ID"/>
        </w:rPr>
        <w:lastRenderedPageBreak/>
        <w:br/>
      </w:r>
      <w:bookmarkStart w:id="24" w:name="_Toc406869924"/>
      <w:bookmarkStart w:id="25" w:name="_Toc66727724"/>
      <w:r w:rsidRPr="000824B1">
        <w:rPr>
          <w:lang w:val="id-ID"/>
        </w:rPr>
        <w:t>STUDI LITERATUR</w:t>
      </w:r>
      <w:bookmarkEnd w:id="24"/>
      <w:bookmarkEnd w:id="25"/>
    </w:p>
    <w:p w14:paraId="22D0D189" w14:textId="4F53A387" w:rsidR="00A028A7" w:rsidRPr="000824B1" w:rsidRDefault="00A028A7" w:rsidP="004572F4">
      <w:pPr>
        <w:rPr>
          <w:lang w:val="id-ID"/>
        </w:rPr>
      </w:pPr>
    </w:p>
    <w:p w14:paraId="40033B5A" w14:textId="06EC6374" w:rsidR="00A028A7" w:rsidRPr="000824B1" w:rsidRDefault="004572F4" w:rsidP="00A028A7">
      <w:pPr>
        <w:pStyle w:val="Heading2"/>
        <w:rPr>
          <w:lang w:val="id-ID"/>
        </w:rPr>
      </w:pPr>
      <w:bookmarkStart w:id="26" w:name="_Toc66727725"/>
      <w:proofErr w:type="spellStart"/>
      <w:r w:rsidRPr="000824B1">
        <w:rPr>
          <w:lang w:val="id-ID"/>
        </w:rPr>
        <w:t>Liquid</w:t>
      </w:r>
      <w:proofErr w:type="spellEnd"/>
      <w:r w:rsidRPr="000824B1">
        <w:rPr>
          <w:lang w:val="id-ID"/>
        </w:rPr>
        <w:t xml:space="preserve"> </w:t>
      </w:r>
      <w:proofErr w:type="spellStart"/>
      <w:r w:rsidRPr="000824B1">
        <w:rPr>
          <w:lang w:val="id-ID"/>
        </w:rPr>
        <w:t>Haskell</w:t>
      </w:r>
      <w:bookmarkEnd w:id="26"/>
      <w:proofErr w:type="spellEnd"/>
    </w:p>
    <w:p w14:paraId="2BB9D870" w14:textId="2AD288FE" w:rsidR="00B71C0D" w:rsidRDefault="001164E7" w:rsidP="009E6456">
      <w:pPr>
        <w:rPr>
          <w:lang w:val="id-ID"/>
        </w:rPr>
      </w:pPr>
      <w:proofErr w:type="spellStart"/>
      <w:r w:rsidRPr="000824B1">
        <w:rPr>
          <w:lang w:val="id-ID"/>
        </w:rPr>
        <w:t>Liquid</w:t>
      </w:r>
      <w:proofErr w:type="spellEnd"/>
      <w:r w:rsidRPr="000824B1">
        <w:rPr>
          <w:lang w:val="id-ID"/>
        </w:rPr>
        <w:t xml:space="preserve"> </w:t>
      </w:r>
      <w:proofErr w:type="spellStart"/>
      <w:r w:rsidRPr="000824B1">
        <w:rPr>
          <w:lang w:val="id-ID"/>
        </w:rPr>
        <w:t>Haskell</w:t>
      </w:r>
      <w:proofErr w:type="spellEnd"/>
      <w:r w:rsidRPr="000824B1">
        <w:rPr>
          <w:lang w:val="id-ID"/>
        </w:rPr>
        <w:t xml:space="preserve"> adalah </w:t>
      </w:r>
      <w:r w:rsidR="005E1D4D" w:rsidRPr="000824B1">
        <w:rPr>
          <w:lang w:val="id-ID"/>
        </w:rPr>
        <w:t xml:space="preserve">implementasi </w:t>
      </w:r>
      <w:r w:rsidRPr="000824B1">
        <w:rPr>
          <w:lang w:val="id-ID"/>
        </w:rPr>
        <w:t xml:space="preserve">teknologi </w:t>
      </w:r>
      <w:proofErr w:type="spellStart"/>
      <w:r w:rsidRPr="000824B1">
        <w:rPr>
          <w:i/>
          <w:iCs/>
          <w:lang w:val="id-ID"/>
        </w:rPr>
        <w:t>Liquid</w:t>
      </w:r>
      <w:proofErr w:type="spellEnd"/>
      <w:r w:rsidRPr="000824B1">
        <w:rPr>
          <w:i/>
          <w:iCs/>
          <w:lang w:val="id-ID"/>
        </w:rPr>
        <w:t xml:space="preserve"> </w:t>
      </w:r>
      <w:proofErr w:type="spellStart"/>
      <w:r w:rsidRPr="000824B1">
        <w:rPr>
          <w:i/>
          <w:iCs/>
          <w:lang w:val="id-ID"/>
        </w:rPr>
        <w:t>Types</w:t>
      </w:r>
      <w:proofErr w:type="spellEnd"/>
      <w:r w:rsidRPr="000824B1">
        <w:rPr>
          <w:i/>
          <w:iCs/>
          <w:lang w:val="id-ID"/>
        </w:rPr>
        <w:t xml:space="preserve"> </w:t>
      </w:r>
      <w:r w:rsidRPr="000824B1">
        <w:rPr>
          <w:i/>
          <w:iCs/>
          <w:lang w:val="id-ID"/>
        </w:rPr>
        <w:fldChar w:fldCharType="begin" w:fldLock="1"/>
      </w:r>
      <w:r w:rsidRPr="000824B1">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0824B1">
        <w:rPr>
          <w:i/>
          <w:iCs/>
          <w:lang w:val="id-ID"/>
        </w:rPr>
        <w:fldChar w:fldCharType="separate"/>
      </w:r>
      <w:r w:rsidRPr="000824B1">
        <w:rPr>
          <w:iCs/>
          <w:noProof/>
          <w:lang w:val="id-ID"/>
        </w:rPr>
        <w:t>(Rondon et al., 2008)</w:t>
      </w:r>
      <w:r w:rsidRPr="000824B1">
        <w:rPr>
          <w:i/>
          <w:iCs/>
          <w:lang w:val="id-ID"/>
        </w:rPr>
        <w:fldChar w:fldCharType="end"/>
      </w:r>
      <w:r w:rsidRPr="000824B1">
        <w:rPr>
          <w:i/>
          <w:iCs/>
          <w:lang w:val="id-ID"/>
        </w:rPr>
        <w:t xml:space="preserve"> </w:t>
      </w:r>
      <w:r w:rsidR="005E1D4D" w:rsidRPr="000824B1">
        <w:rPr>
          <w:lang w:val="id-ID"/>
        </w:rPr>
        <w:t xml:space="preserve">yang digunakan </w:t>
      </w:r>
      <w:r w:rsidRPr="000824B1">
        <w:rPr>
          <w:lang w:val="id-ID"/>
        </w:rPr>
        <w:t xml:space="preserve">untuk membantu </w:t>
      </w:r>
      <w:r w:rsidR="009053CB" w:rsidRPr="000824B1">
        <w:rPr>
          <w:lang w:val="id-ID"/>
        </w:rPr>
        <w:t>memverifikasi</w:t>
      </w:r>
      <w:r w:rsidRPr="000824B1">
        <w:rPr>
          <w:lang w:val="id-ID"/>
        </w:rPr>
        <w:t xml:space="preserve"> sebuah program berbahasa </w:t>
      </w:r>
      <w:proofErr w:type="spellStart"/>
      <w:r w:rsidRPr="000824B1">
        <w:rPr>
          <w:lang w:val="id-ID"/>
        </w:rPr>
        <w:t>Haskell</w:t>
      </w:r>
      <w:proofErr w:type="spellEnd"/>
      <w:r w:rsidRPr="000824B1">
        <w:rPr>
          <w:lang w:val="id-ID"/>
        </w:rPr>
        <w:t xml:space="preserve"> </w:t>
      </w:r>
      <w:r w:rsidRPr="000824B1">
        <w:rPr>
          <w:lang w:val="id-ID"/>
        </w:rPr>
        <w:fldChar w:fldCharType="begin" w:fldLock="1"/>
      </w:r>
      <w:r w:rsidR="003D6928" w:rsidRPr="000824B1">
        <w:rPr>
          <w:lang w:val="id-ID"/>
        </w:rPr>
        <w:instrText>ADDIN CSL_CITATION {"citationItems":[{"id":"ITEM-1","itemData":{"DOI":"10.4204/EPTCS.237.5","ISSN":"20752180","abstract":"This paper is a tutorial introducing the underlying technology and the use of the tool Liquid Haskell, a type-checker for the functional language Haskell that can help programmers to verify non-trivial properties of their programs with a low effort. The first sections introduce the technology of Liquid Types by explaining its principles and summarizing how its type inference algorithm manages to prove properties. The remaining sections present a selection of Haskell examples and show the kind of properties that can be proved with the system.","author":[{"dropping-particle":"","family":"Peña","given":"Ricardo","non-dropping-particle":"","parse-names":false,"suffix":""}],"container-title":"Electronic Proceedings in Theoretical Computer Science, EPTCS","id":"ITEM-1","issued":{"date-parts":[["2017"]]},"page":"68-80","title":"An introduction to liquid Haskell","type":"paper-conference","volume":"237"},"uris":["http://www.mendeley.com/documents/?uuid=011bbfd3-0815-463e-9e3e-cca40de82110"]}],"mendeley":{"formattedCitation":"(Peña, 2017)","plainTextFormattedCitation":"(Peña, 2017)","previouslyFormattedCitation":"(Peña, 2017)"},"properties":{"noteIndex":0},"schema":"https://github.com/citation-style-language/schema/raw/master/csl-citation.json"}</w:instrText>
      </w:r>
      <w:r w:rsidRPr="000824B1">
        <w:rPr>
          <w:lang w:val="id-ID"/>
        </w:rPr>
        <w:fldChar w:fldCharType="separate"/>
      </w:r>
      <w:r w:rsidRPr="000824B1">
        <w:rPr>
          <w:noProof/>
          <w:lang w:val="id-ID"/>
        </w:rPr>
        <w:t>(Peña, 2017)</w:t>
      </w:r>
      <w:r w:rsidRPr="000824B1">
        <w:rPr>
          <w:lang w:val="id-ID"/>
        </w:rPr>
        <w:fldChar w:fldCharType="end"/>
      </w:r>
      <w:r w:rsidRPr="000824B1">
        <w:rPr>
          <w:lang w:val="id-ID"/>
        </w:rPr>
        <w:t>.</w:t>
      </w:r>
      <w:r w:rsidR="005E1D4D" w:rsidRPr="000824B1">
        <w:rPr>
          <w:lang w:val="id-ID"/>
        </w:rPr>
        <w:t xml:space="preserve"> </w:t>
      </w:r>
      <w:proofErr w:type="spellStart"/>
      <w:r w:rsidR="00B351FF" w:rsidRPr="000824B1">
        <w:rPr>
          <w:i/>
          <w:iCs/>
          <w:lang w:val="id-ID"/>
        </w:rPr>
        <w:t>Liquid</w:t>
      </w:r>
      <w:proofErr w:type="spellEnd"/>
      <w:r w:rsidR="00B351FF" w:rsidRPr="000824B1">
        <w:rPr>
          <w:i/>
          <w:iCs/>
          <w:lang w:val="id-ID"/>
        </w:rPr>
        <w:t xml:space="preserve"> </w:t>
      </w:r>
      <w:proofErr w:type="spellStart"/>
      <w:r w:rsidR="00B351FF" w:rsidRPr="000824B1">
        <w:rPr>
          <w:i/>
          <w:iCs/>
          <w:lang w:val="id-ID"/>
        </w:rPr>
        <w:t>Types</w:t>
      </w:r>
      <w:proofErr w:type="spellEnd"/>
      <w:r w:rsidR="00B351FF" w:rsidRPr="000824B1">
        <w:rPr>
          <w:i/>
          <w:iCs/>
          <w:lang w:val="id-ID"/>
        </w:rPr>
        <w:t xml:space="preserve"> </w:t>
      </w:r>
      <w:r w:rsidR="00B351FF" w:rsidRPr="000824B1">
        <w:rPr>
          <w:lang w:val="id-ID"/>
        </w:rPr>
        <w:t xml:space="preserve">atau </w:t>
      </w:r>
      <w:proofErr w:type="spellStart"/>
      <w:r w:rsidR="00B351FF" w:rsidRPr="000824B1">
        <w:rPr>
          <w:i/>
          <w:iCs/>
          <w:lang w:val="id-ID"/>
        </w:rPr>
        <w:t>Logically</w:t>
      </w:r>
      <w:proofErr w:type="spellEnd"/>
      <w:r w:rsidR="00B351FF" w:rsidRPr="000824B1">
        <w:rPr>
          <w:i/>
          <w:iCs/>
          <w:lang w:val="id-ID"/>
        </w:rPr>
        <w:t xml:space="preserve"> </w:t>
      </w:r>
      <w:proofErr w:type="spellStart"/>
      <w:r w:rsidR="00B351FF" w:rsidRPr="000824B1">
        <w:rPr>
          <w:i/>
          <w:iCs/>
          <w:lang w:val="id-ID"/>
        </w:rPr>
        <w:t>Qualified</w:t>
      </w:r>
      <w:proofErr w:type="spellEnd"/>
      <w:r w:rsidR="00B351FF" w:rsidRPr="000824B1">
        <w:rPr>
          <w:i/>
          <w:iCs/>
          <w:lang w:val="id-ID"/>
        </w:rPr>
        <w:t xml:space="preserve"> Data </w:t>
      </w:r>
      <w:proofErr w:type="spellStart"/>
      <w:r w:rsidR="00B351FF" w:rsidRPr="000824B1">
        <w:rPr>
          <w:i/>
          <w:iCs/>
          <w:lang w:val="id-ID"/>
        </w:rPr>
        <w:t>Types</w:t>
      </w:r>
      <w:proofErr w:type="spellEnd"/>
      <w:r w:rsidR="00B351FF" w:rsidRPr="000824B1">
        <w:rPr>
          <w:i/>
          <w:iCs/>
          <w:lang w:val="id-ID"/>
        </w:rPr>
        <w:t xml:space="preserve"> </w:t>
      </w:r>
      <w:r w:rsidR="00582B79" w:rsidRPr="000824B1">
        <w:rPr>
          <w:lang w:val="id-ID"/>
        </w:rPr>
        <w:t xml:space="preserve">adalah sebuah sistem yang </w:t>
      </w:r>
      <w:r w:rsidR="002F5FCB" w:rsidRPr="000824B1">
        <w:rPr>
          <w:lang w:val="id-ID"/>
        </w:rPr>
        <w:t>mengombinasikan</w:t>
      </w:r>
      <w:r w:rsidR="00582B79" w:rsidRPr="000824B1">
        <w:rPr>
          <w:lang w:val="id-ID"/>
        </w:rPr>
        <w:t xml:space="preserve"> inferensi tipe </w:t>
      </w:r>
      <w:proofErr w:type="spellStart"/>
      <w:r w:rsidR="00582B79" w:rsidRPr="000824B1">
        <w:rPr>
          <w:i/>
          <w:iCs/>
          <w:lang w:val="id-ID"/>
        </w:rPr>
        <w:t>Hindley-Milner</w:t>
      </w:r>
      <w:proofErr w:type="spellEnd"/>
      <w:r w:rsidR="00582B79" w:rsidRPr="000824B1">
        <w:rPr>
          <w:i/>
          <w:iCs/>
          <w:lang w:val="id-ID"/>
        </w:rPr>
        <w:t xml:space="preserve"> </w:t>
      </w:r>
      <w:r w:rsidR="00582B79" w:rsidRPr="000824B1">
        <w:rPr>
          <w:lang w:val="id-ID"/>
        </w:rPr>
        <w:t xml:space="preserve">dengan </w:t>
      </w:r>
      <w:proofErr w:type="spellStart"/>
      <w:r w:rsidR="00582B79" w:rsidRPr="000824B1">
        <w:rPr>
          <w:i/>
          <w:iCs/>
          <w:lang w:val="id-ID"/>
        </w:rPr>
        <w:t>Predicate</w:t>
      </w:r>
      <w:proofErr w:type="spellEnd"/>
      <w:r w:rsidR="00582B79" w:rsidRPr="000824B1">
        <w:rPr>
          <w:i/>
          <w:iCs/>
          <w:lang w:val="id-ID"/>
        </w:rPr>
        <w:t xml:space="preserve"> </w:t>
      </w:r>
      <w:proofErr w:type="spellStart"/>
      <w:r w:rsidR="00582B79" w:rsidRPr="000824B1">
        <w:rPr>
          <w:i/>
          <w:iCs/>
          <w:lang w:val="id-ID"/>
        </w:rPr>
        <w:t>Abstraction</w:t>
      </w:r>
      <w:proofErr w:type="spellEnd"/>
      <w:r w:rsidR="00582B79" w:rsidRPr="000824B1">
        <w:rPr>
          <w:i/>
          <w:iCs/>
          <w:lang w:val="id-ID"/>
        </w:rPr>
        <w:t xml:space="preserve"> </w:t>
      </w:r>
      <w:r w:rsidR="00582B79" w:rsidRPr="000824B1">
        <w:rPr>
          <w:lang w:val="id-ID"/>
        </w:rPr>
        <w:t xml:space="preserve">untuk menghasilkan secara inferensi tipe secara otomatis yang bisa dicek secara mudah oleh </w:t>
      </w:r>
      <w:r w:rsidR="00582B79" w:rsidRPr="000824B1">
        <w:rPr>
          <w:i/>
          <w:iCs/>
          <w:lang w:val="id-ID"/>
        </w:rPr>
        <w:t xml:space="preserve">SMT </w:t>
      </w:r>
      <w:proofErr w:type="spellStart"/>
      <w:r w:rsidR="00582B79" w:rsidRPr="000824B1">
        <w:rPr>
          <w:i/>
          <w:iCs/>
          <w:lang w:val="id-ID"/>
        </w:rPr>
        <w:t>Solver</w:t>
      </w:r>
      <w:proofErr w:type="spellEnd"/>
      <w:r w:rsidR="00582B79" w:rsidRPr="000824B1">
        <w:rPr>
          <w:i/>
          <w:iCs/>
          <w:lang w:val="id-ID"/>
        </w:rPr>
        <w:t xml:space="preserve"> </w:t>
      </w:r>
      <w:r w:rsidR="00582B79" w:rsidRPr="000824B1">
        <w:rPr>
          <w:lang w:val="id-ID"/>
        </w:rPr>
        <w:t>otomatis</w:t>
      </w:r>
      <w:r w:rsidR="00582B79" w:rsidRPr="000824B1">
        <w:rPr>
          <w:i/>
          <w:iCs/>
          <w:lang w:val="id-ID"/>
        </w:rPr>
        <w:t xml:space="preserve"> </w:t>
      </w:r>
      <w:r w:rsidR="00582B79" w:rsidRPr="000824B1">
        <w:rPr>
          <w:lang w:val="id-ID"/>
        </w:rPr>
        <w:t xml:space="preserve">seperti Z3 atau CVC4. </w:t>
      </w:r>
      <w:proofErr w:type="spellStart"/>
      <w:r w:rsidR="002F5FCB" w:rsidRPr="000824B1">
        <w:rPr>
          <w:lang w:val="id-ID"/>
        </w:rPr>
        <w:t>Liquid</w:t>
      </w:r>
      <w:proofErr w:type="spellEnd"/>
      <w:r w:rsidR="002F5FCB" w:rsidRPr="000824B1">
        <w:rPr>
          <w:lang w:val="id-ID"/>
        </w:rPr>
        <w:t xml:space="preserve"> </w:t>
      </w:r>
      <w:proofErr w:type="spellStart"/>
      <w:r w:rsidR="002F5FCB" w:rsidRPr="000824B1">
        <w:rPr>
          <w:lang w:val="id-ID"/>
        </w:rPr>
        <w:t>Haskell</w:t>
      </w:r>
      <w:proofErr w:type="spellEnd"/>
      <w:r w:rsidR="002F5FCB" w:rsidRPr="000824B1">
        <w:rPr>
          <w:lang w:val="id-ID"/>
        </w:rPr>
        <w:t xml:space="preserve"> pada dasarnya melakukan konversi sebuah program </w:t>
      </w:r>
      <w:proofErr w:type="spellStart"/>
      <w:r w:rsidR="002F5FCB" w:rsidRPr="000824B1">
        <w:rPr>
          <w:lang w:val="id-ID"/>
        </w:rPr>
        <w:t>Haskell</w:t>
      </w:r>
      <w:proofErr w:type="spellEnd"/>
      <w:r w:rsidR="002F5FCB" w:rsidRPr="000824B1">
        <w:rPr>
          <w:lang w:val="id-ID"/>
        </w:rPr>
        <w:t xml:space="preserve"> menjadi </w:t>
      </w:r>
      <w:proofErr w:type="spellStart"/>
      <w:r w:rsidR="002F5FCB" w:rsidRPr="000824B1">
        <w:rPr>
          <w:i/>
          <w:iCs/>
          <w:lang w:val="id-ID"/>
        </w:rPr>
        <w:t>Liquid</w:t>
      </w:r>
      <w:proofErr w:type="spellEnd"/>
      <w:r w:rsidR="002F5FCB" w:rsidRPr="000824B1">
        <w:rPr>
          <w:i/>
          <w:iCs/>
          <w:lang w:val="id-ID"/>
        </w:rPr>
        <w:t xml:space="preserve"> </w:t>
      </w:r>
      <w:proofErr w:type="spellStart"/>
      <w:r w:rsidR="002F5FCB" w:rsidRPr="000824B1">
        <w:rPr>
          <w:i/>
          <w:iCs/>
          <w:lang w:val="id-ID"/>
        </w:rPr>
        <w:t>Types</w:t>
      </w:r>
      <w:proofErr w:type="spellEnd"/>
      <w:r w:rsidR="002F5FCB" w:rsidRPr="000824B1">
        <w:rPr>
          <w:i/>
          <w:iCs/>
          <w:lang w:val="id-ID"/>
        </w:rPr>
        <w:t xml:space="preserve"> </w:t>
      </w:r>
      <w:r w:rsidR="002F5FCB" w:rsidRPr="000824B1">
        <w:rPr>
          <w:lang w:val="id-ID"/>
        </w:rPr>
        <w:t xml:space="preserve">yang sesuai dengan karakteristik program untuk kemudian diberikan pada </w:t>
      </w:r>
      <w:r w:rsidR="002F5FCB" w:rsidRPr="000824B1">
        <w:rPr>
          <w:i/>
          <w:iCs/>
          <w:lang w:val="id-ID"/>
        </w:rPr>
        <w:t xml:space="preserve">SMT </w:t>
      </w:r>
      <w:proofErr w:type="spellStart"/>
      <w:r w:rsidR="002F5FCB" w:rsidRPr="000824B1">
        <w:rPr>
          <w:i/>
          <w:iCs/>
          <w:lang w:val="id-ID"/>
        </w:rPr>
        <w:t>Solver</w:t>
      </w:r>
      <w:proofErr w:type="spellEnd"/>
      <w:r w:rsidR="002F5FCB" w:rsidRPr="000824B1">
        <w:rPr>
          <w:i/>
          <w:iCs/>
          <w:lang w:val="id-ID"/>
        </w:rPr>
        <w:t xml:space="preserve"> </w:t>
      </w:r>
      <w:r w:rsidR="002F5FCB" w:rsidRPr="000824B1">
        <w:rPr>
          <w:lang w:val="id-ID"/>
        </w:rPr>
        <w:t xml:space="preserve">untuk dicek kebenarannya. Jika terjadi inkonsistensi pada </w:t>
      </w:r>
      <w:proofErr w:type="spellStart"/>
      <w:r w:rsidR="002F5FCB" w:rsidRPr="000824B1">
        <w:rPr>
          <w:i/>
          <w:iCs/>
          <w:lang w:val="id-ID"/>
        </w:rPr>
        <w:t>Liquid</w:t>
      </w:r>
      <w:proofErr w:type="spellEnd"/>
      <w:r w:rsidR="002F5FCB" w:rsidRPr="000824B1">
        <w:rPr>
          <w:i/>
          <w:iCs/>
          <w:lang w:val="id-ID"/>
        </w:rPr>
        <w:t xml:space="preserve"> </w:t>
      </w:r>
      <w:proofErr w:type="spellStart"/>
      <w:r w:rsidR="002F5FCB" w:rsidRPr="000824B1">
        <w:rPr>
          <w:i/>
          <w:iCs/>
          <w:lang w:val="id-ID"/>
        </w:rPr>
        <w:t>Types</w:t>
      </w:r>
      <w:proofErr w:type="spellEnd"/>
      <w:r w:rsidR="002F5FCB" w:rsidRPr="000824B1">
        <w:rPr>
          <w:i/>
          <w:iCs/>
          <w:lang w:val="id-ID"/>
        </w:rPr>
        <w:t xml:space="preserve"> </w:t>
      </w:r>
      <w:r w:rsidR="002F5FCB" w:rsidRPr="000824B1">
        <w:rPr>
          <w:lang w:val="id-ID"/>
        </w:rPr>
        <w:t xml:space="preserve">yang diterima maka bisa diputuskan bahwa program </w:t>
      </w:r>
      <w:proofErr w:type="spellStart"/>
      <w:r w:rsidR="002F5FCB" w:rsidRPr="000824B1">
        <w:rPr>
          <w:lang w:val="id-ID"/>
        </w:rPr>
        <w:t>Haskell</w:t>
      </w:r>
      <w:proofErr w:type="spellEnd"/>
      <w:r w:rsidR="002F5FCB" w:rsidRPr="000824B1">
        <w:rPr>
          <w:lang w:val="id-ID"/>
        </w:rPr>
        <w:t xml:space="preserve"> yang diberikan memiliki </w:t>
      </w:r>
      <w:proofErr w:type="spellStart"/>
      <w:r w:rsidR="002F5FCB" w:rsidRPr="000824B1">
        <w:rPr>
          <w:i/>
          <w:iCs/>
          <w:lang w:val="id-ID"/>
        </w:rPr>
        <w:t>bug</w:t>
      </w:r>
      <w:proofErr w:type="spellEnd"/>
      <w:r w:rsidR="002F5FCB" w:rsidRPr="000824B1">
        <w:rPr>
          <w:i/>
          <w:iCs/>
          <w:lang w:val="id-ID"/>
        </w:rPr>
        <w:t xml:space="preserve"> </w:t>
      </w:r>
      <w:r w:rsidR="002F5FCB" w:rsidRPr="000824B1">
        <w:rPr>
          <w:lang w:val="id-ID"/>
        </w:rPr>
        <w:t>yang mampu merusak konsistensi program.</w:t>
      </w:r>
    </w:p>
    <w:p w14:paraId="0DA29B02" w14:textId="77777777" w:rsidR="00CE3A0B" w:rsidRPr="000824B1" w:rsidRDefault="00CE3A0B" w:rsidP="00CE3A0B">
      <w:pPr>
        <w:pStyle w:val="Heading3"/>
        <w:rPr>
          <w:lang w:val="id-ID"/>
        </w:rPr>
      </w:pPr>
      <w:bookmarkStart w:id="27" w:name="_Toc66727726"/>
      <w:r w:rsidRPr="000824B1">
        <w:rPr>
          <w:lang w:val="id-ID"/>
        </w:rPr>
        <w:t xml:space="preserve">Sintaksis </w:t>
      </w:r>
      <w:proofErr w:type="spellStart"/>
      <w:r w:rsidRPr="000824B1">
        <w:rPr>
          <w:lang w:val="id-ID"/>
        </w:rPr>
        <w:t>Liquid</w:t>
      </w:r>
      <w:proofErr w:type="spellEnd"/>
      <w:r w:rsidRPr="000824B1">
        <w:rPr>
          <w:lang w:val="id-ID"/>
        </w:rPr>
        <w:t xml:space="preserve"> </w:t>
      </w:r>
      <w:proofErr w:type="spellStart"/>
      <w:r w:rsidRPr="000824B1">
        <w:rPr>
          <w:lang w:val="id-ID"/>
        </w:rPr>
        <w:t>Haskell</w:t>
      </w:r>
      <w:bookmarkEnd w:id="27"/>
      <w:proofErr w:type="spellEnd"/>
    </w:p>
    <w:p w14:paraId="0BA67DF5" w14:textId="10B2DD5B" w:rsidR="00C23ACB" w:rsidRPr="00C23ACB" w:rsidRDefault="00C23ACB" w:rsidP="00CE3A0B">
      <w:r>
        <w:t>&lt;Maybe change to talk about how to use in general&gt;</w:t>
      </w:r>
    </w:p>
    <w:p w14:paraId="231DDAE3" w14:textId="77777777" w:rsidR="00C23ACB" w:rsidRDefault="00C23ACB" w:rsidP="00CE3A0B">
      <w:pPr>
        <w:rPr>
          <w:lang w:val="id-ID"/>
        </w:rPr>
      </w:pPr>
    </w:p>
    <w:p w14:paraId="2DE92663" w14:textId="77777777" w:rsidR="00C23ACB" w:rsidRDefault="00C23ACB" w:rsidP="00CE3A0B">
      <w:pPr>
        <w:rPr>
          <w:lang w:val="id-ID"/>
        </w:rPr>
      </w:pPr>
    </w:p>
    <w:p w14:paraId="32215772" w14:textId="4B62F1F5" w:rsidR="00CE3A0B" w:rsidRPr="000824B1" w:rsidRDefault="00CE3A0B" w:rsidP="00CE3A0B">
      <w:pPr>
        <w:rPr>
          <w:lang w:val="id-ID"/>
        </w:rPr>
      </w:pPr>
      <w:r w:rsidRPr="000824B1">
        <w:rPr>
          <w:lang w:val="id-ID"/>
        </w:rPr>
        <w:t xml:space="preserve">Pada spesifikasi, jika parameter itu adalah masukan, maka kondisi bersifat sebagai </w:t>
      </w:r>
      <w:proofErr w:type="spellStart"/>
      <w:r w:rsidRPr="000824B1">
        <w:rPr>
          <w:i/>
          <w:iCs/>
          <w:lang w:val="id-ID"/>
        </w:rPr>
        <w:t>precondition</w:t>
      </w:r>
      <w:proofErr w:type="spellEnd"/>
      <w:r w:rsidRPr="000824B1">
        <w:rPr>
          <w:lang w:val="id-ID"/>
        </w:rPr>
        <w:t xml:space="preserve">. Berarti, fungsi tersebut tidak akan menerima parameter tersebut kecuali jika parameter tersebut mematuhi kondisi yang dituliskan. Jika parameter itu adalah keluaran, maka kondisi bersifat sebagai </w:t>
      </w:r>
      <w:proofErr w:type="spellStart"/>
      <w:r w:rsidRPr="000824B1">
        <w:rPr>
          <w:i/>
          <w:iCs/>
          <w:lang w:val="id-ID"/>
        </w:rPr>
        <w:t>postcondition</w:t>
      </w:r>
      <w:proofErr w:type="spellEnd"/>
      <w:r w:rsidRPr="000824B1">
        <w:rPr>
          <w:lang w:val="id-ID"/>
        </w:rPr>
        <w:t xml:space="preserve">. Kondisi ini menjamin bahwa keluaran program akan mengikuti kondisi yang sudah ditetapkan. </w:t>
      </w:r>
    </w:p>
    <w:p w14:paraId="44248156" w14:textId="77777777" w:rsidR="00CE3A0B" w:rsidRPr="000824B1" w:rsidRDefault="00CE3A0B" w:rsidP="00CE3A0B">
      <w:pPr>
        <w:rPr>
          <w:lang w:val="id-ID"/>
        </w:rPr>
      </w:pPr>
      <w:r w:rsidRPr="000824B1">
        <w:rPr>
          <w:lang w:val="id-ID"/>
        </w:rPr>
        <w:t>Misalkan ada sebuah fungsi pembalik yang akan mengubah angka negatif menjadi angka positif dan tidak menerima angka 0. Maka fungsi tersebut bersama spesifikasinya akan berbentuk seperti berikut:</w:t>
      </w:r>
    </w:p>
    <w:p w14:paraId="4782A0AD" w14:textId="77777777" w:rsidR="00CE3A0B" w:rsidRPr="000824B1" w:rsidRDefault="00CE3A0B" w:rsidP="00CE3A0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666600"/>
          <w:sz w:val="20"/>
          <w:szCs w:val="20"/>
        </w:rPr>
        <w:lastRenderedPageBreak/>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inverse</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proofErr w:type="spellStart"/>
      <w:r w:rsidRPr="000824B1">
        <w:rPr>
          <w:rFonts w:ascii="Courier New" w:hAnsi="Courier New" w:cs="Courier New"/>
          <w:color w:val="000000"/>
          <w:sz w:val="20"/>
          <w:szCs w:val="20"/>
        </w:rPr>
        <w:t>x</w:t>
      </w:r>
      <w:r w:rsidRPr="000824B1">
        <w:rPr>
          <w:rFonts w:ascii="Courier New" w:hAnsi="Courier New" w:cs="Courier New"/>
          <w:color w:val="666600"/>
          <w:sz w:val="20"/>
          <w:szCs w:val="20"/>
        </w:rPr>
        <w:t>:</w:t>
      </w:r>
      <w:r w:rsidRPr="000824B1">
        <w:rPr>
          <w:rFonts w:ascii="Courier New" w:hAnsi="Courier New" w:cs="Courier New"/>
          <w:color w:val="660066"/>
          <w:sz w:val="20"/>
          <w:szCs w:val="20"/>
        </w:rPr>
        <w:t>Int</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x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w:t>
      </w:r>
      <w:r w:rsidRPr="000824B1">
        <w:rPr>
          <w:rFonts w:ascii="Courier New" w:hAnsi="Courier New" w:cs="Courier New"/>
          <w:color w:val="006666"/>
          <w:sz w:val="20"/>
          <w:szCs w:val="20"/>
        </w:rPr>
        <w:t>0</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proofErr w:type="spellStart"/>
      <w:r w:rsidRPr="000824B1">
        <w:rPr>
          <w:rFonts w:ascii="Courier New" w:hAnsi="Courier New" w:cs="Courier New"/>
          <w:color w:val="000000"/>
          <w:sz w:val="20"/>
          <w:szCs w:val="20"/>
        </w:rPr>
        <w:t>v</w:t>
      </w:r>
      <w:r w:rsidRPr="000824B1">
        <w:rPr>
          <w:rFonts w:ascii="Courier New" w:hAnsi="Courier New" w:cs="Courier New"/>
          <w:color w:val="666600"/>
          <w:sz w:val="20"/>
          <w:szCs w:val="20"/>
        </w:rPr>
        <w:t>:</w:t>
      </w:r>
      <w:r w:rsidRPr="000824B1">
        <w:rPr>
          <w:rFonts w:ascii="Courier New" w:hAnsi="Courier New" w:cs="Courier New"/>
          <w:color w:val="660066"/>
          <w:sz w:val="20"/>
          <w:szCs w:val="20"/>
        </w:rPr>
        <w:t>Int</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v </w:t>
      </w:r>
      <w:r w:rsidRPr="000824B1">
        <w:rPr>
          <w:rFonts w:ascii="Courier New" w:hAnsi="Courier New" w:cs="Courier New"/>
          <w:color w:val="666600"/>
          <w:sz w:val="20"/>
          <w:szCs w:val="20"/>
        </w:rPr>
        <w:t>&lt;</w:t>
      </w:r>
      <w:r w:rsidRPr="000824B1">
        <w:rPr>
          <w:rFonts w:ascii="Courier New" w:hAnsi="Courier New" w:cs="Courier New"/>
          <w:color w:val="000000"/>
          <w:sz w:val="20"/>
          <w:szCs w:val="20"/>
        </w:rPr>
        <w:t xml:space="preserve"> </w:t>
      </w:r>
      <w:r w:rsidRPr="000824B1">
        <w:rPr>
          <w:rFonts w:ascii="Courier New" w:hAnsi="Courier New" w:cs="Courier New"/>
          <w:color w:val="006666"/>
          <w:sz w:val="20"/>
          <w:szCs w:val="20"/>
        </w:rPr>
        <w:t>0</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p>
    <w:p w14:paraId="795ADDEB" w14:textId="77777777" w:rsidR="00CE3A0B" w:rsidRPr="000824B1" w:rsidRDefault="00CE3A0B" w:rsidP="00CE3A0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inverse</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0066"/>
          <w:sz w:val="20"/>
          <w:szCs w:val="20"/>
        </w:rPr>
        <w:t>In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w:t>
      </w:r>
      <w:r w:rsidRPr="000824B1">
        <w:rPr>
          <w:rFonts w:ascii="Courier New" w:hAnsi="Courier New" w:cs="Courier New"/>
          <w:color w:val="660066"/>
          <w:sz w:val="20"/>
          <w:szCs w:val="20"/>
        </w:rPr>
        <w:t>Int</w:t>
      </w:r>
    </w:p>
    <w:p w14:paraId="2E006EBE" w14:textId="77777777" w:rsidR="00CE3A0B" w:rsidRPr="000824B1" w:rsidRDefault="00CE3A0B" w:rsidP="00CE3A0B">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inverse</w:t>
      </w:r>
      <w:proofErr w:type="spellEnd"/>
      <w:r w:rsidRPr="000824B1">
        <w:rPr>
          <w:rFonts w:ascii="Courier New" w:hAnsi="Courier New" w:cs="Courier New"/>
          <w:color w:val="000000"/>
          <w:sz w:val="20"/>
          <w:szCs w:val="20"/>
        </w:rPr>
        <w:t xml:space="preserve"> x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x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6666"/>
          <w:sz w:val="20"/>
          <w:szCs w:val="20"/>
        </w:rPr>
        <w:t>1</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
    <w:p w14:paraId="69DE3BA2" w14:textId="43405934" w:rsidR="00CE3A0B" w:rsidRDefault="00CE3A0B" w:rsidP="00CE3A0B">
      <w:pPr>
        <w:rPr>
          <w:lang w:val="id-ID"/>
        </w:rPr>
      </w:pPr>
      <w:r w:rsidRPr="000824B1">
        <w:rPr>
          <w:lang w:val="id-ID"/>
        </w:rPr>
        <w:t xml:space="preserve">Spesifikasi pada fungsi ini membatasi bahwa fungsi </w:t>
      </w:r>
      <w:proofErr w:type="spellStart"/>
      <w:r w:rsidRPr="000824B1">
        <w:rPr>
          <w:rFonts w:ascii="Courier New" w:hAnsi="Courier New" w:cs="Courier New"/>
          <w:lang w:val="id-ID"/>
        </w:rPr>
        <w:t>inverse</w:t>
      </w:r>
      <w:proofErr w:type="spellEnd"/>
      <w:r w:rsidRPr="000824B1">
        <w:rPr>
          <w:lang w:val="id-ID"/>
        </w:rPr>
        <w:t xml:space="preserve"> hanya menerima masukan dengan nilai lebih besar dari 0. Spesifikasi tersebut juga menjamin bahwa fungsi ini akan memberikan keluaran sebuah nilai yang lebih kecil dari 0.</w:t>
      </w:r>
    </w:p>
    <w:p w14:paraId="16AAFE27" w14:textId="4031173F" w:rsidR="0011197F" w:rsidRPr="000824B1" w:rsidRDefault="0011197F" w:rsidP="00CE3A0B">
      <w:pPr>
        <w:rPr>
          <w:lang w:val="id-ID"/>
        </w:rPr>
      </w:pPr>
      <w:r>
        <w:rPr>
          <w:noProof/>
          <w:lang w:val="id-ID"/>
        </w:rPr>
        <w:drawing>
          <wp:inline distT="0" distB="0" distL="0" distR="0" wp14:anchorId="3655B037" wp14:editId="16243936">
            <wp:extent cx="5039995" cy="5385435"/>
            <wp:effectExtent l="0" t="0" r="825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5039995" cy="5385435"/>
                    </a:xfrm>
                    <a:prstGeom prst="rect">
                      <a:avLst/>
                    </a:prstGeom>
                  </pic:spPr>
                </pic:pic>
              </a:graphicData>
            </a:graphic>
          </wp:inline>
        </w:drawing>
      </w:r>
    </w:p>
    <w:p w14:paraId="7707A7E6" w14:textId="058BBAF9" w:rsidR="00BE15A6" w:rsidRPr="000824B1" w:rsidRDefault="00BE15A6" w:rsidP="00172E8B">
      <w:pPr>
        <w:pStyle w:val="Heading3"/>
        <w:rPr>
          <w:lang w:val="id-ID"/>
        </w:rPr>
      </w:pPr>
      <w:bookmarkStart w:id="28" w:name="_Toc66727727"/>
      <w:r w:rsidRPr="000824B1">
        <w:rPr>
          <w:lang w:val="id-ID"/>
        </w:rPr>
        <w:t xml:space="preserve">Alur Kerja </w:t>
      </w:r>
      <w:proofErr w:type="spellStart"/>
      <w:r w:rsidRPr="000824B1">
        <w:rPr>
          <w:lang w:val="id-ID"/>
        </w:rPr>
        <w:t>Liquid</w:t>
      </w:r>
      <w:proofErr w:type="spellEnd"/>
      <w:r w:rsidRPr="000824B1">
        <w:rPr>
          <w:lang w:val="id-ID"/>
        </w:rPr>
        <w:t xml:space="preserve"> </w:t>
      </w:r>
      <w:proofErr w:type="spellStart"/>
      <w:r w:rsidRPr="000824B1">
        <w:rPr>
          <w:lang w:val="id-ID"/>
        </w:rPr>
        <w:t>Haskell</w:t>
      </w:r>
      <w:bookmarkEnd w:id="28"/>
      <w:proofErr w:type="spellEnd"/>
    </w:p>
    <w:p w14:paraId="5C9097F4" w14:textId="2ECBD11A" w:rsidR="00BE15A6" w:rsidRPr="000824B1" w:rsidRDefault="00E754AD" w:rsidP="00BE15A6">
      <w:pPr>
        <w:rPr>
          <w:lang w:val="id-ID"/>
        </w:rPr>
      </w:pPr>
      <w:r w:rsidRPr="000824B1">
        <w:rPr>
          <w:lang w:val="id-ID"/>
        </w:rPr>
        <w:t xml:space="preserve">Cara kerja </w:t>
      </w:r>
      <w:proofErr w:type="spellStart"/>
      <w:r w:rsidRPr="000824B1">
        <w:rPr>
          <w:lang w:val="id-ID"/>
        </w:rPr>
        <w:t>Liquid</w:t>
      </w:r>
      <w:proofErr w:type="spellEnd"/>
      <w:r w:rsidRPr="000824B1">
        <w:rPr>
          <w:lang w:val="id-ID"/>
        </w:rPr>
        <w:t xml:space="preserve"> </w:t>
      </w:r>
      <w:proofErr w:type="spellStart"/>
      <w:r w:rsidRPr="000824B1">
        <w:rPr>
          <w:lang w:val="id-ID"/>
        </w:rPr>
        <w:t>Haskell</w:t>
      </w:r>
      <w:proofErr w:type="spellEnd"/>
      <w:r w:rsidRPr="000824B1">
        <w:rPr>
          <w:lang w:val="id-ID"/>
        </w:rPr>
        <w:t xml:space="preserve"> secara sederhana telah dirangkum pada </w:t>
      </w:r>
      <w:r w:rsidRPr="000824B1">
        <w:rPr>
          <w:lang w:val="id-ID"/>
        </w:rPr>
        <w:fldChar w:fldCharType="begin"/>
      </w:r>
      <w:r w:rsidRPr="000824B1">
        <w:rPr>
          <w:lang w:val="id-ID"/>
        </w:rPr>
        <w:instrText xml:space="preserve"> REF _Ref66472749 \h </w:instrText>
      </w:r>
      <w:r w:rsidRPr="000824B1">
        <w:rPr>
          <w:lang w:val="id-ID"/>
        </w:rPr>
      </w:r>
      <w:r w:rsidRPr="000824B1">
        <w:rPr>
          <w:lang w:val="id-ID"/>
        </w:rPr>
        <w:fldChar w:fldCharType="separate"/>
      </w:r>
      <w:r w:rsidR="00D63C0F" w:rsidRPr="000824B1">
        <w:rPr>
          <w:lang w:val="id-ID"/>
        </w:rPr>
        <w:t xml:space="preserve">Gambar </w:t>
      </w:r>
      <w:r w:rsidR="00D63C0F">
        <w:rPr>
          <w:noProof/>
          <w:lang w:val="id-ID"/>
        </w:rPr>
        <w:t>II</w:t>
      </w:r>
      <w:r w:rsidR="00D63C0F" w:rsidRPr="000824B1">
        <w:rPr>
          <w:lang w:val="id-ID"/>
        </w:rPr>
        <w:t>.</w:t>
      </w:r>
      <w:r w:rsidR="00D63C0F">
        <w:rPr>
          <w:noProof/>
          <w:lang w:val="id-ID"/>
        </w:rPr>
        <w:t>1</w:t>
      </w:r>
      <w:r w:rsidRPr="000824B1">
        <w:rPr>
          <w:lang w:val="id-ID"/>
        </w:rPr>
        <w:fldChar w:fldCharType="end"/>
      </w:r>
      <w:r w:rsidRPr="000824B1">
        <w:rPr>
          <w:lang w:val="id-ID"/>
        </w:rPr>
        <w:t>.</w:t>
      </w:r>
    </w:p>
    <w:p w14:paraId="7A6550EF" w14:textId="77777777" w:rsidR="0077289B" w:rsidRPr="000824B1" w:rsidRDefault="0077289B" w:rsidP="0077289B">
      <w:pPr>
        <w:keepNext/>
        <w:rPr>
          <w:lang w:val="id-ID"/>
        </w:rPr>
      </w:pPr>
      <w:r w:rsidRPr="000824B1">
        <w:rPr>
          <w:noProof/>
          <w:lang w:val="id-ID"/>
        </w:rPr>
        <w:lastRenderedPageBreak/>
        <w:drawing>
          <wp:inline distT="0" distB="0" distL="0" distR="0" wp14:anchorId="7AA04F42" wp14:editId="30064FC8">
            <wp:extent cx="5039351" cy="1455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74821" cy="1465971"/>
                    </a:xfrm>
                    <a:prstGeom prst="rect">
                      <a:avLst/>
                    </a:prstGeom>
                  </pic:spPr>
                </pic:pic>
              </a:graphicData>
            </a:graphic>
          </wp:inline>
        </w:drawing>
      </w:r>
    </w:p>
    <w:p w14:paraId="1FEDEFAB" w14:textId="10C60863" w:rsidR="0077289B" w:rsidRPr="000824B1" w:rsidRDefault="0077289B" w:rsidP="00424DA9">
      <w:pPr>
        <w:pStyle w:val="Caption"/>
        <w:rPr>
          <w:lang w:val="id-ID"/>
        </w:rPr>
      </w:pPr>
      <w:bookmarkStart w:id="29" w:name="_Ref66472749"/>
      <w:bookmarkStart w:id="30" w:name="_Ref66472744"/>
      <w:bookmarkStart w:id="31" w:name="_Toc66727744"/>
      <w:r w:rsidRPr="000824B1">
        <w:rPr>
          <w:lang w:val="id-ID"/>
        </w:rPr>
        <w:t xml:space="preserve">Gambar </w:t>
      </w:r>
      <w:r w:rsidR="00C73774" w:rsidRPr="000824B1">
        <w:rPr>
          <w:lang w:val="id-ID"/>
        </w:rPr>
        <w:fldChar w:fldCharType="begin"/>
      </w:r>
      <w:r w:rsidR="00C73774" w:rsidRPr="000824B1">
        <w:rPr>
          <w:lang w:val="id-ID"/>
        </w:rPr>
        <w:instrText xml:space="preserve"> STYLEREF 1 \s </w:instrText>
      </w:r>
      <w:r w:rsidR="00C73774" w:rsidRPr="000824B1">
        <w:rPr>
          <w:lang w:val="id-ID"/>
        </w:rPr>
        <w:fldChar w:fldCharType="separate"/>
      </w:r>
      <w:r w:rsidR="00D63C0F">
        <w:rPr>
          <w:noProof/>
          <w:lang w:val="id-ID"/>
        </w:rPr>
        <w:t>II</w:t>
      </w:r>
      <w:r w:rsidR="00C73774" w:rsidRPr="000824B1">
        <w:rPr>
          <w:lang w:val="id-ID"/>
        </w:rPr>
        <w:fldChar w:fldCharType="end"/>
      </w:r>
      <w:r w:rsidR="00C73774" w:rsidRPr="000824B1">
        <w:rPr>
          <w:lang w:val="id-ID"/>
        </w:rPr>
        <w:t>.</w:t>
      </w:r>
      <w:r w:rsidR="00C73774" w:rsidRPr="000824B1">
        <w:rPr>
          <w:lang w:val="id-ID"/>
        </w:rPr>
        <w:fldChar w:fldCharType="begin"/>
      </w:r>
      <w:r w:rsidR="00C73774" w:rsidRPr="000824B1">
        <w:rPr>
          <w:lang w:val="id-ID"/>
        </w:rPr>
        <w:instrText xml:space="preserve"> SEQ Bagan \* ARABIC \s 1 </w:instrText>
      </w:r>
      <w:r w:rsidR="00C73774" w:rsidRPr="000824B1">
        <w:rPr>
          <w:lang w:val="id-ID"/>
        </w:rPr>
        <w:fldChar w:fldCharType="separate"/>
      </w:r>
      <w:r w:rsidR="00D63C0F">
        <w:rPr>
          <w:noProof/>
          <w:lang w:val="id-ID"/>
        </w:rPr>
        <w:t>1</w:t>
      </w:r>
      <w:r w:rsidR="00C73774" w:rsidRPr="000824B1">
        <w:rPr>
          <w:lang w:val="id-ID"/>
        </w:rPr>
        <w:fldChar w:fldCharType="end"/>
      </w:r>
      <w:bookmarkEnd w:id="29"/>
      <w:r w:rsidR="00806378" w:rsidRPr="000824B1">
        <w:rPr>
          <w:lang w:val="id-ID"/>
        </w:rPr>
        <w:t>.</w:t>
      </w:r>
      <w:r w:rsidRPr="000824B1">
        <w:rPr>
          <w:lang w:val="id-ID"/>
        </w:rPr>
        <w:t xml:space="preserve"> </w:t>
      </w:r>
      <w:proofErr w:type="spellStart"/>
      <w:r w:rsidRPr="000824B1">
        <w:rPr>
          <w:lang w:val="id-ID"/>
        </w:rPr>
        <w:t>Liquid</w:t>
      </w:r>
      <w:proofErr w:type="spellEnd"/>
      <w:r w:rsidRPr="000824B1">
        <w:rPr>
          <w:lang w:val="id-ID"/>
        </w:rPr>
        <w:t xml:space="preserve"> </w:t>
      </w:r>
      <w:proofErr w:type="spellStart"/>
      <w:r w:rsidRPr="000824B1">
        <w:rPr>
          <w:lang w:val="id-ID"/>
        </w:rPr>
        <w:t>Haskell</w:t>
      </w:r>
      <w:proofErr w:type="spellEnd"/>
      <w:r w:rsidRPr="000824B1">
        <w:rPr>
          <w:lang w:val="id-ID"/>
        </w:rPr>
        <w:t xml:space="preserve"> </w:t>
      </w:r>
      <w:proofErr w:type="spellStart"/>
      <w:r w:rsidRPr="000824B1">
        <w:rPr>
          <w:i/>
          <w:iCs/>
          <w:lang w:val="id-ID"/>
        </w:rPr>
        <w:t>Workflow</w:t>
      </w:r>
      <w:proofErr w:type="spellEnd"/>
      <w:r w:rsidR="00D64686" w:rsidRPr="000824B1">
        <w:rPr>
          <w:lang w:val="id-ID"/>
        </w:rPr>
        <w:t xml:space="preserve"> </w:t>
      </w:r>
      <w:r w:rsidR="00D64686" w:rsidRPr="000824B1">
        <w:rPr>
          <w:lang w:val="id-ID"/>
        </w:rPr>
        <w:fldChar w:fldCharType="begin" w:fldLock="1"/>
      </w:r>
      <w:r w:rsidR="00D64686" w:rsidRPr="000824B1">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00D64686" w:rsidRPr="000824B1">
        <w:rPr>
          <w:lang w:val="id-ID"/>
        </w:rPr>
        <w:fldChar w:fldCharType="separate"/>
      </w:r>
      <w:r w:rsidR="00D64686" w:rsidRPr="000824B1">
        <w:rPr>
          <w:noProof/>
          <w:lang w:val="id-ID"/>
        </w:rPr>
        <w:t>(Vazou et al., 2014)</w:t>
      </w:r>
      <w:bookmarkEnd w:id="31"/>
      <w:r w:rsidR="00D64686" w:rsidRPr="000824B1">
        <w:rPr>
          <w:lang w:val="id-ID"/>
        </w:rPr>
        <w:fldChar w:fldCharType="end"/>
      </w:r>
      <w:bookmarkEnd w:id="30"/>
    </w:p>
    <w:p w14:paraId="5D9A8579" w14:textId="186C0054" w:rsidR="007D348F" w:rsidRPr="000824B1" w:rsidRDefault="007D348F" w:rsidP="007D348F">
      <w:pPr>
        <w:pStyle w:val="Heading4"/>
        <w:rPr>
          <w:lang w:val="id-ID"/>
        </w:rPr>
      </w:pPr>
      <w:r w:rsidRPr="000824B1">
        <w:rPr>
          <w:lang w:val="id-ID"/>
        </w:rPr>
        <w:t>Program yang diverifikasi (</w:t>
      </w:r>
      <w:proofErr w:type="spellStart"/>
      <w:r w:rsidRPr="000824B1">
        <w:rPr>
          <w:i/>
          <w:iCs/>
          <w:lang w:val="id-ID"/>
        </w:rPr>
        <w:t>Source</w:t>
      </w:r>
      <w:proofErr w:type="spellEnd"/>
      <w:r w:rsidRPr="000824B1">
        <w:rPr>
          <w:lang w:val="id-ID"/>
        </w:rPr>
        <w:t>)</w:t>
      </w:r>
    </w:p>
    <w:p w14:paraId="02554D38" w14:textId="3C2C3B04" w:rsidR="00B71C0D" w:rsidRPr="000824B1" w:rsidRDefault="00E754AD" w:rsidP="00B71C0D">
      <w:pPr>
        <w:rPr>
          <w:lang w:val="id-ID"/>
        </w:rPr>
      </w:pPr>
      <w:proofErr w:type="spellStart"/>
      <w:r w:rsidRPr="000824B1">
        <w:rPr>
          <w:lang w:val="id-ID"/>
        </w:rPr>
        <w:t>Liquid</w:t>
      </w:r>
      <w:proofErr w:type="spellEnd"/>
      <w:r w:rsidRPr="000824B1">
        <w:rPr>
          <w:lang w:val="id-ID"/>
        </w:rPr>
        <w:t xml:space="preserve"> </w:t>
      </w:r>
      <w:proofErr w:type="spellStart"/>
      <w:r w:rsidRPr="000824B1">
        <w:rPr>
          <w:lang w:val="id-ID"/>
        </w:rPr>
        <w:t>Haskell</w:t>
      </w:r>
      <w:proofErr w:type="spellEnd"/>
      <w:r w:rsidRPr="000824B1">
        <w:rPr>
          <w:lang w:val="id-ID"/>
        </w:rPr>
        <w:t xml:space="preserve"> dapat menerima </w:t>
      </w:r>
      <w:proofErr w:type="spellStart"/>
      <w:r w:rsidRPr="000824B1">
        <w:rPr>
          <w:i/>
          <w:iCs/>
          <w:lang w:val="id-ID"/>
        </w:rPr>
        <w:t>file</w:t>
      </w:r>
      <w:proofErr w:type="spellEnd"/>
      <w:r w:rsidRPr="000824B1">
        <w:rPr>
          <w:i/>
          <w:iCs/>
          <w:lang w:val="id-ID"/>
        </w:rPr>
        <w:t xml:space="preserve"> </w:t>
      </w:r>
      <w:r w:rsidRPr="000824B1">
        <w:rPr>
          <w:lang w:val="id-ID"/>
        </w:rPr>
        <w:t xml:space="preserve">yang berisi program </w:t>
      </w:r>
      <w:proofErr w:type="spellStart"/>
      <w:r w:rsidRPr="000824B1">
        <w:rPr>
          <w:lang w:val="id-ID"/>
        </w:rPr>
        <w:t>Haskell</w:t>
      </w:r>
      <w:proofErr w:type="spellEnd"/>
      <w:r w:rsidRPr="000824B1">
        <w:rPr>
          <w:lang w:val="id-ID"/>
        </w:rPr>
        <w:t xml:space="preserve"> biasa. Program tersebut juga dapat ditambahkan dengan spesifikasi yang sudah dituliskan dalam format yang dikenali oleh </w:t>
      </w:r>
      <w:proofErr w:type="spellStart"/>
      <w:r w:rsidRPr="000824B1">
        <w:rPr>
          <w:lang w:val="id-ID"/>
        </w:rPr>
        <w:t>Liquid</w:t>
      </w:r>
      <w:proofErr w:type="spellEnd"/>
      <w:r w:rsidRPr="000824B1">
        <w:rPr>
          <w:lang w:val="id-ID"/>
        </w:rPr>
        <w:t xml:space="preserve"> </w:t>
      </w:r>
      <w:proofErr w:type="spellStart"/>
      <w:r w:rsidRPr="000824B1">
        <w:rPr>
          <w:lang w:val="id-ID"/>
        </w:rPr>
        <w:t>Haskell</w:t>
      </w:r>
      <w:proofErr w:type="spellEnd"/>
      <w:r w:rsidRPr="000824B1">
        <w:rPr>
          <w:lang w:val="id-ID"/>
        </w:rPr>
        <w:t xml:space="preserve">. Spesifikasi tersebut juga dapat dituliskan dalam </w:t>
      </w:r>
      <w:proofErr w:type="spellStart"/>
      <w:r w:rsidRPr="000824B1">
        <w:rPr>
          <w:i/>
          <w:lang w:val="id-ID"/>
        </w:rPr>
        <w:t>file</w:t>
      </w:r>
      <w:proofErr w:type="spellEnd"/>
      <w:r w:rsidRPr="000824B1">
        <w:rPr>
          <w:i/>
          <w:lang w:val="id-ID"/>
        </w:rPr>
        <w:t xml:space="preserve"> </w:t>
      </w:r>
      <w:r w:rsidRPr="000824B1">
        <w:rPr>
          <w:lang w:val="id-ID"/>
        </w:rPr>
        <w:t>terpisah.</w:t>
      </w:r>
      <w:r w:rsidR="006D6450" w:rsidRPr="000824B1">
        <w:rPr>
          <w:lang w:val="id-ID"/>
        </w:rPr>
        <w:t xml:space="preserve"> Jika spesifikasi tersebut dituliskan bersamaan dengan kode program, maka spesifikasi tersebut dituliskan dalam blok komentar </w:t>
      </w:r>
      <w:r w:rsidR="006D6450" w:rsidRPr="000824B1">
        <w:rPr>
          <w:rFonts w:ascii="Courier New" w:hAnsi="Courier New" w:cs="Courier New"/>
          <w:lang w:val="id-ID"/>
        </w:rPr>
        <w:t>{-@ @-}</w:t>
      </w:r>
      <w:r w:rsidR="006D6450" w:rsidRPr="000824B1">
        <w:rPr>
          <w:lang w:val="id-ID"/>
        </w:rPr>
        <w:t xml:space="preserve"> sehingga spesifikasi tersebut tidak akan mengganggu kompilasi program menjadi program </w:t>
      </w:r>
      <w:proofErr w:type="spellStart"/>
      <w:r w:rsidR="006D6450" w:rsidRPr="000824B1">
        <w:rPr>
          <w:lang w:val="id-ID"/>
        </w:rPr>
        <w:t>Haskell</w:t>
      </w:r>
      <w:proofErr w:type="spellEnd"/>
      <w:r w:rsidR="006D6450" w:rsidRPr="000824B1">
        <w:rPr>
          <w:lang w:val="id-ID"/>
        </w:rPr>
        <w:t xml:space="preserve"> biasa dengan menggunakan kompilator </w:t>
      </w:r>
      <w:proofErr w:type="spellStart"/>
      <w:r w:rsidR="006D6450" w:rsidRPr="000824B1">
        <w:rPr>
          <w:lang w:val="id-ID"/>
        </w:rPr>
        <w:t>Haskell</w:t>
      </w:r>
      <w:proofErr w:type="spellEnd"/>
      <w:r w:rsidR="006D6450" w:rsidRPr="000824B1">
        <w:rPr>
          <w:lang w:val="id-ID"/>
        </w:rPr>
        <w:t xml:space="preserve"> yang lain.</w:t>
      </w:r>
    </w:p>
    <w:p w14:paraId="5E673C19" w14:textId="3FB84D0A" w:rsidR="007D348F" w:rsidRPr="000824B1" w:rsidRDefault="007C7183" w:rsidP="007D348F">
      <w:pPr>
        <w:pStyle w:val="Heading4"/>
        <w:rPr>
          <w:lang w:val="id-ID"/>
        </w:rPr>
      </w:pPr>
      <w:r w:rsidRPr="000824B1">
        <w:rPr>
          <w:lang w:val="id-ID"/>
        </w:rPr>
        <w:t>Bahasa Perantara</w:t>
      </w:r>
      <w:r w:rsidR="007D348F" w:rsidRPr="000824B1">
        <w:rPr>
          <w:lang w:val="id-ID"/>
        </w:rPr>
        <w:t xml:space="preserve"> </w:t>
      </w:r>
      <w:proofErr w:type="spellStart"/>
      <w:r w:rsidR="007D348F" w:rsidRPr="000824B1">
        <w:rPr>
          <w:i/>
          <w:iCs/>
          <w:lang w:val="id-ID"/>
        </w:rPr>
        <w:t>Core</w:t>
      </w:r>
      <w:proofErr w:type="spellEnd"/>
      <w:r w:rsidR="00E41BF2" w:rsidRPr="000824B1">
        <w:rPr>
          <w:i/>
          <w:iCs/>
          <w:lang w:val="id-ID"/>
        </w:rPr>
        <w:t xml:space="preserve"> </w:t>
      </w:r>
    </w:p>
    <w:p w14:paraId="61712748" w14:textId="484DECB8" w:rsidR="00E41BF2" w:rsidRPr="000824B1" w:rsidRDefault="00E41BF2" w:rsidP="00E41BF2">
      <w:pPr>
        <w:rPr>
          <w:lang w:val="id-ID"/>
        </w:rPr>
      </w:pPr>
      <w:proofErr w:type="spellStart"/>
      <w:r w:rsidRPr="000824B1">
        <w:rPr>
          <w:i/>
          <w:iCs/>
          <w:lang w:val="id-ID"/>
        </w:rPr>
        <w:t>Core</w:t>
      </w:r>
      <w:proofErr w:type="spellEnd"/>
      <w:r w:rsidRPr="000824B1">
        <w:rPr>
          <w:i/>
          <w:iCs/>
          <w:lang w:val="id-ID"/>
        </w:rPr>
        <w:t xml:space="preserve"> </w:t>
      </w:r>
      <w:r w:rsidRPr="000824B1">
        <w:rPr>
          <w:lang w:val="id-ID"/>
        </w:rPr>
        <w:t xml:space="preserve">adalah sebuah </w:t>
      </w:r>
      <w:r w:rsidR="00E14DE3" w:rsidRPr="000824B1">
        <w:rPr>
          <w:lang w:val="id-ID"/>
        </w:rPr>
        <w:t xml:space="preserve">bahasa perantara </w:t>
      </w:r>
      <w:r w:rsidRPr="000824B1">
        <w:rPr>
          <w:lang w:val="id-ID"/>
        </w:rPr>
        <w:t xml:space="preserve">yang digunakan oleh GHC </w:t>
      </w:r>
      <w:r w:rsidR="00E14DE3" w:rsidRPr="000824B1">
        <w:rPr>
          <w:lang w:val="id-ID"/>
        </w:rPr>
        <w:t>(</w:t>
      </w:r>
      <w:proofErr w:type="spellStart"/>
      <w:r w:rsidR="00E14DE3" w:rsidRPr="000824B1">
        <w:rPr>
          <w:i/>
          <w:iCs/>
          <w:lang w:val="id-ID"/>
        </w:rPr>
        <w:t>Glorious</w:t>
      </w:r>
      <w:proofErr w:type="spellEnd"/>
      <w:r w:rsidR="00E14DE3" w:rsidRPr="000824B1">
        <w:rPr>
          <w:i/>
          <w:iCs/>
          <w:lang w:val="id-ID"/>
        </w:rPr>
        <w:t xml:space="preserve"> </w:t>
      </w:r>
      <w:proofErr w:type="spellStart"/>
      <w:r w:rsidR="00E14DE3" w:rsidRPr="000824B1">
        <w:rPr>
          <w:i/>
          <w:iCs/>
          <w:lang w:val="id-ID"/>
        </w:rPr>
        <w:t>Haskell</w:t>
      </w:r>
      <w:proofErr w:type="spellEnd"/>
      <w:r w:rsidR="00E14DE3" w:rsidRPr="000824B1">
        <w:rPr>
          <w:i/>
          <w:iCs/>
          <w:lang w:val="id-ID"/>
        </w:rPr>
        <w:t xml:space="preserve"> </w:t>
      </w:r>
      <w:proofErr w:type="spellStart"/>
      <w:r w:rsidR="00E14DE3" w:rsidRPr="000824B1">
        <w:rPr>
          <w:lang w:val="id-ID"/>
        </w:rPr>
        <w:t>Compiler</w:t>
      </w:r>
      <w:proofErr w:type="spellEnd"/>
      <w:r w:rsidR="00E14DE3" w:rsidRPr="000824B1">
        <w:rPr>
          <w:lang w:val="id-ID"/>
        </w:rPr>
        <w:t xml:space="preserve">) </w:t>
      </w:r>
      <w:r w:rsidRPr="000824B1">
        <w:rPr>
          <w:lang w:val="id-ID"/>
        </w:rPr>
        <w:t>untuk men</w:t>
      </w:r>
      <w:r w:rsidR="00E14DE3" w:rsidRPr="000824B1">
        <w:rPr>
          <w:lang w:val="id-ID"/>
        </w:rPr>
        <w:t xml:space="preserve">yatukan berbagai implementasi bahasa </w:t>
      </w:r>
      <w:proofErr w:type="spellStart"/>
      <w:r w:rsidR="00E14DE3" w:rsidRPr="000824B1">
        <w:rPr>
          <w:lang w:val="id-ID"/>
        </w:rPr>
        <w:t>Haskell</w:t>
      </w:r>
      <w:proofErr w:type="spellEnd"/>
      <w:r w:rsidR="00E14DE3" w:rsidRPr="000824B1">
        <w:rPr>
          <w:lang w:val="id-ID"/>
        </w:rPr>
        <w:t xml:space="preserve"> yang bermacam-macam menjadi sebuah bahasa yang padu dan singkat serta mudah untuk dikompilasi.</w:t>
      </w:r>
      <w:r w:rsidR="005E654F" w:rsidRPr="000824B1">
        <w:rPr>
          <w:lang w:val="id-ID"/>
        </w:rPr>
        <w:t xml:space="preserve"> Penggunaan bahasa </w:t>
      </w:r>
      <w:proofErr w:type="spellStart"/>
      <w:r w:rsidR="005E654F" w:rsidRPr="000824B1">
        <w:rPr>
          <w:i/>
          <w:iCs/>
          <w:lang w:val="id-ID"/>
        </w:rPr>
        <w:t>Core</w:t>
      </w:r>
      <w:proofErr w:type="spellEnd"/>
      <w:r w:rsidR="005E654F" w:rsidRPr="000824B1">
        <w:rPr>
          <w:i/>
          <w:iCs/>
          <w:lang w:val="id-ID"/>
        </w:rPr>
        <w:t xml:space="preserve"> </w:t>
      </w:r>
      <w:r w:rsidR="005E654F" w:rsidRPr="000824B1">
        <w:rPr>
          <w:lang w:val="id-ID"/>
        </w:rPr>
        <w:t xml:space="preserve">juga memudahkan pembuatan </w:t>
      </w:r>
      <w:proofErr w:type="spellStart"/>
      <w:r w:rsidR="005E654F" w:rsidRPr="000824B1">
        <w:rPr>
          <w:lang w:val="id-ID"/>
        </w:rPr>
        <w:t>Liquid</w:t>
      </w:r>
      <w:proofErr w:type="spellEnd"/>
      <w:r w:rsidR="005E654F" w:rsidRPr="000824B1">
        <w:rPr>
          <w:lang w:val="id-ID"/>
        </w:rPr>
        <w:t xml:space="preserve"> </w:t>
      </w:r>
      <w:proofErr w:type="spellStart"/>
      <w:r w:rsidR="005E654F" w:rsidRPr="000824B1">
        <w:rPr>
          <w:lang w:val="id-ID"/>
        </w:rPr>
        <w:t>Haskell</w:t>
      </w:r>
      <w:proofErr w:type="spellEnd"/>
      <w:r w:rsidR="005E654F" w:rsidRPr="000824B1">
        <w:rPr>
          <w:lang w:val="id-ID"/>
        </w:rPr>
        <w:t xml:space="preserve"> karena bahasa </w:t>
      </w:r>
      <w:proofErr w:type="spellStart"/>
      <w:r w:rsidR="005E654F" w:rsidRPr="000824B1">
        <w:rPr>
          <w:i/>
          <w:iCs/>
          <w:lang w:val="id-ID"/>
        </w:rPr>
        <w:t>Core</w:t>
      </w:r>
      <w:proofErr w:type="spellEnd"/>
      <w:r w:rsidR="005E654F" w:rsidRPr="000824B1">
        <w:rPr>
          <w:i/>
          <w:iCs/>
          <w:lang w:val="id-ID"/>
        </w:rPr>
        <w:t xml:space="preserve"> </w:t>
      </w:r>
      <w:r w:rsidR="005E654F" w:rsidRPr="000824B1">
        <w:rPr>
          <w:lang w:val="id-ID"/>
        </w:rPr>
        <w:t xml:space="preserve">didesain untuk memudahkan pengecekan tipe yang digunakan oleh kode sehingga dengan menggunakan bahasa </w:t>
      </w:r>
      <w:proofErr w:type="spellStart"/>
      <w:r w:rsidR="005E654F" w:rsidRPr="000824B1">
        <w:rPr>
          <w:i/>
          <w:iCs/>
          <w:lang w:val="id-ID"/>
        </w:rPr>
        <w:t>Core</w:t>
      </w:r>
      <w:proofErr w:type="spellEnd"/>
      <w:r w:rsidR="005E654F" w:rsidRPr="000824B1">
        <w:rPr>
          <w:i/>
          <w:iCs/>
          <w:lang w:val="id-ID"/>
        </w:rPr>
        <w:t xml:space="preserve"> </w:t>
      </w:r>
      <w:r w:rsidR="005E654F" w:rsidRPr="000824B1">
        <w:rPr>
          <w:lang w:val="id-ID"/>
        </w:rPr>
        <w:t xml:space="preserve">setengah pengecekan tipe yang harus dilakukan oleh </w:t>
      </w:r>
      <w:proofErr w:type="spellStart"/>
      <w:r w:rsidR="005E654F" w:rsidRPr="000824B1">
        <w:rPr>
          <w:lang w:val="id-ID"/>
        </w:rPr>
        <w:t>Liquid</w:t>
      </w:r>
      <w:proofErr w:type="spellEnd"/>
      <w:r w:rsidR="005E654F" w:rsidRPr="000824B1">
        <w:rPr>
          <w:lang w:val="id-ID"/>
        </w:rPr>
        <w:t xml:space="preserve"> </w:t>
      </w:r>
      <w:proofErr w:type="spellStart"/>
      <w:r w:rsidR="005E654F" w:rsidRPr="000824B1">
        <w:rPr>
          <w:lang w:val="id-ID"/>
        </w:rPr>
        <w:t>Haskell</w:t>
      </w:r>
      <w:proofErr w:type="spellEnd"/>
      <w:r w:rsidR="005E654F" w:rsidRPr="000824B1">
        <w:rPr>
          <w:lang w:val="id-ID"/>
        </w:rPr>
        <w:t xml:space="preserve"> sudah bisa dikerjakan oleh GHC secara langsung.</w:t>
      </w:r>
      <w:r w:rsidR="00C946DB" w:rsidRPr="000824B1">
        <w:rPr>
          <w:lang w:val="id-ID"/>
        </w:rPr>
        <w:t xml:space="preserve"> Oleh karena itu, </w:t>
      </w:r>
      <w:proofErr w:type="spellStart"/>
      <w:r w:rsidR="00C946DB" w:rsidRPr="000824B1">
        <w:rPr>
          <w:lang w:val="id-ID"/>
        </w:rPr>
        <w:t>Liquid</w:t>
      </w:r>
      <w:proofErr w:type="spellEnd"/>
      <w:r w:rsidR="00C946DB" w:rsidRPr="000824B1">
        <w:rPr>
          <w:lang w:val="id-ID"/>
        </w:rPr>
        <w:t xml:space="preserve"> </w:t>
      </w:r>
      <w:proofErr w:type="spellStart"/>
      <w:r w:rsidR="00C946DB" w:rsidRPr="000824B1">
        <w:rPr>
          <w:lang w:val="id-ID"/>
        </w:rPr>
        <w:t>Haskell</w:t>
      </w:r>
      <w:proofErr w:type="spellEnd"/>
      <w:r w:rsidR="00C946DB" w:rsidRPr="000824B1">
        <w:rPr>
          <w:lang w:val="id-ID"/>
        </w:rPr>
        <w:t xml:space="preserve"> memanfaatkan GHC untuk terlebih dahulu </w:t>
      </w:r>
      <w:r w:rsidR="00961389" w:rsidRPr="000824B1">
        <w:rPr>
          <w:lang w:val="id-ID"/>
        </w:rPr>
        <w:t>mengonversi</w:t>
      </w:r>
      <w:r w:rsidR="00C946DB" w:rsidRPr="000824B1">
        <w:rPr>
          <w:lang w:val="id-ID"/>
        </w:rPr>
        <w:t xml:space="preserve"> kode </w:t>
      </w:r>
      <w:proofErr w:type="spellStart"/>
      <w:r w:rsidR="00C946DB" w:rsidRPr="000824B1">
        <w:rPr>
          <w:lang w:val="id-ID"/>
        </w:rPr>
        <w:t>Haskell</w:t>
      </w:r>
      <w:proofErr w:type="spellEnd"/>
      <w:r w:rsidR="00C946DB" w:rsidRPr="000824B1">
        <w:rPr>
          <w:lang w:val="id-ID"/>
        </w:rPr>
        <w:t xml:space="preserve"> yang diterima menjadi kode dalam bahasa </w:t>
      </w:r>
      <w:proofErr w:type="spellStart"/>
      <w:r w:rsidR="00C946DB" w:rsidRPr="000824B1">
        <w:rPr>
          <w:i/>
          <w:iCs/>
          <w:lang w:val="id-ID"/>
        </w:rPr>
        <w:t>Core</w:t>
      </w:r>
      <w:proofErr w:type="spellEnd"/>
      <w:r w:rsidR="00C946DB" w:rsidRPr="000824B1">
        <w:rPr>
          <w:i/>
          <w:iCs/>
          <w:lang w:val="id-ID"/>
        </w:rPr>
        <w:t xml:space="preserve"> </w:t>
      </w:r>
      <w:r w:rsidR="00C946DB" w:rsidRPr="000824B1">
        <w:rPr>
          <w:lang w:val="id-ID"/>
        </w:rPr>
        <w:t xml:space="preserve">sebelum diproses lebih lanjut oleh </w:t>
      </w:r>
      <w:proofErr w:type="spellStart"/>
      <w:r w:rsidR="00C946DB" w:rsidRPr="000824B1">
        <w:rPr>
          <w:lang w:val="id-ID"/>
        </w:rPr>
        <w:t>Liquid</w:t>
      </w:r>
      <w:proofErr w:type="spellEnd"/>
      <w:r w:rsidR="00C946DB" w:rsidRPr="000824B1">
        <w:rPr>
          <w:lang w:val="id-ID"/>
        </w:rPr>
        <w:t xml:space="preserve"> </w:t>
      </w:r>
      <w:proofErr w:type="spellStart"/>
      <w:r w:rsidR="00C946DB" w:rsidRPr="000824B1">
        <w:rPr>
          <w:lang w:val="id-ID"/>
        </w:rPr>
        <w:t>Haskell</w:t>
      </w:r>
      <w:proofErr w:type="spellEnd"/>
      <w:r w:rsidR="00C946DB" w:rsidRPr="000824B1">
        <w:rPr>
          <w:lang w:val="id-ID"/>
        </w:rPr>
        <w:t xml:space="preserve"> sendiri. Keuntungan lain dari proses ini adalah dalam proses ini GHC juga mampu mengeliminasi program yang bukan merupakan program </w:t>
      </w:r>
      <w:proofErr w:type="spellStart"/>
      <w:r w:rsidR="00C946DB" w:rsidRPr="000824B1">
        <w:rPr>
          <w:lang w:val="id-ID"/>
        </w:rPr>
        <w:t>Haskell</w:t>
      </w:r>
      <w:proofErr w:type="spellEnd"/>
      <w:r w:rsidR="00C946DB" w:rsidRPr="000824B1">
        <w:rPr>
          <w:lang w:val="id-ID"/>
        </w:rPr>
        <w:t xml:space="preserve"> yang valid misalnya karena ada </w:t>
      </w:r>
      <w:r w:rsidR="00C946DB" w:rsidRPr="000824B1">
        <w:rPr>
          <w:lang w:val="id-ID"/>
        </w:rPr>
        <w:lastRenderedPageBreak/>
        <w:t xml:space="preserve">salah ketik dalam program sehingga kode yang akan ditangani oleh </w:t>
      </w:r>
      <w:proofErr w:type="spellStart"/>
      <w:r w:rsidR="00C946DB" w:rsidRPr="000824B1">
        <w:rPr>
          <w:lang w:val="id-ID"/>
        </w:rPr>
        <w:t>Liquid</w:t>
      </w:r>
      <w:proofErr w:type="spellEnd"/>
      <w:r w:rsidR="00C946DB" w:rsidRPr="000824B1">
        <w:rPr>
          <w:lang w:val="id-ID"/>
        </w:rPr>
        <w:t xml:space="preserve"> </w:t>
      </w:r>
      <w:proofErr w:type="spellStart"/>
      <w:r w:rsidR="00C946DB" w:rsidRPr="000824B1">
        <w:rPr>
          <w:lang w:val="id-ID"/>
        </w:rPr>
        <w:t>Haskell</w:t>
      </w:r>
      <w:proofErr w:type="spellEnd"/>
      <w:r w:rsidR="00C946DB" w:rsidRPr="000824B1">
        <w:rPr>
          <w:lang w:val="id-ID"/>
        </w:rPr>
        <w:t xml:space="preserve"> pasti merupakan kode yang sudah bisa dikompilasi menjadi sebuah program.</w:t>
      </w:r>
    </w:p>
    <w:p w14:paraId="14DC9B66" w14:textId="4848BFCB" w:rsidR="007D348F" w:rsidRPr="000824B1" w:rsidRDefault="007C7183" w:rsidP="007D348F">
      <w:pPr>
        <w:pStyle w:val="Heading4"/>
        <w:rPr>
          <w:u w:val="single"/>
          <w:lang w:val="id-ID"/>
        </w:rPr>
      </w:pPr>
      <w:r w:rsidRPr="000824B1">
        <w:rPr>
          <w:lang w:val="id-ID"/>
        </w:rPr>
        <w:t>Kalimat Logika sebagai Batasan (</w:t>
      </w:r>
      <w:proofErr w:type="spellStart"/>
      <w:r w:rsidR="007D348F" w:rsidRPr="000824B1">
        <w:rPr>
          <w:i/>
          <w:iCs/>
          <w:lang w:val="id-ID"/>
        </w:rPr>
        <w:t>Constraints</w:t>
      </w:r>
      <w:proofErr w:type="spellEnd"/>
      <w:r w:rsidRPr="000824B1">
        <w:rPr>
          <w:lang w:val="id-ID"/>
        </w:rPr>
        <w:t>)</w:t>
      </w:r>
    </w:p>
    <w:p w14:paraId="29DE7FB8" w14:textId="5D295C5E" w:rsidR="00F44F81" w:rsidRPr="000824B1" w:rsidRDefault="001B1834" w:rsidP="001B1834">
      <w:pPr>
        <w:rPr>
          <w:lang w:val="id-ID"/>
        </w:rPr>
      </w:pPr>
      <w:r w:rsidRPr="000824B1">
        <w:rPr>
          <w:lang w:val="id-ID"/>
        </w:rPr>
        <w:t>Pada tahap ini</w:t>
      </w:r>
      <w:r w:rsidR="00452270" w:rsidRPr="000824B1">
        <w:rPr>
          <w:lang w:val="id-ID"/>
        </w:rPr>
        <w:t xml:space="preserve"> </w:t>
      </w:r>
      <w:proofErr w:type="spellStart"/>
      <w:r w:rsidR="00452270" w:rsidRPr="000824B1">
        <w:rPr>
          <w:i/>
          <w:iCs/>
          <w:lang w:val="id-ID"/>
        </w:rPr>
        <w:t>constraints</w:t>
      </w:r>
      <w:proofErr w:type="spellEnd"/>
      <w:r w:rsidR="00452270" w:rsidRPr="000824B1">
        <w:rPr>
          <w:i/>
          <w:iCs/>
          <w:lang w:val="id-ID"/>
        </w:rPr>
        <w:t xml:space="preserve"> </w:t>
      </w:r>
      <w:r w:rsidR="00452270" w:rsidRPr="000824B1">
        <w:rPr>
          <w:lang w:val="id-ID"/>
        </w:rPr>
        <w:t xml:space="preserve">atau batasan diberikan kepada berbagai variabel yang digunakan dalam kode </w:t>
      </w:r>
      <w:proofErr w:type="spellStart"/>
      <w:r w:rsidR="00452270" w:rsidRPr="000824B1">
        <w:rPr>
          <w:i/>
          <w:iCs/>
          <w:lang w:val="id-ID"/>
        </w:rPr>
        <w:t>Core</w:t>
      </w:r>
      <w:proofErr w:type="spellEnd"/>
      <w:r w:rsidR="00452270" w:rsidRPr="000824B1">
        <w:rPr>
          <w:i/>
          <w:iCs/>
          <w:lang w:val="id-ID"/>
        </w:rPr>
        <w:t xml:space="preserve"> </w:t>
      </w:r>
      <w:r w:rsidR="00452270" w:rsidRPr="000824B1">
        <w:rPr>
          <w:lang w:val="id-ID"/>
        </w:rPr>
        <w:t xml:space="preserve">dalam bentuk </w:t>
      </w:r>
      <w:proofErr w:type="spellStart"/>
      <w:r w:rsidR="00452270" w:rsidRPr="000824B1">
        <w:rPr>
          <w:i/>
          <w:iCs/>
          <w:lang w:val="id-ID"/>
        </w:rPr>
        <w:t>Liquid</w:t>
      </w:r>
      <w:proofErr w:type="spellEnd"/>
      <w:r w:rsidR="00452270" w:rsidRPr="000824B1">
        <w:rPr>
          <w:i/>
          <w:iCs/>
          <w:lang w:val="id-ID"/>
        </w:rPr>
        <w:t xml:space="preserve"> </w:t>
      </w:r>
      <w:proofErr w:type="spellStart"/>
      <w:r w:rsidR="00452270" w:rsidRPr="000824B1">
        <w:rPr>
          <w:i/>
          <w:iCs/>
          <w:lang w:val="id-ID"/>
        </w:rPr>
        <w:t>Types</w:t>
      </w:r>
      <w:proofErr w:type="spellEnd"/>
      <w:r w:rsidR="00452270" w:rsidRPr="000824B1">
        <w:rPr>
          <w:lang w:val="id-ID"/>
        </w:rPr>
        <w:t xml:space="preserve">. </w:t>
      </w:r>
      <w:r w:rsidR="00BF11CF" w:rsidRPr="000824B1">
        <w:rPr>
          <w:lang w:val="id-ID"/>
        </w:rPr>
        <w:t xml:space="preserve"> </w:t>
      </w:r>
      <w:r w:rsidR="00452270" w:rsidRPr="000824B1">
        <w:rPr>
          <w:lang w:val="id-ID"/>
        </w:rPr>
        <w:t xml:space="preserve">Batasan-batasan ini didesain untuk mampu untuk menerangkan </w:t>
      </w:r>
      <w:r w:rsidR="003D6928" w:rsidRPr="000824B1">
        <w:rPr>
          <w:lang w:val="id-ID"/>
        </w:rPr>
        <w:t>karakteristik</w:t>
      </w:r>
      <w:r w:rsidR="00452270" w:rsidRPr="000824B1">
        <w:rPr>
          <w:lang w:val="id-ID"/>
        </w:rPr>
        <w:t xml:space="preserve"> program dengan menggunakan jumlah kalimat logika yang sesedikit mungkin. </w:t>
      </w:r>
      <w:r w:rsidR="00BF11CF" w:rsidRPr="000824B1">
        <w:rPr>
          <w:lang w:val="id-ID"/>
        </w:rPr>
        <w:t xml:space="preserve">Misalnya, </w:t>
      </w:r>
      <w:r w:rsidR="00F44F81" w:rsidRPr="000824B1">
        <w:rPr>
          <w:lang w:val="id-ID"/>
        </w:rPr>
        <w:t xml:space="preserve">untuk </w:t>
      </w:r>
      <w:r w:rsidR="00BF11CF" w:rsidRPr="000824B1">
        <w:rPr>
          <w:lang w:val="id-ID"/>
        </w:rPr>
        <w:t xml:space="preserve">kode </w:t>
      </w:r>
      <w:r w:rsidR="00BF11CF" w:rsidRPr="000824B1">
        <w:rPr>
          <w:rFonts w:ascii="Courier New" w:hAnsi="Courier New" w:cs="Courier New"/>
          <w:lang w:val="id-ID"/>
        </w:rPr>
        <w:t xml:space="preserve">y = </w:t>
      </w:r>
      <w:proofErr w:type="spellStart"/>
      <w:r w:rsidR="00BF11CF" w:rsidRPr="000824B1">
        <w:rPr>
          <w:rFonts w:ascii="Courier New" w:hAnsi="Courier New" w:cs="Courier New"/>
          <w:lang w:val="id-ID"/>
        </w:rPr>
        <w:t>if</w:t>
      </w:r>
      <w:proofErr w:type="spellEnd"/>
      <w:r w:rsidR="00BF11CF" w:rsidRPr="000824B1">
        <w:rPr>
          <w:rFonts w:ascii="Courier New" w:hAnsi="Courier New" w:cs="Courier New"/>
          <w:lang w:val="id-ID"/>
        </w:rPr>
        <w:t xml:space="preserve"> x &gt; 0 </w:t>
      </w:r>
      <w:proofErr w:type="spellStart"/>
      <w:r w:rsidR="00BF11CF" w:rsidRPr="000824B1">
        <w:rPr>
          <w:rFonts w:ascii="Courier New" w:hAnsi="Courier New" w:cs="Courier New"/>
          <w:lang w:val="id-ID"/>
        </w:rPr>
        <w:t>then</w:t>
      </w:r>
      <w:proofErr w:type="spellEnd"/>
      <w:r w:rsidR="00BF11CF" w:rsidRPr="000824B1">
        <w:rPr>
          <w:rFonts w:ascii="Courier New" w:hAnsi="Courier New" w:cs="Courier New"/>
          <w:lang w:val="id-ID"/>
        </w:rPr>
        <w:t xml:space="preserve"> x</w:t>
      </w:r>
      <w:r w:rsidR="00263A1A" w:rsidRPr="000824B1">
        <w:rPr>
          <w:rFonts w:ascii="Courier New" w:hAnsi="Courier New" w:cs="Courier New"/>
          <w:lang w:val="id-ID"/>
        </w:rPr>
        <w:t xml:space="preserve"> </w:t>
      </w:r>
      <w:proofErr w:type="spellStart"/>
      <w:r w:rsidR="00263A1A" w:rsidRPr="000824B1">
        <w:rPr>
          <w:rFonts w:ascii="Courier New" w:hAnsi="Courier New" w:cs="Courier New"/>
          <w:lang w:val="id-ID"/>
        </w:rPr>
        <w:t>else</w:t>
      </w:r>
      <w:proofErr w:type="spellEnd"/>
      <w:r w:rsidR="00263A1A" w:rsidRPr="000824B1">
        <w:rPr>
          <w:rFonts w:ascii="Courier New" w:hAnsi="Courier New" w:cs="Courier New"/>
          <w:lang w:val="id-ID"/>
        </w:rPr>
        <w:t xml:space="preserve"> 1</w:t>
      </w:r>
      <w:r w:rsidR="00F44F81" w:rsidRPr="000824B1">
        <w:rPr>
          <w:lang w:val="id-ID"/>
        </w:rPr>
        <w:t>, salah satu batasan yang bisa diberikan adalah kalimat logika yang menyatakan bahwa y pasti memiliki nilai lebih dari 0</w:t>
      </w:r>
      <w:r w:rsidR="00BF11CF" w:rsidRPr="000824B1">
        <w:rPr>
          <w:lang w:val="id-ID"/>
        </w:rPr>
        <w:t>.</w:t>
      </w:r>
    </w:p>
    <w:p w14:paraId="5BA8266A" w14:textId="44A14735" w:rsidR="00F65C75" w:rsidRPr="000824B1" w:rsidRDefault="001B1834" w:rsidP="006456A3">
      <w:pPr>
        <w:rPr>
          <w:lang w:val="id-ID"/>
        </w:rPr>
      </w:pPr>
      <w:proofErr w:type="spellStart"/>
      <w:r w:rsidRPr="000824B1">
        <w:rPr>
          <w:i/>
          <w:iCs/>
          <w:lang w:val="id-ID"/>
        </w:rPr>
        <w:t>Liquid</w:t>
      </w:r>
      <w:proofErr w:type="spellEnd"/>
      <w:r w:rsidRPr="000824B1">
        <w:rPr>
          <w:i/>
          <w:iCs/>
          <w:lang w:val="id-ID"/>
        </w:rPr>
        <w:t xml:space="preserve"> </w:t>
      </w:r>
      <w:proofErr w:type="spellStart"/>
      <w:r w:rsidRPr="000824B1">
        <w:rPr>
          <w:i/>
          <w:iCs/>
          <w:lang w:val="id-ID"/>
        </w:rPr>
        <w:t>Types</w:t>
      </w:r>
      <w:proofErr w:type="spellEnd"/>
      <w:r w:rsidRPr="000824B1">
        <w:rPr>
          <w:i/>
          <w:iCs/>
          <w:lang w:val="id-ID"/>
        </w:rPr>
        <w:t xml:space="preserve"> </w:t>
      </w:r>
      <w:r w:rsidRPr="000824B1">
        <w:rPr>
          <w:lang w:val="id-ID"/>
        </w:rPr>
        <w:t>memiliki format</w:t>
      </w:r>
      <w:r w:rsidRPr="000824B1">
        <w:rPr>
          <w:rFonts w:ascii="Courier New" w:hAnsi="Courier New" w:cs="Courier New"/>
          <w:lang w:val="id-ID"/>
        </w:rPr>
        <w:t xml:space="preserve"> {nama variabel: tipe | kondisi}</w:t>
      </w:r>
      <w:r w:rsidRPr="000824B1">
        <w:rPr>
          <w:lang w:val="id-ID"/>
        </w:rPr>
        <w:t xml:space="preserve">. Nama variabel bisa diisi apa pun dan akan menjadi nama variabel yang akan digunakan dalam penulisan kondisi. Nama variabel tersebut juga bisa direferensi oleh kondisi pada tipe-tipe selanjutnya dalam fungsi yang sama. Tipe merupakan tipe asli dari parameter tersebut. Kondisi adalah pembatasan yang dikenakan pada parameter tersebut. </w:t>
      </w:r>
      <w:r w:rsidR="00E809CE" w:rsidRPr="000824B1">
        <w:rPr>
          <w:lang w:val="id-ID"/>
        </w:rPr>
        <w:t>Jadi,</w:t>
      </w:r>
      <w:r w:rsidR="003A186A" w:rsidRPr="000824B1">
        <w:rPr>
          <w:lang w:val="id-ID"/>
        </w:rPr>
        <w:t xml:space="preserve"> misal</w:t>
      </w:r>
      <w:r w:rsidR="00E809CE" w:rsidRPr="000824B1">
        <w:rPr>
          <w:lang w:val="id-ID"/>
        </w:rPr>
        <w:t xml:space="preserve"> dari kode </w:t>
      </w:r>
      <w:r w:rsidR="00E809CE" w:rsidRPr="000824B1">
        <w:rPr>
          <w:rFonts w:ascii="Courier New" w:hAnsi="Courier New" w:cs="Courier New"/>
          <w:lang w:val="id-ID"/>
        </w:rPr>
        <w:t xml:space="preserve">y = </w:t>
      </w:r>
      <w:proofErr w:type="spellStart"/>
      <w:r w:rsidR="00E809CE" w:rsidRPr="000824B1">
        <w:rPr>
          <w:rFonts w:ascii="Courier New" w:hAnsi="Courier New" w:cs="Courier New"/>
          <w:lang w:val="id-ID"/>
        </w:rPr>
        <w:t>if</w:t>
      </w:r>
      <w:proofErr w:type="spellEnd"/>
      <w:r w:rsidR="00E809CE" w:rsidRPr="000824B1">
        <w:rPr>
          <w:rFonts w:ascii="Courier New" w:hAnsi="Courier New" w:cs="Courier New"/>
          <w:lang w:val="id-ID"/>
        </w:rPr>
        <w:t xml:space="preserve"> x &gt; 0 </w:t>
      </w:r>
      <w:proofErr w:type="spellStart"/>
      <w:r w:rsidR="00E809CE" w:rsidRPr="000824B1">
        <w:rPr>
          <w:rFonts w:ascii="Courier New" w:hAnsi="Courier New" w:cs="Courier New"/>
          <w:lang w:val="id-ID"/>
        </w:rPr>
        <w:t>then</w:t>
      </w:r>
      <w:proofErr w:type="spellEnd"/>
      <w:r w:rsidR="00E809CE" w:rsidRPr="000824B1">
        <w:rPr>
          <w:rFonts w:ascii="Courier New" w:hAnsi="Courier New" w:cs="Courier New"/>
          <w:lang w:val="id-ID"/>
        </w:rPr>
        <w:t xml:space="preserve"> x </w:t>
      </w:r>
      <w:proofErr w:type="spellStart"/>
      <w:r w:rsidR="00E809CE" w:rsidRPr="000824B1">
        <w:rPr>
          <w:rFonts w:ascii="Courier New" w:hAnsi="Courier New" w:cs="Courier New"/>
          <w:lang w:val="id-ID"/>
        </w:rPr>
        <w:t>else</w:t>
      </w:r>
      <w:proofErr w:type="spellEnd"/>
      <w:r w:rsidR="00E809CE" w:rsidRPr="000824B1">
        <w:rPr>
          <w:rFonts w:ascii="Courier New" w:hAnsi="Courier New" w:cs="Courier New"/>
          <w:lang w:val="id-ID"/>
        </w:rPr>
        <w:t xml:space="preserve"> 1 </w:t>
      </w:r>
      <w:r w:rsidR="00E809CE" w:rsidRPr="000824B1">
        <w:rPr>
          <w:lang w:val="id-ID"/>
        </w:rPr>
        <w:t xml:space="preserve">yang sudah disebutkan sebelumnya dapat didapatkan sebuah batasan </w:t>
      </w:r>
      <w:r w:rsidR="00E809CE" w:rsidRPr="000824B1">
        <w:rPr>
          <w:rFonts w:ascii="Courier New" w:hAnsi="Courier New" w:cs="Courier New"/>
          <w:lang w:val="id-ID"/>
        </w:rPr>
        <w:t>{y: Int | y &gt; 0}</w:t>
      </w:r>
      <w:r w:rsidR="00E809CE" w:rsidRPr="000824B1">
        <w:rPr>
          <w:lang w:val="id-ID"/>
        </w:rPr>
        <w:t>.</w:t>
      </w:r>
      <w:r w:rsidR="00AD592F" w:rsidRPr="000824B1">
        <w:rPr>
          <w:lang w:val="id-ID"/>
        </w:rPr>
        <w:t xml:space="preserve"> Contoh lain adalah </w:t>
      </w:r>
      <w:r w:rsidR="00A832E6" w:rsidRPr="000824B1">
        <w:rPr>
          <w:lang w:val="id-ID"/>
        </w:rPr>
        <w:t>kode</w:t>
      </w:r>
      <w:r w:rsidR="00AD592F" w:rsidRPr="000824B1">
        <w:rPr>
          <w:lang w:val="id-ID"/>
        </w:rPr>
        <w:t xml:space="preserve"> sederhana </w:t>
      </w:r>
      <w:r w:rsidR="00AD592F" w:rsidRPr="000824B1">
        <w:rPr>
          <w:rFonts w:ascii="Courier New" w:hAnsi="Courier New" w:cs="Courier New"/>
          <w:lang w:val="id-ID"/>
        </w:rPr>
        <w:t>bagi x y = x / y</w:t>
      </w:r>
      <w:r w:rsidR="00AD592F" w:rsidRPr="000824B1">
        <w:rPr>
          <w:lang w:val="id-ID"/>
        </w:rPr>
        <w:t xml:space="preserve"> </w:t>
      </w:r>
      <w:r w:rsidR="005150F7" w:rsidRPr="000824B1">
        <w:rPr>
          <w:lang w:val="id-ID"/>
        </w:rPr>
        <w:t>yang dari kode tersebut dapat</w:t>
      </w:r>
      <w:r w:rsidR="00AD592F" w:rsidRPr="000824B1">
        <w:rPr>
          <w:lang w:val="id-ID"/>
        </w:rPr>
        <w:t xml:space="preserve"> </w:t>
      </w:r>
      <w:r w:rsidR="005150F7" w:rsidRPr="000824B1">
        <w:rPr>
          <w:lang w:val="id-ID"/>
        </w:rPr>
        <w:t>diambil</w:t>
      </w:r>
      <w:r w:rsidR="00AD592F" w:rsidRPr="000824B1">
        <w:rPr>
          <w:lang w:val="id-ID"/>
        </w:rPr>
        <w:t xml:space="preserve"> batasan </w:t>
      </w:r>
      <w:r w:rsidR="00AD592F" w:rsidRPr="000824B1">
        <w:rPr>
          <w:rFonts w:ascii="Courier New" w:hAnsi="Courier New" w:cs="Courier New"/>
          <w:lang w:val="id-ID"/>
        </w:rPr>
        <w:t>{y: Int | y /= 0}</w:t>
      </w:r>
      <w:r w:rsidR="00AD592F" w:rsidRPr="000824B1">
        <w:rPr>
          <w:lang w:val="id-ID"/>
        </w:rPr>
        <w:t xml:space="preserve"> karena operasi pembagian tidak boleh memiliki penyebut yang bernilai sama dengan nol.</w:t>
      </w:r>
      <w:r w:rsidR="006456A3" w:rsidRPr="000824B1">
        <w:rPr>
          <w:lang w:val="id-ID"/>
        </w:rPr>
        <w:t xml:space="preserve"> </w:t>
      </w:r>
      <w:r w:rsidR="003C0C90" w:rsidRPr="000824B1">
        <w:rPr>
          <w:lang w:val="id-ID"/>
        </w:rPr>
        <w:t xml:space="preserve">Spesifikasi yang dituliskan dalam kode </w:t>
      </w:r>
      <w:proofErr w:type="spellStart"/>
      <w:r w:rsidR="003C0C90" w:rsidRPr="000824B1">
        <w:rPr>
          <w:lang w:val="id-ID"/>
        </w:rPr>
        <w:t>Haskell</w:t>
      </w:r>
      <w:proofErr w:type="spellEnd"/>
      <w:r w:rsidR="003C0C90" w:rsidRPr="000824B1">
        <w:rPr>
          <w:lang w:val="id-ID"/>
        </w:rPr>
        <w:t xml:space="preserve"> </w:t>
      </w:r>
      <w:r w:rsidR="006456A3" w:rsidRPr="000824B1">
        <w:rPr>
          <w:lang w:val="id-ID"/>
        </w:rPr>
        <w:t xml:space="preserve">merupakan serangkaian kalimat logika yang sudah ditulis dalam format </w:t>
      </w:r>
      <w:proofErr w:type="spellStart"/>
      <w:r w:rsidR="006456A3" w:rsidRPr="000824B1">
        <w:rPr>
          <w:i/>
          <w:iCs/>
          <w:lang w:val="id-ID"/>
        </w:rPr>
        <w:t>Liquid</w:t>
      </w:r>
      <w:proofErr w:type="spellEnd"/>
      <w:r w:rsidR="006456A3" w:rsidRPr="000824B1">
        <w:rPr>
          <w:i/>
          <w:iCs/>
          <w:lang w:val="id-ID"/>
        </w:rPr>
        <w:t xml:space="preserve"> </w:t>
      </w:r>
      <w:proofErr w:type="spellStart"/>
      <w:r w:rsidR="006456A3" w:rsidRPr="000824B1">
        <w:rPr>
          <w:i/>
          <w:iCs/>
          <w:lang w:val="id-ID"/>
        </w:rPr>
        <w:t>Types</w:t>
      </w:r>
      <w:proofErr w:type="spellEnd"/>
      <w:r w:rsidR="006456A3" w:rsidRPr="000824B1">
        <w:rPr>
          <w:i/>
          <w:iCs/>
          <w:lang w:val="id-ID"/>
        </w:rPr>
        <w:t xml:space="preserve"> </w:t>
      </w:r>
      <w:r w:rsidR="006456A3" w:rsidRPr="000824B1">
        <w:rPr>
          <w:lang w:val="id-ID"/>
        </w:rPr>
        <w:t xml:space="preserve">yang bisa ditambahkan pada serangkaian </w:t>
      </w:r>
      <w:proofErr w:type="spellStart"/>
      <w:r w:rsidR="006456A3" w:rsidRPr="000824B1">
        <w:rPr>
          <w:i/>
          <w:iCs/>
          <w:lang w:val="id-ID"/>
        </w:rPr>
        <w:t>Liquid</w:t>
      </w:r>
      <w:proofErr w:type="spellEnd"/>
      <w:r w:rsidR="006456A3" w:rsidRPr="000824B1">
        <w:rPr>
          <w:i/>
          <w:iCs/>
          <w:lang w:val="id-ID"/>
        </w:rPr>
        <w:t xml:space="preserve"> </w:t>
      </w:r>
      <w:proofErr w:type="spellStart"/>
      <w:r w:rsidR="006456A3" w:rsidRPr="000824B1">
        <w:rPr>
          <w:i/>
          <w:iCs/>
          <w:lang w:val="id-ID"/>
        </w:rPr>
        <w:t>Types</w:t>
      </w:r>
      <w:proofErr w:type="spellEnd"/>
      <w:r w:rsidR="006456A3" w:rsidRPr="000824B1">
        <w:rPr>
          <w:i/>
          <w:iCs/>
          <w:lang w:val="id-ID"/>
        </w:rPr>
        <w:t xml:space="preserve"> </w:t>
      </w:r>
      <w:r w:rsidR="006456A3" w:rsidRPr="000824B1">
        <w:rPr>
          <w:lang w:val="id-ID"/>
        </w:rPr>
        <w:t>yang sudah disarikan dari program itu sendiri untuk</w:t>
      </w:r>
      <w:r w:rsidR="00024E42" w:rsidRPr="000824B1">
        <w:rPr>
          <w:lang w:val="id-ID"/>
        </w:rPr>
        <w:t xml:space="preserve"> membantu pembuktian atau menambahkan pengujian konsistensi program terhadap hal tertentu yang diinginkan oleh pengguna.</w:t>
      </w:r>
    </w:p>
    <w:p w14:paraId="3CCC87C4" w14:textId="1F436D87" w:rsidR="001B1834" w:rsidRPr="000824B1" w:rsidRDefault="003D6928" w:rsidP="001B1834">
      <w:pPr>
        <w:rPr>
          <w:lang w:val="id-ID"/>
        </w:rPr>
      </w:pPr>
      <w:r w:rsidRPr="000824B1">
        <w:rPr>
          <w:lang w:val="id-ID"/>
        </w:rPr>
        <w:t xml:space="preserve">Sistem dasar dan aturan dari </w:t>
      </w:r>
      <w:proofErr w:type="spellStart"/>
      <w:r w:rsidRPr="000824B1">
        <w:rPr>
          <w:i/>
          <w:iCs/>
          <w:lang w:val="id-ID"/>
        </w:rPr>
        <w:t>Liquid</w:t>
      </w:r>
      <w:proofErr w:type="spellEnd"/>
      <w:r w:rsidRPr="000824B1">
        <w:rPr>
          <w:i/>
          <w:iCs/>
          <w:lang w:val="id-ID"/>
        </w:rPr>
        <w:t xml:space="preserve"> </w:t>
      </w:r>
      <w:proofErr w:type="spellStart"/>
      <w:r w:rsidRPr="000824B1">
        <w:rPr>
          <w:i/>
          <w:iCs/>
          <w:lang w:val="id-ID"/>
        </w:rPr>
        <w:t>Types</w:t>
      </w:r>
      <w:proofErr w:type="spellEnd"/>
      <w:r w:rsidRPr="000824B1">
        <w:rPr>
          <w:i/>
          <w:iCs/>
          <w:lang w:val="id-ID"/>
        </w:rPr>
        <w:t xml:space="preserve"> </w:t>
      </w:r>
      <w:r w:rsidRPr="000824B1">
        <w:rPr>
          <w:lang w:val="id-ID"/>
        </w:rPr>
        <w:t xml:space="preserve">dapat dilihat pada </w:t>
      </w:r>
      <w:r w:rsidR="003C0C90" w:rsidRPr="000824B1">
        <w:rPr>
          <w:lang w:val="id-ID"/>
        </w:rPr>
        <w:fldChar w:fldCharType="begin"/>
      </w:r>
      <w:r w:rsidR="003C0C90" w:rsidRPr="000824B1">
        <w:rPr>
          <w:lang w:val="id-ID"/>
        </w:rPr>
        <w:instrText xml:space="preserve"> REF _Ref66477733 \h </w:instrText>
      </w:r>
      <w:r w:rsidR="003C0C90" w:rsidRPr="000824B1">
        <w:rPr>
          <w:lang w:val="id-ID"/>
        </w:rPr>
      </w:r>
      <w:r w:rsidR="003C0C90" w:rsidRPr="000824B1">
        <w:rPr>
          <w:lang w:val="id-ID"/>
        </w:rPr>
        <w:fldChar w:fldCharType="separate"/>
      </w:r>
      <w:r w:rsidR="00D63C0F" w:rsidRPr="000824B1">
        <w:rPr>
          <w:lang w:val="id-ID"/>
        </w:rPr>
        <w:t xml:space="preserve">Gambar </w:t>
      </w:r>
      <w:r w:rsidR="00D63C0F">
        <w:rPr>
          <w:noProof/>
          <w:lang w:val="id-ID"/>
        </w:rPr>
        <w:t>II</w:t>
      </w:r>
      <w:r w:rsidR="00D63C0F" w:rsidRPr="000824B1">
        <w:rPr>
          <w:lang w:val="id-ID"/>
        </w:rPr>
        <w:t>.</w:t>
      </w:r>
      <w:r w:rsidR="00D63C0F">
        <w:rPr>
          <w:noProof/>
          <w:lang w:val="id-ID"/>
        </w:rPr>
        <w:t>2</w:t>
      </w:r>
      <w:r w:rsidR="003C0C90" w:rsidRPr="000824B1">
        <w:rPr>
          <w:lang w:val="id-ID"/>
        </w:rPr>
        <w:fldChar w:fldCharType="end"/>
      </w:r>
      <w:r w:rsidR="003C0C90" w:rsidRPr="000824B1">
        <w:rPr>
          <w:lang w:val="id-ID"/>
        </w:rPr>
        <w:t>.</w:t>
      </w:r>
      <w:r w:rsidR="00B65AFD" w:rsidRPr="000824B1">
        <w:rPr>
          <w:lang w:val="id-ID"/>
        </w:rPr>
        <w:t xml:space="preserve"> </w:t>
      </w:r>
      <w:r w:rsidRPr="000824B1">
        <w:rPr>
          <w:lang w:val="id-ID"/>
        </w:rPr>
        <w:t xml:space="preserve">Aturan ini ditetapkan untuk memastikan bahwa kalimat logika yang dihasilkan mampu diselesaikan oleh </w:t>
      </w:r>
      <w:r w:rsidRPr="000824B1">
        <w:rPr>
          <w:i/>
          <w:iCs/>
          <w:lang w:val="id-ID"/>
        </w:rPr>
        <w:t xml:space="preserve">SMT </w:t>
      </w:r>
      <w:proofErr w:type="spellStart"/>
      <w:r w:rsidRPr="000824B1">
        <w:rPr>
          <w:i/>
          <w:iCs/>
          <w:lang w:val="id-ID"/>
        </w:rPr>
        <w:t>Solver</w:t>
      </w:r>
      <w:proofErr w:type="spellEnd"/>
      <w:r w:rsidRPr="000824B1">
        <w:rPr>
          <w:i/>
          <w:iCs/>
          <w:lang w:val="id-ID"/>
        </w:rPr>
        <w:t xml:space="preserve"> </w:t>
      </w:r>
      <w:r w:rsidRPr="000824B1">
        <w:rPr>
          <w:lang w:val="id-ID"/>
        </w:rPr>
        <w:t xml:space="preserve">pada akhirnya (kalimat logika tidak </w:t>
      </w:r>
      <w:proofErr w:type="spellStart"/>
      <w:r w:rsidRPr="000824B1">
        <w:rPr>
          <w:i/>
          <w:iCs/>
          <w:lang w:val="id-ID"/>
        </w:rPr>
        <w:t>undecidable</w:t>
      </w:r>
      <w:proofErr w:type="spellEnd"/>
      <w:r w:rsidRPr="000824B1">
        <w:rPr>
          <w:lang w:val="id-ID"/>
        </w:rPr>
        <w:t xml:space="preserve">) serta mampu menerangkan berbagai karakteristik dari program seperti percabangan, </w:t>
      </w:r>
      <w:proofErr w:type="spellStart"/>
      <w:r w:rsidRPr="000824B1">
        <w:rPr>
          <w:i/>
          <w:iCs/>
          <w:lang w:val="id-ID"/>
        </w:rPr>
        <w:t>polymorphism</w:t>
      </w:r>
      <w:proofErr w:type="spellEnd"/>
      <w:r w:rsidRPr="000824B1">
        <w:rPr>
          <w:lang w:val="id-ID"/>
        </w:rPr>
        <w:t xml:space="preserve">, serta pengecekan </w:t>
      </w:r>
      <w:proofErr w:type="spellStart"/>
      <w:r w:rsidRPr="000824B1">
        <w:rPr>
          <w:i/>
          <w:iCs/>
          <w:lang w:val="id-ID"/>
        </w:rPr>
        <w:t>subtype</w:t>
      </w:r>
      <w:proofErr w:type="spellEnd"/>
      <w:r w:rsidRPr="000824B1">
        <w:rPr>
          <w:lang w:val="id-ID"/>
        </w:rPr>
        <w:t xml:space="preserve"> dalam program secara benar </w:t>
      </w:r>
      <w:r w:rsidRPr="000824B1">
        <w:rPr>
          <w:lang w:val="id-ID"/>
        </w:rPr>
        <w:lastRenderedPageBreak/>
        <w:fldChar w:fldCharType="begin" w:fldLock="1"/>
      </w:r>
      <w:r w:rsidR="00BE1518" w:rsidRPr="000824B1">
        <w:rPr>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0824B1">
        <w:rPr>
          <w:lang w:val="id-ID"/>
        </w:rPr>
        <w:fldChar w:fldCharType="separate"/>
      </w:r>
      <w:r w:rsidRPr="000824B1">
        <w:rPr>
          <w:noProof/>
          <w:lang w:val="id-ID"/>
        </w:rPr>
        <w:t>(Rondon et al., 2008)</w:t>
      </w:r>
      <w:r w:rsidRPr="000824B1">
        <w:rPr>
          <w:lang w:val="id-ID"/>
        </w:rPr>
        <w:fldChar w:fldCharType="end"/>
      </w:r>
      <w:r w:rsidRPr="000824B1">
        <w:rPr>
          <w:lang w:val="id-ID"/>
        </w:rPr>
        <w:t xml:space="preserve">. Kemudian aturan tersebut akan digunakan untuk memproduksi berbagai </w:t>
      </w:r>
      <w:proofErr w:type="spellStart"/>
      <w:r w:rsidRPr="000824B1">
        <w:rPr>
          <w:i/>
          <w:iCs/>
          <w:lang w:val="id-ID"/>
        </w:rPr>
        <w:t>Liquid</w:t>
      </w:r>
      <w:proofErr w:type="spellEnd"/>
      <w:r w:rsidRPr="000824B1">
        <w:rPr>
          <w:i/>
          <w:iCs/>
          <w:lang w:val="id-ID"/>
        </w:rPr>
        <w:t xml:space="preserve"> </w:t>
      </w:r>
      <w:proofErr w:type="spellStart"/>
      <w:r w:rsidRPr="000824B1">
        <w:rPr>
          <w:i/>
          <w:iCs/>
          <w:lang w:val="id-ID"/>
        </w:rPr>
        <w:t>Types</w:t>
      </w:r>
      <w:proofErr w:type="spellEnd"/>
      <w:r w:rsidRPr="000824B1">
        <w:rPr>
          <w:i/>
          <w:iCs/>
          <w:lang w:val="id-ID"/>
        </w:rPr>
        <w:t xml:space="preserve"> </w:t>
      </w:r>
      <w:r w:rsidR="00C73774" w:rsidRPr="000824B1">
        <w:rPr>
          <w:lang w:val="id-ID"/>
        </w:rPr>
        <w:t xml:space="preserve">yang sesuai dengan suatu program dalam algoritma yang </w:t>
      </w:r>
      <w:r w:rsidR="00751D69" w:rsidRPr="000824B1">
        <w:rPr>
          <w:lang w:val="id-ID"/>
        </w:rPr>
        <w:t>ditunjukkan</w:t>
      </w:r>
      <w:r w:rsidR="00C73774" w:rsidRPr="000824B1">
        <w:rPr>
          <w:lang w:val="id-ID"/>
        </w:rPr>
        <w:t xml:space="preserve"> pada </w:t>
      </w:r>
      <w:r w:rsidR="00621E05" w:rsidRPr="000824B1">
        <w:rPr>
          <w:lang w:val="id-ID"/>
        </w:rPr>
        <w:fldChar w:fldCharType="begin"/>
      </w:r>
      <w:r w:rsidR="00621E05" w:rsidRPr="000824B1">
        <w:rPr>
          <w:lang w:val="id-ID"/>
        </w:rPr>
        <w:instrText xml:space="preserve"> REF _Ref66543430 \h </w:instrText>
      </w:r>
      <w:r w:rsidR="00621E05" w:rsidRPr="000824B1">
        <w:rPr>
          <w:lang w:val="id-ID"/>
        </w:rPr>
      </w:r>
      <w:r w:rsidR="00621E05" w:rsidRPr="000824B1">
        <w:rPr>
          <w:lang w:val="id-ID"/>
        </w:rPr>
        <w:fldChar w:fldCharType="separate"/>
      </w:r>
      <w:r w:rsidR="00D63C0F" w:rsidRPr="000824B1">
        <w:rPr>
          <w:lang w:val="id-ID"/>
        </w:rPr>
        <w:t xml:space="preserve">Gambar </w:t>
      </w:r>
      <w:r w:rsidR="00D63C0F">
        <w:rPr>
          <w:noProof/>
          <w:lang w:val="id-ID"/>
        </w:rPr>
        <w:t>II</w:t>
      </w:r>
      <w:r w:rsidR="00D63C0F" w:rsidRPr="000824B1">
        <w:rPr>
          <w:lang w:val="id-ID"/>
        </w:rPr>
        <w:t>.</w:t>
      </w:r>
      <w:r w:rsidR="00D63C0F">
        <w:rPr>
          <w:noProof/>
          <w:lang w:val="id-ID"/>
        </w:rPr>
        <w:t>3</w:t>
      </w:r>
      <w:r w:rsidR="00621E05" w:rsidRPr="000824B1">
        <w:rPr>
          <w:lang w:val="id-ID"/>
        </w:rPr>
        <w:fldChar w:fldCharType="end"/>
      </w:r>
      <w:r w:rsidR="00621E05" w:rsidRPr="000824B1">
        <w:rPr>
          <w:lang w:val="id-ID"/>
        </w:rPr>
        <w:t>.</w:t>
      </w:r>
      <w:r w:rsidRPr="000824B1">
        <w:rPr>
          <w:i/>
          <w:iCs/>
          <w:lang w:val="id-ID"/>
        </w:rPr>
        <w:t xml:space="preserve"> </w:t>
      </w:r>
    </w:p>
    <w:p w14:paraId="56518854" w14:textId="75F71255" w:rsidR="00152DE2" w:rsidRPr="000824B1" w:rsidRDefault="00152DE2" w:rsidP="001B1834">
      <w:pPr>
        <w:rPr>
          <w:rFonts w:ascii="Courier New" w:hAnsi="Courier New" w:cs="Courier New"/>
          <w:lang w:val="id-ID"/>
        </w:rPr>
      </w:pPr>
      <w:r w:rsidRPr="000824B1">
        <w:rPr>
          <w:noProof/>
          <w:lang w:val="id-ID"/>
        </w:rPr>
        <w:drawing>
          <wp:inline distT="0" distB="0" distL="0" distR="0" wp14:anchorId="22874955" wp14:editId="49D85C16">
            <wp:extent cx="5010694" cy="545450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033317" cy="5479129"/>
                    </a:xfrm>
                    <a:prstGeom prst="rect">
                      <a:avLst/>
                    </a:prstGeom>
                  </pic:spPr>
                </pic:pic>
              </a:graphicData>
            </a:graphic>
          </wp:inline>
        </w:drawing>
      </w:r>
    </w:p>
    <w:p w14:paraId="4F68C38B" w14:textId="52E389C1" w:rsidR="006D6CBE" w:rsidRPr="000824B1" w:rsidRDefault="006D6CBE" w:rsidP="006D6CBE">
      <w:pPr>
        <w:keepNext/>
        <w:rPr>
          <w:lang w:val="id-ID"/>
        </w:rPr>
      </w:pPr>
      <w:r w:rsidRPr="000824B1">
        <w:rPr>
          <w:noProof/>
          <w:lang w:val="id-ID"/>
        </w:rPr>
        <w:lastRenderedPageBreak/>
        <w:drawing>
          <wp:inline distT="0" distB="0" distL="0" distR="0" wp14:anchorId="428510DC" wp14:editId="7E28955D">
            <wp:extent cx="5039995" cy="356743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039995" cy="3567430"/>
                    </a:xfrm>
                    <a:prstGeom prst="rect">
                      <a:avLst/>
                    </a:prstGeom>
                  </pic:spPr>
                </pic:pic>
              </a:graphicData>
            </a:graphic>
          </wp:inline>
        </w:drawing>
      </w:r>
    </w:p>
    <w:p w14:paraId="5143AF8B" w14:textId="2A19422C" w:rsidR="006D6CBE" w:rsidRPr="000824B1" w:rsidRDefault="006D6CBE" w:rsidP="006D6CBE">
      <w:pPr>
        <w:pStyle w:val="Caption"/>
        <w:rPr>
          <w:lang w:val="id-ID"/>
        </w:rPr>
      </w:pPr>
      <w:bookmarkStart w:id="32" w:name="_Ref66477733"/>
      <w:bookmarkStart w:id="33" w:name="_Toc66727745"/>
      <w:r w:rsidRPr="000824B1">
        <w:rPr>
          <w:lang w:val="id-ID"/>
        </w:rPr>
        <w:t xml:space="preserve">Gambar </w:t>
      </w:r>
      <w:r w:rsidR="00C73774" w:rsidRPr="000824B1">
        <w:rPr>
          <w:lang w:val="id-ID"/>
        </w:rPr>
        <w:fldChar w:fldCharType="begin"/>
      </w:r>
      <w:r w:rsidR="00C73774" w:rsidRPr="000824B1">
        <w:rPr>
          <w:lang w:val="id-ID"/>
        </w:rPr>
        <w:instrText xml:space="preserve"> STYLEREF 1 \s </w:instrText>
      </w:r>
      <w:r w:rsidR="00C73774" w:rsidRPr="000824B1">
        <w:rPr>
          <w:lang w:val="id-ID"/>
        </w:rPr>
        <w:fldChar w:fldCharType="separate"/>
      </w:r>
      <w:r w:rsidR="00D63C0F">
        <w:rPr>
          <w:noProof/>
          <w:lang w:val="id-ID"/>
        </w:rPr>
        <w:t>II</w:t>
      </w:r>
      <w:r w:rsidR="00C73774" w:rsidRPr="000824B1">
        <w:rPr>
          <w:lang w:val="id-ID"/>
        </w:rPr>
        <w:fldChar w:fldCharType="end"/>
      </w:r>
      <w:r w:rsidR="00C73774" w:rsidRPr="000824B1">
        <w:rPr>
          <w:lang w:val="id-ID"/>
        </w:rPr>
        <w:t>.</w:t>
      </w:r>
      <w:r w:rsidR="00C73774" w:rsidRPr="000824B1">
        <w:rPr>
          <w:lang w:val="id-ID"/>
        </w:rPr>
        <w:fldChar w:fldCharType="begin"/>
      </w:r>
      <w:r w:rsidR="00C73774" w:rsidRPr="000824B1">
        <w:rPr>
          <w:lang w:val="id-ID"/>
        </w:rPr>
        <w:instrText xml:space="preserve"> SEQ Bagan \* ARABIC \s 1 </w:instrText>
      </w:r>
      <w:r w:rsidR="00C73774" w:rsidRPr="000824B1">
        <w:rPr>
          <w:lang w:val="id-ID"/>
        </w:rPr>
        <w:fldChar w:fldCharType="separate"/>
      </w:r>
      <w:r w:rsidR="00D63C0F">
        <w:rPr>
          <w:noProof/>
          <w:lang w:val="id-ID"/>
        </w:rPr>
        <w:t>2</w:t>
      </w:r>
      <w:r w:rsidR="00C73774" w:rsidRPr="000824B1">
        <w:rPr>
          <w:lang w:val="id-ID"/>
        </w:rPr>
        <w:fldChar w:fldCharType="end"/>
      </w:r>
      <w:bookmarkEnd w:id="32"/>
      <w:r w:rsidRPr="000824B1">
        <w:rPr>
          <w:lang w:val="id-ID"/>
        </w:rPr>
        <w:t xml:space="preserve">. Aturan Pengecekan </w:t>
      </w:r>
      <w:proofErr w:type="spellStart"/>
      <w:r w:rsidRPr="000824B1">
        <w:rPr>
          <w:i/>
          <w:iCs/>
          <w:lang w:val="id-ID"/>
        </w:rPr>
        <w:t>Liquid</w:t>
      </w:r>
      <w:proofErr w:type="spellEnd"/>
      <w:r w:rsidRPr="000824B1">
        <w:rPr>
          <w:i/>
          <w:iCs/>
          <w:lang w:val="id-ID"/>
        </w:rPr>
        <w:t xml:space="preserve"> </w:t>
      </w:r>
      <w:proofErr w:type="spellStart"/>
      <w:r w:rsidRPr="000824B1">
        <w:rPr>
          <w:i/>
          <w:iCs/>
          <w:lang w:val="id-ID"/>
        </w:rPr>
        <w:t>Type</w:t>
      </w:r>
      <w:proofErr w:type="spellEnd"/>
      <w:r w:rsidR="00D64686" w:rsidRPr="000824B1">
        <w:rPr>
          <w:i/>
          <w:iCs/>
          <w:lang w:val="id-ID"/>
        </w:rPr>
        <w:t xml:space="preserve"> </w:t>
      </w:r>
      <w:r w:rsidR="00D64686" w:rsidRPr="000824B1">
        <w:rPr>
          <w:i/>
          <w:iCs/>
          <w:lang w:val="id-ID"/>
        </w:rPr>
        <w:fldChar w:fldCharType="begin" w:fldLock="1"/>
      </w:r>
      <w:r w:rsidR="00D64686" w:rsidRPr="000824B1">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00D64686" w:rsidRPr="000824B1">
        <w:rPr>
          <w:i/>
          <w:iCs/>
          <w:lang w:val="id-ID"/>
        </w:rPr>
        <w:fldChar w:fldCharType="separate"/>
      </w:r>
      <w:r w:rsidR="00D64686" w:rsidRPr="000824B1">
        <w:rPr>
          <w:iCs/>
          <w:noProof/>
          <w:lang w:val="id-ID"/>
        </w:rPr>
        <w:t>(Rondon et al., 2008)</w:t>
      </w:r>
      <w:bookmarkEnd w:id="33"/>
      <w:r w:rsidR="00D64686" w:rsidRPr="000824B1">
        <w:rPr>
          <w:i/>
          <w:iCs/>
          <w:lang w:val="id-ID"/>
        </w:rPr>
        <w:fldChar w:fldCharType="end"/>
      </w:r>
    </w:p>
    <w:p w14:paraId="6A8746C6" w14:textId="2D32F07A" w:rsidR="007D348F" w:rsidRPr="000824B1" w:rsidRDefault="00234B09" w:rsidP="007D348F">
      <w:pPr>
        <w:pStyle w:val="Heading4"/>
        <w:rPr>
          <w:lang w:val="id-ID"/>
        </w:rPr>
      </w:pPr>
      <w:r w:rsidRPr="000824B1">
        <w:rPr>
          <w:lang w:val="id-ID"/>
        </w:rPr>
        <w:t>Solusi dan Hasil</w:t>
      </w:r>
      <w:r w:rsidR="007C7183" w:rsidRPr="000824B1">
        <w:rPr>
          <w:lang w:val="id-ID"/>
        </w:rPr>
        <w:t xml:space="preserve"> (</w:t>
      </w:r>
      <w:r w:rsidR="007C7183" w:rsidRPr="000824B1">
        <w:rPr>
          <w:i/>
          <w:iCs/>
          <w:lang w:val="id-ID"/>
        </w:rPr>
        <w:t xml:space="preserve">Solution, </w:t>
      </w:r>
      <w:proofErr w:type="spellStart"/>
      <w:r w:rsidR="007C7183" w:rsidRPr="000824B1">
        <w:rPr>
          <w:i/>
          <w:iCs/>
          <w:lang w:val="id-ID"/>
        </w:rPr>
        <w:t>Types</w:t>
      </w:r>
      <w:proofErr w:type="spellEnd"/>
      <w:r w:rsidR="007C7183" w:rsidRPr="000824B1">
        <w:rPr>
          <w:i/>
          <w:iCs/>
          <w:lang w:val="id-ID"/>
        </w:rPr>
        <w:t xml:space="preserve">, </w:t>
      </w:r>
      <w:proofErr w:type="spellStart"/>
      <w:r w:rsidR="007C7183" w:rsidRPr="000824B1">
        <w:rPr>
          <w:i/>
          <w:iCs/>
          <w:lang w:val="id-ID"/>
        </w:rPr>
        <w:t>and</w:t>
      </w:r>
      <w:proofErr w:type="spellEnd"/>
      <w:r w:rsidR="007C7183" w:rsidRPr="000824B1">
        <w:rPr>
          <w:i/>
          <w:iCs/>
          <w:lang w:val="id-ID"/>
        </w:rPr>
        <w:t xml:space="preserve"> </w:t>
      </w:r>
      <w:proofErr w:type="spellStart"/>
      <w:r w:rsidR="007C7183" w:rsidRPr="000824B1">
        <w:rPr>
          <w:i/>
          <w:iCs/>
          <w:lang w:val="id-ID"/>
        </w:rPr>
        <w:t>Errors</w:t>
      </w:r>
      <w:proofErr w:type="spellEnd"/>
      <w:r w:rsidR="007C7183" w:rsidRPr="000824B1">
        <w:rPr>
          <w:lang w:val="id-ID"/>
        </w:rPr>
        <w:t>)</w:t>
      </w:r>
    </w:p>
    <w:p w14:paraId="761F21DE" w14:textId="6035DD8E" w:rsidR="007D348F" w:rsidRPr="000824B1" w:rsidRDefault="007C7183" w:rsidP="007D348F">
      <w:pPr>
        <w:rPr>
          <w:lang w:val="id-ID"/>
        </w:rPr>
      </w:pPr>
      <w:r w:rsidRPr="000824B1">
        <w:rPr>
          <w:lang w:val="id-ID"/>
        </w:rPr>
        <w:t xml:space="preserve">Pada akhirnya seluruh batasan yang dihasilkan dari tahap sebelumnya </w:t>
      </w:r>
      <w:proofErr w:type="spellStart"/>
      <w:r w:rsidRPr="000824B1">
        <w:rPr>
          <w:lang w:val="id-ID"/>
        </w:rPr>
        <w:t>disatukan</w:t>
      </w:r>
      <w:proofErr w:type="spellEnd"/>
      <w:r w:rsidRPr="000824B1">
        <w:rPr>
          <w:lang w:val="id-ID"/>
        </w:rPr>
        <w:t xml:space="preserve"> menjadi </w:t>
      </w:r>
      <w:proofErr w:type="spellStart"/>
      <w:r w:rsidRPr="000824B1">
        <w:rPr>
          <w:i/>
          <w:iCs/>
          <w:lang w:val="id-ID"/>
        </w:rPr>
        <w:t>Horn</w:t>
      </w:r>
      <w:proofErr w:type="spellEnd"/>
      <w:r w:rsidRPr="000824B1">
        <w:rPr>
          <w:i/>
          <w:iCs/>
          <w:lang w:val="id-ID"/>
        </w:rPr>
        <w:t xml:space="preserve"> </w:t>
      </w:r>
      <w:proofErr w:type="spellStart"/>
      <w:r w:rsidRPr="000824B1">
        <w:rPr>
          <w:i/>
          <w:iCs/>
          <w:lang w:val="id-ID"/>
        </w:rPr>
        <w:t>Clause</w:t>
      </w:r>
      <w:proofErr w:type="spellEnd"/>
      <w:r w:rsidRPr="000824B1">
        <w:rPr>
          <w:i/>
          <w:iCs/>
          <w:lang w:val="id-ID"/>
        </w:rPr>
        <w:t xml:space="preserve"> </w:t>
      </w:r>
      <w:r w:rsidRPr="000824B1">
        <w:rPr>
          <w:lang w:val="id-ID"/>
        </w:rPr>
        <w:t xml:space="preserve">atau kalimat logika dalam bentuk u ← (p </w:t>
      </w:r>
      <w:r w:rsidRPr="000824B1">
        <w:rPr>
          <w:rFonts w:ascii="Cambria Math" w:hAnsi="Cambria Math" w:cs="Cambria Math"/>
          <w:lang w:val="id-ID"/>
        </w:rPr>
        <w:t>∧</w:t>
      </w:r>
      <w:r w:rsidRPr="000824B1">
        <w:rPr>
          <w:lang w:val="id-ID"/>
        </w:rPr>
        <w:t xml:space="preserve"> q </w:t>
      </w:r>
      <w:r w:rsidRPr="000824B1">
        <w:rPr>
          <w:rFonts w:ascii="Cambria Math" w:hAnsi="Cambria Math" w:cs="Cambria Math"/>
          <w:lang w:val="id-ID"/>
        </w:rPr>
        <w:t>∧</w:t>
      </w:r>
      <w:r w:rsidRPr="000824B1">
        <w:rPr>
          <w:lang w:val="id-ID"/>
        </w:rPr>
        <w:t xml:space="preserve"> ... </w:t>
      </w:r>
      <w:r w:rsidRPr="000824B1">
        <w:rPr>
          <w:rFonts w:ascii="Cambria Math" w:hAnsi="Cambria Math" w:cs="Cambria Math"/>
          <w:lang w:val="id-ID"/>
        </w:rPr>
        <w:t>∧</w:t>
      </w:r>
      <w:r w:rsidRPr="000824B1">
        <w:rPr>
          <w:lang w:val="id-ID"/>
        </w:rPr>
        <w:t xml:space="preserve"> t) yang kemudian akan diselesaikan oleh algoritma </w:t>
      </w:r>
      <w:proofErr w:type="spellStart"/>
      <w:r w:rsidRPr="000824B1">
        <w:rPr>
          <w:i/>
          <w:iCs/>
          <w:lang w:val="id-ID"/>
        </w:rPr>
        <w:t>fixpoint</w:t>
      </w:r>
      <w:proofErr w:type="spellEnd"/>
      <w:r w:rsidRPr="000824B1">
        <w:rPr>
          <w:i/>
          <w:iCs/>
          <w:lang w:val="id-ID"/>
        </w:rPr>
        <w:t xml:space="preserve"> </w:t>
      </w:r>
      <w:r w:rsidRPr="000824B1">
        <w:rPr>
          <w:lang w:val="id-ID"/>
        </w:rPr>
        <w:t xml:space="preserve">yang </w:t>
      </w:r>
      <w:r w:rsidR="00C73774" w:rsidRPr="000824B1">
        <w:rPr>
          <w:lang w:val="id-ID"/>
        </w:rPr>
        <w:t>diterangkan dalam</w:t>
      </w:r>
      <w:r w:rsidR="00621E05" w:rsidRPr="000824B1">
        <w:rPr>
          <w:lang w:val="id-ID"/>
        </w:rPr>
        <w:t xml:space="preserve"> </w:t>
      </w:r>
      <w:r w:rsidR="00621E05" w:rsidRPr="000824B1">
        <w:rPr>
          <w:lang w:val="id-ID"/>
        </w:rPr>
        <w:fldChar w:fldCharType="begin"/>
      </w:r>
      <w:r w:rsidR="00621E05" w:rsidRPr="000824B1">
        <w:rPr>
          <w:lang w:val="id-ID"/>
        </w:rPr>
        <w:instrText xml:space="preserve"> REF _Ref66543430 \h </w:instrText>
      </w:r>
      <w:r w:rsidR="00621E05" w:rsidRPr="000824B1">
        <w:rPr>
          <w:lang w:val="id-ID"/>
        </w:rPr>
      </w:r>
      <w:r w:rsidR="00621E05" w:rsidRPr="000824B1">
        <w:rPr>
          <w:lang w:val="id-ID"/>
        </w:rPr>
        <w:fldChar w:fldCharType="separate"/>
      </w:r>
      <w:r w:rsidR="00D63C0F" w:rsidRPr="000824B1">
        <w:rPr>
          <w:lang w:val="id-ID"/>
        </w:rPr>
        <w:t xml:space="preserve">Gambar </w:t>
      </w:r>
      <w:r w:rsidR="00D63C0F">
        <w:rPr>
          <w:noProof/>
          <w:lang w:val="id-ID"/>
        </w:rPr>
        <w:t>II</w:t>
      </w:r>
      <w:r w:rsidR="00D63C0F" w:rsidRPr="000824B1">
        <w:rPr>
          <w:lang w:val="id-ID"/>
        </w:rPr>
        <w:t>.</w:t>
      </w:r>
      <w:r w:rsidR="00D63C0F">
        <w:rPr>
          <w:noProof/>
          <w:lang w:val="id-ID"/>
        </w:rPr>
        <w:t>3</w:t>
      </w:r>
      <w:r w:rsidR="00621E05" w:rsidRPr="000824B1">
        <w:rPr>
          <w:lang w:val="id-ID"/>
        </w:rPr>
        <w:fldChar w:fldCharType="end"/>
      </w:r>
      <w:r w:rsidR="00621E05" w:rsidRPr="000824B1">
        <w:rPr>
          <w:lang w:val="id-ID"/>
        </w:rPr>
        <w:t xml:space="preserve">. </w:t>
      </w:r>
      <w:r w:rsidR="0001558B" w:rsidRPr="000824B1">
        <w:rPr>
          <w:lang w:val="id-ID"/>
        </w:rPr>
        <w:t xml:space="preserve">Fungsi </w:t>
      </w:r>
      <w:proofErr w:type="spellStart"/>
      <w:r w:rsidR="0001558B" w:rsidRPr="000824B1">
        <w:rPr>
          <w:rFonts w:ascii="Courier New" w:hAnsi="Courier New" w:cs="Courier New"/>
          <w:lang w:val="id-ID"/>
        </w:rPr>
        <w:t>solve</w:t>
      </w:r>
      <w:proofErr w:type="spellEnd"/>
      <w:r w:rsidR="0001558B" w:rsidRPr="000824B1">
        <w:rPr>
          <w:lang w:val="id-ID"/>
        </w:rPr>
        <w:t xml:space="preserve"> pada algoritma tersebut bisa </w:t>
      </w:r>
      <w:r w:rsidR="0000455E" w:rsidRPr="000824B1">
        <w:rPr>
          <w:lang w:val="id-ID"/>
        </w:rPr>
        <w:t>diimplementasikan</w:t>
      </w:r>
      <w:r w:rsidR="0001558B" w:rsidRPr="000824B1">
        <w:rPr>
          <w:lang w:val="id-ID"/>
        </w:rPr>
        <w:t xml:space="preserve"> dengan menggunakan bantuan </w:t>
      </w:r>
      <w:r w:rsidR="0001558B" w:rsidRPr="000824B1">
        <w:rPr>
          <w:i/>
          <w:iCs/>
          <w:lang w:val="id-ID"/>
        </w:rPr>
        <w:t xml:space="preserve">SMT </w:t>
      </w:r>
      <w:proofErr w:type="spellStart"/>
      <w:r w:rsidR="0001558B" w:rsidRPr="000824B1">
        <w:rPr>
          <w:i/>
          <w:iCs/>
          <w:lang w:val="id-ID"/>
        </w:rPr>
        <w:t>Solver</w:t>
      </w:r>
      <w:proofErr w:type="spellEnd"/>
      <w:r w:rsidR="0001558B" w:rsidRPr="000824B1">
        <w:rPr>
          <w:lang w:val="id-ID"/>
        </w:rPr>
        <w:t xml:space="preserve"> seperti Z3 atau CVC4.</w:t>
      </w:r>
    </w:p>
    <w:p w14:paraId="2ECF0697" w14:textId="77777777" w:rsidR="00C73774" w:rsidRPr="000824B1" w:rsidRDefault="00C73774" w:rsidP="00C73774">
      <w:pPr>
        <w:keepNext/>
        <w:rPr>
          <w:lang w:val="id-ID"/>
        </w:rPr>
      </w:pPr>
      <w:r w:rsidRPr="000824B1">
        <w:rPr>
          <w:noProof/>
          <w:lang w:val="id-ID"/>
        </w:rPr>
        <w:lastRenderedPageBreak/>
        <w:drawing>
          <wp:inline distT="0" distB="0" distL="0" distR="0" wp14:anchorId="6B116A49" wp14:editId="5D1C94BF">
            <wp:extent cx="5011404" cy="5390707"/>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6">
                      <a:extLst>
                        <a:ext uri="{28A0092B-C50C-407E-A947-70E740481C1C}">
                          <a14:useLocalDpi xmlns:a14="http://schemas.microsoft.com/office/drawing/2010/main" val="0"/>
                        </a:ext>
                      </a:extLst>
                    </a:blip>
                    <a:srcRect r="8435"/>
                    <a:stretch/>
                  </pic:blipFill>
                  <pic:spPr bwMode="auto">
                    <a:xfrm>
                      <a:off x="0" y="0"/>
                      <a:ext cx="5023297" cy="5403501"/>
                    </a:xfrm>
                    <a:prstGeom prst="rect">
                      <a:avLst/>
                    </a:prstGeom>
                    <a:ln>
                      <a:noFill/>
                    </a:ln>
                    <a:extLst>
                      <a:ext uri="{53640926-AAD7-44D8-BBD7-CCE9431645EC}">
                        <a14:shadowObscured xmlns:a14="http://schemas.microsoft.com/office/drawing/2010/main"/>
                      </a:ext>
                    </a:extLst>
                  </pic:spPr>
                </pic:pic>
              </a:graphicData>
            </a:graphic>
          </wp:inline>
        </w:drawing>
      </w:r>
      <w:r w:rsidRPr="000824B1">
        <w:rPr>
          <w:noProof/>
          <w:lang w:val="id-ID"/>
        </w:rPr>
        <w:lastRenderedPageBreak/>
        <w:drawing>
          <wp:inline distT="0" distB="0" distL="0" distR="0" wp14:anchorId="082CBEF6" wp14:editId="53F80459">
            <wp:extent cx="5035492" cy="44656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7">
                      <a:extLst>
                        <a:ext uri="{28A0092B-C50C-407E-A947-70E740481C1C}">
                          <a14:useLocalDpi xmlns:a14="http://schemas.microsoft.com/office/drawing/2010/main" val="0"/>
                        </a:ext>
                      </a:extLst>
                    </a:blip>
                    <a:srcRect r="10338"/>
                    <a:stretch/>
                  </pic:blipFill>
                  <pic:spPr bwMode="auto">
                    <a:xfrm>
                      <a:off x="0" y="0"/>
                      <a:ext cx="5044292" cy="4473478"/>
                    </a:xfrm>
                    <a:prstGeom prst="rect">
                      <a:avLst/>
                    </a:prstGeom>
                    <a:ln>
                      <a:noFill/>
                    </a:ln>
                    <a:extLst>
                      <a:ext uri="{53640926-AAD7-44D8-BBD7-CCE9431645EC}">
                        <a14:shadowObscured xmlns:a14="http://schemas.microsoft.com/office/drawing/2010/main"/>
                      </a:ext>
                    </a:extLst>
                  </pic:spPr>
                </pic:pic>
              </a:graphicData>
            </a:graphic>
          </wp:inline>
        </w:drawing>
      </w:r>
    </w:p>
    <w:p w14:paraId="5504FB4A" w14:textId="5BAF7AE3" w:rsidR="00C73774" w:rsidRPr="000824B1" w:rsidRDefault="00C73774" w:rsidP="00C73774">
      <w:pPr>
        <w:pStyle w:val="Caption"/>
        <w:rPr>
          <w:lang w:val="id-ID"/>
        </w:rPr>
      </w:pPr>
      <w:bookmarkStart w:id="34" w:name="_Ref66543430"/>
      <w:bookmarkStart w:id="35" w:name="_Toc66727746"/>
      <w:r w:rsidRPr="000824B1">
        <w:rPr>
          <w:lang w:val="id-ID"/>
        </w:rPr>
        <w:t xml:space="preserve">Gambar </w:t>
      </w:r>
      <w:r w:rsidRPr="000824B1">
        <w:rPr>
          <w:lang w:val="id-ID"/>
        </w:rPr>
        <w:fldChar w:fldCharType="begin"/>
      </w:r>
      <w:r w:rsidRPr="000824B1">
        <w:rPr>
          <w:lang w:val="id-ID"/>
        </w:rPr>
        <w:instrText xml:space="preserve"> STYLEREF 1 \s </w:instrText>
      </w:r>
      <w:r w:rsidRPr="000824B1">
        <w:rPr>
          <w:lang w:val="id-ID"/>
        </w:rPr>
        <w:fldChar w:fldCharType="separate"/>
      </w:r>
      <w:r w:rsidR="00D63C0F">
        <w:rPr>
          <w:noProof/>
          <w:lang w:val="id-ID"/>
        </w:rPr>
        <w:t>II</w:t>
      </w:r>
      <w:r w:rsidRPr="000824B1">
        <w:rPr>
          <w:lang w:val="id-ID"/>
        </w:rPr>
        <w:fldChar w:fldCharType="end"/>
      </w:r>
      <w:r w:rsidRPr="000824B1">
        <w:rPr>
          <w:lang w:val="id-ID"/>
        </w:rPr>
        <w:t>.</w:t>
      </w:r>
      <w:r w:rsidRPr="000824B1">
        <w:rPr>
          <w:lang w:val="id-ID"/>
        </w:rPr>
        <w:fldChar w:fldCharType="begin"/>
      </w:r>
      <w:r w:rsidRPr="000824B1">
        <w:rPr>
          <w:lang w:val="id-ID"/>
        </w:rPr>
        <w:instrText xml:space="preserve"> SEQ Bagan \* ARABIC \s 1 </w:instrText>
      </w:r>
      <w:r w:rsidRPr="000824B1">
        <w:rPr>
          <w:lang w:val="id-ID"/>
        </w:rPr>
        <w:fldChar w:fldCharType="separate"/>
      </w:r>
      <w:r w:rsidR="00D63C0F">
        <w:rPr>
          <w:noProof/>
          <w:lang w:val="id-ID"/>
        </w:rPr>
        <w:t>3</w:t>
      </w:r>
      <w:r w:rsidRPr="000824B1">
        <w:rPr>
          <w:lang w:val="id-ID"/>
        </w:rPr>
        <w:fldChar w:fldCharType="end"/>
      </w:r>
      <w:bookmarkEnd w:id="34"/>
      <w:r w:rsidRPr="000824B1">
        <w:rPr>
          <w:lang w:val="id-ID"/>
        </w:rPr>
        <w:t xml:space="preserve">. Algoritma </w:t>
      </w:r>
      <w:proofErr w:type="spellStart"/>
      <w:r w:rsidRPr="000824B1">
        <w:rPr>
          <w:i/>
          <w:iCs/>
          <w:lang w:val="id-ID"/>
        </w:rPr>
        <w:t>Liquid</w:t>
      </w:r>
      <w:proofErr w:type="spellEnd"/>
      <w:r w:rsidRPr="000824B1">
        <w:rPr>
          <w:i/>
          <w:iCs/>
          <w:lang w:val="id-ID"/>
        </w:rPr>
        <w:t xml:space="preserve"> </w:t>
      </w:r>
      <w:proofErr w:type="spellStart"/>
      <w:r w:rsidRPr="000824B1">
        <w:rPr>
          <w:i/>
          <w:iCs/>
          <w:lang w:val="id-ID"/>
        </w:rPr>
        <w:t>Type</w:t>
      </w:r>
      <w:proofErr w:type="spellEnd"/>
      <w:r w:rsidRPr="000824B1">
        <w:rPr>
          <w:i/>
          <w:iCs/>
          <w:lang w:val="id-ID"/>
        </w:rPr>
        <w:t xml:space="preserve"> </w:t>
      </w:r>
      <w:proofErr w:type="spellStart"/>
      <w:r w:rsidRPr="000824B1">
        <w:rPr>
          <w:i/>
          <w:iCs/>
          <w:lang w:val="id-ID"/>
        </w:rPr>
        <w:t>Inference</w:t>
      </w:r>
      <w:proofErr w:type="spellEnd"/>
      <w:r w:rsidR="00BE1518" w:rsidRPr="000824B1">
        <w:rPr>
          <w:i/>
          <w:iCs/>
          <w:lang w:val="id-ID"/>
        </w:rPr>
        <w:t xml:space="preserve"> </w:t>
      </w:r>
      <w:r w:rsidR="00BE1518" w:rsidRPr="000824B1">
        <w:rPr>
          <w:i/>
          <w:iCs/>
          <w:lang w:val="id-ID"/>
        </w:rPr>
        <w:fldChar w:fldCharType="begin" w:fldLock="1"/>
      </w:r>
      <w:r w:rsidR="00BE1518" w:rsidRPr="000824B1">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operties":{"noteIndex":0},"schema":"https://github.com/citation-style-language/schema/raw/master/csl-citation.json"}</w:instrText>
      </w:r>
      <w:r w:rsidR="00BE1518" w:rsidRPr="000824B1">
        <w:rPr>
          <w:i/>
          <w:iCs/>
          <w:lang w:val="id-ID"/>
        </w:rPr>
        <w:fldChar w:fldCharType="separate"/>
      </w:r>
      <w:r w:rsidR="00BE1518" w:rsidRPr="000824B1">
        <w:rPr>
          <w:iCs/>
          <w:noProof/>
          <w:lang w:val="id-ID"/>
        </w:rPr>
        <w:t>(Rondon et al., 2008)</w:t>
      </w:r>
      <w:bookmarkEnd w:id="35"/>
      <w:r w:rsidR="00BE1518" w:rsidRPr="000824B1">
        <w:rPr>
          <w:i/>
          <w:iCs/>
          <w:lang w:val="id-ID"/>
        </w:rPr>
        <w:fldChar w:fldCharType="end"/>
      </w:r>
    </w:p>
    <w:p w14:paraId="74645637" w14:textId="6E1D116B" w:rsidR="00C73774" w:rsidRPr="000824B1" w:rsidRDefault="00DA1705" w:rsidP="007D348F">
      <w:pPr>
        <w:rPr>
          <w:lang w:val="id-ID"/>
        </w:rPr>
      </w:pPr>
      <w:r w:rsidRPr="000824B1">
        <w:rPr>
          <w:lang w:val="id-ID"/>
        </w:rPr>
        <w:t xml:space="preserve">Setelah menjalankan algoritma ini, akan dihasilkan inferensi apakah rangkaian batasan yang sudah dihasilkan dari sebuah kode mampu diselesaikan atau tidak. Jika ya, maka </w:t>
      </w:r>
      <w:proofErr w:type="spellStart"/>
      <w:r w:rsidRPr="000824B1">
        <w:rPr>
          <w:lang w:val="id-ID"/>
        </w:rPr>
        <w:t>Liquid</w:t>
      </w:r>
      <w:proofErr w:type="spellEnd"/>
      <w:r w:rsidRPr="000824B1">
        <w:rPr>
          <w:lang w:val="id-ID"/>
        </w:rPr>
        <w:t xml:space="preserve"> </w:t>
      </w:r>
      <w:proofErr w:type="spellStart"/>
      <w:r w:rsidRPr="000824B1">
        <w:rPr>
          <w:lang w:val="id-ID"/>
        </w:rPr>
        <w:t>Haskell</w:t>
      </w:r>
      <w:proofErr w:type="spellEnd"/>
      <w:r w:rsidRPr="000824B1">
        <w:rPr>
          <w:lang w:val="id-ID"/>
        </w:rPr>
        <w:t xml:space="preserve"> akan memberikan hasil “SAFE” yang menandakan bahwa kode program telah </w:t>
      </w:r>
      <w:r w:rsidR="00D92799" w:rsidRPr="000824B1">
        <w:rPr>
          <w:lang w:val="id-ID"/>
        </w:rPr>
        <w:t>berhasil diverifikasi dan memiliki logika yang konsisten</w:t>
      </w:r>
      <w:r w:rsidRPr="000824B1">
        <w:rPr>
          <w:lang w:val="id-ID"/>
        </w:rPr>
        <w:t xml:space="preserve">. Jika tidak, maka </w:t>
      </w:r>
      <w:proofErr w:type="spellStart"/>
      <w:r w:rsidRPr="000824B1">
        <w:rPr>
          <w:lang w:val="id-ID"/>
        </w:rPr>
        <w:t>Liquid</w:t>
      </w:r>
      <w:proofErr w:type="spellEnd"/>
      <w:r w:rsidRPr="000824B1">
        <w:rPr>
          <w:lang w:val="id-ID"/>
        </w:rPr>
        <w:t xml:space="preserve"> </w:t>
      </w:r>
      <w:proofErr w:type="spellStart"/>
      <w:r w:rsidRPr="000824B1">
        <w:rPr>
          <w:lang w:val="id-ID"/>
        </w:rPr>
        <w:t>Haskell</w:t>
      </w:r>
      <w:proofErr w:type="spellEnd"/>
      <w:r w:rsidRPr="000824B1">
        <w:rPr>
          <w:lang w:val="id-ID"/>
        </w:rPr>
        <w:t xml:space="preserve"> akan memberikan hasil “UNSAFE” dan menunjukkan batasan yang mana yang tidak sesuai dengan batasan yang lain serta lokasi kode program</w:t>
      </w:r>
      <w:r w:rsidR="00F45D34" w:rsidRPr="000824B1">
        <w:rPr>
          <w:lang w:val="id-ID"/>
        </w:rPr>
        <w:t xml:space="preserve"> yang menghasilkan batasan tersebut untuk penanganan selanjutnya.</w:t>
      </w:r>
      <w:r w:rsidRPr="000824B1">
        <w:rPr>
          <w:lang w:val="id-ID"/>
        </w:rPr>
        <w:t xml:space="preserve"> </w:t>
      </w:r>
    </w:p>
    <w:p w14:paraId="4E24EA1F" w14:textId="66AAF0BC" w:rsidR="006456A3" w:rsidRPr="000824B1" w:rsidRDefault="006456A3" w:rsidP="006456A3">
      <w:pPr>
        <w:rPr>
          <w:lang w:val="id-ID"/>
        </w:rPr>
      </w:pPr>
    </w:p>
    <w:p w14:paraId="1EAF1B9E" w14:textId="674E2C43" w:rsidR="004572F4" w:rsidRPr="000824B1" w:rsidRDefault="00CB1E84" w:rsidP="00CB1E84">
      <w:pPr>
        <w:pStyle w:val="Heading2"/>
        <w:rPr>
          <w:lang w:val="id-ID"/>
        </w:rPr>
      </w:pPr>
      <w:bookmarkStart w:id="36" w:name="_Toc66727728"/>
      <w:r w:rsidRPr="000824B1">
        <w:rPr>
          <w:lang w:val="id-ID"/>
        </w:rPr>
        <w:lastRenderedPageBreak/>
        <w:t>Pohon Merah-Hitam</w:t>
      </w:r>
      <w:bookmarkEnd w:id="36"/>
    </w:p>
    <w:p w14:paraId="65F51CDF" w14:textId="77777777" w:rsidR="0018304D" w:rsidRPr="000824B1" w:rsidRDefault="0018304D" w:rsidP="0018304D">
      <w:pPr>
        <w:rPr>
          <w:lang w:val="id-ID"/>
        </w:rPr>
      </w:pPr>
      <w:r w:rsidRPr="000824B1">
        <w:rPr>
          <w:lang w:val="id-ID"/>
        </w:rPr>
        <w:t xml:space="preserve">Struktur data Pohon Merah-Hitam atau </w:t>
      </w:r>
      <w:r w:rsidRPr="000824B1">
        <w:rPr>
          <w:i/>
          <w:iCs/>
          <w:lang w:val="id-ID"/>
        </w:rPr>
        <w:t xml:space="preserve">Red-Black Tree </w:t>
      </w:r>
      <w:r w:rsidRPr="000824B1">
        <w:rPr>
          <w:lang w:val="id-ID"/>
        </w:rPr>
        <w:t xml:space="preserve">(RBT) adalah sebuah algoritma yang diciptakan oleh Rudolf </w:t>
      </w:r>
      <w:proofErr w:type="spellStart"/>
      <w:r w:rsidRPr="000824B1">
        <w:rPr>
          <w:lang w:val="id-ID"/>
        </w:rPr>
        <w:t>Bayer</w:t>
      </w:r>
      <w:proofErr w:type="spellEnd"/>
      <w:r w:rsidRPr="000824B1">
        <w:rPr>
          <w:lang w:val="id-ID"/>
        </w:rPr>
        <w:t xml:space="preserve"> pada 1972 </w:t>
      </w:r>
      <w:r w:rsidRPr="000824B1">
        <w:rPr>
          <w:lang w:val="id-ID"/>
        </w:rPr>
        <w:fldChar w:fldCharType="begin" w:fldLock="1"/>
      </w:r>
      <w:r w:rsidRPr="000824B1">
        <w:rPr>
          <w:lang w:val="id-ID"/>
        </w:rPr>
        <w:instrText>ADDIN CSL_CITATION {"citationItems":[{"id":"ITEM-1","itemData":{"DOI":"10.1007/BF00289509","ISSN":"00015903","abstract":"A class of binary trees is described for maintaining ordered sets of data. Random insertions, deletions, and retrievals of keys can be done in time proportional to log N where N is the cardinality of the data-set. Symmetric B-Trees are a modification of B-trees described previously by Bayer and McCreight. This class of trees properly contains the balanced trees. © 1972 Springer-Verlag.","author":[{"dropping-particle":"","family":"Bayer","given":"Rudolf","non-dropping-particle":"","parse-names":false,"suffix":""}],"container-title":"Acta Informatica","id":"ITEM-1","issued":{"date-parts":[["1972"]]},"title":"Symmetric binary B-Trees: Data structure and maintenance algorithms","type":"article-journal"},"uris":["http://www.mendeley.com/documents/?uuid=d9429cc9-347a-4d0f-8514-99292c685a62"]}],"mendeley":{"formattedCitation":"(Bayer, 1972)","plainTextFormattedCitation":"(Bayer, 1972)","previouslyFormattedCitation":"(Bayer, 1972)"},"properties":{"noteIndex":0},"schema":"https://github.com/citation-style-language/schema/raw/master/csl-citation.json"}</w:instrText>
      </w:r>
      <w:r w:rsidRPr="000824B1">
        <w:rPr>
          <w:lang w:val="id-ID"/>
        </w:rPr>
        <w:fldChar w:fldCharType="separate"/>
      </w:r>
      <w:r w:rsidRPr="000824B1">
        <w:rPr>
          <w:noProof/>
          <w:lang w:val="id-ID"/>
        </w:rPr>
        <w:t>(Bayer, 1972)</w:t>
      </w:r>
      <w:r w:rsidRPr="000824B1">
        <w:rPr>
          <w:lang w:val="id-ID"/>
        </w:rPr>
        <w:fldChar w:fldCharType="end"/>
      </w:r>
      <w:r w:rsidRPr="000824B1">
        <w:rPr>
          <w:lang w:val="id-ID"/>
        </w:rPr>
        <w:t xml:space="preserve"> yang bertujuan untuk membuat struktur data </w:t>
      </w:r>
      <w:r w:rsidRPr="000824B1">
        <w:rPr>
          <w:i/>
          <w:iCs/>
          <w:lang w:val="id-ID"/>
        </w:rPr>
        <w:t>B-Tree</w:t>
      </w:r>
      <w:r w:rsidRPr="000824B1">
        <w:rPr>
          <w:lang w:val="id-ID"/>
        </w:rPr>
        <w:t xml:space="preserve"> yang selalu memiliki keseimbangan antara cabang kiri dan kanan. Struktur data ini memungkinkan penambahan, penghapusan, ataupun modifikasi data yang selalu efisien dengan kompleksitas algoritma sebesar O(log n) dengan n adalah jumlah noda dalam pohon. Namun struktur data ini merupakan sebuah struktur data </w:t>
      </w:r>
      <w:r w:rsidRPr="000824B1">
        <w:rPr>
          <w:i/>
          <w:iCs/>
          <w:lang w:val="id-ID"/>
        </w:rPr>
        <w:t>B-Tree</w:t>
      </w:r>
      <w:r w:rsidRPr="000824B1">
        <w:rPr>
          <w:lang w:val="id-ID"/>
        </w:rPr>
        <w:t xml:space="preserve"> yang merupakan sebuah pohon yang memungkinkan adanya lebih dari satu angka dalam satu noda atau disebut juga pohon 2-3-4 . Struktur data ini membutuhkan berbagai operasi kompleks yang sulit untuk diimplementasikan di kebanyakan bahasa pemrograman. Karena itu, implementasi selanjutnya dari struktur data ini menggunakan struktur data </w:t>
      </w:r>
      <w:proofErr w:type="spellStart"/>
      <w:r w:rsidRPr="000824B1">
        <w:rPr>
          <w:i/>
          <w:iCs/>
          <w:lang w:val="id-ID"/>
        </w:rPr>
        <w:t>Binary</w:t>
      </w:r>
      <w:proofErr w:type="spellEnd"/>
      <w:r w:rsidRPr="000824B1">
        <w:rPr>
          <w:i/>
          <w:iCs/>
          <w:lang w:val="id-ID"/>
        </w:rPr>
        <w:t xml:space="preserve"> </w:t>
      </w:r>
      <w:proofErr w:type="spellStart"/>
      <w:r w:rsidRPr="000824B1">
        <w:rPr>
          <w:i/>
          <w:iCs/>
          <w:lang w:val="id-ID"/>
        </w:rPr>
        <w:t>Search</w:t>
      </w:r>
      <w:proofErr w:type="spellEnd"/>
      <w:r w:rsidRPr="000824B1">
        <w:rPr>
          <w:i/>
          <w:iCs/>
          <w:lang w:val="id-ID"/>
        </w:rPr>
        <w:t xml:space="preserve"> Tree</w:t>
      </w:r>
      <w:r w:rsidRPr="000824B1">
        <w:rPr>
          <w:lang w:val="id-ID"/>
        </w:rPr>
        <w:t xml:space="preserve"> yang membuat implementasi menjadi lebih sederhana dari sebelumnya </w:t>
      </w:r>
      <w:r w:rsidRPr="000824B1">
        <w:rPr>
          <w:lang w:val="id-ID"/>
        </w:rPr>
        <w:fldChar w:fldCharType="begin" w:fldLock="1"/>
      </w:r>
      <w:r w:rsidRPr="000824B1">
        <w:rPr>
          <w:lang w:val="id-ID"/>
        </w:rPr>
        <w:instrText>ADDIN CSL_CITATION {"citationItems":[{"id":"ITEM-1","itemData":{"abstract":"The red-black tree model for implementing balanced search trees, introduced by Guibas and Sedge- wick thirty years ago, is now found throughout our computational infrastructure. Red-black trees are described in standard textbooks and are the underlying data structure for symbol-table imple- mentations within C++, Java, Python, BSD Unix, and many other modern systems. However, many of these implementations have sacrificed some of the original design goals (primarily in order to develop an effective implementation of the delete operation, which was incompletely specified in the original paper), so a new look is worthwhile. In this paper, we describe a new variant of red- black trees that meets many of the original design goals and leads to substantially simpler code for insert/delete, less than one-fourth as much code as in implementations in common use.","author":[{"dropping-particle":"","family":"Sedgewick","given":"Robert","non-dropping-particle":"","parse-names":false,"suffix":""}],"container-title":"Public Talk","id":"ITEM-1","issued":{"date-parts":[["2008"]]},"page":"8","title":"Left-leaning Red-Black Trees","type":"article-journal"},"uris":["http://www.mendeley.com/documents/?uuid=29bc8949-e1cd-4097-8dfe-2ce674256f29"]}],"mendeley":{"formattedCitation":"(Sedgewick, 2008)","plainTextFormattedCitation":"(Sedgewick, 2008)","previouslyFormattedCitation":"(Sedgewick, 2008)"},"properties":{"noteIndex":0},"schema":"https://github.com/citation-style-language/schema/raw/master/csl-citation.json"}</w:instrText>
      </w:r>
      <w:r w:rsidRPr="000824B1">
        <w:rPr>
          <w:lang w:val="id-ID"/>
        </w:rPr>
        <w:fldChar w:fldCharType="separate"/>
      </w:r>
      <w:r w:rsidRPr="000824B1">
        <w:rPr>
          <w:noProof/>
          <w:lang w:val="id-ID"/>
        </w:rPr>
        <w:t>(Sedgewick, 2008)</w:t>
      </w:r>
      <w:r w:rsidRPr="000824B1">
        <w:rPr>
          <w:lang w:val="id-ID"/>
        </w:rPr>
        <w:fldChar w:fldCharType="end"/>
      </w:r>
      <w:r w:rsidRPr="000824B1">
        <w:rPr>
          <w:lang w:val="id-ID"/>
        </w:rPr>
        <w:t>.</w:t>
      </w:r>
    </w:p>
    <w:p w14:paraId="07617473" w14:textId="77777777" w:rsidR="0018304D" w:rsidRPr="000824B1" w:rsidRDefault="0018304D" w:rsidP="0018304D">
      <w:pPr>
        <w:rPr>
          <w:lang w:val="id-ID"/>
        </w:rPr>
      </w:pPr>
      <w:r w:rsidRPr="000824B1">
        <w:rPr>
          <w:lang w:val="id-ID"/>
        </w:rPr>
        <w:t xml:space="preserve">Pada 1999, Chris </w:t>
      </w:r>
      <w:proofErr w:type="spellStart"/>
      <w:r w:rsidRPr="000824B1">
        <w:rPr>
          <w:lang w:val="id-ID"/>
        </w:rPr>
        <w:t>Okasaki</w:t>
      </w:r>
      <w:proofErr w:type="spellEnd"/>
      <w:r w:rsidRPr="000824B1">
        <w:rPr>
          <w:lang w:val="id-ID"/>
        </w:rPr>
        <w:t xml:space="preserve"> menunjukkan teknik untuk melakukan penambahan noda pada struktur data tersebut secara fungsional murni </w:t>
      </w:r>
      <w:r w:rsidRPr="000824B1">
        <w:rPr>
          <w:lang w:val="id-ID"/>
        </w:rPr>
        <w:fldChar w:fldCharType="begin" w:fldLock="1"/>
      </w:r>
      <w:r w:rsidRPr="000824B1">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0824B1">
        <w:rPr>
          <w:lang w:val="id-ID"/>
        </w:rPr>
        <w:fldChar w:fldCharType="separate"/>
      </w:r>
      <w:r w:rsidRPr="000824B1">
        <w:rPr>
          <w:noProof/>
          <w:lang w:val="id-ID"/>
        </w:rPr>
        <w:t>(Okasaki, 1999)</w:t>
      </w:r>
      <w:r w:rsidRPr="000824B1">
        <w:rPr>
          <w:lang w:val="id-ID"/>
        </w:rPr>
        <w:fldChar w:fldCharType="end"/>
      </w:r>
      <w:r w:rsidRPr="000824B1">
        <w:rPr>
          <w:lang w:val="id-ID"/>
        </w:rPr>
        <w:t xml:space="preserve">. Hal ini memungkinkan struktur data tersebut untuk diimplementasikan menggunakan bahasa pemrograman fungsional murni. Algoritma tersebut merupakan algoritma yang elegan dan sederhana yang menjadi algoritma yang populer untuk digunakan untuk mengimplementasikan struktur data ini </w:t>
      </w:r>
      <w:r w:rsidRPr="000824B1">
        <w:rPr>
          <w:lang w:val="id-ID"/>
        </w:rPr>
        <w:fldChar w:fldCharType="begin" w:fldLock="1"/>
      </w:r>
      <w:r w:rsidRPr="000824B1">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0824B1">
        <w:rPr>
          <w:lang w:val="id-ID"/>
        </w:rPr>
        <w:fldChar w:fldCharType="separate"/>
      </w:r>
      <w:r w:rsidRPr="000824B1">
        <w:rPr>
          <w:noProof/>
          <w:lang w:val="id-ID"/>
        </w:rPr>
        <w:t>(Germane &amp; Might, 2014)</w:t>
      </w:r>
      <w:r w:rsidRPr="000824B1">
        <w:rPr>
          <w:lang w:val="id-ID"/>
        </w:rPr>
        <w:fldChar w:fldCharType="end"/>
      </w:r>
      <w:r w:rsidRPr="000824B1">
        <w:rPr>
          <w:lang w:val="id-ID"/>
        </w:rPr>
        <w:t xml:space="preserve">. Meskipun </w:t>
      </w:r>
      <w:proofErr w:type="spellStart"/>
      <w:r w:rsidRPr="000824B1">
        <w:rPr>
          <w:lang w:val="id-ID"/>
        </w:rPr>
        <w:t>Okasaki</w:t>
      </w:r>
      <w:proofErr w:type="spellEnd"/>
      <w:r w:rsidRPr="000824B1">
        <w:rPr>
          <w:lang w:val="id-ID"/>
        </w:rPr>
        <w:t xml:space="preserve"> sudah mengimplementasikan penambahan noda pada Red-Black Tree, dia tidak menjelaskan teknik untuk menghapus noda dari struktur data tersebut sehingga dibutuhkan algoritma tambahan yang juga elegan dan sederhana untuk melengkapi implementasi struktur data Red-Black Tree. </w:t>
      </w:r>
    </w:p>
    <w:p w14:paraId="40BD26A9" w14:textId="77777777" w:rsidR="0018304D" w:rsidRPr="000824B1" w:rsidRDefault="0018304D" w:rsidP="0018304D">
      <w:pPr>
        <w:rPr>
          <w:lang w:val="id-ID"/>
        </w:rPr>
      </w:pPr>
      <w:r w:rsidRPr="000824B1">
        <w:rPr>
          <w:lang w:val="id-ID"/>
        </w:rPr>
        <w:t xml:space="preserve">Berangkat dari kebutuhan tersebut, Matthew </w:t>
      </w:r>
      <w:proofErr w:type="spellStart"/>
      <w:r w:rsidRPr="000824B1">
        <w:rPr>
          <w:lang w:val="id-ID"/>
        </w:rPr>
        <w:t>Might</w:t>
      </w:r>
      <w:proofErr w:type="spellEnd"/>
      <w:r w:rsidRPr="000824B1">
        <w:rPr>
          <w:lang w:val="id-ID"/>
        </w:rPr>
        <w:t xml:space="preserve"> berupaya untuk menuliskan algoritma yang elegan untuk melakukan penghapusan noda pada Red-Black Tree. Untuk melakukan hal tersebut, </w:t>
      </w:r>
      <w:proofErr w:type="spellStart"/>
      <w:r w:rsidRPr="000824B1">
        <w:rPr>
          <w:lang w:val="id-ID"/>
        </w:rPr>
        <w:t>Might</w:t>
      </w:r>
      <w:proofErr w:type="spellEnd"/>
      <w:r w:rsidRPr="000824B1">
        <w:rPr>
          <w:lang w:val="id-ID"/>
        </w:rPr>
        <w:t xml:space="preserve"> menambahkan warna baru pada struktur data tersebut yaitu </w:t>
      </w:r>
      <w:proofErr w:type="spellStart"/>
      <w:r w:rsidRPr="000824B1">
        <w:rPr>
          <w:i/>
          <w:iCs/>
          <w:lang w:val="id-ID"/>
        </w:rPr>
        <w:t>Double</w:t>
      </w:r>
      <w:proofErr w:type="spellEnd"/>
      <w:r w:rsidRPr="000824B1">
        <w:rPr>
          <w:i/>
          <w:iCs/>
          <w:lang w:val="id-ID"/>
        </w:rPr>
        <w:t xml:space="preserve"> Black</w:t>
      </w:r>
      <w:r w:rsidRPr="000824B1">
        <w:rPr>
          <w:lang w:val="id-ID"/>
        </w:rPr>
        <w:t xml:space="preserve"> dan </w:t>
      </w:r>
      <w:proofErr w:type="spellStart"/>
      <w:r w:rsidRPr="000824B1">
        <w:rPr>
          <w:i/>
          <w:iCs/>
          <w:lang w:val="id-ID"/>
        </w:rPr>
        <w:t>Negative</w:t>
      </w:r>
      <w:proofErr w:type="spellEnd"/>
      <w:r w:rsidRPr="000824B1">
        <w:rPr>
          <w:i/>
          <w:iCs/>
          <w:lang w:val="id-ID"/>
        </w:rPr>
        <w:t xml:space="preserve"> Black</w:t>
      </w:r>
      <w:r w:rsidRPr="000824B1">
        <w:rPr>
          <w:lang w:val="id-ID"/>
        </w:rPr>
        <w:t xml:space="preserve"> untuk membuat implementasi menjadi lebih elegan dari pada percobaan implementasi algoritma sebelumnya. Meskipun algoritma ini lebih lambat daripada algoritma sebelumnya yang </w:t>
      </w:r>
      <w:r w:rsidRPr="000824B1">
        <w:rPr>
          <w:lang w:val="id-ID"/>
        </w:rPr>
        <w:lastRenderedPageBreak/>
        <w:t xml:space="preserve">dituliskan oleh </w:t>
      </w:r>
      <w:proofErr w:type="spellStart"/>
      <w:r w:rsidRPr="000824B1">
        <w:rPr>
          <w:lang w:val="id-ID"/>
        </w:rPr>
        <w:t>Kahrs</w:t>
      </w:r>
      <w:proofErr w:type="spellEnd"/>
      <w:r w:rsidRPr="000824B1">
        <w:rPr>
          <w:lang w:val="id-ID"/>
        </w:rPr>
        <w:t xml:space="preserve">, kesederhanaan dari algoritma yang dituliskan oleh </w:t>
      </w:r>
      <w:proofErr w:type="spellStart"/>
      <w:r w:rsidRPr="000824B1">
        <w:rPr>
          <w:lang w:val="id-ID"/>
        </w:rPr>
        <w:t>Might</w:t>
      </w:r>
      <w:proofErr w:type="spellEnd"/>
      <w:r w:rsidRPr="000824B1">
        <w:rPr>
          <w:lang w:val="id-ID"/>
        </w:rPr>
        <w:t xml:space="preserve"> diklaim bisa memudahkan penulisan program yang pada akhirnya bisa dimodifikasi untuk meningkatkan kemampuan sesuai kebutuhan </w:t>
      </w:r>
      <w:r w:rsidRPr="000824B1">
        <w:rPr>
          <w:lang w:val="id-ID"/>
        </w:rPr>
        <w:fldChar w:fldCharType="begin" w:fldLock="1"/>
      </w:r>
      <w:r w:rsidRPr="000824B1">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0824B1">
        <w:rPr>
          <w:lang w:val="id-ID"/>
        </w:rPr>
        <w:fldChar w:fldCharType="separate"/>
      </w:r>
      <w:r w:rsidRPr="000824B1">
        <w:rPr>
          <w:noProof/>
          <w:lang w:val="id-ID"/>
        </w:rPr>
        <w:t>(Germane &amp; Might, 2014)</w:t>
      </w:r>
      <w:r w:rsidRPr="000824B1">
        <w:rPr>
          <w:lang w:val="id-ID"/>
        </w:rPr>
        <w:fldChar w:fldCharType="end"/>
      </w:r>
      <w:r w:rsidRPr="000824B1">
        <w:rPr>
          <w:lang w:val="id-ID"/>
        </w:rPr>
        <w:t>.</w:t>
      </w:r>
    </w:p>
    <w:p w14:paraId="3380F4CA" w14:textId="77777777" w:rsidR="0018304D" w:rsidRPr="000824B1" w:rsidRDefault="0018304D" w:rsidP="0018304D">
      <w:pPr>
        <w:pStyle w:val="Heading3"/>
        <w:rPr>
          <w:lang w:val="id-ID"/>
        </w:rPr>
      </w:pPr>
      <w:bookmarkStart w:id="37" w:name="_Toc62038646"/>
      <w:bookmarkStart w:id="38" w:name="_Toc66727729"/>
      <w:proofErr w:type="spellStart"/>
      <w:r w:rsidRPr="000824B1">
        <w:rPr>
          <w:lang w:val="id-ID"/>
        </w:rPr>
        <w:t>Objek-Objek</w:t>
      </w:r>
      <w:proofErr w:type="spellEnd"/>
      <w:r w:rsidRPr="000824B1">
        <w:rPr>
          <w:lang w:val="id-ID"/>
        </w:rPr>
        <w:t xml:space="preserve"> Teori Graf</w:t>
      </w:r>
      <w:bookmarkEnd w:id="37"/>
      <w:bookmarkEnd w:id="38"/>
    </w:p>
    <w:p w14:paraId="753BC996" w14:textId="77777777" w:rsidR="0018304D" w:rsidRPr="000824B1" w:rsidRDefault="0018304D" w:rsidP="0018304D">
      <w:pPr>
        <w:rPr>
          <w:lang w:val="id-ID"/>
        </w:rPr>
      </w:pPr>
      <w:r w:rsidRPr="000824B1">
        <w:rPr>
          <w:lang w:val="id-ID"/>
        </w:rPr>
        <w:t>Graf adalah sebuah kumpulan simpul-simpul (</w:t>
      </w:r>
      <w:proofErr w:type="spellStart"/>
      <w:r w:rsidRPr="000824B1">
        <w:rPr>
          <w:i/>
          <w:iCs/>
          <w:lang w:val="id-ID"/>
        </w:rPr>
        <w:t>node</w:t>
      </w:r>
      <w:proofErr w:type="spellEnd"/>
      <w:r w:rsidRPr="000824B1">
        <w:rPr>
          <w:lang w:val="id-ID"/>
        </w:rPr>
        <w:t>) yang dihubungkan oleh sisi (</w:t>
      </w:r>
      <w:proofErr w:type="spellStart"/>
      <w:r w:rsidRPr="000824B1">
        <w:rPr>
          <w:i/>
          <w:iCs/>
          <w:lang w:val="id-ID"/>
        </w:rPr>
        <w:t>edge</w:t>
      </w:r>
      <w:proofErr w:type="spellEnd"/>
      <w:r w:rsidRPr="000824B1">
        <w:rPr>
          <w:lang w:val="id-ID"/>
        </w:rPr>
        <w:t>). Pohon adalah sebuah graf sedemikian sehingga semua simpul hanya dihubungkan oleh maksimal satu lintasan. Graf berarah adalah sebuah graf yang memiliki sisi-sisi yang memiliki arah. Pada pohon, untuk setiap sisi yang berarah, maka simpul yang menjadi sumber dinamakan simpul ayah (</w:t>
      </w:r>
      <w:proofErr w:type="spellStart"/>
      <w:r w:rsidRPr="000824B1">
        <w:rPr>
          <w:i/>
          <w:iCs/>
          <w:lang w:val="id-ID"/>
        </w:rPr>
        <w:t>parent</w:t>
      </w:r>
      <w:proofErr w:type="spellEnd"/>
      <w:r w:rsidRPr="000824B1">
        <w:rPr>
          <w:i/>
          <w:iCs/>
          <w:lang w:val="id-ID"/>
        </w:rPr>
        <w:t xml:space="preserve"> </w:t>
      </w:r>
      <w:proofErr w:type="spellStart"/>
      <w:r w:rsidRPr="000824B1">
        <w:rPr>
          <w:i/>
          <w:iCs/>
          <w:lang w:val="id-ID"/>
        </w:rPr>
        <w:t>node</w:t>
      </w:r>
      <w:proofErr w:type="spellEnd"/>
      <w:r w:rsidRPr="000824B1">
        <w:rPr>
          <w:lang w:val="id-ID"/>
        </w:rPr>
        <w:t>) dan simpul yang menjadi tujuan dinamakan simpul anak (</w:t>
      </w:r>
      <w:proofErr w:type="spellStart"/>
      <w:r w:rsidRPr="000824B1">
        <w:rPr>
          <w:i/>
          <w:iCs/>
          <w:lang w:val="id-ID"/>
        </w:rPr>
        <w:t>child</w:t>
      </w:r>
      <w:proofErr w:type="spellEnd"/>
      <w:r w:rsidRPr="000824B1">
        <w:rPr>
          <w:i/>
          <w:iCs/>
          <w:lang w:val="id-ID"/>
        </w:rPr>
        <w:t xml:space="preserve"> </w:t>
      </w:r>
      <w:proofErr w:type="spellStart"/>
      <w:r w:rsidRPr="000824B1">
        <w:rPr>
          <w:i/>
          <w:iCs/>
          <w:lang w:val="id-ID"/>
        </w:rPr>
        <w:t>node</w:t>
      </w:r>
      <w:proofErr w:type="spellEnd"/>
      <w:r w:rsidRPr="000824B1">
        <w:rPr>
          <w:lang w:val="id-ID"/>
        </w:rPr>
        <w:t>). Simpul yang tidak memiliki simpul ayah dinamakan simpul leluhur (</w:t>
      </w:r>
      <w:proofErr w:type="spellStart"/>
      <w:r w:rsidRPr="000824B1">
        <w:rPr>
          <w:i/>
          <w:iCs/>
          <w:lang w:val="id-ID"/>
        </w:rPr>
        <w:t>ancestor</w:t>
      </w:r>
      <w:proofErr w:type="spellEnd"/>
      <w:r w:rsidRPr="000824B1">
        <w:rPr>
          <w:i/>
          <w:iCs/>
          <w:lang w:val="id-ID"/>
        </w:rPr>
        <w:t xml:space="preserve"> </w:t>
      </w:r>
      <w:proofErr w:type="spellStart"/>
      <w:r w:rsidRPr="000824B1">
        <w:rPr>
          <w:i/>
          <w:iCs/>
          <w:lang w:val="id-ID"/>
        </w:rPr>
        <w:t>node</w:t>
      </w:r>
      <w:proofErr w:type="spellEnd"/>
      <w:r w:rsidRPr="000824B1">
        <w:rPr>
          <w:lang w:val="id-ID"/>
        </w:rPr>
        <w:t>) atau akar (</w:t>
      </w:r>
      <w:proofErr w:type="spellStart"/>
      <w:r w:rsidRPr="000824B1">
        <w:rPr>
          <w:i/>
          <w:iCs/>
          <w:lang w:val="id-ID"/>
        </w:rPr>
        <w:t>root</w:t>
      </w:r>
      <w:proofErr w:type="spellEnd"/>
      <w:r w:rsidRPr="000824B1">
        <w:rPr>
          <w:lang w:val="id-ID"/>
        </w:rPr>
        <w:t>). Simpul yang tidak memiliki simpul anak dinamakan daun (</w:t>
      </w:r>
      <w:proofErr w:type="spellStart"/>
      <w:r w:rsidRPr="000824B1">
        <w:rPr>
          <w:i/>
          <w:iCs/>
          <w:lang w:val="id-ID"/>
        </w:rPr>
        <w:t>leaf</w:t>
      </w:r>
      <w:proofErr w:type="spellEnd"/>
      <w:r w:rsidRPr="000824B1">
        <w:rPr>
          <w:lang w:val="id-ID"/>
        </w:rPr>
        <w:t>). Pohon biner adalah sebuah pohon sedemikian sehingga seluruh simpul hanya maksimal memiliki 1 simpul ayah dan 2 simpul anak.</w:t>
      </w:r>
    </w:p>
    <w:p w14:paraId="11B18864" w14:textId="77777777" w:rsidR="0018304D" w:rsidRPr="000824B1" w:rsidRDefault="0018304D" w:rsidP="0018304D">
      <w:pPr>
        <w:pStyle w:val="Heading3"/>
        <w:rPr>
          <w:lang w:val="id-ID"/>
        </w:rPr>
      </w:pPr>
      <w:bookmarkStart w:id="39" w:name="_Toc62038647"/>
      <w:bookmarkStart w:id="40" w:name="_Toc66727730"/>
      <w:r w:rsidRPr="000824B1">
        <w:rPr>
          <w:lang w:val="id-ID"/>
        </w:rPr>
        <w:t>Pohon Pencarian Biner</w:t>
      </w:r>
      <w:bookmarkEnd w:id="39"/>
      <w:bookmarkEnd w:id="40"/>
    </w:p>
    <w:p w14:paraId="62CA1268" w14:textId="77777777" w:rsidR="0018304D" w:rsidRPr="000824B1" w:rsidRDefault="0018304D" w:rsidP="0018304D">
      <w:pPr>
        <w:rPr>
          <w:lang w:val="id-ID"/>
        </w:rPr>
      </w:pPr>
      <w:r w:rsidRPr="000824B1">
        <w:rPr>
          <w:lang w:val="id-ID"/>
        </w:rPr>
        <w:t xml:space="preserve">Pohon Pencarian Biner atau </w:t>
      </w:r>
      <w:proofErr w:type="spellStart"/>
      <w:r w:rsidRPr="000824B1">
        <w:rPr>
          <w:i/>
          <w:iCs/>
          <w:lang w:val="id-ID"/>
        </w:rPr>
        <w:t>Binary</w:t>
      </w:r>
      <w:proofErr w:type="spellEnd"/>
      <w:r w:rsidRPr="000824B1">
        <w:rPr>
          <w:i/>
          <w:iCs/>
          <w:lang w:val="id-ID"/>
        </w:rPr>
        <w:t xml:space="preserve"> </w:t>
      </w:r>
      <w:proofErr w:type="spellStart"/>
      <w:r w:rsidRPr="000824B1">
        <w:rPr>
          <w:i/>
          <w:iCs/>
          <w:lang w:val="id-ID"/>
        </w:rPr>
        <w:t>Search</w:t>
      </w:r>
      <w:proofErr w:type="spellEnd"/>
      <w:r w:rsidRPr="000824B1">
        <w:rPr>
          <w:i/>
          <w:iCs/>
          <w:lang w:val="id-ID"/>
        </w:rPr>
        <w:t xml:space="preserve"> Tree </w:t>
      </w:r>
      <w:r w:rsidRPr="000824B1">
        <w:rPr>
          <w:lang w:val="id-ID"/>
        </w:rPr>
        <w:t xml:space="preserve">(BST) adalah sebuah Pohon Biner yang memiliki untuk setiap simpul maka simpul tersebut memiliki nilai yang lebih besar daripada seluruh nilai pada cabang di sebelah kiri dan lebih kecil dari pada seluruh nilai pada cabang di sebelah kanan. Struktur data ini memiliki sifat bahwa operasi pencarian pada pohon ini bisa dilakukan dengan sangat efisien dengan kompleksitas rata-rata sebesar hanya O(log n). </w:t>
      </w:r>
    </w:p>
    <w:p w14:paraId="7D3114D1" w14:textId="4D44F0C7" w:rsidR="0018304D" w:rsidRPr="000824B1" w:rsidRDefault="0018304D" w:rsidP="0018304D">
      <w:pPr>
        <w:rPr>
          <w:lang w:val="id-ID"/>
        </w:rPr>
      </w:pPr>
      <w:r w:rsidRPr="000824B1">
        <w:rPr>
          <w:lang w:val="id-ID"/>
        </w:rPr>
        <w:t xml:space="preserve">Kekurangan dari struktur data ini adalah pada struktur data ini mungkin saja salah satu cabang dari pohon jauh lebih panjang dari pada cabang yang lain sehingga program yang mencari sebuah simpul dalam cabang yang panjang itu akan membutuhkan waktu yang lebih lama dari seharusnya. Contohnya, dalam </w:t>
      </w:r>
      <w:r w:rsidRPr="000824B1">
        <w:rPr>
          <w:lang w:val="id-ID"/>
        </w:rPr>
        <w:fldChar w:fldCharType="begin"/>
      </w:r>
      <w:r w:rsidRPr="000824B1">
        <w:rPr>
          <w:lang w:val="id-ID"/>
        </w:rPr>
        <w:instrText xml:space="preserve"> REF _Ref61720814 \h </w:instrText>
      </w:r>
      <w:r w:rsidRPr="000824B1">
        <w:rPr>
          <w:lang w:val="id-ID"/>
        </w:rPr>
      </w:r>
      <w:r w:rsidRPr="000824B1">
        <w:rPr>
          <w:lang w:val="id-ID"/>
        </w:rPr>
        <w:fldChar w:fldCharType="separate"/>
      </w:r>
      <w:r w:rsidR="00D63C0F" w:rsidRPr="000824B1">
        <w:rPr>
          <w:lang w:val="id-ID"/>
        </w:rPr>
        <w:t xml:space="preserve">Gambar </w:t>
      </w:r>
      <w:r w:rsidR="00D63C0F">
        <w:rPr>
          <w:noProof/>
          <w:lang w:val="id-ID"/>
        </w:rPr>
        <w:t>II</w:t>
      </w:r>
      <w:r w:rsidR="00D63C0F" w:rsidRPr="000824B1">
        <w:rPr>
          <w:lang w:val="id-ID"/>
        </w:rPr>
        <w:t>.</w:t>
      </w:r>
      <w:r w:rsidR="00D63C0F">
        <w:rPr>
          <w:noProof/>
          <w:lang w:val="id-ID"/>
        </w:rPr>
        <w:t>4</w:t>
      </w:r>
      <w:r w:rsidRPr="000824B1">
        <w:rPr>
          <w:lang w:val="id-ID"/>
        </w:rPr>
        <w:fldChar w:fldCharType="end"/>
      </w:r>
      <w:r w:rsidRPr="000824B1">
        <w:rPr>
          <w:lang w:val="id-ID"/>
        </w:rPr>
        <w:t xml:space="preserve">, program yang akan mencari simpul “1” akan membutuhkan waktu yang lebih lama daripada program yang akan mencari simpul “11”. </w:t>
      </w:r>
    </w:p>
    <w:p w14:paraId="5EF88B7D" w14:textId="77777777" w:rsidR="0018304D" w:rsidRPr="000824B1" w:rsidRDefault="0018304D" w:rsidP="0018304D">
      <w:pPr>
        <w:rPr>
          <w:lang w:val="id-ID"/>
        </w:rPr>
      </w:pPr>
    </w:p>
    <w:p w14:paraId="000C141B" w14:textId="1E7F15C2" w:rsidR="0018304D" w:rsidRPr="000824B1" w:rsidRDefault="0018304D" w:rsidP="0018304D">
      <w:pPr>
        <w:keepNext/>
        <w:rPr>
          <w:lang w:val="id-ID"/>
        </w:rPr>
      </w:pPr>
      <w:r w:rsidRPr="000824B1">
        <w:rPr>
          <w:noProof/>
          <w:lang w:val="id-ID"/>
        </w:rPr>
        <w:lastRenderedPageBreak/>
        <w:drawing>
          <wp:inline distT="0" distB="0" distL="0" distR="0" wp14:anchorId="536B2506" wp14:editId="367E1882">
            <wp:extent cx="5038725" cy="2990850"/>
            <wp:effectExtent l="0" t="38100" r="0" b="5715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A6BED2E" w14:textId="4FC08AAE" w:rsidR="0018304D" w:rsidRPr="000824B1" w:rsidRDefault="00A640B5" w:rsidP="0018304D">
      <w:pPr>
        <w:pStyle w:val="Caption"/>
        <w:rPr>
          <w:lang w:val="id-ID"/>
        </w:rPr>
      </w:pPr>
      <w:bookmarkStart w:id="41" w:name="_Ref61720814"/>
      <w:bookmarkStart w:id="42" w:name="_Toc61863960"/>
      <w:bookmarkStart w:id="43" w:name="_Toc66727747"/>
      <w:r w:rsidRPr="000824B1">
        <w:rPr>
          <w:lang w:val="id-ID"/>
        </w:rPr>
        <w:t>Gambar</w:t>
      </w:r>
      <w:r w:rsidR="0018304D" w:rsidRPr="000824B1">
        <w:rPr>
          <w:lang w:val="id-ID"/>
        </w:rPr>
        <w:t xml:space="preserve"> </w:t>
      </w:r>
      <w:r w:rsidR="00C73774" w:rsidRPr="000824B1">
        <w:rPr>
          <w:lang w:val="id-ID"/>
        </w:rPr>
        <w:fldChar w:fldCharType="begin"/>
      </w:r>
      <w:r w:rsidR="00C73774" w:rsidRPr="000824B1">
        <w:rPr>
          <w:lang w:val="id-ID"/>
        </w:rPr>
        <w:instrText xml:space="preserve"> STYLEREF 1 \s </w:instrText>
      </w:r>
      <w:r w:rsidR="00C73774" w:rsidRPr="000824B1">
        <w:rPr>
          <w:lang w:val="id-ID"/>
        </w:rPr>
        <w:fldChar w:fldCharType="separate"/>
      </w:r>
      <w:r w:rsidR="00D63C0F">
        <w:rPr>
          <w:noProof/>
          <w:lang w:val="id-ID"/>
        </w:rPr>
        <w:t>II</w:t>
      </w:r>
      <w:r w:rsidR="00C73774" w:rsidRPr="000824B1">
        <w:rPr>
          <w:lang w:val="id-ID"/>
        </w:rPr>
        <w:fldChar w:fldCharType="end"/>
      </w:r>
      <w:r w:rsidR="00C73774" w:rsidRPr="000824B1">
        <w:rPr>
          <w:lang w:val="id-ID"/>
        </w:rPr>
        <w:t>.</w:t>
      </w:r>
      <w:r w:rsidR="00C73774" w:rsidRPr="000824B1">
        <w:rPr>
          <w:lang w:val="id-ID"/>
        </w:rPr>
        <w:fldChar w:fldCharType="begin"/>
      </w:r>
      <w:r w:rsidR="00C73774" w:rsidRPr="000824B1">
        <w:rPr>
          <w:lang w:val="id-ID"/>
        </w:rPr>
        <w:instrText xml:space="preserve"> SEQ Bagan \* ARABIC \s 1 </w:instrText>
      </w:r>
      <w:r w:rsidR="00C73774" w:rsidRPr="000824B1">
        <w:rPr>
          <w:lang w:val="id-ID"/>
        </w:rPr>
        <w:fldChar w:fldCharType="separate"/>
      </w:r>
      <w:r w:rsidR="00D63C0F">
        <w:rPr>
          <w:noProof/>
          <w:lang w:val="id-ID"/>
        </w:rPr>
        <w:t>4</w:t>
      </w:r>
      <w:r w:rsidR="00C73774" w:rsidRPr="000824B1">
        <w:rPr>
          <w:lang w:val="id-ID"/>
        </w:rPr>
        <w:fldChar w:fldCharType="end"/>
      </w:r>
      <w:bookmarkEnd w:id="41"/>
      <w:r w:rsidR="0018304D" w:rsidRPr="000824B1">
        <w:rPr>
          <w:lang w:val="id-ID"/>
        </w:rPr>
        <w:t>. Contoh Pohon Pencarian Biner.</w:t>
      </w:r>
      <w:bookmarkEnd w:id="42"/>
      <w:bookmarkEnd w:id="43"/>
    </w:p>
    <w:p w14:paraId="4976DF58" w14:textId="77777777" w:rsidR="0018304D" w:rsidRPr="000824B1" w:rsidRDefault="0018304D" w:rsidP="0018304D">
      <w:pPr>
        <w:rPr>
          <w:lang w:val="id-ID"/>
        </w:rPr>
      </w:pPr>
      <w:r w:rsidRPr="000824B1">
        <w:rPr>
          <w:lang w:val="id-ID"/>
        </w:rPr>
        <w:t xml:space="preserve">Untuk mengatasi masalah ini, cabang-cabang pohon ini harus dijaga agar seimbang sehingga setiap simpul dalam pohon akan bisa dicari dalam waktu yang sama dan konsisten. Ada beberapa algoritma yang mampu melakukan hal ini salah satunya adalah algoritma dalam Pohon Merah-Hitam yang secara otomatis melakukan penyeimbangan setelah setiap operasi. </w:t>
      </w:r>
    </w:p>
    <w:p w14:paraId="70630E14" w14:textId="77777777" w:rsidR="0018304D" w:rsidRPr="000824B1" w:rsidRDefault="0018304D" w:rsidP="0018304D">
      <w:pPr>
        <w:pStyle w:val="Heading3"/>
        <w:rPr>
          <w:lang w:val="id-ID"/>
        </w:rPr>
      </w:pPr>
      <w:bookmarkStart w:id="44" w:name="_Toc62038648"/>
      <w:bookmarkStart w:id="45" w:name="_Toc66727731"/>
      <w:r w:rsidRPr="000824B1">
        <w:rPr>
          <w:lang w:val="id-ID"/>
        </w:rPr>
        <w:t>Pohon Merah-Hitam</w:t>
      </w:r>
      <w:bookmarkEnd w:id="44"/>
      <w:bookmarkEnd w:id="45"/>
    </w:p>
    <w:p w14:paraId="232010AD" w14:textId="77777777" w:rsidR="0018304D" w:rsidRPr="000824B1" w:rsidRDefault="0018304D" w:rsidP="0018304D">
      <w:pPr>
        <w:rPr>
          <w:lang w:val="id-ID"/>
        </w:rPr>
      </w:pPr>
      <w:r w:rsidRPr="000824B1">
        <w:rPr>
          <w:lang w:val="id-ID"/>
        </w:rPr>
        <w:t xml:space="preserve">Pohon Merah-Hitam atau </w:t>
      </w:r>
      <w:r w:rsidRPr="000824B1">
        <w:rPr>
          <w:i/>
          <w:iCs/>
          <w:lang w:val="id-ID"/>
        </w:rPr>
        <w:t xml:space="preserve">Red-Black Tree </w:t>
      </w:r>
      <w:r w:rsidRPr="000824B1">
        <w:rPr>
          <w:lang w:val="id-ID"/>
        </w:rPr>
        <w:t xml:space="preserve">(RBT) adalah sebuah Pohon Pencarian Biner khusus yang didesain sehingga setiap cabang dari pohon selalu seimbang. Pada RBT, beberapa simpul memiliki warna merah atau hitam. Seluruh RBT harus mematuhi beberapa properti atau disebut juga </w:t>
      </w:r>
      <w:proofErr w:type="spellStart"/>
      <w:r w:rsidRPr="000824B1">
        <w:rPr>
          <w:i/>
          <w:iCs/>
          <w:lang w:val="id-ID"/>
        </w:rPr>
        <w:t>invariant</w:t>
      </w:r>
      <w:proofErr w:type="spellEnd"/>
      <w:r w:rsidRPr="000824B1">
        <w:rPr>
          <w:lang w:val="id-ID"/>
        </w:rPr>
        <w:t xml:space="preserve"> yaitu:</w:t>
      </w:r>
    </w:p>
    <w:p w14:paraId="202C769F" w14:textId="77777777" w:rsidR="0018304D" w:rsidRPr="000824B1" w:rsidRDefault="0018304D" w:rsidP="0018304D">
      <w:pPr>
        <w:pStyle w:val="ListParagraph"/>
        <w:numPr>
          <w:ilvl w:val="0"/>
          <w:numId w:val="22"/>
        </w:numPr>
        <w:rPr>
          <w:lang w:val="id-ID"/>
        </w:rPr>
      </w:pPr>
      <w:r w:rsidRPr="000824B1">
        <w:rPr>
          <w:lang w:val="id-ID"/>
        </w:rPr>
        <w:t>Properti BST; seluruh nilai pada simpul kiri dan anak-anaknya harus lebih kecil daripada nilai pada simpul ayah serta seluruh nilai pada simpul kanan dan anak-anaknya harus lebih besar daripada nilai pada simpul ayah.</w:t>
      </w:r>
    </w:p>
    <w:p w14:paraId="64CF66F5" w14:textId="77777777" w:rsidR="0018304D" w:rsidRPr="000824B1" w:rsidRDefault="0018304D" w:rsidP="0018304D">
      <w:pPr>
        <w:pStyle w:val="ListParagraph"/>
        <w:numPr>
          <w:ilvl w:val="0"/>
          <w:numId w:val="22"/>
        </w:numPr>
        <w:rPr>
          <w:lang w:val="id-ID"/>
        </w:rPr>
      </w:pPr>
      <w:r w:rsidRPr="000824B1">
        <w:rPr>
          <w:lang w:val="id-ID"/>
        </w:rPr>
        <w:t>Properti Warna; Simpul anak dari simpul berwarna merah harus memiliki warna hitam.</w:t>
      </w:r>
    </w:p>
    <w:p w14:paraId="03ADC3DD" w14:textId="77777777" w:rsidR="0018304D" w:rsidRPr="000824B1" w:rsidRDefault="0018304D" w:rsidP="0018304D">
      <w:pPr>
        <w:pStyle w:val="ListParagraph"/>
        <w:numPr>
          <w:ilvl w:val="0"/>
          <w:numId w:val="22"/>
        </w:numPr>
        <w:rPr>
          <w:lang w:val="id-ID"/>
        </w:rPr>
      </w:pPr>
      <w:r w:rsidRPr="000824B1">
        <w:rPr>
          <w:lang w:val="id-ID"/>
        </w:rPr>
        <w:lastRenderedPageBreak/>
        <w:t>Properti Tinggi; Seluruh jalur dari akar menuju daun harus memiliki jumlah simpul hitam yang sama.</w:t>
      </w:r>
    </w:p>
    <w:p w14:paraId="3C3F9641" w14:textId="77777777" w:rsidR="0018304D" w:rsidRPr="000824B1" w:rsidRDefault="0018304D" w:rsidP="0018304D">
      <w:pPr>
        <w:rPr>
          <w:lang w:val="id-ID"/>
        </w:rPr>
      </w:pPr>
      <w:r w:rsidRPr="000824B1">
        <w:rPr>
          <w:lang w:val="id-ID"/>
        </w:rPr>
        <w:t>Beberapa literatur menambahkan beberapa properti lain yang harus dipatuhi oleh RBT namun properti-properti ini bisa tidak dipatuhi oleh implementasi tertentu karena tidak mengubah struktur data secara signifikan.</w:t>
      </w:r>
    </w:p>
    <w:p w14:paraId="6E741274" w14:textId="77777777" w:rsidR="0018304D" w:rsidRPr="000824B1" w:rsidRDefault="0018304D" w:rsidP="0018304D">
      <w:pPr>
        <w:pStyle w:val="ListParagraph"/>
        <w:numPr>
          <w:ilvl w:val="0"/>
          <w:numId w:val="22"/>
        </w:numPr>
        <w:rPr>
          <w:lang w:val="id-ID"/>
        </w:rPr>
      </w:pPr>
      <w:r w:rsidRPr="000824B1">
        <w:rPr>
          <w:lang w:val="id-ID"/>
        </w:rPr>
        <w:t>Akar harus memiliki warna hitam. Seluruh akar berwarna merah pada RBT yang sudah mematuhi properti sebelumnya bisa diubah menjadi warna hitam tanpa melanggar properti lain sehingga properti ini tidak mengubah apa-apa</w:t>
      </w:r>
    </w:p>
    <w:p w14:paraId="75F4D9FC" w14:textId="77777777" w:rsidR="0018304D" w:rsidRPr="000824B1" w:rsidRDefault="0018304D" w:rsidP="0018304D">
      <w:pPr>
        <w:pStyle w:val="ListParagraph"/>
        <w:numPr>
          <w:ilvl w:val="0"/>
          <w:numId w:val="22"/>
        </w:numPr>
        <w:rPr>
          <w:lang w:val="id-ID"/>
        </w:rPr>
      </w:pPr>
      <w:r w:rsidRPr="000824B1">
        <w:rPr>
          <w:lang w:val="id-ID"/>
        </w:rPr>
        <w:t>Seluruh daun harus memiliki warna hitam. Properti ini bisa dipenuhi dengan mengubah RBT yang sudah ada dengan menambahkan dua simpul berwarna hitam pada semua daun pada RBT sehingga properti ini bisa langsung dipenuhi oleh RBT yang sudah memiliki properti-properti sebelumnya.</w:t>
      </w:r>
    </w:p>
    <w:p w14:paraId="4D5B7D7A" w14:textId="76E59A5E" w:rsidR="0018304D" w:rsidRPr="000824B1" w:rsidRDefault="0018304D" w:rsidP="0018304D">
      <w:pPr>
        <w:rPr>
          <w:lang w:val="id-ID"/>
        </w:rPr>
      </w:pPr>
      <w:r w:rsidRPr="000824B1">
        <w:rPr>
          <w:lang w:val="id-ID"/>
        </w:rPr>
        <w:t xml:space="preserve">RBT yang mematuhi seluruh properti tersebut akan selalu memiliki keseimbangan sehingga seluruh operasi pencarian pasti memiliki kompleksitas algoritma maksimal sebesar O(log n) karena cabang dengan tinggi terpanjang yang mungkin, dengan warna merah dan hitam yang berselang-seling, hanya maksimal memiliki tinggi dua kali lipat cabang yang banyak memiliki simpul berwarna hitam </w:t>
      </w:r>
      <w:r w:rsidRPr="000824B1">
        <w:rPr>
          <w:lang w:val="id-ID"/>
        </w:rPr>
        <w:fldChar w:fldCharType="begin" w:fldLock="1"/>
      </w:r>
      <w:r w:rsidRPr="000824B1">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0824B1">
        <w:rPr>
          <w:lang w:val="id-ID"/>
        </w:rPr>
        <w:fldChar w:fldCharType="separate"/>
      </w:r>
      <w:r w:rsidRPr="000824B1">
        <w:rPr>
          <w:noProof/>
          <w:lang w:val="id-ID"/>
        </w:rPr>
        <w:t>(Okasaki, 1999)</w:t>
      </w:r>
      <w:r w:rsidRPr="000824B1">
        <w:rPr>
          <w:lang w:val="id-ID"/>
        </w:rPr>
        <w:fldChar w:fldCharType="end"/>
      </w:r>
      <w:r w:rsidRPr="000824B1">
        <w:rPr>
          <w:lang w:val="id-ID"/>
        </w:rPr>
        <w:t xml:space="preserve">. Sebagai contoh, </w:t>
      </w:r>
      <w:r w:rsidRPr="000824B1">
        <w:rPr>
          <w:lang w:val="id-ID"/>
        </w:rPr>
        <w:fldChar w:fldCharType="begin"/>
      </w:r>
      <w:r w:rsidRPr="000824B1">
        <w:rPr>
          <w:lang w:val="id-ID"/>
        </w:rPr>
        <w:instrText xml:space="preserve"> REF _Ref61727477 \h </w:instrText>
      </w:r>
      <w:r w:rsidRPr="000824B1">
        <w:rPr>
          <w:lang w:val="id-ID"/>
        </w:rPr>
      </w:r>
      <w:r w:rsidRPr="000824B1">
        <w:rPr>
          <w:lang w:val="id-ID"/>
        </w:rPr>
        <w:fldChar w:fldCharType="separate"/>
      </w:r>
      <w:r w:rsidR="00D63C0F" w:rsidRPr="000824B1">
        <w:rPr>
          <w:lang w:val="id-ID"/>
        </w:rPr>
        <w:t xml:space="preserve">Gambar </w:t>
      </w:r>
      <w:r w:rsidR="00D63C0F">
        <w:rPr>
          <w:noProof/>
          <w:lang w:val="id-ID"/>
        </w:rPr>
        <w:t>II</w:t>
      </w:r>
      <w:r w:rsidR="00D63C0F" w:rsidRPr="000824B1">
        <w:rPr>
          <w:lang w:val="id-ID"/>
        </w:rPr>
        <w:t>.</w:t>
      </w:r>
      <w:r w:rsidR="00D63C0F">
        <w:rPr>
          <w:noProof/>
          <w:lang w:val="id-ID"/>
        </w:rPr>
        <w:t>5</w:t>
      </w:r>
      <w:r w:rsidRPr="000824B1">
        <w:rPr>
          <w:lang w:val="id-ID"/>
        </w:rPr>
        <w:fldChar w:fldCharType="end"/>
      </w:r>
      <w:r w:rsidRPr="000824B1">
        <w:rPr>
          <w:lang w:val="id-ID"/>
        </w:rPr>
        <w:t xml:space="preserve"> menunjukkan </w:t>
      </w:r>
      <w:r w:rsidRPr="000824B1">
        <w:rPr>
          <w:lang w:val="id-ID"/>
        </w:rPr>
        <w:fldChar w:fldCharType="begin"/>
      </w:r>
      <w:r w:rsidRPr="000824B1">
        <w:rPr>
          <w:lang w:val="id-ID"/>
        </w:rPr>
        <w:instrText xml:space="preserve"> REF _Ref61720814 \h </w:instrText>
      </w:r>
      <w:r w:rsidRPr="000824B1">
        <w:rPr>
          <w:lang w:val="id-ID"/>
        </w:rPr>
      </w:r>
      <w:r w:rsidRPr="000824B1">
        <w:rPr>
          <w:lang w:val="id-ID"/>
        </w:rPr>
        <w:fldChar w:fldCharType="separate"/>
      </w:r>
      <w:r w:rsidR="00D63C0F" w:rsidRPr="000824B1">
        <w:rPr>
          <w:lang w:val="id-ID"/>
        </w:rPr>
        <w:t xml:space="preserve">Gambar </w:t>
      </w:r>
      <w:r w:rsidR="00D63C0F">
        <w:rPr>
          <w:noProof/>
          <w:lang w:val="id-ID"/>
        </w:rPr>
        <w:t>II</w:t>
      </w:r>
      <w:r w:rsidR="00D63C0F" w:rsidRPr="000824B1">
        <w:rPr>
          <w:lang w:val="id-ID"/>
        </w:rPr>
        <w:t>.</w:t>
      </w:r>
      <w:r w:rsidR="00D63C0F">
        <w:rPr>
          <w:noProof/>
          <w:lang w:val="id-ID"/>
        </w:rPr>
        <w:t>4</w:t>
      </w:r>
      <w:r w:rsidRPr="000824B1">
        <w:rPr>
          <w:lang w:val="id-ID"/>
        </w:rPr>
        <w:fldChar w:fldCharType="end"/>
      </w:r>
      <w:r w:rsidRPr="000824B1">
        <w:rPr>
          <w:lang w:val="id-ID"/>
        </w:rPr>
        <w:t xml:space="preserve"> yang sudah diubah untuk mematuhi properti-properti RBT. Pada pohon ini, program yang sedang mencari simpul “1” akan membutuhkan waktu yang sama dengan program yang sedang mencari simpul “11”. Seluruh jalur dari akar ke daun pada pohon ini memiliki jumlah simpul berwarna hitam yang sama yaitu sebesar 2.</w:t>
      </w:r>
    </w:p>
    <w:p w14:paraId="49E97E92" w14:textId="365F92DA" w:rsidR="0018304D" w:rsidRPr="000824B1" w:rsidRDefault="0018304D" w:rsidP="0018304D">
      <w:pPr>
        <w:keepNext/>
        <w:rPr>
          <w:lang w:val="id-ID"/>
        </w:rPr>
      </w:pPr>
      <w:r w:rsidRPr="000824B1">
        <w:rPr>
          <w:noProof/>
          <w:lang w:val="id-ID"/>
        </w:rPr>
        <w:lastRenderedPageBreak/>
        <w:drawing>
          <wp:inline distT="0" distB="0" distL="0" distR="0" wp14:anchorId="5078440D" wp14:editId="6EEA8790">
            <wp:extent cx="5038725" cy="2943225"/>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1DA98B4C" w14:textId="5E44F3B6" w:rsidR="0018304D" w:rsidRPr="000824B1" w:rsidRDefault="00A640B5" w:rsidP="0018304D">
      <w:pPr>
        <w:pStyle w:val="Caption"/>
        <w:rPr>
          <w:lang w:val="id-ID"/>
        </w:rPr>
      </w:pPr>
      <w:bookmarkStart w:id="46" w:name="_Ref61727477"/>
      <w:bookmarkStart w:id="47" w:name="_Toc61863961"/>
      <w:bookmarkStart w:id="48" w:name="_Toc66727748"/>
      <w:r w:rsidRPr="000824B1">
        <w:rPr>
          <w:lang w:val="id-ID"/>
        </w:rPr>
        <w:t>Gambar</w:t>
      </w:r>
      <w:r w:rsidR="0018304D" w:rsidRPr="000824B1">
        <w:rPr>
          <w:lang w:val="id-ID"/>
        </w:rPr>
        <w:t xml:space="preserve"> </w:t>
      </w:r>
      <w:r w:rsidR="00C73774" w:rsidRPr="000824B1">
        <w:rPr>
          <w:lang w:val="id-ID"/>
        </w:rPr>
        <w:fldChar w:fldCharType="begin"/>
      </w:r>
      <w:r w:rsidR="00C73774" w:rsidRPr="000824B1">
        <w:rPr>
          <w:lang w:val="id-ID"/>
        </w:rPr>
        <w:instrText xml:space="preserve"> STYLEREF 1 \s </w:instrText>
      </w:r>
      <w:r w:rsidR="00C73774" w:rsidRPr="000824B1">
        <w:rPr>
          <w:lang w:val="id-ID"/>
        </w:rPr>
        <w:fldChar w:fldCharType="separate"/>
      </w:r>
      <w:r w:rsidR="00D63C0F">
        <w:rPr>
          <w:noProof/>
          <w:lang w:val="id-ID"/>
        </w:rPr>
        <w:t>II</w:t>
      </w:r>
      <w:r w:rsidR="00C73774" w:rsidRPr="000824B1">
        <w:rPr>
          <w:lang w:val="id-ID"/>
        </w:rPr>
        <w:fldChar w:fldCharType="end"/>
      </w:r>
      <w:r w:rsidR="00C73774" w:rsidRPr="000824B1">
        <w:rPr>
          <w:lang w:val="id-ID"/>
        </w:rPr>
        <w:t>.</w:t>
      </w:r>
      <w:r w:rsidR="00C73774" w:rsidRPr="000824B1">
        <w:rPr>
          <w:lang w:val="id-ID"/>
        </w:rPr>
        <w:fldChar w:fldCharType="begin"/>
      </w:r>
      <w:r w:rsidR="00C73774" w:rsidRPr="000824B1">
        <w:rPr>
          <w:lang w:val="id-ID"/>
        </w:rPr>
        <w:instrText xml:space="preserve"> SEQ Bagan \* ARABIC \s 1 </w:instrText>
      </w:r>
      <w:r w:rsidR="00C73774" w:rsidRPr="000824B1">
        <w:rPr>
          <w:lang w:val="id-ID"/>
        </w:rPr>
        <w:fldChar w:fldCharType="separate"/>
      </w:r>
      <w:r w:rsidR="00D63C0F">
        <w:rPr>
          <w:noProof/>
          <w:lang w:val="id-ID"/>
        </w:rPr>
        <w:t>5</w:t>
      </w:r>
      <w:r w:rsidR="00C73774" w:rsidRPr="000824B1">
        <w:rPr>
          <w:lang w:val="id-ID"/>
        </w:rPr>
        <w:fldChar w:fldCharType="end"/>
      </w:r>
      <w:bookmarkEnd w:id="46"/>
      <w:r w:rsidR="0018304D" w:rsidRPr="000824B1">
        <w:rPr>
          <w:lang w:val="id-ID"/>
        </w:rPr>
        <w:t xml:space="preserve">. </w:t>
      </w:r>
      <w:r w:rsidR="0018304D" w:rsidRPr="000824B1">
        <w:rPr>
          <w:lang w:val="id-ID"/>
        </w:rPr>
        <w:fldChar w:fldCharType="begin"/>
      </w:r>
      <w:r w:rsidR="0018304D" w:rsidRPr="000824B1">
        <w:rPr>
          <w:lang w:val="id-ID"/>
        </w:rPr>
        <w:instrText xml:space="preserve"> REF _Ref61720814 \h </w:instrText>
      </w:r>
      <w:r w:rsidR="0018304D" w:rsidRPr="000824B1">
        <w:rPr>
          <w:lang w:val="id-ID"/>
        </w:rPr>
      </w:r>
      <w:r w:rsidR="0018304D" w:rsidRPr="000824B1">
        <w:rPr>
          <w:lang w:val="id-ID"/>
        </w:rPr>
        <w:fldChar w:fldCharType="separate"/>
      </w:r>
      <w:r w:rsidR="00D63C0F" w:rsidRPr="000824B1">
        <w:rPr>
          <w:lang w:val="id-ID"/>
        </w:rPr>
        <w:t xml:space="preserve">Gambar </w:t>
      </w:r>
      <w:r w:rsidR="00D63C0F">
        <w:rPr>
          <w:noProof/>
          <w:lang w:val="id-ID"/>
        </w:rPr>
        <w:t>II</w:t>
      </w:r>
      <w:r w:rsidR="00D63C0F" w:rsidRPr="000824B1">
        <w:rPr>
          <w:lang w:val="id-ID"/>
        </w:rPr>
        <w:t>.</w:t>
      </w:r>
      <w:r w:rsidR="00D63C0F">
        <w:rPr>
          <w:noProof/>
          <w:lang w:val="id-ID"/>
        </w:rPr>
        <w:t>4</w:t>
      </w:r>
      <w:r w:rsidR="0018304D" w:rsidRPr="000824B1">
        <w:rPr>
          <w:lang w:val="id-ID"/>
        </w:rPr>
        <w:fldChar w:fldCharType="end"/>
      </w:r>
      <w:r w:rsidR="0018304D" w:rsidRPr="000824B1">
        <w:rPr>
          <w:lang w:val="id-ID"/>
        </w:rPr>
        <w:t xml:space="preserve"> yang diubah menjadi RBT.</w:t>
      </w:r>
      <w:bookmarkEnd w:id="47"/>
      <w:bookmarkEnd w:id="48"/>
    </w:p>
    <w:p w14:paraId="0C519770" w14:textId="77777777" w:rsidR="0018304D" w:rsidRPr="000824B1" w:rsidRDefault="0018304D" w:rsidP="0018304D">
      <w:pPr>
        <w:pStyle w:val="Heading3"/>
        <w:rPr>
          <w:lang w:val="id-ID"/>
        </w:rPr>
      </w:pPr>
      <w:bookmarkStart w:id="49" w:name="_Toc62038649"/>
      <w:bookmarkStart w:id="50" w:name="_Toc66727732"/>
      <w:r w:rsidRPr="000824B1">
        <w:rPr>
          <w:lang w:val="id-ID"/>
        </w:rPr>
        <w:t xml:space="preserve">Algoritma penambahan </w:t>
      </w:r>
      <w:proofErr w:type="spellStart"/>
      <w:r w:rsidRPr="000824B1">
        <w:rPr>
          <w:lang w:val="id-ID"/>
        </w:rPr>
        <w:t>Okasaki</w:t>
      </w:r>
      <w:bookmarkEnd w:id="49"/>
      <w:bookmarkEnd w:id="50"/>
      <w:proofErr w:type="spellEnd"/>
    </w:p>
    <w:p w14:paraId="312B5956" w14:textId="77777777" w:rsidR="0018304D" w:rsidRPr="000824B1" w:rsidRDefault="0018304D" w:rsidP="0018304D">
      <w:pPr>
        <w:rPr>
          <w:lang w:val="id-ID"/>
        </w:rPr>
      </w:pPr>
      <w:r w:rsidRPr="000824B1">
        <w:rPr>
          <w:lang w:val="id-ID"/>
        </w:rPr>
        <w:t>Algoritma penambahan pada BST biasa sangat mudah. Penambahan bisa dilakukan hanya dengan mencari daun yang memiliki nilai yang paling dekat dengan nilai yang akan dimasukkan kemudian tambahkan nilai tersebut sebagai simpul anak dari simpul tersebut di kiri atau di kanan tergantung apakah nilai yang akan dimasukkan lebih besar atau lebih kecil dari nilai tersebut. Algoritma penambahan untuk BST biasa terlihat seperti ini:</w:t>
      </w:r>
    </w:p>
    <w:p w14:paraId="670F142D"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insert</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660066"/>
          <w:sz w:val="20"/>
          <w:szCs w:val="20"/>
        </w:rPr>
        <w:t>Ord</w:t>
      </w:r>
      <w:proofErr w:type="spellEnd"/>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elt</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elt</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w:t>
      </w:r>
      <w:r w:rsidRPr="000824B1">
        <w:rPr>
          <w:rFonts w:ascii="Courier New" w:hAnsi="Courier New" w:cs="Courier New"/>
          <w:color w:val="660066"/>
          <w:sz w:val="20"/>
          <w:szCs w:val="20"/>
        </w:rPr>
        <w:t>Se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elt</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w:t>
      </w:r>
      <w:r w:rsidRPr="000824B1">
        <w:rPr>
          <w:rFonts w:ascii="Courier New" w:hAnsi="Courier New" w:cs="Courier New"/>
          <w:color w:val="660066"/>
          <w:sz w:val="20"/>
          <w:szCs w:val="20"/>
        </w:rPr>
        <w:t>Se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elt</w:t>
      </w:r>
      <w:proofErr w:type="spellEnd"/>
      <w:r w:rsidRPr="000824B1">
        <w:rPr>
          <w:rFonts w:ascii="Courier New" w:hAnsi="Courier New" w:cs="Courier New"/>
          <w:color w:val="000000"/>
          <w:sz w:val="20"/>
          <w:szCs w:val="20"/>
        </w:rPr>
        <w:t xml:space="preserve"> </w:t>
      </w:r>
    </w:p>
    <w:p w14:paraId="4885FDAE"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insert</w:t>
      </w:r>
      <w:proofErr w:type="spellEnd"/>
      <w:r w:rsidRPr="000824B1">
        <w:rPr>
          <w:rFonts w:ascii="Courier New" w:hAnsi="Courier New" w:cs="Courier New"/>
          <w:color w:val="000000"/>
          <w:sz w:val="20"/>
          <w:szCs w:val="20"/>
        </w:rPr>
        <w:t xml:space="preserve"> 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E x E </w:t>
      </w:r>
    </w:p>
    <w:p w14:paraId="5761D54D"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insert</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a y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
    <w:p w14:paraId="5F40C3B0"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x </w:t>
      </w:r>
      <w:r w:rsidRPr="000824B1">
        <w:rPr>
          <w:rFonts w:ascii="Courier New" w:hAnsi="Courier New" w:cs="Courier New"/>
          <w:color w:val="666600"/>
          <w:sz w:val="20"/>
          <w:szCs w:val="20"/>
        </w:rPr>
        <w:t>&lt;</w:t>
      </w:r>
      <w:r w:rsidRPr="000824B1">
        <w:rPr>
          <w:rFonts w:ascii="Courier New" w:hAnsi="Courier New" w:cs="Courier New"/>
          <w:color w:val="000000"/>
          <w:sz w:val="20"/>
          <w:szCs w:val="20"/>
        </w:rPr>
        <w:t xml:space="preserve">  y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w:t>
      </w:r>
      <w:r w:rsidRPr="000824B1">
        <w:rPr>
          <w:rFonts w:ascii="Courier New" w:hAnsi="Courier New" w:cs="Courier New"/>
          <w:color w:val="666600"/>
          <w:sz w:val="20"/>
          <w:szCs w:val="20"/>
        </w:rPr>
        <w:t>(</w:t>
      </w:r>
      <w:proofErr w:type="spellStart"/>
      <w:r w:rsidRPr="000824B1">
        <w:rPr>
          <w:rFonts w:ascii="Courier New" w:hAnsi="Courier New" w:cs="Courier New"/>
          <w:color w:val="000000"/>
          <w:sz w:val="20"/>
          <w:szCs w:val="20"/>
        </w:rPr>
        <w:t>insert</w:t>
      </w:r>
      <w:proofErr w:type="spellEnd"/>
      <w:r w:rsidRPr="000824B1">
        <w:rPr>
          <w:rFonts w:ascii="Courier New" w:hAnsi="Courier New" w:cs="Courier New"/>
          <w:color w:val="000000"/>
          <w:sz w:val="20"/>
          <w:szCs w:val="20"/>
        </w:rPr>
        <w:t xml:space="preserve"> a</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y b </w:t>
      </w:r>
    </w:p>
    <w:p w14:paraId="52A0132C"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x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y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a y b  </w:t>
      </w:r>
    </w:p>
    <w:p w14:paraId="620C6FD3"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x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y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a y </w:t>
      </w:r>
      <w:r w:rsidRPr="000824B1">
        <w:rPr>
          <w:rFonts w:ascii="Courier New" w:hAnsi="Courier New" w:cs="Courier New"/>
          <w:color w:val="666600"/>
          <w:sz w:val="20"/>
          <w:szCs w:val="20"/>
        </w:rPr>
        <w:t>(</w:t>
      </w:r>
      <w:proofErr w:type="spellStart"/>
      <w:r w:rsidRPr="000824B1">
        <w:rPr>
          <w:rFonts w:ascii="Courier New" w:hAnsi="Courier New" w:cs="Courier New"/>
          <w:color w:val="000000"/>
          <w:sz w:val="20"/>
          <w:szCs w:val="20"/>
        </w:rPr>
        <w:t>insert</w:t>
      </w:r>
      <w:proofErr w:type="spellEnd"/>
      <w:r w:rsidRPr="000824B1">
        <w:rPr>
          <w:rFonts w:ascii="Courier New" w:hAnsi="Courier New" w:cs="Courier New"/>
          <w:color w:val="000000"/>
          <w:sz w:val="20"/>
          <w:szCs w:val="20"/>
        </w:rPr>
        <w:t xml:space="preserve">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w:t>
      </w:r>
    </w:p>
    <w:p w14:paraId="11F80DFB" w14:textId="0790A397" w:rsidR="0018304D" w:rsidRPr="000824B1" w:rsidRDefault="0018304D" w:rsidP="0018304D">
      <w:pPr>
        <w:rPr>
          <w:lang w:val="id-ID"/>
        </w:rPr>
      </w:pPr>
      <w:r w:rsidRPr="000824B1">
        <w:rPr>
          <w:lang w:val="id-ID"/>
        </w:rPr>
        <w:t xml:space="preserve">Algoritma penambahan RBT </w:t>
      </w:r>
      <w:proofErr w:type="spellStart"/>
      <w:r w:rsidRPr="000824B1">
        <w:rPr>
          <w:lang w:val="id-ID"/>
        </w:rPr>
        <w:t>Okasaki</w:t>
      </w:r>
      <w:proofErr w:type="spellEnd"/>
      <w:r w:rsidRPr="000824B1">
        <w:rPr>
          <w:lang w:val="id-ID"/>
        </w:rPr>
        <w:t xml:space="preserve"> tidak jauh berbeda dengan algoritma penambahan BST. Pada algoritma tersebut ditambahkan modifikasi untuk memperhatikan warna dari simpul pada RBT serta </w:t>
      </w:r>
      <w:proofErr w:type="spellStart"/>
      <w:r w:rsidRPr="000824B1">
        <w:rPr>
          <w:lang w:val="id-ID"/>
        </w:rPr>
        <w:t>sebuat</w:t>
      </w:r>
      <w:proofErr w:type="spellEnd"/>
      <w:r w:rsidRPr="000824B1">
        <w:rPr>
          <w:lang w:val="id-ID"/>
        </w:rPr>
        <w:t xml:space="preserve"> fungsi penyeimbang (</w:t>
      </w:r>
      <w:proofErr w:type="spellStart"/>
      <w:r w:rsidRPr="000824B1">
        <w:rPr>
          <w:i/>
          <w:iCs/>
          <w:lang w:val="id-ID"/>
        </w:rPr>
        <w:t>balance</w:t>
      </w:r>
      <w:proofErr w:type="spellEnd"/>
      <w:r w:rsidRPr="000824B1">
        <w:rPr>
          <w:lang w:val="id-ID"/>
        </w:rPr>
        <w:t xml:space="preserve">) untuk menjaga properti warna RBT. Algoritma penambahan </w:t>
      </w:r>
      <w:proofErr w:type="spellStart"/>
      <w:r w:rsidRPr="000824B1">
        <w:rPr>
          <w:lang w:val="id-ID"/>
        </w:rPr>
        <w:t>Okasaki</w:t>
      </w:r>
      <w:proofErr w:type="spellEnd"/>
      <w:r w:rsidRPr="000824B1">
        <w:rPr>
          <w:lang w:val="id-ID"/>
        </w:rPr>
        <w:t xml:space="preserve"> terlihat seperti ini:</w:t>
      </w:r>
    </w:p>
    <w:p w14:paraId="743CFDF8"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insert</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660066"/>
          <w:sz w:val="20"/>
          <w:szCs w:val="20"/>
        </w:rPr>
        <w:t>Ord</w:t>
      </w:r>
      <w:proofErr w:type="spellEnd"/>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elt</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elt</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w:t>
      </w:r>
      <w:r w:rsidRPr="000824B1">
        <w:rPr>
          <w:rFonts w:ascii="Courier New" w:hAnsi="Courier New" w:cs="Courier New"/>
          <w:color w:val="660066"/>
          <w:sz w:val="20"/>
          <w:szCs w:val="20"/>
        </w:rPr>
        <w:t>Se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elt</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w:t>
      </w:r>
      <w:r w:rsidRPr="000824B1">
        <w:rPr>
          <w:rFonts w:ascii="Courier New" w:hAnsi="Courier New" w:cs="Courier New"/>
          <w:color w:val="660066"/>
          <w:sz w:val="20"/>
          <w:szCs w:val="20"/>
        </w:rPr>
        <w:t>Se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elt</w:t>
      </w:r>
      <w:proofErr w:type="spellEnd"/>
      <w:r w:rsidRPr="000824B1">
        <w:rPr>
          <w:rFonts w:ascii="Courier New" w:hAnsi="Courier New" w:cs="Courier New"/>
          <w:color w:val="000000"/>
          <w:sz w:val="20"/>
          <w:szCs w:val="20"/>
        </w:rPr>
        <w:t xml:space="preserve"> </w:t>
      </w:r>
    </w:p>
    <w:p w14:paraId="62E7FE3D"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insert</w:t>
      </w:r>
      <w:proofErr w:type="spellEnd"/>
      <w:r w:rsidRPr="000824B1">
        <w:rPr>
          <w:rFonts w:ascii="Courier New" w:hAnsi="Courier New" w:cs="Courier New"/>
          <w:color w:val="000000"/>
          <w:sz w:val="20"/>
          <w:szCs w:val="20"/>
        </w:rPr>
        <w:t xml:space="preserve"> x s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makeBlack</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proofErr w:type="spellStart"/>
      <w:r w:rsidRPr="000824B1">
        <w:rPr>
          <w:rFonts w:ascii="Courier New" w:hAnsi="Courier New" w:cs="Courier New"/>
          <w:color w:val="000000"/>
          <w:sz w:val="20"/>
          <w:szCs w:val="20"/>
        </w:rPr>
        <w:t>ins</w:t>
      </w:r>
      <w:proofErr w:type="spellEnd"/>
      <w:r w:rsidRPr="000824B1">
        <w:rPr>
          <w:rFonts w:ascii="Courier New" w:hAnsi="Courier New" w:cs="Courier New"/>
          <w:color w:val="000000"/>
          <w:sz w:val="20"/>
          <w:szCs w:val="20"/>
        </w:rPr>
        <w:t xml:space="preserve"> s</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
    <w:p w14:paraId="791160C5"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lastRenderedPageBreak/>
        <w:t xml:space="preserve">    </w:t>
      </w:r>
      <w:proofErr w:type="spellStart"/>
      <w:r w:rsidRPr="000824B1">
        <w:rPr>
          <w:rFonts w:ascii="Courier New" w:hAnsi="Courier New" w:cs="Courier New"/>
          <w:color w:val="000088"/>
          <w:sz w:val="20"/>
          <w:szCs w:val="20"/>
        </w:rPr>
        <w:t>where</w:t>
      </w:r>
      <w:proofErr w:type="spellEnd"/>
      <w:r w:rsidRPr="000824B1">
        <w:rPr>
          <w:rFonts w:ascii="Courier New" w:hAnsi="Courier New" w:cs="Courier New"/>
          <w:color w:val="000000"/>
          <w:sz w:val="20"/>
          <w:szCs w:val="20"/>
        </w:rPr>
        <w:t xml:space="preserve"> </w:t>
      </w:r>
    </w:p>
    <w:p w14:paraId="2ABA5403"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ins</w:t>
      </w:r>
      <w:proofErr w:type="spellEnd"/>
      <w:r w:rsidRPr="000824B1">
        <w:rPr>
          <w:rFonts w:ascii="Courier New" w:hAnsi="Courier New" w:cs="Courier New"/>
          <w:color w:val="000000"/>
          <w:sz w:val="20"/>
          <w:szCs w:val="20"/>
        </w:rPr>
        <w:t xml:space="preserve"> 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R E x E </w:t>
      </w:r>
    </w:p>
    <w:p w14:paraId="4935C70A"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ins</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T </w:t>
      </w:r>
      <w:proofErr w:type="spellStart"/>
      <w:r w:rsidRPr="000824B1">
        <w:rPr>
          <w:rFonts w:ascii="Courier New" w:hAnsi="Courier New" w:cs="Courier New"/>
          <w:color w:val="000000"/>
          <w:sz w:val="20"/>
          <w:szCs w:val="20"/>
        </w:rPr>
        <w:t>color</w:t>
      </w:r>
      <w:proofErr w:type="spellEnd"/>
      <w:r w:rsidRPr="000824B1">
        <w:rPr>
          <w:rFonts w:ascii="Courier New" w:hAnsi="Courier New" w:cs="Courier New"/>
          <w:color w:val="000000"/>
          <w:sz w:val="20"/>
          <w:szCs w:val="20"/>
        </w:rPr>
        <w:t xml:space="preserve"> a y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
    <w:p w14:paraId="2F219D35"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x </w:t>
      </w:r>
      <w:r w:rsidRPr="000824B1">
        <w:rPr>
          <w:rFonts w:ascii="Courier New" w:hAnsi="Courier New" w:cs="Courier New"/>
          <w:color w:val="666600"/>
          <w:sz w:val="20"/>
          <w:szCs w:val="20"/>
        </w:rPr>
        <w:t>&lt;</w:t>
      </w:r>
      <w:r w:rsidRPr="000824B1">
        <w:rPr>
          <w:rFonts w:ascii="Courier New" w:hAnsi="Courier New" w:cs="Courier New"/>
          <w:color w:val="000000"/>
          <w:sz w:val="20"/>
          <w:szCs w:val="20"/>
        </w:rPr>
        <w:t xml:space="preserve"> y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balance</w:t>
      </w:r>
      <w:proofErr w:type="spellEnd"/>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color</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proofErr w:type="spellStart"/>
      <w:r w:rsidRPr="000824B1">
        <w:rPr>
          <w:rFonts w:ascii="Courier New" w:hAnsi="Courier New" w:cs="Courier New"/>
          <w:color w:val="000000"/>
          <w:sz w:val="20"/>
          <w:szCs w:val="20"/>
        </w:rPr>
        <w:t>ins</w:t>
      </w:r>
      <w:proofErr w:type="spellEnd"/>
      <w:r w:rsidRPr="000824B1">
        <w:rPr>
          <w:rFonts w:ascii="Courier New" w:hAnsi="Courier New" w:cs="Courier New"/>
          <w:color w:val="000000"/>
          <w:sz w:val="20"/>
          <w:szCs w:val="20"/>
        </w:rPr>
        <w:t xml:space="preserve"> a</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y b </w:t>
      </w:r>
    </w:p>
    <w:p w14:paraId="3798B42D"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x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y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w:t>
      </w:r>
      <w:proofErr w:type="spellStart"/>
      <w:r w:rsidRPr="000824B1">
        <w:rPr>
          <w:rFonts w:ascii="Courier New" w:hAnsi="Courier New" w:cs="Courier New"/>
          <w:color w:val="000000"/>
          <w:sz w:val="20"/>
          <w:szCs w:val="20"/>
        </w:rPr>
        <w:t>color</w:t>
      </w:r>
      <w:proofErr w:type="spellEnd"/>
      <w:r w:rsidRPr="000824B1">
        <w:rPr>
          <w:rFonts w:ascii="Courier New" w:hAnsi="Courier New" w:cs="Courier New"/>
          <w:color w:val="000000"/>
          <w:sz w:val="20"/>
          <w:szCs w:val="20"/>
        </w:rPr>
        <w:t xml:space="preserve"> a y b </w:t>
      </w:r>
    </w:p>
    <w:p w14:paraId="7844E57B"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x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y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balance</w:t>
      </w:r>
      <w:proofErr w:type="spellEnd"/>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color</w:t>
      </w:r>
      <w:proofErr w:type="spellEnd"/>
      <w:r w:rsidRPr="000824B1">
        <w:rPr>
          <w:rFonts w:ascii="Courier New" w:hAnsi="Courier New" w:cs="Courier New"/>
          <w:color w:val="000000"/>
          <w:sz w:val="20"/>
          <w:szCs w:val="20"/>
        </w:rPr>
        <w:t xml:space="preserve"> a y </w:t>
      </w:r>
      <w:r w:rsidRPr="000824B1">
        <w:rPr>
          <w:rFonts w:ascii="Courier New" w:hAnsi="Courier New" w:cs="Courier New"/>
          <w:color w:val="666600"/>
          <w:sz w:val="20"/>
          <w:szCs w:val="20"/>
        </w:rPr>
        <w:t>(</w:t>
      </w:r>
      <w:proofErr w:type="spellStart"/>
      <w:r w:rsidRPr="000824B1">
        <w:rPr>
          <w:rFonts w:ascii="Courier New" w:hAnsi="Courier New" w:cs="Courier New"/>
          <w:color w:val="000000"/>
          <w:sz w:val="20"/>
          <w:szCs w:val="20"/>
        </w:rPr>
        <w:t>ins</w:t>
      </w:r>
      <w:proofErr w:type="spellEnd"/>
      <w:r w:rsidRPr="000824B1">
        <w:rPr>
          <w:rFonts w:ascii="Courier New" w:hAnsi="Courier New" w:cs="Courier New"/>
          <w:color w:val="000000"/>
          <w:sz w:val="20"/>
          <w:szCs w:val="20"/>
        </w:rPr>
        <w:t xml:space="preserve"> b</w:t>
      </w:r>
      <w:r w:rsidRPr="000824B1">
        <w:rPr>
          <w:rFonts w:ascii="Courier New" w:hAnsi="Courier New" w:cs="Courier New"/>
          <w:color w:val="666600"/>
          <w:sz w:val="20"/>
          <w:szCs w:val="20"/>
        </w:rPr>
        <w:t>)</w:t>
      </w:r>
    </w:p>
    <w:p w14:paraId="0624964D"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p>
    <w:p w14:paraId="44A6A9C4"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makeBlack</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_ a y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B a y b</w:t>
      </w:r>
    </w:p>
    <w:p w14:paraId="48CB9AF8" w14:textId="77777777" w:rsidR="0018304D" w:rsidRPr="000824B1" w:rsidRDefault="0018304D" w:rsidP="0018304D">
      <w:pPr>
        <w:rPr>
          <w:lang w:val="id-ID"/>
        </w:rPr>
      </w:pPr>
      <w:r w:rsidRPr="000824B1">
        <w:rPr>
          <w:lang w:val="id-ID"/>
        </w:rPr>
        <w:t xml:space="preserve">Modifikasi dari fungsi penambahan BST salah satunya adalah penambahan fungsi </w:t>
      </w:r>
      <w:proofErr w:type="spellStart"/>
      <w:r w:rsidRPr="000824B1">
        <w:rPr>
          <w:rFonts w:ascii="Courier New" w:hAnsi="Courier New" w:cs="Courier New"/>
          <w:lang w:val="id-ID"/>
        </w:rPr>
        <w:t>makeBlack</w:t>
      </w:r>
      <w:proofErr w:type="spellEnd"/>
      <w:r w:rsidRPr="000824B1">
        <w:rPr>
          <w:lang w:val="id-ID"/>
        </w:rPr>
        <w:t xml:space="preserve"> untuk membuat simpul akar selalu berwarna hitam. Juga dipastikan bahwa simpul daun yang akan ditambahkan akan memiliki warna merah. Hal ini dilakukan untuk memastikan bahwa properti tinggi pasti akan tetap terpenuhi karena simpul merah tidak akan mengubah jumlah simpul hitam pada jalur mana pun. Kemudian untuk menjaga properti warna, ditambahkan fungsi </w:t>
      </w:r>
      <w:proofErr w:type="spellStart"/>
      <w:r w:rsidRPr="000824B1">
        <w:rPr>
          <w:rFonts w:ascii="Courier New" w:hAnsi="Courier New" w:cs="Courier New"/>
          <w:lang w:val="id-ID"/>
        </w:rPr>
        <w:t>balance</w:t>
      </w:r>
      <w:proofErr w:type="spellEnd"/>
      <w:r w:rsidRPr="000824B1">
        <w:rPr>
          <w:lang w:val="id-ID"/>
        </w:rPr>
        <w:t xml:space="preserve"> untuk melihat cabang yang berkemungkinan melanggar properti warna dan kemudian menyeimbangkannya.</w:t>
      </w:r>
    </w:p>
    <w:p w14:paraId="460502F8" w14:textId="471C80D4" w:rsidR="0018304D" w:rsidRPr="000824B1" w:rsidRDefault="0018304D" w:rsidP="0018304D">
      <w:pPr>
        <w:rPr>
          <w:lang w:val="id-ID"/>
        </w:rPr>
      </w:pPr>
      <w:r w:rsidRPr="000824B1">
        <w:rPr>
          <w:lang w:val="id-ID"/>
        </w:rPr>
        <w:t xml:space="preserve">Ada 4 kasus yang membuat pohon hasil penambahan melanggar properti warna. Keempat kasus itu bisa dilihat pada </w:t>
      </w:r>
      <w:r w:rsidRPr="000824B1">
        <w:rPr>
          <w:lang w:val="id-ID"/>
        </w:rPr>
        <w:fldChar w:fldCharType="begin"/>
      </w:r>
      <w:r w:rsidRPr="000824B1">
        <w:rPr>
          <w:lang w:val="id-ID"/>
        </w:rPr>
        <w:instrText xml:space="preserve"> REF _Ref61771995 \h </w:instrText>
      </w:r>
      <w:r w:rsidRPr="000824B1">
        <w:rPr>
          <w:lang w:val="id-ID"/>
        </w:rPr>
      </w:r>
      <w:r w:rsidRPr="000824B1">
        <w:rPr>
          <w:lang w:val="id-ID"/>
        </w:rPr>
        <w:fldChar w:fldCharType="separate"/>
      </w:r>
      <w:r w:rsidR="00D63C0F" w:rsidRPr="000824B1">
        <w:rPr>
          <w:lang w:val="id-ID"/>
        </w:rPr>
        <w:t xml:space="preserve">Gambar </w:t>
      </w:r>
      <w:r w:rsidR="00D63C0F">
        <w:rPr>
          <w:noProof/>
          <w:lang w:val="id-ID"/>
        </w:rPr>
        <w:t>II</w:t>
      </w:r>
      <w:r w:rsidR="00D63C0F" w:rsidRPr="000824B1">
        <w:rPr>
          <w:lang w:val="id-ID"/>
        </w:rPr>
        <w:t>.</w:t>
      </w:r>
      <w:r w:rsidR="00D63C0F">
        <w:rPr>
          <w:noProof/>
          <w:lang w:val="id-ID"/>
        </w:rPr>
        <w:t>6</w:t>
      </w:r>
      <w:r w:rsidRPr="000824B1">
        <w:rPr>
          <w:lang w:val="id-ID"/>
        </w:rPr>
        <w:fldChar w:fldCharType="end"/>
      </w:r>
      <w:r w:rsidRPr="000824B1">
        <w:rPr>
          <w:lang w:val="id-ID"/>
        </w:rPr>
        <w:t>. Kasus-kasus ini mungkin terjadi ketika sebuah simpul daun berwarna merah ditambahkan sebagai simpul anak pada sebuah simpul berwarna merah.</w:t>
      </w:r>
    </w:p>
    <w:p w14:paraId="494FCCFE" w14:textId="63613B07" w:rsidR="0018304D" w:rsidRPr="000824B1" w:rsidRDefault="0018304D" w:rsidP="0018304D">
      <w:pPr>
        <w:keepNext/>
        <w:rPr>
          <w:lang w:val="id-ID"/>
        </w:rPr>
      </w:pPr>
      <w:r w:rsidRPr="000824B1">
        <w:rPr>
          <w:noProof/>
          <w:lang w:val="id-ID"/>
        </w:rPr>
        <w:drawing>
          <wp:inline distT="0" distB="0" distL="0" distR="0" wp14:anchorId="30D77DA4" wp14:editId="686770DA">
            <wp:extent cx="5038725" cy="2143125"/>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15781181" w14:textId="532A9723" w:rsidR="0018304D" w:rsidRPr="000824B1" w:rsidRDefault="00A640B5" w:rsidP="0018304D">
      <w:pPr>
        <w:pStyle w:val="Caption"/>
        <w:rPr>
          <w:lang w:val="id-ID"/>
        </w:rPr>
      </w:pPr>
      <w:bookmarkStart w:id="51" w:name="_Ref61771995"/>
      <w:bookmarkStart w:id="52" w:name="_Toc61863962"/>
      <w:bookmarkStart w:id="53" w:name="_Toc66727749"/>
      <w:r w:rsidRPr="000824B1">
        <w:rPr>
          <w:lang w:val="id-ID"/>
        </w:rPr>
        <w:t>Gambar</w:t>
      </w:r>
      <w:r w:rsidR="0018304D" w:rsidRPr="000824B1">
        <w:rPr>
          <w:lang w:val="id-ID"/>
        </w:rPr>
        <w:t xml:space="preserve"> </w:t>
      </w:r>
      <w:r w:rsidR="00C73774" w:rsidRPr="000824B1">
        <w:rPr>
          <w:lang w:val="id-ID"/>
        </w:rPr>
        <w:fldChar w:fldCharType="begin"/>
      </w:r>
      <w:r w:rsidR="00C73774" w:rsidRPr="000824B1">
        <w:rPr>
          <w:lang w:val="id-ID"/>
        </w:rPr>
        <w:instrText xml:space="preserve"> STYLEREF 1 \s </w:instrText>
      </w:r>
      <w:r w:rsidR="00C73774" w:rsidRPr="000824B1">
        <w:rPr>
          <w:lang w:val="id-ID"/>
        </w:rPr>
        <w:fldChar w:fldCharType="separate"/>
      </w:r>
      <w:r w:rsidR="00D63C0F">
        <w:rPr>
          <w:noProof/>
          <w:lang w:val="id-ID"/>
        </w:rPr>
        <w:t>II</w:t>
      </w:r>
      <w:r w:rsidR="00C73774" w:rsidRPr="000824B1">
        <w:rPr>
          <w:lang w:val="id-ID"/>
        </w:rPr>
        <w:fldChar w:fldCharType="end"/>
      </w:r>
      <w:r w:rsidR="00C73774" w:rsidRPr="000824B1">
        <w:rPr>
          <w:lang w:val="id-ID"/>
        </w:rPr>
        <w:t>.</w:t>
      </w:r>
      <w:r w:rsidR="00C73774" w:rsidRPr="000824B1">
        <w:rPr>
          <w:lang w:val="id-ID"/>
        </w:rPr>
        <w:fldChar w:fldCharType="begin"/>
      </w:r>
      <w:r w:rsidR="00C73774" w:rsidRPr="000824B1">
        <w:rPr>
          <w:lang w:val="id-ID"/>
        </w:rPr>
        <w:instrText xml:space="preserve"> SEQ Bagan \* ARABIC \s 1 </w:instrText>
      </w:r>
      <w:r w:rsidR="00C73774" w:rsidRPr="000824B1">
        <w:rPr>
          <w:lang w:val="id-ID"/>
        </w:rPr>
        <w:fldChar w:fldCharType="separate"/>
      </w:r>
      <w:r w:rsidR="00D63C0F">
        <w:rPr>
          <w:noProof/>
          <w:lang w:val="id-ID"/>
        </w:rPr>
        <w:t>6</w:t>
      </w:r>
      <w:r w:rsidR="00C73774" w:rsidRPr="000824B1">
        <w:rPr>
          <w:lang w:val="id-ID"/>
        </w:rPr>
        <w:fldChar w:fldCharType="end"/>
      </w:r>
      <w:bookmarkEnd w:id="51"/>
      <w:r w:rsidR="0018304D" w:rsidRPr="000824B1">
        <w:rPr>
          <w:lang w:val="id-ID"/>
        </w:rPr>
        <w:t>. Empat kasus pelanggaran properti warna</w:t>
      </w:r>
      <w:bookmarkEnd w:id="52"/>
      <w:bookmarkEnd w:id="53"/>
    </w:p>
    <w:p w14:paraId="3A44448D" w14:textId="2EFA4094" w:rsidR="0018304D" w:rsidRPr="000824B1" w:rsidRDefault="0018304D" w:rsidP="0018304D">
      <w:pPr>
        <w:rPr>
          <w:lang w:val="id-ID" w:eastAsia="en-US"/>
        </w:rPr>
      </w:pPr>
      <w:r w:rsidRPr="000824B1">
        <w:rPr>
          <w:lang w:val="id-ID" w:eastAsia="en-US"/>
        </w:rPr>
        <w:t xml:space="preserve">Algoritma </w:t>
      </w:r>
      <w:proofErr w:type="spellStart"/>
      <w:r w:rsidRPr="000824B1">
        <w:rPr>
          <w:lang w:val="id-ID" w:eastAsia="en-US"/>
        </w:rPr>
        <w:t>Okasaki</w:t>
      </w:r>
      <w:proofErr w:type="spellEnd"/>
      <w:r w:rsidRPr="000824B1">
        <w:rPr>
          <w:lang w:val="id-ID" w:eastAsia="en-US"/>
        </w:rPr>
        <w:t xml:space="preserve"> mengubah seluruh pohon ini menjadi sebuah pohon yang berbentuk seperti dapat dilihat pada </w:t>
      </w:r>
      <w:r w:rsidRPr="000824B1">
        <w:rPr>
          <w:lang w:val="id-ID" w:eastAsia="en-US"/>
        </w:rPr>
        <w:fldChar w:fldCharType="begin"/>
      </w:r>
      <w:r w:rsidRPr="000824B1">
        <w:rPr>
          <w:lang w:val="id-ID" w:eastAsia="en-US"/>
        </w:rPr>
        <w:instrText xml:space="preserve"> REF _Ref61772670 \h </w:instrText>
      </w:r>
      <w:r w:rsidRPr="000824B1">
        <w:rPr>
          <w:lang w:val="id-ID" w:eastAsia="en-US"/>
        </w:rPr>
      </w:r>
      <w:r w:rsidRPr="000824B1">
        <w:rPr>
          <w:lang w:val="id-ID" w:eastAsia="en-US"/>
        </w:rPr>
        <w:fldChar w:fldCharType="separate"/>
      </w:r>
      <w:r w:rsidR="00D63C0F" w:rsidRPr="000824B1">
        <w:rPr>
          <w:lang w:val="id-ID"/>
        </w:rPr>
        <w:t xml:space="preserve">Gambar </w:t>
      </w:r>
      <w:r w:rsidR="00D63C0F">
        <w:rPr>
          <w:noProof/>
          <w:lang w:val="id-ID"/>
        </w:rPr>
        <w:t>II</w:t>
      </w:r>
      <w:r w:rsidR="00D63C0F" w:rsidRPr="000824B1">
        <w:rPr>
          <w:lang w:val="id-ID"/>
        </w:rPr>
        <w:t>.</w:t>
      </w:r>
      <w:r w:rsidR="00D63C0F">
        <w:rPr>
          <w:noProof/>
          <w:lang w:val="id-ID"/>
        </w:rPr>
        <w:t>7</w:t>
      </w:r>
      <w:r w:rsidRPr="000824B1">
        <w:rPr>
          <w:lang w:val="id-ID" w:eastAsia="en-US"/>
        </w:rPr>
        <w:fldChar w:fldCharType="end"/>
      </w:r>
      <w:r w:rsidRPr="000824B1">
        <w:rPr>
          <w:lang w:val="id-ID" w:eastAsia="en-US"/>
        </w:rPr>
        <w:t xml:space="preserve">. Pohon ini akan memenuhi seluruh properti RBT baik properti BST, properti tinggi, maupun properti warna </w:t>
      </w:r>
      <w:r w:rsidRPr="000824B1">
        <w:rPr>
          <w:lang w:val="id-ID" w:eastAsia="en-US"/>
        </w:rPr>
        <w:fldChar w:fldCharType="begin" w:fldLock="1"/>
      </w:r>
      <w:r w:rsidRPr="000824B1">
        <w:rPr>
          <w:lang w:val="id-ID" w:eastAsia="en-US"/>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0824B1">
        <w:rPr>
          <w:lang w:val="id-ID" w:eastAsia="en-US"/>
        </w:rPr>
        <w:fldChar w:fldCharType="separate"/>
      </w:r>
      <w:r w:rsidRPr="000824B1">
        <w:rPr>
          <w:noProof/>
          <w:lang w:val="id-ID" w:eastAsia="en-US"/>
        </w:rPr>
        <w:t>(Okasaki, 1999)</w:t>
      </w:r>
      <w:r w:rsidRPr="000824B1">
        <w:rPr>
          <w:lang w:val="id-ID" w:eastAsia="en-US"/>
        </w:rPr>
        <w:fldChar w:fldCharType="end"/>
      </w:r>
      <w:r w:rsidRPr="000824B1">
        <w:rPr>
          <w:lang w:val="id-ID" w:eastAsia="en-US"/>
        </w:rPr>
        <w:t xml:space="preserve">. </w:t>
      </w:r>
    </w:p>
    <w:p w14:paraId="6806A206" w14:textId="37F317FD" w:rsidR="0018304D" w:rsidRPr="000824B1" w:rsidRDefault="0018304D" w:rsidP="0018304D">
      <w:pPr>
        <w:keepNext/>
        <w:rPr>
          <w:lang w:val="id-ID"/>
        </w:rPr>
      </w:pPr>
      <w:r w:rsidRPr="000824B1">
        <w:rPr>
          <w:noProof/>
          <w:lang w:val="id-ID" w:eastAsia="en-US"/>
        </w:rPr>
        <w:lastRenderedPageBreak/>
        <w:drawing>
          <wp:inline distT="0" distB="0" distL="0" distR="0" wp14:anchorId="55FBCB07" wp14:editId="1CC47617">
            <wp:extent cx="5038725" cy="2943225"/>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6182A0FC" w14:textId="41187F3E" w:rsidR="0018304D" w:rsidRPr="000824B1" w:rsidRDefault="00A640B5" w:rsidP="0018304D">
      <w:pPr>
        <w:pStyle w:val="Caption"/>
        <w:rPr>
          <w:lang w:val="id-ID"/>
        </w:rPr>
      </w:pPr>
      <w:bookmarkStart w:id="54" w:name="_Ref61772670"/>
      <w:bookmarkStart w:id="55" w:name="_Toc61863963"/>
      <w:bookmarkStart w:id="56" w:name="_Toc66727750"/>
      <w:r w:rsidRPr="000824B1">
        <w:rPr>
          <w:lang w:val="id-ID"/>
        </w:rPr>
        <w:t>Gambar</w:t>
      </w:r>
      <w:r w:rsidR="0018304D" w:rsidRPr="000824B1">
        <w:rPr>
          <w:lang w:val="id-ID"/>
        </w:rPr>
        <w:t xml:space="preserve"> </w:t>
      </w:r>
      <w:r w:rsidR="00C73774" w:rsidRPr="000824B1">
        <w:rPr>
          <w:lang w:val="id-ID"/>
        </w:rPr>
        <w:fldChar w:fldCharType="begin"/>
      </w:r>
      <w:r w:rsidR="00C73774" w:rsidRPr="000824B1">
        <w:rPr>
          <w:lang w:val="id-ID"/>
        </w:rPr>
        <w:instrText xml:space="preserve"> STYLEREF 1 \s </w:instrText>
      </w:r>
      <w:r w:rsidR="00C73774" w:rsidRPr="000824B1">
        <w:rPr>
          <w:lang w:val="id-ID"/>
        </w:rPr>
        <w:fldChar w:fldCharType="separate"/>
      </w:r>
      <w:r w:rsidR="00D63C0F">
        <w:rPr>
          <w:noProof/>
          <w:lang w:val="id-ID"/>
        </w:rPr>
        <w:t>II</w:t>
      </w:r>
      <w:r w:rsidR="00C73774" w:rsidRPr="000824B1">
        <w:rPr>
          <w:lang w:val="id-ID"/>
        </w:rPr>
        <w:fldChar w:fldCharType="end"/>
      </w:r>
      <w:r w:rsidR="00C73774" w:rsidRPr="000824B1">
        <w:rPr>
          <w:lang w:val="id-ID"/>
        </w:rPr>
        <w:t>.</w:t>
      </w:r>
      <w:r w:rsidR="00C73774" w:rsidRPr="000824B1">
        <w:rPr>
          <w:lang w:val="id-ID"/>
        </w:rPr>
        <w:fldChar w:fldCharType="begin"/>
      </w:r>
      <w:r w:rsidR="00C73774" w:rsidRPr="000824B1">
        <w:rPr>
          <w:lang w:val="id-ID"/>
        </w:rPr>
        <w:instrText xml:space="preserve"> SEQ Bagan \* ARABIC \s 1 </w:instrText>
      </w:r>
      <w:r w:rsidR="00C73774" w:rsidRPr="000824B1">
        <w:rPr>
          <w:lang w:val="id-ID"/>
        </w:rPr>
        <w:fldChar w:fldCharType="separate"/>
      </w:r>
      <w:r w:rsidR="00D63C0F">
        <w:rPr>
          <w:noProof/>
          <w:lang w:val="id-ID"/>
        </w:rPr>
        <w:t>7</w:t>
      </w:r>
      <w:r w:rsidR="00C73774" w:rsidRPr="000824B1">
        <w:rPr>
          <w:lang w:val="id-ID"/>
        </w:rPr>
        <w:fldChar w:fldCharType="end"/>
      </w:r>
      <w:bookmarkEnd w:id="54"/>
      <w:r w:rsidR="0018304D" w:rsidRPr="000824B1">
        <w:rPr>
          <w:lang w:val="id-ID"/>
        </w:rPr>
        <w:t>. Pohon hasil penyeimbangan</w:t>
      </w:r>
      <w:bookmarkEnd w:id="55"/>
      <w:bookmarkEnd w:id="56"/>
    </w:p>
    <w:p w14:paraId="6B66D775" w14:textId="77777777" w:rsidR="0018304D" w:rsidRPr="000824B1" w:rsidRDefault="0018304D" w:rsidP="0018304D">
      <w:pPr>
        <w:rPr>
          <w:lang w:val="id-ID" w:eastAsia="en-US"/>
        </w:rPr>
      </w:pPr>
      <w:r w:rsidRPr="000824B1">
        <w:rPr>
          <w:lang w:val="id-ID" w:eastAsia="en-US"/>
        </w:rPr>
        <w:t>Pada bahasa pemrograman fungsional, fungsi penyeimbang ini bisa ditulis dengan sangat mudah dalam bentuk sebagai berikut:</w:t>
      </w:r>
    </w:p>
    <w:p w14:paraId="6364A3A1"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balance</w:t>
      </w:r>
      <w:proofErr w:type="spellEnd"/>
      <w:r w:rsidRPr="000824B1">
        <w:rPr>
          <w:rFonts w:ascii="Courier New" w:hAnsi="Courier New" w:cs="Courier New"/>
          <w:color w:val="000000"/>
          <w:sz w:val="20"/>
          <w:szCs w:val="20"/>
        </w:rPr>
        <w:t xml:space="preserve">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T R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R a x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y c</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z d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R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a x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y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c z d</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
    <w:p w14:paraId="26E648B5"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balance</w:t>
      </w:r>
      <w:proofErr w:type="spellEnd"/>
      <w:r w:rsidRPr="000824B1">
        <w:rPr>
          <w:rFonts w:ascii="Courier New" w:hAnsi="Courier New" w:cs="Courier New"/>
          <w:color w:val="000000"/>
          <w:sz w:val="20"/>
          <w:szCs w:val="20"/>
        </w:rPr>
        <w:t xml:space="preserve">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T R a x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R b y c</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z d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R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a x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y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c z d</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
    <w:p w14:paraId="6B800CD6"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balance</w:t>
      </w:r>
      <w:proofErr w:type="spellEnd"/>
      <w:r w:rsidRPr="000824B1">
        <w:rPr>
          <w:rFonts w:ascii="Courier New" w:hAnsi="Courier New" w:cs="Courier New"/>
          <w:color w:val="000000"/>
          <w:sz w:val="20"/>
          <w:szCs w:val="20"/>
        </w:rPr>
        <w:t xml:space="preserve"> B a x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R</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R b y c</w:t>
      </w:r>
      <w:r w:rsidRPr="000824B1">
        <w:rPr>
          <w:rFonts w:ascii="Courier New" w:hAnsi="Courier New" w:cs="Courier New"/>
          <w:color w:val="666600"/>
          <w:sz w:val="20"/>
          <w:szCs w:val="20"/>
        </w:rPr>
        <w:t>)</w:t>
      </w:r>
      <w:r w:rsidRPr="000824B1">
        <w:rPr>
          <w:rFonts w:ascii="Courier New" w:hAnsi="Courier New" w:cs="Courier New"/>
          <w:color w:val="000000"/>
          <w:sz w:val="20"/>
          <w:szCs w:val="20"/>
        </w:rPr>
        <w:t>z d</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R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a x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y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c z d</w:t>
      </w:r>
      <w:r w:rsidRPr="000824B1">
        <w:rPr>
          <w:rFonts w:ascii="Courier New" w:hAnsi="Courier New" w:cs="Courier New"/>
          <w:color w:val="666600"/>
          <w:sz w:val="20"/>
          <w:szCs w:val="20"/>
        </w:rPr>
        <w:t>)</w:t>
      </w:r>
      <w:r w:rsidRPr="000824B1">
        <w:rPr>
          <w:rFonts w:ascii="Courier New" w:hAnsi="Courier New" w:cs="Courier New"/>
          <w:color w:val="000000"/>
          <w:sz w:val="20"/>
          <w:szCs w:val="20"/>
        </w:rPr>
        <w:t> </w:t>
      </w:r>
    </w:p>
    <w:p w14:paraId="2A7959B7"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balance</w:t>
      </w:r>
      <w:proofErr w:type="spellEnd"/>
      <w:r w:rsidRPr="000824B1">
        <w:rPr>
          <w:rFonts w:ascii="Courier New" w:hAnsi="Courier New" w:cs="Courier New"/>
          <w:color w:val="000000"/>
          <w:sz w:val="20"/>
          <w:szCs w:val="20"/>
        </w:rPr>
        <w:t xml:space="preserve"> B a x</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R b y</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R c z d</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R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a x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y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c z d</w:t>
      </w:r>
      <w:r w:rsidRPr="000824B1">
        <w:rPr>
          <w:rFonts w:ascii="Courier New" w:hAnsi="Courier New" w:cs="Courier New"/>
          <w:color w:val="666600"/>
          <w:sz w:val="20"/>
          <w:szCs w:val="20"/>
        </w:rPr>
        <w:t>)</w:t>
      </w:r>
    </w:p>
    <w:p w14:paraId="0C739195"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balance</w:t>
      </w:r>
      <w:proofErr w:type="spellEnd"/>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color</w:t>
      </w:r>
      <w:proofErr w:type="spellEnd"/>
      <w:r w:rsidRPr="000824B1">
        <w:rPr>
          <w:rFonts w:ascii="Courier New" w:hAnsi="Courier New" w:cs="Courier New"/>
          <w:color w:val="000000"/>
          <w:sz w:val="20"/>
          <w:szCs w:val="20"/>
        </w:rPr>
        <w:t xml:space="preserve"> a x b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w:t>
      </w:r>
      <w:proofErr w:type="spellStart"/>
      <w:r w:rsidRPr="000824B1">
        <w:rPr>
          <w:rFonts w:ascii="Courier New" w:hAnsi="Courier New" w:cs="Courier New"/>
          <w:color w:val="000000"/>
          <w:sz w:val="20"/>
          <w:szCs w:val="20"/>
        </w:rPr>
        <w:t>color</w:t>
      </w:r>
      <w:proofErr w:type="spellEnd"/>
      <w:r w:rsidRPr="000824B1">
        <w:rPr>
          <w:rFonts w:ascii="Courier New" w:hAnsi="Courier New" w:cs="Courier New"/>
          <w:color w:val="000000"/>
          <w:sz w:val="20"/>
          <w:szCs w:val="20"/>
        </w:rPr>
        <w:t xml:space="preserve"> a x b</w:t>
      </w:r>
    </w:p>
    <w:p w14:paraId="48A4BB46" w14:textId="77777777" w:rsidR="0018304D" w:rsidRPr="000824B1" w:rsidRDefault="0018304D" w:rsidP="0018304D">
      <w:pPr>
        <w:rPr>
          <w:lang w:val="id-ID" w:eastAsia="en-US"/>
        </w:rPr>
      </w:pPr>
      <w:r w:rsidRPr="000824B1">
        <w:rPr>
          <w:lang w:val="id-ID" w:eastAsia="en-US"/>
        </w:rPr>
        <w:t>Algoritma ini akan menghasilkan simpul berwarna merah pada simpul paling atas yang bisa saja memiliki simpul ayah berwarna merah. Untuk itu jika simpul tersebut memiliki simpul kakek (simpul ayah dari simpul ayah) berwarna hitam maka algoritma ini bisa kembali dijalankan terhadap simpul kakek tersebut untuk menyeimbangkannya. Jika simpul ayah tersebut merupakan simpul akar, maka simpul tersebut bisa diberi warna hitam dan kemudian seluruh pohon akan menjadi RBT yang valid.</w:t>
      </w:r>
    </w:p>
    <w:p w14:paraId="72B14478" w14:textId="77777777" w:rsidR="0018304D" w:rsidRPr="000824B1" w:rsidRDefault="0018304D" w:rsidP="0018304D">
      <w:pPr>
        <w:pStyle w:val="Heading3"/>
        <w:rPr>
          <w:lang w:val="id-ID"/>
        </w:rPr>
      </w:pPr>
      <w:bookmarkStart w:id="57" w:name="_Toc62038650"/>
      <w:bookmarkStart w:id="58" w:name="_Toc66727733"/>
      <w:r w:rsidRPr="000824B1">
        <w:rPr>
          <w:lang w:val="id-ID"/>
        </w:rPr>
        <w:t xml:space="preserve">Algoritma penghapusan </w:t>
      </w:r>
      <w:proofErr w:type="spellStart"/>
      <w:r w:rsidRPr="000824B1">
        <w:rPr>
          <w:lang w:val="id-ID"/>
        </w:rPr>
        <w:t>Matt</w:t>
      </w:r>
      <w:proofErr w:type="spellEnd"/>
      <w:r w:rsidRPr="000824B1">
        <w:rPr>
          <w:lang w:val="id-ID"/>
        </w:rPr>
        <w:t xml:space="preserve"> </w:t>
      </w:r>
      <w:proofErr w:type="spellStart"/>
      <w:r w:rsidRPr="000824B1">
        <w:rPr>
          <w:lang w:val="id-ID"/>
        </w:rPr>
        <w:t>Might</w:t>
      </w:r>
      <w:bookmarkEnd w:id="57"/>
      <w:bookmarkEnd w:id="58"/>
      <w:proofErr w:type="spellEnd"/>
    </w:p>
    <w:p w14:paraId="159C99D8" w14:textId="77777777" w:rsidR="0018304D" w:rsidRPr="000824B1" w:rsidRDefault="0018304D" w:rsidP="0018304D">
      <w:pPr>
        <w:rPr>
          <w:lang w:val="id-ID"/>
        </w:rPr>
      </w:pPr>
      <w:r w:rsidRPr="000824B1">
        <w:rPr>
          <w:lang w:val="id-ID"/>
        </w:rPr>
        <w:t xml:space="preserve">Meskipun </w:t>
      </w:r>
      <w:proofErr w:type="spellStart"/>
      <w:r w:rsidRPr="000824B1">
        <w:rPr>
          <w:lang w:val="id-ID"/>
        </w:rPr>
        <w:t>Okasaki</w:t>
      </w:r>
      <w:proofErr w:type="spellEnd"/>
      <w:r w:rsidRPr="000824B1">
        <w:rPr>
          <w:lang w:val="id-ID"/>
        </w:rPr>
        <w:t xml:space="preserve"> sudah membuat algoritma penambahan yang elegan, dia tidak membuat algoritma penghapusan untuk melengkapinya. Ada beberapa upaya untuk melengkapi algoritma penghapusan tersebut salah satunya adalah algoritma yang </w:t>
      </w:r>
      <w:r w:rsidRPr="000824B1">
        <w:rPr>
          <w:lang w:val="id-ID"/>
        </w:rPr>
        <w:lastRenderedPageBreak/>
        <w:t xml:space="preserve">dibuat oleh </w:t>
      </w:r>
      <w:proofErr w:type="spellStart"/>
      <w:r w:rsidRPr="000824B1">
        <w:rPr>
          <w:lang w:val="id-ID"/>
        </w:rPr>
        <w:t>Kahrs</w:t>
      </w:r>
      <w:proofErr w:type="spellEnd"/>
      <w:r w:rsidRPr="000824B1">
        <w:rPr>
          <w:lang w:val="id-ID"/>
        </w:rPr>
        <w:t xml:space="preserve"> </w:t>
      </w:r>
      <w:r w:rsidRPr="000824B1">
        <w:rPr>
          <w:lang w:val="id-ID"/>
        </w:rPr>
        <w:fldChar w:fldCharType="begin" w:fldLock="1"/>
      </w:r>
      <w:r w:rsidRPr="000824B1">
        <w:rPr>
          <w:lang w:val="id-ID"/>
        </w:rPr>
        <w:instrText>ADDIN CSL_CITATION {"citationItems":[{"id":"ITEM-1","itemData":{"DOI":"10.1017/S0956796801004026","ISSN":"09567968","abstract":"Chris Okasaki showed how to implement red-black trees in a functional programming language. Ralf Hinze incorporated even the invariants of such data structures into their types, using higher-order nested datatypes. We show how one can achieve something very similar without the usual performance penalty of such types, by combining the features of nested datatypes, phantom types and existential type variables.","author":[{"dropping-particle":"","family":"Kahrs","given":"Stefan","non-dropping-particle":"","parse-names":false,"suffix":""}],"container-title":"Journal of Functional Programming","id":"ITEM-1","issue":"4","issued":{"date-parts":[["2001"]]},"page":"425-432","title":"Red-black trees with types","type":"article-journal","volume":"11"},"uris":["http://www.mendeley.com/documents/?uuid=1e76e422-7719-44c0-89de-f4c7182a5707"]}],"mendeley":{"formattedCitation":"(Kahrs, 2001)","plainTextFormattedCitation":"(Kahrs, 2001)","previouslyFormattedCitation":"(Kahrs, 2001)"},"properties":{"noteIndex":0},"schema":"https://github.com/citation-style-language/schema/raw/master/csl-citation.json"}</w:instrText>
      </w:r>
      <w:r w:rsidRPr="000824B1">
        <w:rPr>
          <w:lang w:val="id-ID"/>
        </w:rPr>
        <w:fldChar w:fldCharType="separate"/>
      </w:r>
      <w:r w:rsidRPr="000824B1">
        <w:rPr>
          <w:noProof/>
          <w:lang w:val="id-ID"/>
        </w:rPr>
        <w:t>(Kahrs, 2001)</w:t>
      </w:r>
      <w:r w:rsidRPr="000824B1">
        <w:rPr>
          <w:lang w:val="id-ID"/>
        </w:rPr>
        <w:fldChar w:fldCharType="end"/>
      </w:r>
      <w:r w:rsidRPr="000824B1">
        <w:rPr>
          <w:lang w:val="id-ID"/>
        </w:rPr>
        <w:t xml:space="preserve"> namun Matthew </w:t>
      </w:r>
      <w:proofErr w:type="spellStart"/>
      <w:r w:rsidRPr="000824B1">
        <w:rPr>
          <w:lang w:val="id-ID"/>
        </w:rPr>
        <w:t>Might</w:t>
      </w:r>
      <w:proofErr w:type="spellEnd"/>
      <w:r w:rsidRPr="000824B1">
        <w:rPr>
          <w:lang w:val="id-ID"/>
        </w:rPr>
        <w:t xml:space="preserve"> menganggap bahwa kode tersebut terlalu kompleks sehingga kode tersebut sulit untuk diimplementasikan pada bahasa selain </w:t>
      </w:r>
      <w:proofErr w:type="spellStart"/>
      <w:r w:rsidRPr="000824B1">
        <w:rPr>
          <w:lang w:val="id-ID"/>
        </w:rPr>
        <w:t>Haskell</w:t>
      </w:r>
      <w:proofErr w:type="spellEnd"/>
      <w:r w:rsidRPr="000824B1">
        <w:rPr>
          <w:lang w:val="id-ID"/>
        </w:rPr>
        <w:t xml:space="preserve"> </w:t>
      </w:r>
      <w:r w:rsidRPr="000824B1">
        <w:rPr>
          <w:lang w:val="id-ID"/>
        </w:rPr>
        <w:fldChar w:fldCharType="begin" w:fldLock="1"/>
      </w:r>
      <w:r w:rsidRPr="000824B1">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0824B1">
        <w:rPr>
          <w:lang w:val="id-ID"/>
        </w:rPr>
        <w:fldChar w:fldCharType="separate"/>
      </w:r>
      <w:r w:rsidRPr="000824B1">
        <w:rPr>
          <w:noProof/>
          <w:lang w:val="id-ID"/>
        </w:rPr>
        <w:t>(Might, 2010)</w:t>
      </w:r>
      <w:r w:rsidRPr="000824B1">
        <w:rPr>
          <w:lang w:val="id-ID"/>
        </w:rPr>
        <w:fldChar w:fldCharType="end"/>
      </w:r>
      <w:r w:rsidRPr="000824B1">
        <w:rPr>
          <w:lang w:val="id-ID"/>
        </w:rPr>
        <w:t xml:space="preserve">. Oleh karena itu, </w:t>
      </w:r>
      <w:proofErr w:type="spellStart"/>
      <w:r w:rsidRPr="000824B1">
        <w:rPr>
          <w:lang w:val="id-ID"/>
        </w:rPr>
        <w:t>Might</w:t>
      </w:r>
      <w:proofErr w:type="spellEnd"/>
      <w:r w:rsidRPr="000824B1">
        <w:rPr>
          <w:lang w:val="id-ID"/>
        </w:rPr>
        <w:t xml:space="preserve"> berupaya untuk membuat sebuah algoritma penghapusan yang sama elegannya dengan algoritma penambahan yang dibuat oleh </w:t>
      </w:r>
      <w:proofErr w:type="spellStart"/>
      <w:r w:rsidRPr="000824B1">
        <w:rPr>
          <w:lang w:val="id-ID"/>
        </w:rPr>
        <w:t>Okasaki</w:t>
      </w:r>
      <w:proofErr w:type="spellEnd"/>
      <w:r w:rsidRPr="000824B1">
        <w:rPr>
          <w:lang w:val="id-ID"/>
        </w:rPr>
        <w:t>.</w:t>
      </w:r>
    </w:p>
    <w:p w14:paraId="33C6BCD3" w14:textId="77777777" w:rsidR="0018304D" w:rsidRPr="000824B1" w:rsidRDefault="0018304D" w:rsidP="0018304D">
      <w:pPr>
        <w:rPr>
          <w:lang w:val="id-ID"/>
        </w:rPr>
      </w:pPr>
      <w:r w:rsidRPr="000824B1">
        <w:rPr>
          <w:lang w:val="id-ID"/>
        </w:rPr>
        <w:t>Salah satu alasan mudahnya pembuatan algoritma penambahan RBT adalah simpul yang ditambahkan akan selalu menjadi simpul daun sehingga keutuhan properti bisa dengan mudah dijaga. Namun, pada saat penghapusan, bisa saja terjadi penghapusan dilakukan terhadap simpul yang berada jauh di dalam pohon sehingga algoritma yang akan melakukan penghapusan harus memikirkan cara untuk memodifikasi pohon setelah penghapusan namun tetap menjaga seluruh properti RBT pada pohon.</w:t>
      </w:r>
    </w:p>
    <w:p w14:paraId="6A46BDD2" w14:textId="77777777" w:rsidR="0018304D" w:rsidRPr="000824B1" w:rsidRDefault="0018304D" w:rsidP="0018304D">
      <w:pPr>
        <w:rPr>
          <w:lang w:val="id-ID"/>
        </w:rPr>
      </w:pPr>
      <w:r w:rsidRPr="000824B1">
        <w:rPr>
          <w:lang w:val="id-ID"/>
        </w:rPr>
        <w:t>Prosedur penghapusan sebuah simpul akan berbeda tergantung dengan jumlah simpul anak yang simpul itu miliki. Jika simpul itu memiliki dua simpul anak, maka penghapusan dilakukan dengan menghapus salah satu simpul dari cabang sebelah kiri yang memiliki nilai paling tinggi, kemudian mengganti nilai dari simpul target dengan nilai simpul yang baru saja dihapus. Jika simpul tersebut memiliki satu simpul anak, hanya ada satu simpul yang mungkin memiliki satu simpul anak, yaitu sebuah simpul berwarna hitam yang memiliki simpul berwarna merah. Untuk kasus itu, maka prosedur penghapusan adalah kembali untuk menghapus simpul anak tersebut dan kemudian mengganti nilai simpul target menjadi nilai simpul yang baru saja dihapus. Untuk sebuah simpul daun berwarna merah, simpul bisa langsung dihapus tanpa mengganggu properti apa pun.</w:t>
      </w:r>
    </w:p>
    <w:p w14:paraId="36ED12F5" w14:textId="77777777" w:rsidR="0018304D" w:rsidRPr="000824B1" w:rsidRDefault="0018304D" w:rsidP="0018304D">
      <w:pPr>
        <w:rPr>
          <w:lang w:val="id-ID"/>
        </w:rPr>
      </w:pPr>
      <w:r w:rsidRPr="000824B1">
        <w:rPr>
          <w:lang w:val="id-ID"/>
        </w:rPr>
        <w:t>Satu kasus yang akan berpotensi merusak properti tinggi adalah jika simpul yang akan dihapus adalah sebuah simpul daun berwarna hitam. Jika simpul ini dihapus, maka salah satu jalur dari akar ke daun akan memiliki jumlah simpul hitam yang berkurang satu sehingga seluruh jalur lain harus dimodifikasi untuk mengakomodasi penghapusan tersebut. Hal ini mungkin akan menjadi sebuah operasi yang sulit karena keseluruhan pohon harus diubah untuk kembali mematuhi properti tinggi tersebut.</w:t>
      </w:r>
    </w:p>
    <w:p w14:paraId="3FFD0989" w14:textId="77777777" w:rsidR="0018304D" w:rsidRPr="000824B1" w:rsidRDefault="0018304D" w:rsidP="0018304D">
      <w:pPr>
        <w:rPr>
          <w:lang w:val="id-ID"/>
        </w:rPr>
      </w:pPr>
      <w:proofErr w:type="spellStart"/>
      <w:r w:rsidRPr="000824B1">
        <w:rPr>
          <w:lang w:val="id-ID"/>
        </w:rPr>
        <w:lastRenderedPageBreak/>
        <w:t>Might</w:t>
      </w:r>
      <w:proofErr w:type="spellEnd"/>
      <w:r w:rsidRPr="000824B1">
        <w:rPr>
          <w:lang w:val="id-ID"/>
        </w:rPr>
        <w:t xml:space="preserve"> menyelesaikan masalah ini dengan menambahkan dua warna pada struktur data RBT yaitu </w:t>
      </w:r>
      <w:proofErr w:type="spellStart"/>
      <w:r w:rsidRPr="000824B1">
        <w:rPr>
          <w:i/>
          <w:iCs/>
          <w:lang w:val="id-ID"/>
        </w:rPr>
        <w:t>Double</w:t>
      </w:r>
      <w:proofErr w:type="spellEnd"/>
      <w:r w:rsidRPr="000824B1">
        <w:rPr>
          <w:i/>
          <w:iCs/>
          <w:lang w:val="id-ID"/>
        </w:rPr>
        <w:t xml:space="preserve"> Black </w:t>
      </w:r>
      <w:r w:rsidRPr="000824B1">
        <w:rPr>
          <w:lang w:val="id-ID"/>
        </w:rPr>
        <w:t xml:space="preserve">(BB) dan </w:t>
      </w:r>
      <w:proofErr w:type="spellStart"/>
      <w:r w:rsidRPr="000824B1">
        <w:rPr>
          <w:i/>
          <w:iCs/>
          <w:lang w:val="id-ID"/>
        </w:rPr>
        <w:t>Negative</w:t>
      </w:r>
      <w:proofErr w:type="spellEnd"/>
      <w:r w:rsidRPr="000824B1">
        <w:rPr>
          <w:i/>
          <w:iCs/>
          <w:lang w:val="id-ID"/>
        </w:rPr>
        <w:t xml:space="preserve"> Black </w:t>
      </w:r>
      <w:r w:rsidRPr="000824B1">
        <w:rPr>
          <w:lang w:val="id-ID"/>
        </w:rPr>
        <w:t>(NB). Simpul dengan warna BB akan dihitung sebagai 2 simpul hitam untuk kalkulasi properti tinggi. Sebaliknya, simpul dengan warna NB akan dihitung sebagai -1 untuk kalkulasi tersebut. Untuk menyelesaikan masalah penghapusan simpul daun hitam, maka setelah penghapusan tersebut maka warna dari simpul ayah dari simpul tersebut akan ditambahkan warna hitam. Jadi, jika simpul tersebut sebelumnya berwarna merah, maka simpul tersebut akan menjadi berwarna hitam. Jika sebelumnya simpul tersebut memiliki warna hitam, maka simpul tersebut akan menjadi berwarna BB. Dengan demikian, properti tinggi akan kembali terpelihara setelah terjadi penghapusan dalam RBT ini. Kode untuk prosedur penghapusan ini akan berbentuk seperti ini:</w:t>
      </w:r>
    </w:p>
    <w:p w14:paraId="6963A003"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88"/>
          <w:sz w:val="20"/>
          <w:szCs w:val="20"/>
        </w:rPr>
        <w:t>remove</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660066"/>
          <w:sz w:val="20"/>
          <w:szCs w:val="20"/>
        </w:rPr>
        <w:t>RBSet</w:t>
      </w:r>
      <w:proofErr w:type="spellEnd"/>
      <w:r w:rsidRPr="000824B1">
        <w:rPr>
          <w:rFonts w:ascii="Courier New" w:hAnsi="Courier New" w:cs="Courier New"/>
          <w:color w:val="000000"/>
          <w:sz w:val="20"/>
          <w:szCs w:val="20"/>
        </w:rPr>
        <w:t xml:space="preserve"> a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660066"/>
          <w:sz w:val="20"/>
          <w:szCs w:val="20"/>
        </w:rPr>
        <w:t>RBSet</w:t>
      </w:r>
      <w:proofErr w:type="spellEnd"/>
      <w:r w:rsidRPr="000824B1">
        <w:rPr>
          <w:rFonts w:ascii="Courier New" w:hAnsi="Courier New" w:cs="Courier New"/>
          <w:color w:val="000000"/>
          <w:sz w:val="20"/>
          <w:szCs w:val="20"/>
        </w:rPr>
        <w:t xml:space="preserve"> a</w:t>
      </w:r>
    </w:p>
    <w:p w14:paraId="2DFE8BBA"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0066"/>
          <w:sz w:val="20"/>
          <w:szCs w:val="20"/>
        </w:rPr>
        <w:t>Penghapusan</w:t>
      </w:r>
      <w:r w:rsidRPr="000824B1">
        <w:rPr>
          <w:rFonts w:ascii="Courier New" w:hAnsi="Courier New" w:cs="Courier New"/>
          <w:color w:val="000000"/>
          <w:sz w:val="20"/>
          <w:szCs w:val="20"/>
        </w:rPr>
        <w:t xml:space="preserve"> daun</w:t>
      </w:r>
    </w:p>
    <w:p w14:paraId="194322FC"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88"/>
          <w:sz w:val="20"/>
          <w:szCs w:val="20"/>
        </w:rPr>
        <w:t>remove</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R E _ E</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E</w:t>
      </w:r>
    </w:p>
    <w:p w14:paraId="3FA1CACE"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88"/>
          <w:sz w:val="20"/>
          <w:szCs w:val="20"/>
        </w:rPr>
        <w:t>remove</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E _ E</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EE</w:t>
      </w:r>
    </w:p>
    <w:p w14:paraId="3CEE0F96"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0066"/>
          <w:sz w:val="20"/>
          <w:szCs w:val="20"/>
        </w:rPr>
        <w:t>Penghapusan</w:t>
      </w:r>
      <w:r w:rsidRPr="000824B1">
        <w:rPr>
          <w:rFonts w:ascii="Courier New" w:hAnsi="Courier New" w:cs="Courier New"/>
          <w:color w:val="000000"/>
          <w:sz w:val="20"/>
          <w:szCs w:val="20"/>
        </w:rPr>
        <w:t xml:space="preserve"> simpul dengan satu anak</w:t>
      </w:r>
    </w:p>
    <w:p w14:paraId="13D8C3AA"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88"/>
          <w:sz w:val="20"/>
          <w:szCs w:val="20"/>
        </w:rPr>
        <w:t>remove</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T B E _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R a x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B a x b</w:t>
      </w:r>
    </w:p>
    <w:p w14:paraId="7DD6FFE2"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88"/>
          <w:sz w:val="20"/>
          <w:szCs w:val="20"/>
        </w:rPr>
        <w:t>remove</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T B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R a x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_ E</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B a x b</w:t>
      </w:r>
    </w:p>
    <w:p w14:paraId="3C238AF8"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0066"/>
          <w:sz w:val="20"/>
          <w:szCs w:val="20"/>
        </w:rPr>
        <w:t>Penghapusan</w:t>
      </w:r>
      <w:r w:rsidRPr="000824B1">
        <w:rPr>
          <w:rFonts w:ascii="Courier New" w:hAnsi="Courier New" w:cs="Courier New"/>
          <w:color w:val="000000"/>
          <w:sz w:val="20"/>
          <w:szCs w:val="20"/>
        </w:rPr>
        <w:t xml:space="preserve"> simpul dengan dua anak</w:t>
      </w:r>
    </w:p>
    <w:p w14:paraId="3A972E53"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88"/>
          <w:sz w:val="20"/>
          <w:szCs w:val="20"/>
        </w:rPr>
        <w:t>remove</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T </w:t>
      </w:r>
      <w:proofErr w:type="spellStart"/>
      <w:r w:rsidRPr="000824B1">
        <w:rPr>
          <w:rFonts w:ascii="Courier New" w:hAnsi="Courier New" w:cs="Courier New"/>
          <w:color w:val="000000"/>
          <w:sz w:val="20"/>
          <w:szCs w:val="20"/>
        </w:rPr>
        <w:t>color</w:t>
      </w:r>
      <w:proofErr w:type="spellEnd"/>
      <w:r w:rsidRPr="000824B1">
        <w:rPr>
          <w:rFonts w:ascii="Courier New" w:hAnsi="Courier New" w:cs="Courier New"/>
          <w:color w:val="000000"/>
          <w:sz w:val="20"/>
          <w:szCs w:val="20"/>
        </w:rPr>
        <w:t xml:space="preserve"> l y r</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bubble</w:t>
      </w:r>
      <w:proofErr w:type="spellEnd"/>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color</w:t>
      </w:r>
      <w:proofErr w:type="spellEnd"/>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ll</w:t>
      </w:r>
      <w:proofErr w:type="spellEnd"/>
      <w:r w:rsidRPr="000824B1">
        <w:rPr>
          <w:rFonts w:ascii="Courier New" w:hAnsi="Courier New" w:cs="Courier New"/>
          <w:color w:val="000000"/>
          <w:sz w:val="20"/>
          <w:szCs w:val="20"/>
        </w:rPr>
        <w:t xml:space="preserve"> mx r </w:t>
      </w:r>
    </w:p>
    <w:p w14:paraId="54D90503"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88"/>
          <w:sz w:val="20"/>
          <w:szCs w:val="20"/>
        </w:rPr>
        <w:t>where</w:t>
      </w:r>
      <w:proofErr w:type="spellEnd"/>
      <w:r w:rsidRPr="000824B1">
        <w:rPr>
          <w:rFonts w:ascii="Courier New" w:hAnsi="Courier New" w:cs="Courier New"/>
          <w:color w:val="000000"/>
          <w:sz w:val="20"/>
          <w:szCs w:val="20"/>
        </w:rPr>
        <w:t xml:space="preserve"> mx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max</w:t>
      </w:r>
      <w:proofErr w:type="spellEnd"/>
      <w:r w:rsidRPr="000824B1">
        <w:rPr>
          <w:rFonts w:ascii="Courier New" w:hAnsi="Courier New" w:cs="Courier New"/>
          <w:color w:val="000000"/>
          <w:sz w:val="20"/>
          <w:szCs w:val="20"/>
        </w:rPr>
        <w:t xml:space="preserve"> l</w:t>
      </w:r>
    </w:p>
    <w:p w14:paraId="24A21C48"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ll</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removeMax</w:t>
      </w:r>
      <w:proofErr w:type="spellEnd"/>
      <w:r w:rsidRPr="000824B1">
        <w:rPr>
          <w:rFonts w:ascii="Courier New" w:hAnsi="Courier New" w:cs="Courier New"/>
          <w:color w:val="000000"/>
          <w:sz w:val="20"/>
          <w:szCs w:val="20"/>
        </w:rPr>
        <w:t xml:space="preserve"> l</w:t>
      </w:r>
    </w:p>
    <w:p w14:paraId="7A23C7FA"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w:t>
      </w:r>
    </w:p>
    <w:p w14:paraId="49BBA925"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removeMax</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660066"/>
          <w:sz w:val="20"/>
          <w:szCs w:val="20"/>
        </w:rPr>
        <w:t>RBSet</w:t>
      </w:r>
      <w:proofErr w:type="spellEnd"/>
      <w:r w:rsidRPr="000824B1">
        <w:rPr>
          <w:rFonts w:ascii="Courier New" w:hAnsi="Courier New" w:cs="Courier New"/>
          <w:color w:val="000000"/>
          <w:sz w:val="20"/>
          <w:szCs w:val="20"/>
        </w:rPr>
        <w:t xml:space="preserve"> a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660066"/>
          <w:sz w:val="20"/>
          <w:szCs w:val="20"/>
        </w:rPr>
        <w:t>RBSet</w:t>
      </w:r>
      <w:proofErr w:type="spellEnd"/>
      <w:r w:rsidRPr="000824B1">
        <w:rPr>
          <w:rFonts w:ascii="Courier New" w:hAnsi="Courier New" w:cs="Courier New"/>
          <w:color w:val="000000"/>
          <w:sz w:val="20"/>
          <w:szCs w:val="20"/>
        </w:rPr>
        <w:t xml:space="preserve"> a</w:t>
      </w:r>
    </w:p>
    <w:p w14:paraId="3F54DCDD"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removeMax</w:t>
      </w:r>
      <w:proofErr w:type="spellEnd"/>
      <w:r w:rsidRPr="000824B1">
        <w:rPr>
          <w:rFonts w:ascii="Courier New" w:hAnsi="Courier New" w:cs="Courier New"/>
          <w:color w:val="000000"/>
          <w:sz w:val="20"/>
          <w:szCs w:val="20"/>
        </w:rPr>
        <w:t xml:space="preserve"> s@</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_ _ _ E</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88"/>
          <w:sz w:val="20"/>
          <w:szCs w:val="20"/>
        </w:rPr>
        <w:t>remove</w:t>
      </w:r>
      <w:proofErr w:type="spellEnd"/>
      <w:r w:rsidRPr="000824B1">
        <w:rPr>
          <w:rFonts w:ascii="Courier New" w:hAnsi="Courier New" w:cs="Courier New"/>
          <w:color w:val="000000"/>
          <w:sz w:val="20"/>
          <w:szCs w:val="20"/>
        </w:rPr>
        <w:t xml:space="preserve"> s</w:t>
      </w:r>
    </w:p>
    <w:p w14:paraId="35A9DDC2"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removeMax</w:t>
      </w:r>
      <w:proofErr w:type="spellEnd"/>
      <w:r w:rsidRPr="000824B1">
        <w:rPr>
          <w:rFonts w:ascii="Courier New" w:hAnsi="Courier New" w:cs="Courier New"/>
          <w:color w:val="000000"/>
          <w:sz w:val="20"/>
          <w:szCs w:val="20"/>
        </w:rPr>
        <w:t xml:space="preserve"> s@</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T </w:t>
      </w:r>
      <w:proofErr w:type="spellStart"/>
      <w:r w:rsidRPr="000824B1">
        <w:rPr>
          <w:rFonts w:ascii="Courier New" w:hAnsi="Courier New" w:cs="Courier New"/>
          <w:color w:val="000000"/>
          <w:sz w:val="20"/>
          <w:szCs w:val="20"/>
        </w:rPr>
        <w:t>color</w:t>
      </w:r>
      <w:proofErr w:type="spellEnd"/>
      <w:r w:rsidRPr="000824B1">
        <w:rPr>
          <w:rFonts w:ascii="Courier New" w:hAnsi="Courier New" w:cs="Courier New"/>
          <w:color w:val="000000"/>
          <w:sz w:val="20"/>
          <w:szCs w:val="20"/>
        </w:rPr>
        <w:t xml:space="preserve"> l x r</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bubble</w:t>
      </w:r>
      <w:proofErr w:type="spellEnd"/>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color</w:t>
      </w:r>
      <w:proofErr w:type="spellEnd"/>
      <w:r w:rsidRPr="000824B1">
        <w:rPr>
          <w:rFonts w:ascii="Courier New" w:hAnsi="Courier New" w:cs="Courier New"/>
          <w:color w:val="000000"/>
          <w:sz w:val="20"/>
          <w:szCs w:val="20"/>
        </w:rPr>
        <w:t xml:space="preserve"> l x </w:t>
      </w:r>
      <w:r w:rsidRPr="000824B1">
        <w:rPr>
          <w:rFonts w:ascii="Courier New" w:hAnsi="Courier New" w:cs="Courier New"/>
          <w:color w:val="666600"/>
          <w:sz w:val="20"/>
          <w:szCs w:val="20"/>
        </w:rPr>
        <w:t>(</w:t>
      </w:r>
      <w:proofErr w:type="spellStart"/>
      <w:r w:rsidRPr="000824B1">
        <w:rPr>
          <w:rFonts w:ascii="Courier New" w:hAnsi="Courier New" w:cs="Courier New"/>
          <w:color w:val="000000"/>
          <w:sz w:val="20"/>
          <w:szCs w:val="20"/>
        </w:rPr>
        <w:t>removeMax</w:t>
      </w:r>
      <w:proofErr w:type="spellEnd"/>
      <w:r w:rsidRPr="000824B1">
        <w:rPr>
          <w:rFonts w:ascii="Courier New" w:hAnsi="Courier New" w:cs="Courier New"/>
          <w:color w:val="000000"/>
          <w:sz w:val="20"/>
          <w:szCs w:val="20"/>
        </w:rPr>
        <w:t xml:space="preserve"> r</w:t>
      </w:r>
      <w:r w:rsidRPr="000824B1">
        <w:rPr>
          <w:rFonts w:ascii="Courier New" w:hAnsi="Courier New" w:cs="Courier New"/>
          <w:color w:val="666600"/>
          <w:sz w:val="20"/>
          <w:szCs w:val="20"/>
        </w:rPr>
        <w:t>)</w:t>
      </w:r>
      <w:r w:rsidRPr="000824B1">
        <w:rPr>
          <w:rFonts w:ascii="Courier New" w:hAnsi="Courier New" w:cs="Courier New"/>
          <w:color w:val="000000"/>
          <w:sz w:val="20"/>
          <w:szCs w:val="20"/>
        </w:rPr>
        <w:t> </w:t>
      </w:r>
    </w:p>
    <w:p w14:paraId="50AD1C4A" w14:textId="77777777" w:rsidR="0018304D" w:rsidRPr="000824B1" w:rsidRDefault="0018304D" w:rsidP="0018304D">
      <w:pPr>
        <w:rPr>
          <w:lang w:val="id-ID"/>
        </w:rPr>
      </w:pPr>
      <w:r w:rsidRPr="000824B1">
        <w:rPr>
          <w:lang w:val="id-ID"/>
        </w:rPr>
        <w:t xml:space="preserve">Fungsi </w:t>
      </w:r>
      <w:proofErr w:type="spellStart"/>
      <w:r w:rsidRPr="000824B1">
        <w:rPr>
          <w:rFonts w:ascii="Courier New" w:hAnsi="Courier New" w:cs="Courier New"/>
          <w:lang w:val="id-ID"/>
        </w:rPr>
        <w:t>max</w:t>
      </w:r>
      <w:proofErr w:type="spellEnd"/>
      <w:r w:rsidRPr="000824B1">
        <w:rPr>
          <w:lang w:val="id-ID"/>
        </w:rPr>
        <w:t xml:space="preserve"> adalah fungsi yang mendapatkan nilai maksimum yang berada pada suatu pohon. Fungsi </w:t>
      </w:r>
      <w:proofErr w:type="spellStart"/>
      <w:r w:rsidRPr="000824B1">
        <w:rPr>
          <w:rFonts w:ascii="Courier New" w:hAnsi="Courier New" w:cs="Courier New"/>
          <w:lang w:val="id-ID"/>
        </w:rPr>
        <w:t>removeMax</w:t>
      </w:r>
      <w:proofErr w:type="spellEnd"/>
      <w:r w:rsidRPr="000824B1">
        <w:rPr>
          <w:lang w:val="id-ID"/>
        </w:rPr>
        <w:t xml:space="preserve"> adalah fungsi yang melakukan prosedur penghapusan kepada simpul yang memiliki nilai paling besar pada suatu pohon.</w:t>
      </w:r>
    </w:p>
    <w:p w14:paraId="1C23214C" w14:textId="21F95BA7" w:rsidR="0018304D" w:rsidRPr="000824B1" w:rsidRDefault="0018304D" w:rsidP="0018304D">
      <w:pPr>
        <w:rPr>
          <w:lang w:val="id-ID"/>
        </w:rPr>
      </w:pPr>
      <w:r w:rsidRPr="000824B1">
        <w:rPr>
          <w:lang w:val="id-ID"/>
        </w:rPr>
        <w:t xml:space="preserve">Operasi ini akan meninggalkan sebuah simpul berwarna bukan merah dan bukan hitam dalam pohon. Karena itu, maka pohon ini masih harus dimodifikasi untuk menghilangkan warna BB tersebut. Langkah pertama untuk menghilangkan warna ini adalah dengan melakukan operasi bernama </w:t>
      </w:r>
      <w:proofErr w:type="spellStart"/>
      <w:r w:rsidRPr="000824B1">
        <w:rPr>
          <w:i/>
          <w:iCs/>
          <w:lang w:val="id-ID"/>
        </w:rPr>
        <w:t>Bubble</w:t>
      </w:r>
      <w:proofErr w:type="spellEnd"/>
      <w:r w:rsidRPr="000824B1">
        <w:rPr>
          <w:i/>
          <w:iCs/>
          <w:lang w:val="id-ID"/>
        </w:rPr>
        <w:t xml:space="preserve"> </w:t>
      </w:r>
      <w:r w:rsidRPr="000824B1">
        <w:rPr>
          <w:lang w:val="id-ID"/>
        </w:rPr>
        <w:t xml:space="preserve">(gelembung) yang berusaha mengangkat warna BB tersebut naik sampai ke simpul akar atau menghilangkan </w:t>
      </w:r>
      <w:r w:rsidRPr="000824B1">
        <w:rPr>
          <w:lang w:val="id-ID"/>
        </w:rPr>
        <w:lastRenderedPageBreak/>
        <w:t xml:space="preserve">warna itu sama sekali jika memungkinkan. Ada 6 pohon yang mungkin memiliki simpul berwarna BB seperti dapat dilihat dalam </w:t>
      </w:r>
      <w:r w:rsidRPr="000824B1">
        <w:rPr>
          <w:lang w:val="id-ID"/>
        </w:rPr>
        <w:fldChar w:fldCharType="begin"/>
      </w:r>
      <w:r w:rsidRPr="000824B1">
        <w:rPr>
          <w:lang w:val="id-ID"/>
        </w:rPr>
        <w:instrText xml:space="preserve"> REF _Ref62023021 \h </w:instrText>
      </w:r>
      <w:r w:rsidRPr="000824B1">
        <w:rPr>
          <w:lang w:val="id-ID"/>
        </w:rPr>
      </w:r>
      <w:r w:rsidRPr="000824B1">
        <w:rPr>
          <w:lang w:val="id-ID"/>
        </w:rPr>
        <w:fldChar w:fldCharType="separate"/>
      </w:r>
      <w:r w:rsidR="00D63C0F" w:rsidRPr="000824B1">
        <w:rPr>
          <w:lang w:val="id-ID"/>
        </w:rPr>
        <w:t xml:space="preserve">Gambar </w:t>
      </w:r>
      <w:r w:rsidR="00D63C0F">
        <w:rPr>
          <w:noProof/>
          <w:lang w:val="id-ID"/>
        </w:rPr>
        <w:t>II</w:t>
      </w:r>
      <w:r w:rsidR="00D63C0F" w:rsidRPr="000824B1">
        <w:rPr>
          <w:lang w:val="id-ID"/>
        </w:rPr>
        <w:t>.</w:t>
      </w:r>
      <w:r w:rsidR="00D63C0F">
        <w:rPr>
          <w:noProof/>
          <w:lang w:val="id-ID"/>
        </w:rPr>
        <w:t>8</w:t>
      </w:r>
      <w:r w:rsidRPr="000824B1">
        <w:rPr>
          <w:lang w:val="id-ID"/>
        </w:rPr>
        <w:fldChar w:fldCharType="end"/>
      </w:r>
      <w:r w:rsidRPr="000824B1">
        <w:rPr>
          <w:lang w:val="id-ID"/>
        </w:rPr>
        <w:t>.</w:t>
      </w:r>
    </w:p>
    <w:p w14:paraId="0AC10EFE" w14:textId="6FD2DD02" w:rsidR="0018304D" w:rsidRPr="000824B1" w:rsidRDefault="0018304D" w:rsidP="0018304D">
      <w:pPr>
        <w:rPr>
          <w:lang w:val="id-ID" w:eastAsia="en-US"/>
        </w:rPr>
      </w:pPr>
      <w:r w:rsidRPr="000824B1">
        <w:rPr>
          <w:noProof/>
          <w:lang w:val="id-ID" w:eastAsia="en-US"/>
        </w:rPr>
        <w:drawing>
          <wp:inline distT="0" distB="0" distL="0" distR="0" wp14:anchorId="37A8AC34" wp14:editId="6683F820">
            <wp:extent cx="5038725" cy="1323975"/>
            <wp:effectExtent l="0" t="0" r="0"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2B68EA76" w14:textId="7EE0F617" w:rsidR="0018304D" w:rsidRPr="000824B1" w:rsidRDefault="0018304D" w:rsidP="0018304D">
      <w:pPr>
        <w:keepNext/>
        <w:rPr>
          <w:lang w:val="id-ID"/>
        </w:rPr>
      </w:pPr>
      <w:r w:rsidRPr="000824B1">
        <w:rPr>
          <w:noProof/>
          <w:lang w:val="id-ID" w:eastAsia="en-US"/>
        </w:rPr>
        <w:drawing>
          <wp:inline distT="0" distB="0" distL="0" distR="0" wp14:anchorId="5CE30681" wp14:editId="4DCAF9E0">
            <wp:extent cx="5038725" cy="1323975"/>
            <wp:effectExtent l="0" t="0" r="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inline>
        </w:drawing>
      </w:r>
    </w:p>
    <w:p w14:paraId="72F76F94" w14:textId="72EECB98" w:rsidR="0018304D" w:rsidRPr="000824B1" w:rsidRDefault="00A640B5" w:rsidP="0018304D">
      <w:pPr>
        <w:pStyle w:val="Caption"/>
        <w:rPr>
          <w:lang w:val="id-ID"/>
        </w:rPr>
      </w:pPr>
      <w:bookmarkStart w:id="59" w:name="_Ref62023021"/>
      <w:bookmarkStart w:id="60" w:name="_Toc61863964"/>
      <w:bookmarkStart w:id="61" w:name="_Toc66727751"/>
      <w:r w:rsidRPr="000824B1">
        <w:rPr>
          <w:lang w:val="id-ID"/>
        </w:rPr>
        <w:t>Gambar</w:t>
      </w:r>
      <w:r w:rsidR="0018304D" w:rsidRPr="000824B1">
        <w:rPr>
          <w:lang w:val="id-ID"/>
        </w:rPr>
        <w:t xml:space="preserve"> </w:t>
      </w:r>
      <w:r w:rsidR="00C73774" w:rsidRPr="000824B1">
        <w:rPr>
          <w:lang w:val="id-ID"/>
        </w:rPr>
        <w:fldChar w:fldCharType="begin"/>
      </w:r>
      <w:r w:rsidR="00C73774" w:rsidRPr="000824B1">
        <w:rPr>
          <w:lang w:val="id-ID"/>
        </w:rPr>
        <w:instrText xml:space="preserve"> STYLEREF 1 \s </w:instrText>
      </w:r>
      <w:r w:rsidR="00C73774" w:rsidRPr="000824B1">
        <w:rPr>
          <w:lang w:val="id-ID"/>
        </w:rPr>
        <w:fldChar w:fldCharType="separate"/>
      </w:r>
      <w:r w:rsidR="00D63C0F">
        <w:rPr>
          <w:noProof/>
          <w:lang w:val="id-ID"/>
        </w:rPr>
        <w:t>II</w:t>
      </w:r>
      <w:r w:rsidR="00C73774" w:rsidRPr="000824B1">
        <w:rPr>
          <w:lang w:val="id-ID"/>
        </w:rPr>
        <w:fldChar w:fldCharType="end"/>
      </w:r>
      <w:r w:rsidR="00C73774" w:rsidRPr="000824B1">
        <w:rPr>
          <w:lang w:val="id-ID"/>
        </w:rPr>
        <w:t>.</w:t>
      </w:r>
      <w:r w:rsidR="00C73774" w:rsidRPr="000824B1">
        <w:rPr>
          <w:lang w:val="id-ID"/>
        </w:rPr>
        <w:fldChar w:fldCharType="begin"/>
      </w:r>
      <w:r w:rsidR="00C73774" w:rsidRPr="000824B1">
        <w:rPr>
          <w:lang w:val="id-ID"/>
        </w:rPr>
        <w:instrText xml:space="preserve"> SEQ Bagan \* ARABIC \s 1 </w:instrText>
      </w:r>
      <w:r w:rsidR="00C73774" w:rsidRPr="000824B1">
        <w:rPr>
          <w:lang w:val="id-ID"/>
        </w:rPr>
        <w:fldChar w:fldCharType="separate"/>
      </w:r>
      <w:r w:rsidR="00D63C0F">
        <w:rPr>
          <w:noProof/>
          <w:lang w:val="id-ID"/>
        </w:rPr>
        <w:t>8</w:t>
      </w:r>
      <w:r w:rsidR="00C73774" w:rsidRPr="000824B1">
        <w:rPr>
          <w:lang w:val="id-ID"/>
        </w:rPr>
        <w:fldChar w:fldCharType="end"/>
      </w:r>
      <w:bookmarkEnd w:id="59"/>
      <w:r w:rsidR="0018304D" w:rsidRPr="000824B1">
        <w:rPr>
          <w:lang w:val="id-ID"/>
        </w:rPr>
        <w:t>. Enam pohon yang memiliki simpul berwarna BB</w:t>
      </w:r>
      <w:bookmarkEnd w:id="60"/>
      <w:bookmarkEnd w:id="61"/>
    </w:p>
    <w:p w14:paraId="1980823F" w14:textId="7C840E00" w:rsidR="0018304D" w:rsidRPr="000824B1" w:rsidRDefault="0018304D" w:rsidP="0018304D">
      <w:pPr>
        <w:rPr>
          <w:lang w:val="id-ID" w:eastAsia="en-US"/>
        </w:rPr>
      </w:pPr>
      <w:r w:rsidRPr="000824B1">
        <w:rPr>
          <w:lang w:val="id-ID" w:eastAsia="en-US"/>
        </w:rPr>
        <w:t xml:space="preserve">Fungsi </w:t>
      </w:r>
      <w:proofErr w:type="spellStart"/>
      <w:r w:rsidRPr="000824B1">
        <w:rPr>
          <w:i/>
          <w:iCs/>
          <w:lang w:val="id-ID" w:eastAsia="en-US"/>
        </w:rPr>
        <w:t>bubble</w:t>
      </w:r>
      <w:proofErr w:type="spellEnd"/>
      <w:r w:rsidRPr="000824B1">
        <w:rPr>
          <w:i/>
          <w:iCs/>
          <w:lang w:val="id-ID" w:eastAsia="en-US"/>
        </w:rPr>
        <w:t xml:space="preserve"> </w:t>
      </w:r>
      <w:r w:rsidRPr="000824B1">
        <w:rPr>
          <w:lang w:val="id-ID" w:eastAsia="en-US"/>
        </w:rPr>
        <w:t xml:space="preserve">akan mengangkat atau menghilangkan warna BB pada pohon tersebut sehingga menjadi seperti terlihat pada </w:t>
      </w:r>
      <w:r w:rsidRPr="000824B1">
        <w:rPr>
          <w:lang w:val="id-ID" w:eastAsia="en-US"/>
        </w:rPr>
        <w:fldChar w:fldCharType="begin"/>
      </w:r>
      <w:r w:rsidRPr="000824B1">
        <w:rPr>
          <w:lang w:val="id-ID" w:eastAsia="en-US"/>
        </w:rPr>
        <w:instrText xml:space="preserve"> REF _Ref61815141 \h </w:instrText>
      </w:r>
      <w:r w:rsidRPr="000824B1">
        <w:rPr>
          <w:lang w:val="id-ID" w:eastAsia="en-US"/>
        </w:rPr>
      </w:r>
      <w:r w:rsidRPr="000824B1">
        <w:rPr>
          <w:lang w:val="id-ID" w:eastAsia="en-US"/>
        </w:rPr>
        <w:fldChar w:fldCharType="separate"/>
      </w:r>
      <w:r w:rsidR="00D63C0F" w:rsidRPr="000824B1">
        <w:rPr>
          <w:lang w:val="id-ID"/>
        </w:rPr>
        <w:t xml:space="preserve">Gambar </w:t>
      </w:r>
      <w:r w:rsidR="00D63C0F">
        <w:rPr>
          <w:noProof/>
          <w:lang w:val="id-ID"/>
        </w:rPr>
        <w:t>II</w:t>
      </w:r>
      <w:r w:rsidR="00D63C0F" w:rsidRPr="000824B1">
        <w:rPr>
          <w:lang w:val="id-ID"/>
        </w:rPr>
        <w:t>.</w:t>
      </w:r>
      <w:r w:rsidR="00D63C0F">
        <w:rPr>
          <w:noProof/>
          <w:lang w:val="id-ID"/>
        </w:rPr>
        <w:t>9</w:t>
      </w:r>
      <w:r w:rsidRPr="000824B1">
        <w:rPr>
          <w:lang w:val="id-ID" w:eastAsia="en-US"/>
        </w:rPr>
        <w:fldChar w:fldCharType="end"/>
      </w:r>
      <w:r w:rsidRPr="000824B1">
        <w:rPr>
          <w:lang w:val="id-ID" w:eastAsia="en-US"/>
        </w:rPr>
        <w:t>.</w:t>
      </w:r>
    </w:p>
    <w:p w14:paraId="72115990" w14:textId="19D897C2" w:rsidR="0018304D" w:rsidRPr="000824B1" w:rsidRDefault="0018304D" w:rsidP="0018304D">
      <w:pPr>
        <w:keepNext/>
        <w:rPr>
          <w:lang w:val="id-ID"/>
        </w:rPr>
      </w:pPr>
      <w:r w:rsidRPr="000824B1">
        <w:rPr>
          <w:noProof/>
          <w:lang w:val="id-ID" w:eastAsia="en-US"/>
        </w:rPr>
        <w:drawing>
          <wp:inline distT="0" distB="0" distL="0" distR="0" wp14:anchorId="0C7D64DF" wp14:editId="18373AD4">
            <wp:extent cx="5038725" cy="1323975"/>
            <wp:effectExtent l="0" t="0" r="0" b="0"/>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r w:rsidRPr="000824B1">
        <w:rPr>
          <w:noProof/>
          <w:lang w:val="id-ID" w:eastAsia="en-US"/>
        </w:rPr>
        <w:drawing>
          <wp:inline distT="0" distB="0" distL="0" distR="0" wp14:anchorId="419388F7" wp14:editId="31AB3C7F">
            <wp:extent cx="5038725" cy="1323975"/>
            <wp:effectExtent l="0" t="0" r="0" b="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1EA5EFBC" w14:textId="2256BBEF" w:rsidR="0018304D" w:rsidRPr="000824B1" w:rsidRDefault="00A640B5" w:rsidP="0018304D">
      <w:pPr>
        <w:pStyle w:val="Caption"/>
        <w:rPr>
          <w:lang w:val="id-ID"/>
        </w:rPr>
      </w:pPr>
      <w:bookmarkStart w:id="62" w:name="_Ref61815141"/>
      <w:bookmarkStart w:id="63" w:name="_Toc61863965"/>
      <w:bookmarkStart w:id="64" w:name="_Toc66727752"/>
      <w:r w:rsidRPr="000824B1">
        <w:rPr>
          <w:lang w:val="id-ID"/>
        </w:rPr>
        <w:t>Gambar</w:t>
      </w:r>
      <w:r w:rsidR="0018304D" w:rsidRPr="000824B1">
        <w:rPr>
          <w:lang w:val="id-ID"/>
        </w:rPr>
        <w:t xml:space="preserve"> </w:t>
      </w:r>
      <w:r w:rsidR="00C73774" w:rsidRPr="000824B1">
        <w:rPr>
          <w:lang w:val="id-ID"/>
        </w:rPr>
        <w:fldChar w:fldCharType="begin"/>
      </w:r>
      <w:r w:rsidR="00C73774" w:rsidRPr="000824B1">
        <w:rPr>
          <w:lang w:val="id-ID"/>
        </w:rPr>
        <w:instrText xml:space="preserve"> STYLEREF 1 \s </w:instrText>
      </w:r>
      <w:r w:rsidR="00C73774" w:rsidRPr="000824B1">
        <w:rPr>
          <w:lang w:val="id-ID"/>
        </w:rPr>
        <w:fldChar w:fldCharType="separate"/>
      </w:r>
      <w:r w:rsidR="00D63C0F">
        <w:rPr>
          <w:noProof/>
          <w:lang w:val="id-ID"/>
        </w:rPr>
        <w:t>II</w:t>
      </w:r>
      <w:r w:rsidR="00C73774" w:rsidRPr="000824B1">
        <w:rPr>
          <w:lang w:val="id-ID"/>
        </w:rPr>
        <w:fldChar w:fldCharType="end"/>
      </w:r>
      <w:r w:rsidR="00C73774" w:rsidRPr="000824B1">
        <w:rPr>
          <w:lang w:val="id-ID"/>
        </w:rPr>
        <w:t>.</w:t>
      </w:r>
      <w:r w:rsidR="00C73774" w:rsidRPr="000824B1">
        <w:rPr>
          <w:lang w:val="id-ID"/>
        </w:rPr>
        <w:fldChar w:fldCharType="begin"/>
      </w:r>
      <w:r w:rsidR="00C73774" w:rsidRPr="000824B1">
        <w:rPr>
          <w:lang w:val="id-ID"/>
        </w:rPr>
        <w:instrText xml:space="preserve"> SEQ Bagan \* ARABIC \s 1 </w:instrText>
      </w:r>
      <w:r w:rsidR="00C73774" w:rsidRPr="000824B1">
        <w:rPr>
          <w:lang w:val="id-ID"/>
        </w:rPr>
        <w:fldChar w:fldCharType="separate"/>
      </w:r>
      <w:r w:rsidR="00D63C0F">
        <w:rPr>
          <w:noProof/>
          <w:lang w:val="id-ID"/>
        </w:rPr>
        <w:t>9</w:t>
      </w:r>
      <w:r w:rsidR="00C73774" w:rsidRPr="000824B1">
        <w:rPr>
          <w:lang w:val="id-ID"/>
        </w:rPr>
        <w:fldChar w:fldCharType="end"/>
      </w:r>
      <w:bookmarkEnd w:id="62"/>
      <w:r w:rsidR="0018304D" w:rsidRPr="000824B1">
        <w:rPr>
          <w:lang w:val="id-ID"/>
        </w:rPr>
        <w:t xml:space="preserve">. Hasil operasi fungsi </w:t>
      </w:r>
      <w:proofErr w:type="spellStart"/>
      <w:r w:rsidR="0018304D" w:rsidRPr="000824B1">
        <w:rPr>
          <w:i/>
          <w:iCs/>
          <w:lang w:val="id-ID"/>
        </w:rPr>
        <w:t>bubble</w:t>
      </w:r>
      <w:bookmarkEnd w:id="63"/>
      <w:bookmarkEnd w:id="64"/>
      <w:proofErr w:type="spellEnd"/>
    </w:p>
    <w:p w14:paraId="5EEAD40A" w14:textId="77777777" w:rsidR="0018304D" w:rsidRPr="000824B1" w:rsidRDefault="0018304D" w:rsidP="0018304D">
      <w:pPr>
        <w:rPr>
          <w:lang w:val="id-ID" w:eastAsia="en-US"/>
        </w:rPr>
      </w:pPr>
      <w:r w:rsidRPr="000824B1">
        <w:rPr>
          <w:lang w:val="id-ID" w:eastAsia="en-US"/>
        </w:rPr>
        <w:t xml:space="preserve">Simpul X dan Z menandakan simpul yang mungkin memiliki pelanggaran properti warna sehingga harus dijalankan fungsi penyeimbang khusus untuk simpul-simpul </w:t>
      </w:r>
      <w:r w:rsidRPr="000824B1">
        <w:rPr>
          <w:lang w:val="id-ID" w:eastAsia="en-US"/>
        </w:rPr>
        <w:lastRenderedPageBreak/>
        <w:t xml:space="preserve">tersebut. Pada dasarnya, fungsi </w:t>
      </w:r>
      <w:proofErr w:type="spellStart"/>
      <w:r w:rsidRPr="000824B1">
        <w:rPr>
          <w:i/>
          <w:iCs/>
          <w:lang w:val="id-ID" w:eastAsia="en-US"/>
        </w:rPr>
        <w:t>bubble</w:t>
      </w:r>
      <w:proofErr w:type="spellEnd"/>
      <w:r w:rsidRPr="000824B1">
        <w:rPr>
          <w:i/>
          <w:iCs/>
          <w:lang w:val="id-ID" w:eastAsia="en-US"/>
        </w:rPr>
        <w:t xml:space="preserve"> </w:t>
      </w:r>
      <w:r w:rsidRPr="000824B1">
        <w:rPr>
          <w:lang w:val="id-ID" w:eastAsia="en-US"/>
        </w:rPr>
        <w:t xml:space="preserve">hanya mengurangi warna hitam dari seluruh simpul anak dan kemudian menambah warna hitam pada simpul ayah. Karena itu, fungsi ini memiliki kode yang sangat pendek. </w:t>
      </w:r>
    </w:p>
    <w:p w14:paraId="71D56E2E"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bubble</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660066"/>
          <w:sz w:val="20"/>
          <w:szCs w:val="20"/>
        </w:rPr>
        <w:t>Color</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a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660066"/>
          <w:sz w:val="20"/>
          <w:szCs w:val="20"/>
        </w:rPr>
        <w:t>RBSet</w:t>
      </w:r>
      <w:proofErr w:type="spellEnd"/>
      <w:r w:rsidRPr="000824B1">
        <w:rPr>
          <w:rFonts w:ascii="Courier New" w:hAnsi="Courier New" w:cs="Courier New"/>
          <w:color w:val="000000"/>
          <w:sz w:val="20"/>
          <w:szCs w:val="20"/>
        </w:rPr>
        <w:t xml:space="preserve"> a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660066"/>
          <w:sz w:val="20"/>
          <w:szCs w:val="20"/>
        </w:rPr>
        <w:t>RBSet</w:t>
      </w:r>
      <w:proofErr w:type="spellEnd"/>
      <w:r w:rsidRPr="000824B1">
        <w:rPr>
          <w:rFonts w:ascii="Courier New" w:hAnsi="Courier New" w:cs="Courier New"/>
          <w:color w:val="000000"/>
          <w:sz w:val="20"/>
          <w:szCs w:val="20"/>
        </w:rPr>
        <w:t xml:space="preserve"> a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660066"/>
          <w:sz w:val="20"/>
          <w:szCs w:val="20"/>
        </w:rPr>
        <w:t>RBSet</w:t>
      </w:r>
      <w:proofErr w:type="spellEnd"/>
      <w:r w:rsidRPr="000824B1">
        <w:rPr>
          <w:rFonts w:ascii="Courier New" w:hAnsi="Courier New" w:cs="Courier New"/>
          <w:color w:val="000000"/>
          <w:sz w:val="20"/>
          <w:szCs w:val="20"/>
        </w:rPr>
        <w:t xml:space="preserve"> a</w:t>
      </w:r>
    </w:p>
    <w:p w14:paraId="23F0BFCB"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bubble</w:t>
      </w:r>
      <w:proofErr w:type="spellEnd"/>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color</w:t>
      </w:r>
      <w:proofErr w:type="spellEnd"/>
      <w:r w:rsidRPr="000824B1">
        <w:rPr>
          <w:rFonts w:ascii="Courier New" w:hAnsi="Courier New" w:cs="Courier New"/>
          <w:color w:val="000000"/>
          <w:sz w:val="20"/>
          <w:szCs w:val="20"/>
        </w:rPr>
        <w:t xml:space="preserve"> x l r</w:t>
      </w:r>
    </w:p>
    <w:p w14:paraId="65FA8392"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isBB</w:t>
      </w:r>
      <w:proofErr w:type="spellEnd"/>
      <w:r w:rsidRPr="000824B1">
        <w:rPr>
          <w:rFonts w:ascii="Courier New" w:hAnsi="Courier New" w:cs="Courier New"/>
          <w:color w:val="666600"/>
          <w:sz w:val="20"/>
          <w:szCs w:val="20"/>
        </w:rPr>
        <w:t>(</w:t>
      </w:r>
      <w:r w:rsidRPr="000824B1">
        <w:rPr>
          <w:rFonts w:ascii="Courier New" w:hAnsi="Courier New" w:cs="Courier New"/>
          <w:color w:val="000000"/>
          <w:sz w:val="20"/>
          <w:szCs w:val="20"/>
        </w:rPr>
        <w:t>l</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isBB</w:t>
      </w:r>
      <w:proofErr w:type="spellEnd"/>
      <w:r w:rsidRPr="000824B1">
        <w:rPr>
          <w:rFonts w:ascii="Courier New" w:hAnsi="Courier New" w:cs="Courier New"/>
          <w:color w:val="666600"/>
          <w:sz w:val="20"/>
          <w:szCs w:val="20"/>
        </w:rPr>
        <w:t>(</w:t>
      </w:r>
      <w:r w:rsidRPr="000824B1">
        <w:rPr>
          <w:rFonts w:ascii="Courier New" w:hAnsi="Courier New" w:cs="Courier New"/>
          <w:color w:val="000000"/>
          <w:sz w:val="20"/>
          <w:szCs w:val="20"/>
        </w:rPr>
        <w:t>r</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balance</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proofErr w:type="spellStart"/>
      <w:r w:rsidRPr="000824B1">
        <w:rPr>
          <w:rFonts w:ascii="Courier New" w:hAnsi="Courier New" w:cs="Courier New"/>
          <w:color w:val="000000"/>
          <w:sz w:val="20"/>
          <w:szCs w:val="20"/>
        </w:rPr>
        <w:t>blacker</w:t>
      </w:r>
      <w:proofErr w:type="spellEnd"/>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color</w:t>
      </w:r>
      <w:proofErr w:type="spellEnd"/>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x </w:t>
      </w:r>
      <w:r w:rsidRPr="000824B1">
        <w:rPr>
          <w:rFonts w:ascii="Courier New" w:hAnsi="Courier New" w:cs="Courier New"/>
          <w:color w:val="666600"/>
          <w:sz w:val="20"/>
          <w:szCs w:val="20"/>
        </w:rPr>
        <w:t>(</w:t>
      </w:r>
      <w:proofErr w:type="spellStart"/>
      <w:r w:rsidRPr="000824B1">
        <w:rPr>
          <w:rFonts w:ascii="Courier New" w:hAnsi="Courier New" w:cs="Courier New"/>
          <w:color w:val="000000"/>
          <w:sz w:val="20"/>
          <w:szCs w:val="20"/>
        </w:rPr>
        <w:t>redder</w:t>
      </w:r>
      <w:proofErr w:type="spellEnd"/>
      <w:r w:rsidRPr="000824B1">
        <w:rPr>
          <w:rFonts w:ascii="Courier New" w:hAnsi="Courier New" w:cs="Courier New"/>
          <w:color w:val="008800"/>
          <w:sz w:val="20"/>
          <w:szCs w:val="20"/>
        </w:rPr>
        <w:t>' l) (</w:t>
      </w:r>
      <w:proofErr w:type="spellStart"/>
      <w:r w:rsidRPr="000824B1">
        <w:rPr>
          <w:rFonts w:ascii="Courier New" w:hAnsi="Courier New" w:cs="Courier New"/>
          <w:color w:val="008800"/>
          <w:sz w:val="20"/>
          <w:szCs w:val="20"/>
        </w:rPr>
        <w:t>redder</w:t>
      </w:r>
      <w:proofErr w:type="spellEnd"/>
      <w:r w:rsidRPr="000824B1">
        <w:rPr>
          <w:rFonts w:ascii="Courier New" w:hAnsi="Courier New" w:cs="Courier New"/>
          <w:color w:val="008800"/>
          <w:sz w:val="20"/>
          <w:szCs w:val="20"/>
        </w:rPr>
        <w:t>'</w:t>
      </w:r>
      <w:r w:rsidRPr="000824B1">
        <w:rPr>
          <w:rFonts w:ascii="Courier New" w:hAnsi="Courier New" w:cs="Courier New"/>
          <w:color w:val="000000"/>
          <w:sz w:val="20"/>
          <w:szCs w:val="20"/>
        </w:rPr>
        <w:t xml:space="preserve"> r</w:t>
      </w:r>
      <w:r w:rsidRPr="000824B1">
        <w:rPr>
          <w:rFonts w:ascii="Courier New" w:hAnsi="Courier New" w:cs="Courier New"/>
          <w:color w:val="666600"/>
          <w:sz w:val="20"/>
          <w:szCs w:val="20"/>
        </w:rPr>
        <w:t>)</w:t>
      </w:r>
    </w:p>
    <w:p w14:paraId="5696540D"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otherwise</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balance</w:t>
      </w:r>
      <w:proofErr w:type="spellEnd"/>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color</w:t>
      </w:r>
      <w:proofErr w:type="spellEnd"/>
      <w:r w:rsidRPr="000824B1">
        <w:rPr>
          <w:rFonts w:ascii="Courier New" w:hAnsi="Courier New" w:cs="Courier New"/>
          <w:color w:val="000000"/>
          <w:sz w:val="20"/>
          <w:szCs w:val="20"/>
        </w:rPr>
        <w:t xml:space="preserve"> x l r</w:t>
      </w:r>
    </w:p>
    <w:p w14:paraId="602352A8" w14:textId="77777777" w:rsidR="0018304D" w:rsidRPr="000824B1" w:rsidRDefault="0018304D" w:rsidP="0018304D">
      <w:pPr>
        <w:rPr>
          <w:lang w:val="id-ID" w:eastAsia="en-US"/>
        </w:rPr>
      </w:pPr>
      <w:r w:rsidRPr="000824B1">
        <w:rPr>
          <w:lang w:val="id-ID" w:eastAsia="en-US"/>
        </w:rPr>
        <w:t xml:space="preserve">Fungsi </w:t>
      </w:r>
      <w:proofErr w:type="spellStart"/>
      <w:r w:rsidRPr="000824B1">
        <w:rPr>
          <w:rFonts w:ascii="Courier New" w:hAnsi="Courier New" w:cs="Courier New"/>
          <w:lang w:val="id-ID" w:eastAsia="en-US"/>
        </w:rPr>
        <w:t>isBB</w:t>
      </w:r>
      <w:proofErr w:type="spellEnd"/>
      <w:r w:rsidRPr="000824B1">
        <w:rPr>
          <w:lang w:val="id-ID" w:eastAsia="en-US"/>
        </w:rPr>
        <w:t xml:space="preserve"> adalah fungsi yang mendeteksi apakah suatu simpul memiliki warna BB atau tidak. Jika tidak ada simpul anak yang memiliki warna BB, maka fungsi </w:t>
      </w:r>
      <w:proofErr w:type="spellStart"/>
      <w:r w:rsidRPr="000824B1">
        <w:rPr>
          <w:i/>
          <w:iCs/>
          <w:lang w:val="id-ID" w:eastAsia="en-US"/>
        </w:rPr>
        <w:t>bubble</w:t>
      </w:r>
      <w:proofErr w:type="spellEnd"/>
      <w:r w:rsidRPr="000824B1">
        <w:rPr>
          <w:i/>
          <w:iCs/>
          <w:lang w:val="id-ID" w:eastAsia="en-US"/>
        </w:rPr>
        <w:t xml:space="preserve"> </w:t>
      </w:r>
      <w:r w:rsidRPr="000824B1">
        <w:rPr>
          <w:lang w:val="id-ID" w:eastAsia="en-US"/>
        </w:rPr>
        <w:t>bisa langsung dilewati dan program akan melakukan prosedur penyeimbangan.</w:t>
      </w:r>
    </w:p>
    <w:p w14:paraId="4626F25D" w14:textId="4AEE241F" w:rsidR="0018304D" w:rsidRPr="000824B1" w:rsidRDefault="0018304D" w:rsidP="0018304D">
      <w:pPr>
        <w:rPr>
          <w:lang w:val="id-ID" w:eastAsia="en-US"/>
        </w:rPr>
      </w:pPr>
      <w:r w:rsidRPr="000824B1">
        <w:rPr>
          <w:lang w:val="id-ID" w:eastAsia="en-US"/>
        </w:rPr>
        <w:t xml:space="preserve">Untuk proses penyeimbangan, seluruh simpul berwarna merah dan hitam bisa diseimbangkan dengan algoritma yang sama seperti yang telah ditulis oleh </w:t>
      </w:r>
      <w:proofErr w:type="spellStart"/>
      <w:r w:rsidRPr="000824B1">
        <w:rPr>
          <w:lang w:val="id-ID" w:eastAsia="en-US"/>
        </w:rPr>
        <w:t>Okasaki</w:t>
      </w:r>
      <w:proofErr w:type="spellEnd"/>
      <w:r w:rsidRPr="000824B1">
        <w:rPr>
          <w:lang w:val="id-ID" w:eastAsia="en-US"/>
        </w:rPr>
        <w:t xml:space="preserve"> terutama seperti pada kasus-kasus yang ditunjukkan pada </w:t>
      </w:r>
      <w:r w:rsidRPr="000824B1">
        <w:rPr>
          <w:lang w:val="id-ID" w:eastAsia="en-US"/>
        </w:rPr>
        <w:fldChar w:fldCharType="begin"/>
      </w:r>
      <w:r w:rsidRPr="000824B1">
        <w:rPr>
          <w:lang w:val="id-ID" w:eastAsia="en-US"/>
        </w:rPr>
        <w:instrText xml:space="preserve"> REF _Ref61771995 \h </w:instrText>
      </w:r>
      <w:r w:rsidRPr="000824B1">
        <w:rPr>
          <w:lang w:val="id-ID" w:eastAsia="en-US"/>
        </w:rPr>
      </w:r>
      <w:r w:rsidRPr="000824B1">
        <w:rPr>
          <w:lang w:val="id-ID" w:eastAsia="en-US"/>
        </w:rPr>
        <w:fldChar w:fldCharType="separate"/>
      </w:r>
      <w:r w:rsidR="00D63C0F" w:rsidRPr="000824B1">
        <w:rPr>
          <w:lang w:val="id-ID"/>
        </w:rPr>
        <w:t xml:space="preserve">Gambar </w:t>
      </w:r>
      <w:r w:rsidR="00D63C0F">
        <w:rPr>
          <w:noProof/>
          <w:lang w:val="id-ID"/>
        </w:rPr>
        <w:t>II</w:t>
      </w:r>
      <w:r w:rsidR="00D63C0F" w:rsidRPr="000824B1">
        <w:rPr>
          <w:lang w:val="id-ID"/>
        </w:rPr>
        <w:t>.</w:t>
      </w:r>
      <w:r w:rsidR="00D63C0F">
        <w:rPr>
          <w:noProof/>
          <w:lang w:val="id-ID"/>
        </w:rPr>
        <w:t>6</w:t>
      </w:r>
      <w:r w:rsidRPr="000824B1">
        <w:rPr>
          <w:lang w:val="id-ID" w:eastAsia="en-US"/>
        </w:rPr>
        <w:fldChar w:fldCharType="end"/>
      </w:r>
      <w:r w:rsidRPr="000824B1">
        <w:rPr>
          <w:lang w:val="id-ID" w:eastAsia="en-US"/>
        </w:rPr>
        <w:t xml:space="preserve">. Untuk pohon-pohon dengan warna BB dan NB, harus ditambahkan beberapa kode untuk menangani kasus tersebut. Salah satu kasus adalah kasus yang sama persis seperti yang ditunjukkan pada </w:t>
      </w:r>
      <w:r w:rsidRPr="000824B1">
        <w:rPr>
          <w:lang w:val="id-ID" w:eastAsia="en-US"/>
        </w:rPr>
        <w:fldChar w:fldCharType="begin"/>
      </w:r>
      <w:r w:rsidRPr="000824B1">
        <w:rPr>
          <w:lang w:val="id-ID" w:eastAsia="en-US"/>
        </w:rPr>
        <w:instrText xml:space="preserve"> REF _Ref61771995 \h </w:instrText>
      </w:r>
      <w:r w:rsidRPr="000824B1">
        <w:rPr>
          <w:lang w:val="id-ID" w:eastAsia="en-US"/>
        </w:rPr>
      </w:r>
      <w:r w:rsidRPr="000824B1">
        <w:rPr>
          <w:lang w:val="id-ID" w:eastAsia="en-US"/>
        </w:rPr>
        <w:fldChar w:fldCharType="separate"/>
      </w:r>
      <w:r w:rsidR="00D63C0F" w:rsidRPr="000824B1">
        <w:rPr>
          <w:lang w:val="id-ID"/>
        </w:rPr>
        <w:t xml:space="preserve">Gambar </w:t>
      </w:r>
      <w:r w:rsidR="00D63C0F">
        <w:rPr>
          <w:noProof/>
          <w:lang w:val="id-ID"/>
        </w:rPr>
        <w:t>II</w:t>
      </w:r>
      <w:r w:rsidR="00D63C0F" w:rsidRPr="000824B1">
        <w:rPr>
          <w:lang w:val="id-ID"/>
        </w:rPr>
        <w:t>.</w:t>
      </w:r>
      <w:r w:rsidR="00D63C0F">
        <w:rPr>
          <w:noProof/>
          <w:lang w:val="id-ID"/>
        </w:rPr>
        <w:t>6</w:t>
      </w:r>
      <w:r w:rsidRPr="000824B1">
        <w:rPr>
          <w:lang w:val="id-ID" w:eastAsia="en-US"/>
        </w:rPr>
        <w:fldChar w:fldCharType="end"/>
      </w:r>
      <w:r w:rsidRPr="000824B1">
        <w:rPr>
          <w:lang w:val="id-ID" w:eastAsia="en-US"/>
        </w:rPr>
        <w:t xml:space="preserve">, namun dengan simpul akar berwarna BB. Untuk kasus tersebut, maka pohon tersebut akan diseimbangkan sehingga menjadi pohon-pohon pada </w:t>
      </w:r>
      <w:r w:rsidRPr="000824B1">
        <w:rPr>
          <w:lang w:val="id-ID" w:eastAsia="en-US"/>
        </w:rPr>
        <w:fldChar w:fldCharType="begin"/>
      </w:r>
      <w:r w:rsidRPr="000824B1">
        <w:rPr>
          <w:lang w:val="id-ID" w:eastAsia="en-US"/>
        </w:rPr>
        <w:instrText xml:space="preserve"> REF _Ref61772670 \h </w:instrText>
      </w:r>
      <w:r w:rsidRPr="000824B1">
        <w:rPr>
          <w:lang w:val="id-ID" w:eastAsia="en-US"/>
        </w:rPr>
      </w:r>
      <w:r w:rsidRPr="000824B1">
        <w:rPr>
          <w:lang w:val="id-ID" w:eastAsia="en-US"/>
        </w:rPr>
        <w:fldChar w:fldCharType="separate"/>
      </w:r>
      <w:r w:rsidR="00D63C0F" w:rsidRPr="000824B1">
        <w:rPr>
          <w:lang w:val="id-ID"/>
        </w:rPr>
        <w:t xml:space="preserve">Gambar </w:t>
      </w:r>
      <w:r w:rsidR="00D63C0F">
        <w:rPr>
          <w:noProof/>
          <w:lang w:val="id-ID"/>
        </w:rPr>
        <w:t>II</w:t>
      </w:r>
      <w:r w:rsidR="00D63C0F" w:rsidRPr="000824B1">
        <w:rPr>
          <w:lang w:val="id-ID"/>
        </w:rPr>
        <w:t>.</w:t>
      </w:r>
      <w:r w:rsidR="00D63C0F">
        <w:rPr>
          <w:noProof/>
          <w:lang w:val="id-ID"/>
        </w:rPr>
        <w:t>7</w:t>
      </w:r>
      <w:r w:rsidRPr="000824B1">
        <w:rPr>
          <w:lang w:val="id-ID" w:eastAsia="en-US"/>
        </w:rPr>
        <w:fldChar w:fldCharType="end"/>
      </w:r>
      <w:r w:rsidRPr="000824B1">
        <w:rPr>
          <w:lang w:val="id-ID" w:eastAsia="en-US"/>
        </w:rPr>
        <w:t xml:space="preserve">, namun dengan simpul akar berwarna hitam dan bukan merah. Kemudian ada satu kasus khusus yang memiliki pohon berwarna BB dan NB sekaligus sebagaimana ditunjukkan pada </w:t>
      </w:r>
      <w:r w:rsidRPr="000824B1">
        <w:rPr>
          <w:lang w:val="id-ID" w:eastAsia="en-US"/>
        </w:rPr>
        <w:fldChar w:fldCharType="begin"/>
      </w:r>
      <w:r w:rsidRPr="000824B1">
        <w:rPr>
          <w:lang w:val="id-ID" w:eastAsia="en-US"/>
        </w:rPr>
        <w:instrText xml:space="preserve"> REF _Ref61844728 \h </w:instrText>
      </w:r>
      <w:r w:rsidRPr="000824B1">
        <w:rPr>
          <w:lang w:val="id-ID" w:eastAsia="en-US"/>
        </w:rPr>
      </w:r>
      <w:r w:rsidRPr="000824B1">
        <w:rPr>
          <w:lang w:val="id-ID" w:eastAsia="en-US"/>
        </w:rPr>
        <w:fldChar w:fldCharType="separate"/>
      </w:r>
      <w:r w:rsidR="00D63C0F" w:rsidRPr="000824B1">
        <w:rPr>
          <w:lang w:val="id-ID"/>
        </w:rPr>
        <w:t xml:space="preserve">Gambar </w:t>
      </w:r>
      <w:r w:rsidR="00D63C0F">
        <w:rPr>
          <w:noProof/>
          <w:lang w:val="id-ID"/>
        </w:rPr>
        <w:t>II</w:t>
      </w:r>
      <w:r w:rsidR="00D63C0F" w:rsidRPr="000824B1">
        <w:rPr>
          <w:lang w:val="id-ID"/>
        </w:rPr>
        <w:t>.</w:t>
      </w:r>
      <w:r w:rsidR="00D63C0F">
        <w:rPr>
          <w:noProof/>
          <w:lang w:val="id-ID"/>
        </w:rPr>
        <w:t>10</w:t>
      </w:r>
      <w:r w:rsidRPr="000824B1">
        <w:rPr>
          <w:lang w:val="id-ID" w:eastAsia="en-US"/>
        </w:rPr>
        <w:fldChar w:fldCharType="end"/>
      </w:r>
      <w:r w:rsidRPr="000824B1">
        <w:rPr>
          <w:lang w:val="id-ID" w:eastAsia="en-US"/>
        </w:rPr>
        <w:t xml:space="preserve"> dengan simpul z berwarna BB, simpul x berwarna NB, simpul b, w, dan y berwarna hitam, dan simpul a, c, dan d berwarna merah atau hitam. </w:t>
      </w:r>
    </w:p>
    <w:p w14:paraId="5F2CB2E0" w14:textId="39A7E921" w:rsidR="0018304D" w:rsidRPr="000824B1" w:rsidRDefault="0018304D" w:rsidP="0018304D">
      <w:pPr>
        <w:keepNext/>
        <w:rPr>
          <w:lang w:val="id-ID"/>
        </w:rPr>
      </w:pPr>
      <w:r w:rsidRPr="000824B1">
        <w:rPr>
          <w:noProof/>
          <w:lang w:val="id-ID" w:eastAsia="en-US"/>
        </w:rPr>
        <w:lastRenderedPageBreak/>
        <w:drawing>
          <wp:inline distT="0" distB="0" distL="0" distR="0" wp14:anchorId="53FA5049" wp14:editId="16439496">
            <wp:extent cx="5038725" cy="2943225"/>
            <wp:effectExtent l="0" t="0" r="0" b="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8" r:lo="rId59" r:qs="rId60" r:cs="rId61"/>
              </a:graphicData>
            </a:graphic>
          </wp:inline>
        </w:drawing>
      </w:r>
    </w:p>
    <w:p w14:paraId="50D71417" w14:textId="64E25A94" w:rsidR="0018304D" w:rsidRPr="000824B1" w:rsidRDefault="00A640B5" w:rsidP="0018304D">
      <w:pPr>
        <w:pStyle w:val="Caption"/>
        <w:rPr>
          <w:lang w:val="id-ID"/>
        </w:rPr>
      </w:pPr>
      <w:bookmarkStart w:id="65" w:name="_Ref61844728"/>
      <w:bookmarkStart w:id="66" w:name="_Toc61863966"/>
      <w:bookmarkStart w:id="67" w:name="_Toc66727753"/>
      <w:r w:rsidRPr="000824B1">
        <w:rPr>
          <w:lang w:val="id-ID"/>
        </w:rPr>
        <w:t>Gambar</w:t>
      </w:r>
      <w:r w:rsidR="0018304D" w:rsidRPr="000824B1">
        <w:rPr>
          <w:lang w:val="id-ID"/>
        </w:rPr>
        <w:t xml:space="preserve"> </w:t>
      </w:r>
      <w:r w:rsidR="00C73774" w:rsidRPr="000824B1">
        <w:rPr>
          <w:lang w:val="id-ID"/>
        </w:rPr>
        <w:fldChar w:fldCharType="begin"/>
      </w:r>
      <w:r w:rsidR="00C73774" w:rsidRPr="000824B1">
        <w:rPr>
          <w:lang w:val="id-ID"/>
        </w:rPr>
        <w:instrText xml:space="preserve"> STYLEREF 1 \s </w:instrText>
      </w:r>
      <w:r w:rsidR="00C73774" w:rsidRPr="000824B1">
        <w:rPr>
          <w:lang w:val="id-ID"/>
        </w:rPr>
        <w:fldChar w:fldCharType="separate"/>
      </w:r>
      <w:r w:rsidR="00D63C0F">
        <w:rPr>
          <w:noProof/>
          <w:lang w:val="id-ID"/>
        </w:rPr>
        <w:t>II</w:t>
      </w:r>
      <w:r w:rsidR="00C73774" w:rsidRPr="000824B1">
        <w:rPr>
          <w:lang w:val="id-ID"/>
        </w:rPr>
        <w:fldChar w:fldCharType="end"/>
      </w:r>
      <w:r w:rsidR="00C73774" w:rsidRPr="000824B1">
        <w:rPr>
          <w:lang w:val="id-ID"/>
        </w:rPr>
        <w:t>.</w:t>
      </w:r>
      <w:r w:rsidR="00C73774" w:rsidRPr="000824B1">
        <w:rPr>
          <w:lang w:val="id-ID"/>
        </w:rPr>
        <w:fldChar w:fldCharType="begin"/>
      </w:r>
      <w:r w:rsidR="00C73774" w:rsidRPr="000824B1">
        <w:rPr>
          <w:lang w:val="id-ID"/>
        </w:rPr>
        <w:instrText xml:space="preserve"> SEQ Bagan \* ARABIC \s 1 </w:instrText>
      </w:r>
      <w:r w:rsidR="00C73774" w:rsidRPr="000824B1">
        <w:rPr>
          <w:lang w:val="id-ID"/>
        </w:rPr>
        <w:fldChar w:fldCharType="separate"/>
      </w:r>
      <w:r w:rsidR="00D63C0F">
        <w:rPr>
          <w:noProof/>
          <w:lang w:val="id-ID"/>
        </w:rPr>
        <w:t>10</w:t>
      </w:r>
      <w:r w:rsidR="00C73774" w:rsidRPr="000824B1">
        <w:rPr>
          <w:lang w:val="id-ID"/>
        </w:rPr>
        <w:fldChar w:fldCharType="end"/>
      </w:r>
      <w:bookmarkEnd w:id="65"/>
      <w:r w:rsidR="0018304D" w:rsidRPr="000824B1">
        <w:rPr>
          <w:lang w:val="id-ID"/>
        </w:rPr>
        <w:t>. Pohon dengan simpul berwarna BB dan NB</w:t>
      </w:r>
      <w:bookmarkEnd w:id="66"/>
      <w:bookmarkEnd w:id="67"/>
    </w:p>
    <w:p w14:paraId="662A9297" w14:textId="67C08007" w:rsidR="0018304D" w:rsidRPr="000824B1" w:rsidRDefault="0018304D" w:rsidP="0018304D">
      <w:pPr>
        <w:rPr>
          <w:lang w:val="id-ID" w:eastAsia="en-US"/>
        </w:rPr>
      </w:pPr>
      <w:r w:rsidRPr="000824B1">
        <w:rPr>
          <w:lang w:val="id-ID" w:eastAsia="en-US"/>
        </w:rPr>
        <w:t xml:space="preserve">Pohon-pohon ini akan diseimbangkan menjadi dua pohon yang serupa seperti dapat dilihat pada </w:t>
      </w:r>
      <w:r w:rsidRPr="000824B1">
        <w:rPr>
          <w:lang w:val="id-ID" w:eastAsia="en-US"/>
        </w:rPr>
        <w:fldChar w:fldCharType="begin"/>
      </w:r>
      <w:r w:rsidRPr="000824B1">
        <w:rPr>
          <w:lang w:val="id-ID" w:eastAsia="en-US"/>
        </w:rPr>
        <w:instrText xml:space="preserve"> REF _Ref61846477 \h </w:instrText>
      </w:r>
      <w:r w:rsidRPr="000824B1">
        <w:rPr>
          <w:lang w:val="id-ID" w:eastAsia="en-US"/>
        </w:rPr>
      </w:r>
      <w:r w:rsidRPr="000824B1">
        <w:rPr>
          <w:lang w:val="id-ID" w:eastAsia="en-US"/>
        </w:rPr>
        <w:fldChar w:fldCharType="separate"/>
      </w:r>
      <w:r w:rsidR="00D63C0F" w:rsidRPr="000824B1">
        <w:rPr>
          <w:lang w:val="id-ID"/>
        </w:rPr>
        <w:t xml:space="preserve">Gambar </w:t>
      </w:r>
      <w:r w:rsidR="00D63C0F">
        <w:rPr>
          <w:noProof/>
          <w:lang w:val="id-ID"/>
        </w:rPr>
        <w:t>II</w:t>
      </w:r>
      <w:r w:rsidR="00D63C0F" w:rsidRPr="000824B1">
        <w:rPr>
          <w:lang w:val="id-ID"/>
        </w:rPr>
        <w:t>.</w:t>
      </w:r>
      <w:r w:rsidR="00D63C0F">
        <w:rPr>
          <w:noProof/>
          <w:lang w:val="id-ID"/>
        </w:rPr>
        <w:t>11</w:t>
      </w:r>
      <w:r w:rsidRPr="000824B1">
        <w:rPr>
          <w:lang w:val="id-ID" w:eastAsia="en-US"/>
        </w:rPr>
        <w:fldChar w:fldCharType="end"/>
      </w:r>
      <w:r w:rsidRPr="000824B1">
        <w:rPr>
          <w:lang w:val="id-ID" w:eastAsia="en-US"/>
        </w:rPr>
        <w:t xml:space="preserve">. Pohon ini masih memiliki potensi pelanggaran properti warna pada simpul X dan Z namun hal itu bisa diselesaikan dengan melakukan algoritma penyeimbang hanya sekali pada simpul X dan Z tersebut dan kemudian pohon ini akan menjadi RBT yang valid </w:t>
      </w:r>
      <w:r w:rsidRPr="000824B1">
        <w:rPr>
          <w:lang w:val="id-ID" w:eastAsia="en-US"/>
        </w:rPr>
        <w:fldChar w:fldCharType="begin" w:fldLock="1"/>
      </w:r>
      <w:r w:rsidRPr="000824B1">
        <w:rPr>
          <w:lang w:val="id-ID" w:eastAsia="en-US"/>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0824B1">
        <w:rPr>
          <w:lang w:val="id-ID" w:eastAsia="en-US"/>
        </w:rPr>
        <w:fldChar w:fldCharType="separate"/>
      </w:r>
      <w:r w:rsidRPr="000824B1">
        <w:rPr>
          <w:noProof/>
          <w:lang w:val="id-ID" w:eastAsia="en-US"/>
        </w:rPr>
        <w:t>(Might, 2010)</w:t>
      </w:r>
      <w:r w:rsidRPr="000824B1">
        <w:rPr>
          <w:lang w:val="id-ID" w:eastAsia="en-US"/>
        </w:rPr>
        <w:fldChar w:fldCharType="end"/>
      </w:r>
      <w:r w:rsidRPr="000824B1">
        <w:rPr>
          <w:lang w:val="id-ID" w:eastAsia="en-US"/>
        </w:rPr>
        <w:t xml:space="preserve"> karena prosedur penyeimbangan yang dilakukan terhadap pohon yang tidak memiliki warna BB dan NB akan merupakan prosedur yang sama dengan prosedur penyeimbangan </w:t>
      </w:r>
      <w:proofErr w:type="spellStart"/>
      <w:r w:rsidRPr="000824B1">
        <w:rPr>
          <w:lang w:val="id-ID" w:eastAsia="en-US"/>
        </w:rPr>
        <w:t>Okasaki</w:t>
      </w:r>
      <w:proofErr w:type="spellEnd"/>
      <w:r w:rsidRPr="000824B1">
        <w:rPr>
          <w:lang w:val="id-ID" w:eastAsia="en-US"/>
        </w:rPr>
        <w:t xml:space="preserve"> yang tidak akan memanggil fungsi apa-apa lagi.</w:t>
      </w:r>
    </w:p>
    <w:p w14:paraId="0A469BB3" w14:textId="6130D161" w:rsidR="0018304D" w:rsidRPr="000824B1" w:rsidRDefault="0018304D" w:rsidP="0018304D">
      <w:pPr>
        <w:keepNext/>
        <w:rPr>
          <w:lang w:val="id-ID"/>
        </w:rPr>
      </w:pPr>
      <w:r w:rsidRPr="000824B1">
        <w:rPr>
          <w:noProof/>
          <w:lang w:val="id-ID" w:eastAsia="en-US"/>
        </w:rPr>
        <w:drawing>
          <wp:inline distT="0" distB="0" distL="0" distR="0" wp14:anchorId="44E6D138" wp14:editId="20EA8D06">
            <wp:extent cx="5038725" cy="1800225"/>
            <wp:effectExtent l="0" t="0" r="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p w14:paraId="51CFEAA2" w14:textId="11956744" w:rsidR="0018304D" w:rsidRPr="000824B1" w:rsidRDefault="00A640B5" w:rsidP="0018304D">
      <w:pPr>
        <w:pStyle w:val="Caption"/>
        <w:rPr>
          <w:lang w:val="id-ID"/>
        </w:rPr>
      </w:pPr>
      <w:bookmarkStart w:id="68" w:name="_Ref61846477"/>
      <w:bookmarkStart w:id="69" w:name="_Toc61863967"/>
      <w:bookmarkStart w:id="70" w:name="_Toc66727754"/>
      <w:r w:rsidRPr="000824B1">
        <w:rPr>
          <w:lang w:val="id-ID"/>
        </w:rPr>
        <w:t>Gambar</w:t>
      </w:r>
      <w:r w:rsidR="0018304D" w:rsidRPr="000824B1">
        <w:rPr>
          <w:lang w:val="id-ID"/>
        </w:rPr>
        <w:t xml:space="preserve"> </w:t>
      </w:r>
      <w:r w:rsidR="00C73774" w:rsidRPr="000824B1">
        <w:rPr>
          <w:lang w:val="id-ID"/>
        </w:rPr>
        <w:fldChar w:fldCharType="begin"/>
      </w:r>
      <w:r w:rsidR="00C73774" w:rsidRPr="000824B1">
        <w:rPr>
          <w:lang w:val="id-ID"/>
        </w:rPr>
        <w:instrText xml:space="preserve"> STYLEREF 1 \s </w:instrText>
      </w:r>
      <w:r w:rsidR="00C73774" w:rsidRPr="000824B1">
        <w:rPr>
          <w:lang w:val="id-ID"/>
        </w:rPr>
        <w:fldChar w:fldCharType="separate"/>
      </w:r>
      <w:r w:rsidR="00D63C0F">
        <w:rPr>
          <w:noProof/>
          <w:lang w:val="id-ID"/>
        </w:rPr>
        <w:t>II</w:t>
      </w:r>
      <w:r w:rsidR="00C73774" w:rsidRPr="000824B1">
        <w:rPr>
          <w:lang w:val="id-ID"/>
        </w:rPr>
        <w:fldChar w:fldCharType="end"/>
      </w:r>
      <w:r w:rsidR="00C73774" w:rsidRPr="000824B1">
        <w:rPr>
          <w:lang w:val="id-ID"/>
        </w:rPr>
        <w:t>.</w:t>
      </w:r>
      <w:r w:rsidR="00C73774" w:rsidRPr="000824B1">
        <w:rPr>
          <w:lang w:val="id-ID"/>
        </w:rPr>
        <w:fldChar w:fldCharType="begin"/>
      </w:r>
      <w:r w:rsidR="00C73774" w:rsidRPr="000824B1">
        <w:rPr>
          <w:lang w:val="id-ID"/>
        </w:rPr>
        <w:instrText xml:space="preserve"> SEQ Bagan \* ARABIC \s 1 </w:instrText>
      </w:r>
      <w:r w:rsidR="00C73774" w:rsidRPr="000824B1">
        <w:rPr>
          <w:lang w:val="id-ID"/>
        </w:rPr>
        <w:fldChar w:fldCharType="separate"/>
      </w:r>
      <w:r w:rsidR="00D63C0F">
        <w:rPr>
          <w:noProof/>
          <w:lang w:val="id-ID"/>
        </w:rPr>
        <w:t>11</w:t>
      </w:r>
      <w:r w:rsidR="00C73774" w:rsidRPr="000824B1">
        <w:rPr>
          <w:lang w:val="id-ID"/>
        </w:rPr>
        <w:fldChar w:fldCharType="end"/>
      </w:r>
      <w:bookmarkEnd w:id="68"/>
      <w:r w:rsidR="0018304D" w:rsidRPr="000824B1">
        <w:rPr>
          <w:lang w:val="id-ID"/>
        </w:rPr>
        <w:t>. Pohon hasil penyeimbangan</w:t>
      </w:r>
      <w:bookmarkEnd w:id="69"/>
      <w:bookmarkEnd w:id="70"/>
    </w:p>
    <w:p w14:paraId="30692311" w14:textId="77777777" w:rsidR="0018304D" w:rsidRPr="000824B1" w:rsidRDefault="0018304D" w:rsidP="0018304D">
      <w:pPr>
        <w:rPr>
          <w:lang w:val="id-ID" w:eastAsia="en-US"/>
        </w:rPr>
      </w:pPr>
      <w:r w:rsidRPr="000824B1">
        <w:rPr>
          <w:lang w:val="id-ID" w:eastAsia="en-US"/>
        </w:rPr>
        <w:lastRenderedPageBreak/>
        <w:t>Fungsi penyeimbang yang sudah ditambahkan kode-kode untuk menangani warna BB dan NB terlihat seperti ini:</w:t>
      </w:r>
    </w:p>
    <w:p w14:paraId="4C731153"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balance</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660066"/>
          <w:sz w:val="20"/>
          <w:szCs w:val="20"/>
        </w:rPr>
        <w:t>Color</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660066"/>
          <w:sz w:val="20"/>
          <w:szCs w:val="20"/>
        </w:rPr>
        <w:t>RBSet</w:t>
      </w:r>
      <w:proofErr w:type="spellEnd"/>
      <w:r w:rsidRPr="000824B1">
        <w:rPr>
          <w:rFonts w:ascii="Courier New" w:hAnsi="Courier New" w:cs="Courier New"/>
          <w:color w:val="000000"/>
          <w:sz w:val="20"/>
          <w:szCs w:val="20"/>
        </w:rPr>
        <w:t xml:space="preserve"> a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a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660066"/>
          <w:sz w:val="20"/>
          <w:szCs w:val="20"/>
        </w:rPr>
        <w:t>RBSet</w:t>
      </w:r>
      <w:proofErr w:type="spellEnd"/>
      <w:r w:rsidRPr="000824B1">
        <w:rPr>
          <w:rFonts w:ascii="Courier New" w:hAnsi="Courier New" w:cs="Courier New"/>
          <w:color w:val="000000"/>
          <w:sz w:val="20"/>
          <w:szCs w:val="20"/>
        </w:rPr>
        <w:t xml:space="preserve"> a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660066"/>
          <w:sz w:val="20"/>
          <w:szCs w:val="20"/>
        </w:rPr>
        <w:t>RBSet</w:t>
      </w:r>
      <w:proofErr w:type="spellEnd"/>
      <w:r w:rsidRPr="000824B1">
        <w:rPr>
          <w:rFonts w:ascii="Courier New" w:hAnsi="Courier New" w:cs="Courier New"/>
          <w:color w:val="000000"/>
          <w:sz w:val="20"/>
          <w:szCs w:val="20"/>
        </w:rPr>
        <w:t xml:space="preserve"> a</w:t>
      </w:r>
    </w:p>
    <w:p w14:paraId="756C884C"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w:t>
      </w:r>
    </w:p>
    <w:p w14:paraId="5FB5C212"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0066"/>
          <w:sz w:val="20"/>
          <w:szCs w:val="20"/>
        </w:rPr>
        <w:t xml:space="preserve">Kasus-kasus </w:t>
      </w:r>
      <w:proofErr w:type="spellStart"/>
      <w:r w:rsidRPr="000824B1">
        <w:rPr>
          <w:rFonts w:ascii="Courier New" w:hAnsi="Courier New" w:cs="Courier New"/>
          <w:color w:val="660066"/>
          <w:sz w:val="20"/>
          <w:szCs w:val="20"/>
        </w:rPr>
        <w:t>Okasaki</w:t>
      </w:r>
      <w:proofErr w:type="spellEnd"/>
      <w:r w:rsidRPr="000824B1">
        <w:rPr>
          <w:rFonts w:ascii="Courier New" w:hAnsi="Courier New" w:cs="Courier New"/>
          <w:color w:val="666600"/>
          <w:sz w:val="20"/>
          <w:szCs w:val="20"/>
        </w:rPr>
        <w:t>:</w:t>
      </w:r>
    </w:p>
    <w:p w14:paraId="5AE30D1F"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balance</w:t>
      </w:r>
      <w:proofErr w:type="spellEnd"/>
      <w:r w:rsidRPr="000824B1">
        <w:rPr>
          <w:rFonts w:ascii="Courier New" w:hAnsi="Courier New" w:cs="Courier New"/>
          <w:color w:val="000000"/>
          <w:sz w:val="20"/>
          <w:szCs w:val="20"/>
        </w:rPr>
        <w:t xml:space="preserve">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T R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R a x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y c</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z d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R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a x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y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c z d</w:t>
      </w:r>
      <w:r w:rsidRPr="000824B1">
        <w:rPr>
          <w:rFonts w:ascii="Courier New" w:hAnsi="Courier New" w:cs="Courier New"/>
          <w:color w:val="666600"/>
          <w:sz w:val="20"/>
          <w:szCs w:val="20"/>
        </w:rPr>
        <w:t>)</w:t>
      </w:r>
    </w:p>
    <w:p w14:paraId="537B3D45"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balance</w:t>
      </w:r>
      <w:proofErr w:type="spellEnd"/>
      <w:r w:rsidRPr="000824B1">
        <w:rPr>
          <w:rFonts w:ascii="Courier New" w:hAnsi="Courier New" w:cs="Courier New"/>
          <w:color w:val="000000"/>
          <w:sz w:val="20"/>
          <w:szCs w:val="20"/>
        </w:rPr>
        <w:t xml:space="preserve">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T R a x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R b y c</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z d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R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a x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y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c z d</w:t>
      </w:r>
      <w:r w:rsidRPr="000824B1">
        <w:rPr>
          <w:rFonts w:ascii="Courier New" w:hAnsi="Courier New" w:cs="Courier New"/>
          <w:color w:val="666600"/>
          <w:sz w:val="20"/>
          <w:szCs w:val="20"/>
        </w:rPr>
        <w:t>)</w:t>
      </w:r>
    </w:p>
    <w:p w14:paraId="39EA6632"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balance</w:t>
      </w:r>
      <w:proofErr w:type="spellEnd"/>
      <w:r w:rsidRPr="000824B1">
        <w:rPr>
          <w:rFonts w:ascii="Courier New" w:hAnsi="Courier New" w:cs="Courier New"/>
          <w:color w:val="000000"/>
          <w:sz w:val="20"/>
          <w:szCs w:val="20"/>
        </w:rPr>
        <w:t xml:space="preserve"> B a x</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T R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R b y c</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z d</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R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a x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y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c z d</w:t>
      </w:r>
      <w:r w:rsidRPr="000824B1">
        <w:rPr>
          <w:rFonts w:ascii="Courier New" w:hAnsi="Courier New" w:cs="Courier New"/>
          <w:color w:val="666600"/>
          <w:sz w:val="20"/>
          <w:szCs w:val="20"/>
        </w:rPr>
        <w:t>)</w:t>
      </w:r>
    </w:p>
    <w:p w14:paraId="705F55BE"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balance</w:t>
      </w:r>
      <w:proofErr w:type="spellEnd"/>
      <w:r w:rsidRPr="000824B1">
        <w:rPr>
          <w:rFonts w:ascii="Courier New" w:hAnsi="Courier New" w:cs="Courier New"/>
          <w:color w:val="000000"/>
          <w:sz w:val="20"/>
          <w:szCs w:val="20"/>
        </w:rPr>
        <w:t xml:space="preserve"> B a x</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T R b y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R c z d</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R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a x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y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c z d</w:t>
      </w:r>
      <w:r w:rsidRPr="000824B1">
        <w:rPr>
          <w:rFonts w:ascii="Courier New" w:hAnsi="Courier New" w:cs="Courier New"/>
          <w:color w:val="666600"/>
          <w:sz w:val="20"/>
          <w:szCs w:val="20"/>
        </w:rPr>
        <w:t>)</w:t>
      </w:r>
    </w:p>
    <w:p w14:paraId="1469421A"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w:t>
      </w:r>
    </w:p>
    <w:p w14:paraId="25199E76"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0066"/>
          <w:sz w:val="20"/>
          <w:szCs w:val="20"/>
        </w:rPr>
        <w:t xml:space="preserve">6 kasus penghapusan </w:t>
      </w:r>
      <w:proofErr w:type="spellStart"/>
      <w:r w:rsidRPr="000824B1">
        <w:rPr>
          <w:rFonts w:ascii="Courier New" w:hAnsi="Courier New" w:cs="Courier New"/>
          <w:color w:val="660066"/>
          <w:sz w:val="20"/>
          <w:szCs w:val="20"/>
        </w:rPr>
        <w:t>Might</w:t>
      </w:r>
      <w:proofErr w:type="spellEnd"/>
      <w:r w:rsidRPr="000824B1">
        <w:rPr>
          <w:rFonts w:ascii="Courier New" w:hAnsi="Courier New" w:cs="Courier New"/>
          <w:color w:val="666600"/>
          <w:sz w:val="20"/>
          <w:szCs w:val="20"/>
        </w:rPr>
        <w:t>:</w:t>
      </w:r>
    </w:p>
    <w:p w14:paraId="62E0E57D"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balance</w:t>
      </w:r>
      <w:proofErr w:type="spellEnd"/>
      <w:r w:rsidRPr="000824B1">
        <w:rPr>
          <w:rFonts w:ascii="Courier New" w:hAnsi="Courier New" w:cs="Courier New"/>
          <w:color w:val="000000"/>
          <w:sz w:val="20"/>
          <w:szCs w:val="20"/>
        </w:rPr>
        <w:t xml:space="preserve"> BB</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R</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R a x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y c</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z d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B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a x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y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c z d</w:t>
      </w:r>
      <w:r w:rsidRPr="000824B1">
        <w:rPr>
          <w:rFonts w:ascii="Courier New" w:hAnsi="Courier New" w:cs="Courier New"/>
          <w:color w:val="666600"/>
          <w:sz w:val="20"/>
          <w:szCs w:val="20"/>
        </w:rPr>
        <w:t>)</w:t>
      </w:r>
    </w:p>
    <w:p w14:paraId="68D0D755"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balance</w:t>
      </w:r>
      <w:proofErr w:type="spellEnd"/>
      <w:r w:rsidRPr="000824B1">
        <w:rPr>
          <w:rFonts w:ascii="Courier New" w:hAnsi="Courier New" w:cs="Courier New"/>
          <w:color w:val="000000"/>
          <w:sz w:val="20"/>
          <w:szCs w:val="20"/>
        </w:rPr>
        <w:t xml:space="preserve"> BB</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R a x</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R b y c</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z d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B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a x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y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c z d</w:t>
      </w:r>
      <w:r w:rsidRPr="000824B1">
        <w:rPr>
          <w:rFonts w:ascii="Courier New" w:hAnsi="Courier New" w:cs="Courier New"/>
          <w:color w:val="666600"/>
          <w:sz w:val="20"/>
          <w:szCs w:val="20"/>
        </w:rPr>
        <w:t>)</w:t>
      </w:r>
    </w:p>
    <w:p w14:paraId="2EE1B970"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balance</w:t>
      </w:r>
      <w:proofErr w:type="spellEnd"/>
      <w:r w:rsidRPr="000824B1">
        <w:rPr>
          <w:rFonts w:ascii="Courier New" w:hAnsi="Courier New" w:cs="Courier New"/>
          <w:color w:val="000000"/>
          <w:sz w:val="20"/>
          <w:szCs w:val="20"/>
        </w:rPr>
        <w:t xml:space="preserve"> BB a x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R</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R b y c</w:t>
      </w:r>
      <w:r w:rsidRPr="000824B1">
        <w:rPr>
          <w:rFonts w:ascii="Courier New" w:hAnsi="Courier New" w:cs="Courier New"/>
          <w:color w:val="666600"/>
          <w:sz w:val="20"/>
          <w:szCs w:val="20"/>
        </w:rPr>
        <w:t>)</w:t>
      </w:r>
      <w:r w:rsidRPr="000824B1">
        <w:rPr>
          <w:rFonts w:ascii="Courier New" w:hAnsi="Courier New" w:cs="Courier New"/>
          <w:color w:val="000000"/>
          <w:sz w:val="20"/>
          <w:szCs w:val="20"/>
        </w:rPr>
        <w:t>z d</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B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a x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y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c z d</w:t>
      </w:r>
      <w:r w:rsidRPr="000824B1">
        <w:rPr>
          <w:rFonts w:ascii="Courier New" w:hAnsi="Courier New" w:cs="Courier New"/>
          <w:color w:val="666600"/>
          <w:sz w:val="20"/>
          <w:szCs w:val="20"/>
        </w:rPr>
        <w:t>)</w:t>
      </w:r>
    </w:p>
    <w:p w14:paraId="2493C432"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balance</w:t>
      </w:r>
      <w:proofErr w:type="spellEnd"/>
      <w:r w:rsidRPr="000824B1">
        <w:rPr>
          <w:rFonts w:ascii="Courier New" w:hAnsi="Courier New" w:cs="Courier New"/>
          <w:color w:val="000000"/>
          <w:sz w:val="20"/>
          <w:szCs w:val="20"/>
        </w:rPr>
        <w:t xml:space="preserve"> BB a x</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R b y</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R c z d</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B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a x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y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c z d</w:t>
      </w:r>
      <w:r w:rsidRPr="000824B1">
        <w:rPr>
          <w:rFonts w:ascii="Courier New" w:hAnsi="Courier New" w:cs="Courier New"/>
          <w:color w:val="666600"/>
          <w:sz w:val="20"/>
          <w:szCs w:val="20"/>
        </w:rPr>
        <w:t>)</w:t>
      </w:r>
    </w:p>
    <w:p w14:paraId="53DA8914"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w:t>
      </w:r>
    </w:p>
    <w:p w14:paraId="01C9B915"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balance</w:t>
      </w:r>
      <w:proofErr w:type="spellEnd"/>
      <w:r w:rsidRPr="000824B1">
        <w:rPr>
          <w:rFonts w:ascii="Courier New" w:hAnsi="Courier New" w:cs="Courier New"/>
          <w:color w:val="000000"/>
          <w:sz w:val="20"/>
          <w:szCs w:val="20"/>
        </w:rPr>
        <w:t xml:space="preserve"> BB a x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T NB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T B </w:t>
      </w:r>
      <w:proofErr w:type="spellStart"/>
      <w:r w:rsidRPr="000824B1">
        <w:rPr>
          <w:rFonts w:ascii="Courier New" w:hAnsi="Courier New" w:cs="Courier New"/>
          <w:color w:val="000000"/>
          <w:sz w:val="20"/>
          <w:szCs w:val="20"/>
        </w:rPr>
        <w:t>b</w:t>
      </w:r>
      <w:proofErr w:type="spellEnd"/>
      <w:r w:rsidRPr="000824B1">
        <w:rPr>
          <w:rFonts w:ascii="Courier New" w:hAnsi="Courier New" w:cs="Courier New"/>
          <w:color w:val="000000"/>
          <w:sz w:val="20"/>
          <w:szCs w:val="20"/>
        </w:rPr>
        <w:t xml:space="preserve"> y c</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z d@</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_ _ _</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
    <w:p w14:paraId="32CE14ED"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B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a x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y </w:t>
      </w:r>
      <w:r w:rsidRPr="000824B1">
        <w:rPr>
          <w:rFonts w:ascii="Courier New" w:hAnsi="Courier New" w:cs="Courier New"/>
          <w:color w:val="666600"/>
          <w:sz w:val="20"/>
          <w:szCs w:val="20"/>
        </w:rPr>
        <w:t>(</w:t>
      </w:r>
      <w:proofErr w:type="spellStart"/>
      <w:r w:rsidRPr="000824B1">
        <w:rPr>
          <w:rFonts w:ascii="Courier New" w:hAnsi="Courier New" w:cs="Courier New"/>
          <w:color w:val="000000"/>
          <w:sz w:val="20"/>
          <w:szCs w:val="20"/>
        </w:rPr>
        <w:t>balance</w:t>
      </w:r>
      <w:proofErr w:type="spellEnd"/>
      <w:r w:rsidRPr="000824B1">
        <w:rPr>
          <w:rFonts w:ascii="Courier New" w:hAnsi="Courier New" w:cs="Courier New"/>
          <w:color w:val="000000"/>
          <w:sz w:val="20"/>
          <w:szCs w:val="20"/>
        </w:rPr>
        <w:t xml:space="preserve"> B c z </w:t>
      </w:r>
      <w:r w:rsidRPr="000824B1">
        <w:rPr>
          <w:rFonts w:ascii="Courier New" w:hAnsi="Courier New" w:cs="Courier New"/>
          <w:color w:val="666600"/>
          <w:sz w:val="20"/>
          <w:szCs w:val="20"/>
        </w:rPr>
        <w:t>(</w:t>
      </w:r>
      <w:proofErr w:type="spellStart"/>
      <w:r w:rsidRPr="000824B1">
        <w:rPr>
          <w:rFonts w:ascii="Courier New" w:hAnsi="Courier New" w:cs="Courier New"/>
          <w:color w:val="000000"/>
          <w:sz w:val="20"/>
          <w:szCs w:val="20"/>
        </w:rPr>
        <w:t>redden</w:t>
      </w:r>
      <w:proofErr w:type="spellEnd"/>
      <w:r w:rsidRPr="000824B1">
        <w:rPr>
          <w:rFonts w:ascii="Courier New" w:hAnsi="Courier New" w:cs="Courier New"/>
          <w:color w:val="000000"/>
          <w:sz w:val="20"/>
          <w:szCs w:val="20"/>
        </w:rPr>
        <w:t xml:space="preserve"> d</w:t>
      </w:r>
      <w:r w:rsidRPr="000824B1">
        <w:rPr>
          <w:rFonts w:ascii="Courier New" w:hAnsi="Courier New" w:cs="Courier New"/>
          <w:color w:val="666600"/>
          <w:sz w:val="20"/>
          <w:szCs w:val="20"/>
        </w:rPr>
        <w:t>))</w:t>
      </w:r>
    </w:p>
    <w:p w14:paraId="270587B7"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00"/>
          <w:sz w:val="20"/>
          <w:szCs w:val="20"/>
        </w:rPr>
        <w:t>balance</w:t>
      </w:r>
      <w:proofErr w:type="spellEnd"/>
      <w:r w:rsidRPr="000824B1">
        <w:rPr>
          <w:rFonts w:ascii="Courier New" w:hAnsi="Courier New" w:cs="Courier New"/>
          <w:color w:val="000000"/>
          <w:sz w:val="20"/>
          <w:szCs w:val="20"/>
        </w:rPr>
        <w:t xml:space="preserve"> BB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NB a@</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_ _ _</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x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T B </w:t>
      </w:r>
      <w:proofErr w:type="spellStart"/>
      <w:r w:rsidRPr="000824B1">
        <w:rPr>
          <w:rFonts w:ascii="Courier New" w:hAnsi="Courier New" w:cs="Courier New"/>
          <w:color w:val="000000"/>
          <w:sz w:val="20"/>
          <w:szCs w:val="20"/>
        </w:rPr>
        <w:t>b</w:t>
      </w:r>
      <w:proofErr w:type="spellEnd"/>
      <w:r w:rsidRPr="000824B1">
        <w:rPr>
          <w:rFonts w:ascii="Courier New" w:hAnsi="Courier New" w:cs="Courier New"/>
          <w:color w:val="000000"/>
          <w:sz w:val="20"/>
          <w:szCs w:val="20"/>
        </w:rPr>
        <w:t xml:space="preserve"> y c</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z d</w:t>
      </w:r>
    </w:p>
    <w:p w14:paraId="1A344A21"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B </w:t>
      </w:r>
      <w:r w:rsidRPr="000824B1">
        <w:rPr>
          <w:rFonts w:ascii="Courier New" w:hAnsi="Courier New" w:cs="Courier New"/>
          <w:color w:val="666600"/>
          <w:sz w:val="20"/>
          <w:szCs w:val="20"/>
        </w:rPr>
        <w:t>(</w:t>
      </w:r>
      <w:proofErr w:type="spellStart"/>
      <w:r w:rsidRPr="000824B1">
        <w:rPr>
          <w:rFonts w:ascii="Courier New" w:hAnsi="Courier New" w:cs="Courier New"/>
          <w:color w:val="000000"/>
          <w:sz w:val="20"/>
          <w:szCs w:val="20"/>
        </w:rPr>
        <w:t>balance</w:t>
      </w:r>
      <w:proofErr w:type="spellEnd"/>
      <w:r w:rsidRPr="000824B1">
        <w:rPr>
          <w:rFonts w:ascii="Courier New" w:hAnsi="Courier New" w:cs="Courier New"/>
          <w:color w:val="000000"/>
          <w:sz w:val="20"/>
          <w:szCs w:val="20"/>
        </w:rPr>
        <w:t xml:space="preserve"> B </w:t>
      </w:r>
      <w:r w:rsidRPr="000824B1">
        <w:rPr>
          <w:rFonts w:ascii="Courier New" w:hAnsi="Courier New" w:cs="Courier New"/>
          <w:color w:val="666600"/>
          <w:sz w:val="20"/>
          <w:szCs w:val="20"/>
        </w:rPr>
        <w:t>(</w:t>
      </w:r>
      <w:proofErr w:type="spellStart"/>
      <w:r w:rsidRPr="000824B1">
        <w:rPr>
          <w:rFonts w:ascii="Courier New" w:hAnsi="Courier New" w:cs="Courier New"/>
          <w:color w:val="000000"/>
          <w:sz w:val="20"/>
          <w:szCs w:val="20"/>
        </w:rPr>
        <w:t>redden</w:t>
      </w:r>
      <w:proofErr w:type="spellEnd"/>
      <w:r w:rsidRPr="000824B1">
        <w:rPr>
          <w:rFonts w:ascii="Courier New" w:hAnsi="Courier New" w:cs="Courier New"/>
          <w:color w:val="000000"/>
          <w:sz w:val="20"/>
          <w:szCs w:val="20"/>
        </w:rPr>
        <w:t xml:space="preserve"> a</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x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y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B c z d</w:t>
      </w:r>
      <w:r w:rsidRPr="000824B1">
        <w:rPr>
          <w:rFonts w:ascii="Courier New" w:hAnsi="Courier New" w:cs="Courier New"/>
          <w:color w:val="666600"/>
          <w:sz w:val="20"/>
          <w:szCs w:val="20"/>
        </w:rPr>
        <w:t>)</w:t>
      </w:r>
    </w:p>
    <w:p w14:paraId="630C94E0"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p>
    <w:p w14:paraId="74B83AC0"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sz w:val="20"/>
          <w:szCs w:val="20"/>
        </w:rPr>
        <w:t>balance</w:t>
      </w:r>
      <w:proofErr w:type="spellEnd"/>
      <w:r w:rsidRPr="000824B1">
        <w:rPr>
          <w:rFonts w:ascii="Courier New" w:hAnsi="Courier New" w:cs="Courier New"/>
          <w:sz w:val="20"/>
          <w:szCs w:val="20"/>
        </w:rPr>
        <w:t xml:space="preserve"> </w:t>
      </w:r>
      <w:proofErr w:type="spellStart"/>
      <w:r w:rsidRPr="000824B1">
        <w:rPr>
          <w:rFonts w:ascii="Courier New" w:hAnsi="Courier New" w:cs="Courier New"/>
          <w:sz w:val="20"/>
          <w:szCs w:val="20"/>
        </w:rPr>
        <w:t>color</w:t>
      </w:r>
      <w:proofErr w:type="spellEnd"/>
      <w:r w:rsidRPr="000824B1">
        <w:rPr>
          <w:rFonts w:ascii="Courier New" w:hAnsi="Courier New" w:cs="Courier New"/>
          <w:sz w:val="20"/>
          <w:szCs w:val="20"/>
        </w:rPr>
        <w:t xml:space="preserve"> a x b = T </w:t>
      </w:r>
      <w:proofErr w:type="spellStart"/>
      <w:r w:rsidRPr="000824B1">
        <w:rPr>
          <w:rFonts w:ascii="Courier New" w:hAnsi="Courier New" w:cs="Courier New"/>
          <w:sz w:val="20"/>
          <w:szCs w:val="20"/>
        </w:rPr>
        <w:t>color</w:t>
      </w:r>
      <w:proofErr w:type="spellEnd"/>
      <w:r w:rsidRPr="000824B1">
        <w:rPr>
          <w:rFonts w:ascii="Courier New" w:hAnsi="Courier New" w:cs="Courier New"/>
          <w:sz w:val="20"/>
          <w:szCs w:val="20"/>
        </w:rPr>
        <w:t xml:space="preserve"> a x b</w:t>
      </w:r>
    </w:p>
    <w:p w14:paraId="5AB2CEBC" w14:textId="77777777" w:rsidR="0018304D" w:rsidRPr="000824B1" w:rsidRDefault="0018304D" w:rsidP="0018304D">
      <w:pPr>
        <w:rPr>
          <w:lang w:val="id-ID" w:eastAsia="en-US"/>
        </w:rPr>
      </w:pPr>
      <w:r w:rsidRPr="000824B1">
        <w:rPr>
          <w:lang w:val="id-ID" w:eastAsia="en-US"/>
        </w:rPr>
        <w:t xml:space="preserve">Fungsi </w:t>
      </w:r>
      <w:proofErr w:type="spellStart"/>
      <w:r w:rsidRPr="000824B1">
        <w:rPr>
          <w:rFonts w:ascii="Courier New" w:hAnsi="Courier New" w:cs="Courier New"/>
          <w:lang w:val="id-ID" w:eastAsia="en-US"/>
        </w:rPr>
        <w:t>redden</w:t>
      </w:r>
      <w:proofErr w:type="spellEnd"/>
      <w:r w:rsidRPr="000824B1">
        <w:rPr>
          <w:lang w:val="id-ID" w:eastAsia="en-US"/>
        </w:rPr>
        <w:t xml:space="preserve"> adalah fungsi yang mengubah simpul berwarna hitam menjadi simpul berwarna merah. Hal ini dilakukan untuk menjaga jumlah simpul hitam untuk perhitungan properti tinggi tanpa perlu mengubah warna dari simpul lain</w:t>
      </w:r>
    </w:p>
    <w:p w14:paraId="18B1ED39" w14:textId="77777777" w:rsidR="0018304D" w:rsidRPr="000824B1" w:rsidRDefault="0018304D" w:rsidP="0018304D">
      <w:pPr>
        <w:rPr>
          <w:lang w:val="id-ID" w:eastAsia="en-US"/>
        </w:rPr>
      </w:pPr>
      <w:r w:rsidRPr="000824B1">
        <w:rPr>
          <w:lang w:val="id-ID" w:eastAsia="en-US"/>
        </w:rPr>
        <w:t>Kemudian pada akhirnya kode dari fungsi penghapusan tidak jauh berbeda dengan kode dari fungsi penambahan.</w:t>
      </w:r>
    </w:p>
    <w:p w14:paraId="7CE65EE6"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88"/>
          <w:sz w:val="20"/>
          <w:szCs w:val="20"/>
        </w:rPr>
        <w:t>delete</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proofErr w:type="spellStart"/>
      <w:r w:rsidRPr="000824B1">
        <w:rPr>
          <w:rFonts w:ascii="Courier New" w:hAnsi="Courier New" w:cs="Courier New"/>
          <w:color w:val="660066"/>
          <w:sz w:val="20"/>
          <w:szCs w:val="20"/>
        </w:rPr>
        <w:t>Ord</w:t>
      </w:r>
      <w:proofErr w:type="spellEnd"/>
      <w:r w:rsidRPr="000824B1">
        <w:rPr>
          <w:rFonts w:ascii="Courier New" w:hAnsi="Courier New" w:cs="Courier New"/>
          <w:color w:val="000000"/>
          <w:sz w:val="20"/>
          <w:szCs w:val="20"/>
        </w:rPr>
        <w:t xml:space="preserve"> a</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a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660066"/>
          <w:sz w:val="20"/>
          <w:szCs w:val="20"/>
        </w:rPr>
        <w:t>RBSet</w:t>
      </w:r>
      <w:proofErr w:type="spellEnd"/>
      <w:r w:rsidRPr="000824B1">
        <w:rPr>
          <w:rFonts w:ascii="Courier New" w:hAnsi="Courier New" w:cs="Courier New"/>
          <w:color w:val="000000"/>
          <w:sz w:val="20"/>
          <w:szCs w:val="20"/>
        </w:rPr>
        <w:t xml:space="preserve"> a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660066"/>
          <w:sz w:val="20"/>
          <w:szCs w:val="20"/>
        </w:rPr>
        <w:t>RBSet</w:t>
      </w:r>
      <w:proofErr w:type="spellEnd"/>
      <w:r w:rsidRPr="000824B1">
        <w:rPr>
          <w:rFonts w:ascii="Courier New" w:hAnsi="Courier New" w:cs="Courier New"/>
          <w:color w:val="000000"/>
          <w:sz w:val="20"/>
          <w:szCs w:val="20"/>
        </w:rPr>
        <w:t xml:space="preserve"> a</w:t>
      </w:r>
    </w:p>
    <w:p w14:paraId="2CD38A6D"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824B1">
        <w:rPr>
          <w:rFonts w:ascii="Courier New" w:hAnsi="Courier New" w:cs="Courier New"/>
          <w:color w:val="000088"/>
          <w:sz w:val="20"/>
          <w:szCs w:val="20"/>
        </w:rPr>
        <w:t>delete</w:t>
      </w:r>
      <w:proofErr w:type="spellEnd"/>
      <w:r w:rsidRPr="000824B1">
        <w:rPr>
          <w:rFonts w:ascii="Courier New" w:hAnsi="Courier New" w:cs="Courier New"/>
          <w:color w:val="000000"/>
          <w:sz w:val="20"/>
          <w:szCs w:val="20"/>
        </w:rPr>
        <w:t xml:space="preserve"> x s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makeBlack</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proofErr w:type="spellStart"/>
      <w:r w:rsidRPr="000824B1">
        <w:rPr>
          <w:rFonts w:ascii="Courier New" w:hAnsi="Courier New" w:cs="Courier New"/>
          <w:color w:val="000088"/>
          <w:sz w:val="20"/>
          <w:szCs w:val="20"/>
        </w:rPr>
        <w:t>del</w:t>
      </w:r>
      <w:proofErr w:type="spellEnd"/>
      <w:r w:rsidRPr="000824B1">
        <w:rPr>
          <w:rFonts w:ascii="Courier New" w:hAnsi="Courier New" w:cs="Courier New"/>
          <w:color w:val="000000"/>
          <w:sz w:val="20"/>
          <w:szCs w:val="20"/>
        </w:rPr>
        <w:t xml:space="preserve"> x s</w:t>
      </w:r>
      <w:r w:rsidRPr="000824B1">
        <w:rPr>
          <w:rFonts w:ascii="Courier New" w:hAnsi="Courier New" w:cs="Courier New"/>
          <w:color w:val="666600"/>
          <w:sz w:val="20"/>
          <w:szCs w:val="20"/>
        </w:rPr>
        <w:t>)</w:t>
      </w:r>
    </w:p>
    <w:p w14:paraId="4A724E97"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88"/>
          <w:sz w:val="20"/>
          <w:szCs w:val="20"/>
        </w:rPr>
        <w:t>where</w:t>
      </w:r>
      <w:proofErr w:type="spellEnd"/>
    </w:p>
    <w:p w14:paraId="1E3DCC47"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88"/>
          <w:sz w:val="20"/>
          <w:szCs w:val="20"/>
        </w:rPr>
        <w:t>del</w:t>
      </w:r>
      <w:proofErr w:type="spellEnd"/>
      <w:r w:rsidRPr="000824B1">
        <w:rPr>
          <w:rFonts w:ascii="Courier New" w:hAnsi="Courier New" w:cs="Courier New"/>
          <w:color w:val="000000"/>
          <w:sz w:val="20"/>
          <w:szCs w:val="20"/>
        </w:rPr>
        <w:t xml:space="preserve"> x 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E</w:t>
      </w:r>
    </w:p>
    <w:p w14:paraId="43D275F7"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88"/>
          <w:sz w:val="20"/>
          <w:szCs w:val="20"/>
        </w:rPr>
        <w:t>del</w:t>
      </w:r>
      <w:proofErr w:type="spellEnd"/>
      <w:r w:rsidRPr="000824B1">
        <w:rPr>
          <w:rFonts w:ascii="Courier New" w:hAnsi="Courier New" w:cs="Courier New"/>
          <w:color w:val="000000"/>
          <w:sz w:val="20"/>
          <w:szCs w:val="20"/>
        </w:rPr>
        <w:t xml:space="preserve"> x s@</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T </w:t>
      </w:r>
      <w:proofErr w:type="spellStart"/>
      <w:r w:rsidRPr="000824B1">
        <w:rPr>
          <w:rFonts w:ascii="Courier New" w:hAnsi="Courier New" w:cs="Courier New"/>
          <w:color w:val="000000"/>
          <w:sz w:val="20"/>
          <w:szCs w:val="20"/>
        </w:rPr>
        <w:t>color</w:t>
      </w:r>
      <w:proofErr w:type="spellEnd"/>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aa</w:t>
      </w:r>
      <w:proofErr w:type="spellEnd"/>
      <w:r w:rsidRPr="000824B1">
        <w:rPr>
          <w:rFonts w:ascii="Courier New" w:hAnsi="Courier New" w:cs="Courier New"/>
          <w:color w:val="000000"/>
          <w:sz w:val="20"/>
          <w:szCs w:val="20"/>
        </w:rPr>
        <w:t xml:space="preserve"> y </w:t>
      </w:r>
      <w:proofErr w:type="spellStart"/>
      <w:r w:rsidRPr="000824B1">
        <w:rPr>
          <w:rFonts w:ascii="Courier New" w:hAnsi="Courier New" w:cs="Courier New"/>
          <w:color w:val="000000"/>
          <w:sz w:val="20"/>
          <w:szCs w:val="20"/>
        </w:rPr>
        <w:t>bb</w:t>
      </w:r>
      <w:proofErr w:type="spellEnd"/>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
    <w:p w14:paraId="7C046B14"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x </w:t>
      </w:r>
      <w:r w:rsidRPr="000824B1">
        <w:rPr>
          <w:rFonts w:ascii="Courier New" w:hAnsi="Courier New" w:cs="Courier New"/>
          <w:color w:val="666600"/>
          <w:sz w:val="20"/>
          <w:szCs w:val="20"/>
        </w:rPr>
        <w:t>&lt;</w:t>
      </w:r>
      <w:r w:rsidRPr="000824B1">
        <w:rPr>
          <w:rFonts w:ascii="Courier New" w:hAnsi="Courier New" w:cs="Courier New"/>
          <w:color w:val="000000"/>
          <w:sz w:val="20"/>
          <w:szCs w:val="20"/>
        </w:rPr>
        <w:t xml:space="preserve"> y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bubble</w:t>
      </w:r>
      <w:proofErr w:type="spellEnd"/>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color</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proofErr w:type="spellStart"/>
      <w:r w:rsidRPr="000824B1">
        <w:rPr>
          <w:rFonts w:ascii="Courier New" w:hAnsi="Courier New" w:cs="Courier New"/>
          <w:color w:val="000088"/>
          <w:sz w:val="20"/>
          <w:szCs w:val="20"/>
        </w:rPr>
        <w:t>del</w:t>
      </w:r>
      <w:proofErr w:type="spellEnd"/>
      <w:r w:rsidRPr="000824B1">
        <w:rPr>
          <w:rFonts w:ascii="Courier New" w:hAnsi="Courier New" w:cs="Courier New"/>
          <w:color w:val="000000"/>
          <w:sz w:val="20"/>
          <w:szCs w:val="20"/>
        </w:rPr>
        <w:t xml:space="preserve"> x </w:t>
      </w:r>
      <w:proofErr w:type="spellStart"/>
      <w:r w:rsidRPr="000824B1">
        <w:rPr>
          <w:rFonts w:ascii="Courier New" w:hAnsi="Courier New" w:cs="Courier New"/>
          <w:color w:val="000000"/>
          <w:sz w:val="20"/>
          <w:szCs w:val="20"/>
        </w:rPr>
        <w:t>aa</w:t>
      </w:r>
      <w:proofErr w:type="spellEnd"/>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y </w:t>
      </w:r>
      <w:proofErr w:type="spellStart"/>
      <w:r w:rsidRPr="000824B1">
        <w:rPr>
          <w:rFonts w:ascii="Courier New" w:hAnsi="Courier New" w:cs="Courier New"/>
          <w:color w:val="000000"/>
          <w:sz w:val="20"/>
          <w:szCs w:val="20"/>
        </w:rPr>
        <w:t>bb</w:t>
      </w:r>
      <w:proofErr w:type="spellEnd"/>
    </w:p>
    <w:p w14:paraId="508CE31D"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x </w:t>
      </w:r>
      <w:r w:rsidRPr="000824B1">
        <w:rPr>
          <w:rFonts w:ascii="Courier New" w:hAnsi="Courier New" w:cs="Courier New"/>
          <w:color w:val="666600"/>
          <w:sz w:val="20"/>
          <w:szCs w:val="20"/>
        </w:rPr>
        <w:t>&gt;</w:t>
      </w:r>
      <w:r w:rsidRPr="000824B1">
        <w:rPr>
          <w:rFonts w:ascii="Courier New" w:hAnsi="Courier New" w:cs="Courier New"/>
          <w:color w:val="000000"/>
          <w:sz w:val="20"/>
          <w:szCs w:val="20"/>
        </w:rPr>
        <w:t xml:space="preserve"> y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bubble</w:t>
      </w:r>
      <w:proofErr w:type="spellEnd"/>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color</w:t>
      </w:r>
      <w:proofErr w:type="spellEnd"/>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aa</w:t>
      </w:r>
      <w:proofErr w:type="spellEnd"/>
      <w:r w:rsidRPr="000824B1">
        <w:rPr>
          <w:rFonts w:ascii="Courier New" w:hAnsi="Courier New" w:cs="Courier New"/>
          <w:color w:val="000000"/>
          <w:sz w:val="20"/>
          <w:szCs w:val="20"/>
        </w:rPr>
        <w:t xml:space="preserve"> y </w:t>
      </w:r>
      <w:r w:rsidRPr="000824B1">
        <w:rPr>
          <w:rFonts w:ascii="Courier New" w:hAnsi="Courier New" w:cs="Courier New"/>
          <w:color w:val="666600"/>
          <w:sz w:val="20"/>
          <w:szCs w:val="20"/>
        </w:rPr>
        <w:t>(</w:t>
      </w:r>
      <w:proofErr w:type="spellStart"/>
      <w:r w:rsidRPr="000824B1">
        <w:rPr>
          <w:rFonts w:ascii="Courier New" w:hAnsi="Courier New" w:cs="Courier New"/>
          <w:color w:val="000088"/>
          <w:sz w:val="20"/>
          <w:szCs w:val="20"/>
        </w:rPr>
        <w:t>del</w:t>
      </w:r>
      <w:proofErr w:type="spellEnd"/>
      <w:r w:rsidRPr="000824B1">
        <w:rPr>
          <w:rFonts w:ascii="Courier New" w:hAnsi="Courier New" w:cs="Courier New"/>
          <w:color w:val="000000"/>
          <w:sz w:val="20"/>
          <w:szCs w:val="20"/>
        </w:rPr>
        <w:t xml:space="preserve"> x </w:t>
      </w:r>
      <w:proofErr w:type="spellStart"/>
      <w:r w:rsidRPr="000824B1">
        <w:rPr>
          <w:rFonts w:ascii="Courier New" w:hAnsi="Courier New" w:cs="Courier New"/>
          <w:color w:val="000000"/>
          <w:sz w:val="20"/>
          <w:szCs w:val="20"/>
        </w:rPr>
        <w:t>bb</w:t>
      </w:r>
      <w:proofErr w:type="spellEnd"/>
      <w:r w:rsidRPr="000824B1">
        <w:rPr>
          <w:rFonts w:ascii="Courier New" w:hAnsi="Courier New" w:cs="Courier New"/>
          <w:color w:val="666600"/>
          <w:sz w:val="20"/>
          <w:szCs w:val="20"/>
        </w:rPr>
        <w:t>)</w:t>
      </w:r>
    </w:p>
    <w:p w14:paraId="47F1AB52"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otherwise</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88"/>
          <w:sz w:val="20"/>
          <w:szCs w:val="20"/>
        </w:rPr>
        <w:t>remove</w:t>
      </w:r>
      <w:proofErr w:type="spellEnd"/>
      <w:r w:rsidRPr="000824B1">
        <w:rPr>
          <w:rFonts w:ascii="Courier New" w:hAnsi="Courier New" w:cs="Courier New"/>
          <w:color w:val="000000"/>
          <w:sz w:val="20"/>
          <w:szCs w:val="20"/>
        </w:rPr>
        <w:t xml:space="preserve"> s</w:t>
      </w:r>
    </w:p>
    <w:p w14:paraId="1D465630"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w:t>
      </w:r>
    </w:p>
    <w:p w14:paraId="2E652A68"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makeBlack</w:t>
      </w:r>
      <w:proofErr w:type="spellEnd"/>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T _ a y b</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T B a y b</w:t>
      </w:r>
    </w:p>
    <w:p w14:paraId="7A18AFBE" w14:textId="77777777" w:rsidR="0018304D" w:rsidRPr="000824B1"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824B1">
        <w:rPr>
          <w:rFonts w:ascii="Courier New" w:hAnsi="Courier New" w:cs="Courier New"/>
          <w:color w:val="000000"/>
          <w:sz w:val="20"/>
          <w:szCs w:val="20"/>
        </w:rPr>
        <w:t xml:space="preserve">        </w:t>
      </w:r>
      <w:proofErr w:type="spellStart"/>
      <w:r w:rsidRPr="000824B1">
        <w:rPr>
          <w:rFonts w:ascii="Courier New" w:hAnsi="Courier New" w:cs="Courier New"/>
          <w:color w:val="000000"/>
          <w:sz w:val="20"/>
          <w:szCs w:val="20"/>
        </w:rPr>
        <w:t>makeBlack</w:t>
      </w:r>
      <w:proofErr w:type="spellEnd"/>
      <w:r w:rsidRPr="000824B1">
        <w:rPr>
          <w:rFonts w:ascii="Courier New" w:hAnsi="Courier New" w:cs="Courier New"/>
          <w:color w:val="000000"/>
          <w:sz w:val="20"/>
          <w:szCs w:val="20"/>
        </w:rPr>
        <w:t xml:space="preserve"> EE </w:t>
      </w:r>
      <w:r w:rsidRPr="000824B1">
        <w:rPr>
          <w:rFonts w:ascii="Courier New" w:hAnsi="Courier New" w:cs="Courier New"/>
          <w:color w:val="666600"/>
          <w:sz w:val="20"/>
          <w:szCs w:val="20"/>
        </w:rPr>
        <w:t>=</w:t>
      </w:r>
      <w:r w:rsidRPr="000824B1">
        <w:rPr>
          <w:rFonts w:ascii="Courier New" w:hAnsi="Courier New" w:cs="Courier New"/>
          <w:color w:val="000000"/>
          <w:sz w:val="20"/>
          <w:szCs w:val="20"/>
        </w:rPr>
        <w:t xml:space="preserve"> E</w:t>
      </w:r>
    </w:p>
    <w:p w14:paraId="6A258F01" w14:textId="53291E0A" w:rsidR="00BE15A6" w:rsidRPr="000824B1" w:rsidRDefault="00D64686" w:rsidP="00BE15A6">
      <w:pPr>
        <w:pStyle w:val="Heading2"/>
        <w:rPr>
          <w:lang w:val="id-ID"/>
        </w:rPr>
      </w:pPr>
      <w:bookmarkStart w:id="71" w:name="_Toc62038659"/>
      <w:bookmarkStart w:id="72" w:name="_Toc66727734"/>
      <w:r w:rsidRPr="000824B1">
        <w:rPr>
          <w:lang w:val="id-ID"/>
        </w:rPr>
        <w:t>Implementasi</w:t>
      </w:r>
      <w:r w:rsidR="00BE15A6" w:rsidRPr="000824B1">
        <w:rPr>
          <w:lang w:val="id-ID"/>
        </w:rPr>
        <w:t xml:space="preserve"> Pohon Merah-Hitam</w:t>
      </w:r>
      <w:r w:rsidRPr="000824B1">
        <w:rPr>
          <w:lang w:val="id-ID"/>
        </w:rPr>
        <w:t xml:space="preserve"> dan Verifikasi</w:t>
      </w:r>
      <w:bookmarkEnd w:id="72"/>
    </w:p>
    <w:p w14:paraId="32ED076A" w14:textId="1812384C" w:rsidR="0018304D" w:rsidRPr="000824B1" w:rsidRDefault="00BE15A6" w:rsidP="0018304D">
      <w:pPr>
        <w:pStyle w:val="Heading3"/>
        <w:rPr>
          <w:lang w:val="id-ID"/>
        </w:rPr>
      </w:pPr>
      <w:bookmarkStart w:id="73" w:name="_Toc66727735"/>
      <w:bookmarkEnd w:id="71"/>
      <w:r w:rsidRPr="000824B1">
        <w:rPr>
          <w:lang w:val="id-ID"/>
        </w:rPr>
        <w:t xml:space="preserve">Implementasi RBT </w:t>
      </w:r>
      <w:proofErr w:type="spellStart"/>
      <w:r w:rsidRPr="000824B1">
        <w:rPr>
          <w:lang w:val="id-ID"/>
        </w:rPr>
        <w:t>Might</w:t>
      </w:r>
      <w:proofErr w:type="spellEnd"/>
      <w:r w:rsidRPr="000824B1">
        <w:rPr>
          <w:lang w:val="id-ID"/>
        </w:rPr>
        <w:t xml:space="preserve"> dalam </w:t>
      </w:r>
      <w:r w:rsidR="00D64686" w:rsidRPr="000824B1">
        <w:rPr>
          <w:lang w:val="id-ID"/>
        </w:rPr>
        <w:t>B</w:t>
      </w:r>
      <w:r w:rsidRPr="000824B1">
        <w:rPr>
          <w:lang w:val="id-ID"/>
        </w:rPr>
        <w:t xml:space="preserve">ahasa </w:t>
      </w:r>
      <w:proofErr w:type="spellStart"/>
      <w:r w:rsidRPr="000824B1">
        <w:rPr>
          <w:lang w:val="id-ID"/>
        </w:rPr>
        <w:t>Haskel</w:t>
      </w:r>
      <w:r w:rsidR="00D64686" w:rsidRPr="000824B1">
        <w:rPr>
          <w:lang w:val="id-ID"/>
        </w:rPr>
        <w:t>l</w:t>
      </w:r>
      <w:bookmarkEnd w:id="73"/>
      <w:proofErr w:type="spellEnd"/>
    </w:p>
    <w:p w14:paraId="4A422ACD" w14:textId="5EFC8D45" w:rsidR="0018304D" w:rsidRPr="000824B1" w:rsidRDefault="0018304D" w:rsidP="0018304D">
      <w:pPr>
        <w:rPr>
          <w:lang w:val="id-ID"/>
        </w:rPr>
      </w:pPr>
      <w:proofErr w:type="spellStart"/>
      <w:r w:rsidRPr="000824B1">
        <w:rPr>
          <w:lang w:val="id-ID"/>
        </w:rPr>
        <w:t>Might</w:t>
      </w:r>
      <w:proofErr w:type="spellEnd"/>
      <w:r w:rsidRPr="000824B1">
        <w:rPr>
          <w:lang w:val="id-ID"/>
        </w:rPr>
        <w:t xml:space="preserve"> </w:t>
      </w:r>
      <w:r w:rsidRPr="000824B1">
        <w:rPr>
          <w:lang w:val="id-ID"/>
        </w:rPr>
        <w:fldChar w:fldCharType="begin" w:fldLock="1"/>
      </w:r>
      <w:r w:rsidRPr="000824B1">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0824B1">
        <w:rPr>
          <w:lang w:val="id-ID"/>
        </w:rPr>
        <w:fldChar w:fldCharType="separate"/>
      </w:r>
      <w:r w:rsidRPr="000824B1">
        <w:rPr>
          <w:noProof/>
          <w:lang w:val="id-ID"/>
        </w:rPr>
        <w:t>(Might, 2010)</w:t>
      </w:r>
      <w:r w:rsidRPr="000824B1">
        <w:rPr>
          <w:lang w:val="id-ID"/>
        </w:rPr>
        <w:fldChar w:fldCharType="end"/>
      </w:r>
      <w:r w:rsidRPr="000824B1">
        <w:rPr>
          <w:lang w:val="id-ID"/>
        </w:rPr>
        <w:t xml:space="preserve"> menuliskan bahwa dia membuat implementasi program yang dia tulis dengan menggunakan bahasa </w:t>
      </w:r>
      <w:proofErr w:type="spellStart"/>
      <w:r w:rsidRPr="000824B1">
        <w:rPr>
          <w:lang w:val="id-ID"/>
        </w:rPr>
        <w:t>Racket</w:t>
      </w:r>
      <w:proofErr w:type="spellEnd"/>
      <w:r w:rsidRPr="000824B1">
        <w:rPr>
          <w:lang w:val="id-ID"/>
        </w:rPr>
        <w:t xml:space="preserve">. Kemudian, dia menulis ulang </w:t>
      </w:r>
      <w:r w:rsidRPr="000824B1">
        <w:rPr>
          <w:lang w:val="id-ID"/>
        </w:rPr>
        <w:lastRenderedPageBreak/>
        <w:t xml:space="preserve">program tersebut dalam bahasa </w:t>
      </w:r>
      <w:proofErr w:type="spellStart"/>
      <w:r w:rsidRPr="000824B1">
        <w:rPr>
          <w:lang w:val="id-ID"/>
        </w:rPr>
        <w:t>Haskell</w:t>
      </w:r>
      <w:proofErr w:type="spellEnd"/>
      <w:r w:rsidRPr="000824B1">
        <w:rPr>
          <w:lang w:val="id-ID"/>
        </w:rPr>
        <w:t xml:space="preserve"> sembari menambahkan beberapa kode dalam </w:t>
      </w:r>
      <w:proofErr w:type="spellStart"/>
      <w:r w:rsidRPr="000824B1">
        <w:rPr>
          <w:i/>
          <w:iCs/>
          <w:lang w:val="id-ID"/>
        </w:rPr>
        <w:t>file</w:t>
      </w:r>
      <w:proofErr w:type="spellEnd"/>
      <w:r w:rsidRPr="000824B1">
        <w:rPr>
          <w:i/>
          <w:iCs/>
          <w:lang w:val="id-ID"/>
        </w:rPr>
        <w:t xml:space="preserve"> </w:t>
      </w:r>
      <w:r w:rsidRPr="000824B1">
        <w:rPr>
          <w:lang w:val="id-ID"/>
        </w:rPr>
        <w:t xml:space="preserve">lain untuk melakukan verifikasi dengan bantuan </w:t>
      </w:r>
      <w:proofErr w:type="spellStart"/>
      <w:r w:rsidRPr="000824B1">
        <w:rPr>
          <w:i/>
          <w:iCs/>
          <w:lang w:val="id-ID"/>
        </w:rPr>
        <w:t>library</w:t>
      </w:r>
      <w:proofErr w:type="spellEnd"/>
      <w:r w:rsidRPr="000824B1">
        <w:rPr>
          <w:i/>
          <w:iCs/>
          <w:lang w:val="id-ID"/>
        </w:rPr>
        <w:t xml:space="preserve"> </w:t>
      </w:r>
      <w:proofErr w:type="spellStart"/>
      <w:r w:rsidRPr="000824B1">
        <w:rPr>
          <w:lang w:val="id-ID"/>
        </w:rPr>
        <w:t>QuickCheck</w:t>
      </w:r>
      <w:proofErr w:type="spellEnd"/>
      <w:r w:rsidRPr="000824B1">
        <w:rPr>
          <w:lang w:val="id-ID"/>
        </w:rPr>
        <w:t xml:space="preserve">. Kemudian, </w:t>
      </w:r>
      <w:proofErr w:type="spellStart"/>
      <w:r w:rsidRPr="000824B1">
        <w:rPr>
          <w:lang w:val="id-ID"/>
        </w:rPr>
        <w:t>Weirich</w:t>
      </w:r>
      <w:proofErr w:type="spellEnd"/>
      <w:r w:rsidRPr="000824B1">
        <w:rPr>
          <w:lang w:val="id-ID"/>
        </w:rPr>
        <w:t xml:space="preserve"> </w:t>
      </w:r>
      <w:r w:rsidRPr="000824B1">
        <w:rPr>
          <w:lang w:val="id-ID"/>
        </w:rPr>
        <w:fldChar w:fldCharType="begin" w:fldLock="1"/>
      </w:r>
      <w:r w:rsidRPr="000824B1">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0824B1">
        <w:rPr>
          <w:lang w:val="id-ID"/>
        </w:rPr>
        <w:fldChar w:fldCharType="separate"/>
      </w:r>
      <w:r w:rsidRPr="000824B1">
        <w:rPr>
          <w:noProof/>
          <w:lang w:val="id-ID"/>
        </w:rPr>
        <w:t>(Weirich, 2014)</w:t>
      </w:r>
      <w:r w:rsidRPr="000824B1">
        <w:rPr>
          <w:lang w:val="id-ID"/>
        </w:rPr>
        <w:fldChar w:fldCharType="end"/>
      </w:r>
      <w:r w:rsidRPr="000824B1">
        <w:rPr>
          <w:lang w:val="id-ID"/>
        </w:rPr>
        <w:t xml:space="preserve"> mengimplementasikan kembali algoritma tersebut dengan sistem tipe yang jauh lebih ketat dengan menggunakan GADT. Dalam tempat yang sama, </w:t>
      </w:r>
      <w:proofErr w:type="spellStart"/>
      <w:r w:rsidRPr="000824B1">
        <w:rPr>
          <w:lang w:val="id-ID"/>
        </w:rPr>
        <w:t>Weirich</w:t>
      </w:r>
      <w:proofErr w:type="spellEnd"/>
      <w:r w:rsidRPr="000824B1">
        <w:rPr>
          <w:lang w:val="id-ID"/>
        </w:rPr>
        <w:t xml:space="preserve"> juga menggabungkan kode </w:t>
      </w:r>
      <w:proofErr w:type="spellStart"/>
      <w:r w:rsidRPr="000824B1">
        <w:rPr>
          <w:lang w:val="id-ID"/>
        </w:rPr>
        <w:t>Haskell</w:t>
      </w:r>
      <w:proofErr w:type="spellEnd"/>
      <w:r w:rsidRPr="000824B1">
        <w:rPr>
          <w:lang w:val="id-ID"/>
        </w:rPr>
        <w:t xml:space="preserve"> asli </w:t>
      </w:r>
      <w:proofErr w:type="spellStart"/>
      <w:r w:rsidRPr="000824B1">
        <w:rPr>
          <w:lang w:val="id-ID"/>
        </w:rPr>
        <w:t>Might</w:t>
      </w:r>
      <w:proofErr w:type="spellEnd"/>
      <w:r w:rsidRPr="000824B1">
        <w:rPr>
          <w:lang w:val="id-ID"/>
        </w:rPr>
        <w:t xml:space="preserve"> dan kode verifikasi </w:t>
      </w:r>
      <w:proofErr w:type="spellStart"/>
      <w:r w:rsidRPr="000824B1">
        <w:rPr>
          <w:lang w:val="id-ID"/>
        </w:rPr>
        <w:t>QuickCheck</w:t>
      </w:r>
      <w:proofErr w:type="spellEnd"/>
      <w:r w:rsidRPr="000824B1">
        <w:rPr>
          <w:lang w:val="id-ID"/>
        </w:rPr>
        <w:t xml:space="preserve"> dalam satu </w:t>
      </w:r>
      <w:proofErr w:type="spellStart"/>
      <w:r w:rsidRPr="000824B1">
        <w:rPr>
          <w:i/>
          <w:iCs/>
          <w:lang w:val="id-ID"/>
        </w:rPr>
        <w:t>file</w:t>
      </w:r>
      <w:proofErr w:type="spellEnd"/>
      <w:r w:rsidRPr="000824B1">
        <w:rPr>
          <w:i/>
          <w:iCs/>
          <w:lang w:val="id-ID"/>
        </w:rPr>
        <w:t xml:space="preserve"> </w:t>
      </w:r>
      <w:r w:rsidRPr="000824B1">
        <w:rPr>
          <w:lang w:val="id-ID"/>
        </w:rPr>
        <w:t xml:space="preserve">dan menambahkan beberapa modifikasi yang membuat kode menjadi sedikit lebih mudah dipahami. Menurut penulis, kode versi ini adalah kode yang paling baik untuk menjadi kode target verifikasi karena kode ini merupakan kode yang paling memudahkan seorang untuk melakukan verifikasi langsung di satu tempat serta memiliki beberapa fungsi tambahan yang bisa membantu dalam memahami maksud penulisan program. Kode ini juga memiliki beberapa ekuivalensi dengan kode GADT yang ditulis </w:t>
      </w:r>
      <w:proofErr w:type="spellStart"/>
      <w:r w:rsidRPr="000824B1">
        <w:rPr>
          <w:lang w:val="id-ID"/>
        </w:rPr>
        <w:t>Weirich</w:t>
      </w:r>
      <w:proofErr w:type="spellEnd"/>
      <w:r w:rsidRPr="000824B1">
        <w:rPr>
          <w:lang w:val="id-ID"/>
        </w:rPr>
        <w:t xml:space="preserve"> sehingga seseorang bisa mendapat petunjuk tambahan atas apa yang program tersebut lakukan dengan melihat juga kode GADT yang sudah diimplementasikan. Sumber kode tersebut dapat dilihat pada </w:t>
      </w:r>
      <w:hyperlink r:id="rId68" w:history="1">
        <w:r w:rsidRPr="000824B1">
          <w:rPr>
            <w:rStyle w:val="Hyperlink"/>
            <w:lang w:val="id-ID"/>
          </w:rPr>
          <w:t>https://github.com/sweirich/dth/blob/master/examples/red-black/MightRedBlack.hs</w:t>
        </w:r>
      </w:hyperlink>
      <w:r w:rsidRPr="000824B1">
        <w:rPr>
          <w:lang w:val="id-ID"/>
        </w:rPr>
        <w:t xml:space="preserve"> dan sudah terlampirkan dalam Lampiran A.</w:t>
      </w:r>
    </w:p>
    <w:p w14:paraId="6770C446" w14:textId="2BE6BF79" w:rsidR="0018304D" w:rsidRPr="000824B1" w:rsidRDefault="00D64686" w:rsidP="0018304D">
      <w:pPr>
        <w:pStyle w:val="Heading3"/>
        <w:rPr>
          <w:lang w:val="id-ID"/>
        </w:rPr>
      </w:pPr>
      <w:bookmarkStart w:id="74" w:name="_Toc66727736"/>
      <w:r w:rsidRPr="000824B1">
        <w:rPr>
          <w:lang w:val="id-ID"/>
        </w:rPr>
        <w:t>Usaha Verifikasi Program Sebelumnya</w:t>
      </w:r>
      <w:bookmarkEnd w:id="74"/>
    </w:p>
    <w:p w14:paraId="6C26AE68" w14:textId="77777777" w:rsidR="0018304D" w:rsidRPr="000824B1" w:rsidRDefault="0018304D" w:rsidP="0018304D">
      <w:pPr>
        <w:rPr>
          <w:lang w:val="id-ID"/>
        </w:rPr>
      </w:pPr>
      <w:proofErr w:type="spellStart"/>
      <w:r w:rsidRPr="000824B1">
        <w:rPr>
          <w:lang w:val="id-ID"/>
        </w:rPr>
        <w:t>Ranjit</w:t>
      </w:r>
      <w:proofErr w:type="spellEnd"/>
      <w:r w:rsidRPr="000824B1">
        <w:rPr>
          <w:lang w:val="id-ID"/>
        </w:rPr>
        <w:t xml:space="preserve"> </w:t>
      </w:r>
      <w:proofErr w:type="spellStart"/>
      <w:r w:rsidRPr="000824B1">
        <w:rPr>
          <w:lang w:val="id-ID"/>
        </w:rPr>
        <w:t>Jhala</w:t>
      </w:r>
      <w:proofErr w:type="spellEnd"/>
      <w:r w:rsidRPr="000824B1">
        <w:rPr>
          <w:lang w:val="id-ID"/>
        </w:rPr>
        <w:t xml:space="preserve"> menyatakan bahwa tidak ada program yang bisa dikatakan benar </w:t>
      </w:r>
      <w:r w:rsidRPr="000824B1">
        <w:rPr>
          <w:lang w:val="id-ID"/>
        </w:rPr>
        <w:fldChar w:fldCharType="begin" w:fldLock="1"/>
      </w:r>
      <w:r w:rsidRPr="000824B1">
        <w:rPr>
          <w:lang w:val="id-ID"/>
        </w:rPr>
        <w:instrText>ADDIN CSL_CITATION {"citationItems":[{"id":"ITEM-1","itemData":{"URL":"https://ucsd-progsys.github.io/liquidhaskell-blog/2018/05/17/hillel-verifier-rodeo-I-leftpad.lhs/","author":[{"dropping-particle":"","family":"Jhala","given":"Ranjit","non-dropping-particle":"","parse-names":false,"suffix":""}],"id":"ITEM-1","issued":{"date-parts":[["2018"]]},"title":"The Hillelogram Verifier Rodeo I (LeftPad)","type":"webpage"},"uris":["http://www.mendeley.com/documents/?uuid=ce7ab69f-c0e9-48da-b16a-dc1dc1687147"]}],"mendeley":{"formattedCitation":"(Jhala, 2018)","plainTextFormattedCitation":"(Jhala, 2018)","previouslyFormattedCitation":"(Jhala, 2018)"},"properties":{"noteIndex":0},"schema":"https://github.com/citation-style-language/schema/raw/master/csl-citation.json"}</w:instrText>
      </w:r>
      <w:r w:rsidRPr="000824B1">
        <w:rPr>
          <w:lang w:val="id-ID"/>
        </w:rPr>
        <w:fldChar w:fldCharType="separate"/>
      </w:r>
      <w:r w:rsidRPr="000824B1">
        <w:rPr>
          <w:noProof/>
          <w:lang w:val="id-ID"/>
        </w:rPr>
        <w:t>(Jhala, 2018)</w:t>
      </w:r>
      <w:r w:rsidRPr="000824B1">
        <w:rPr>
          <w:lang w:val="id-ID"/>
        </w:rPr>
        <w:fldChar w:fldCharType="end"/>
      </w:r>
      <w:r w:rsidRPr="000824B1">
        <w:rPr>
          <w:lang w:val="id-ID"/>
        </w:rPr>
        <w:t>. Hanya ada program yang berhasil mematuhi spesifikasi yang sudah diberikan kepada program tersebut. Karena itu, sebelum verifikasi dilakukan terhadap sebuah program, harus ada spesifikasi yang terlebih dahulu ditentukan untuk menjadi patokan kebenaran dari implementasi sebuah program. Jika seseorang tidak memiliki kontak dengan penulis program, maka akan terjadi kesulitan untuk menentukan apakah masukan dan keluaran yang sebenarnya diinginkan oleh penulis program saat menulis suatu fungsi. Namun, ada beberapa petunjuk yang bisa dilihat untuk menentukan spesifikasi seperti apa yang cocok disematkan dalam sebuah fungsi dalam program.</w:t>
      </w:r>
    </w:p>
    <w:p w14:paraId="22FDCB16" w14:textId="77777777" w:rsidR="0018304D" w:rsidRPr="000824B1" w:rsidRDefault="0018304D" w:rsidP="0018304D">
      <w:pPr>
        <w:pStyle w:val="Heading4"/>
        <w:rPr>
          <w:lang w:val="id-ID"/>
        </w:rPr>
      </w:pPr>
      <w:r w:rsidRPr="000824B1">
        <w:rPr>
          <w:lang w:val="id-ID"/>
        </w:rPr>
        <w:lastRenderedPageBreak/>
        <w:t>Tiga Properti RBT</w:t>
      </w:r>
    </w:p>
    <w:p w14:paraId="7D64D5D8" w14:textId="77777777" w:rsidR="0018304D" w:rsidRPr="000824B1" w:rsidRDefault="0018304D" w:rsidP="0018304D">
      <w:pPr>
        <w:rPr>
          <w:lang w:val="id-ID"/>
        </w:rPr>
      </w:pPr>
      <w:r w:rsidRPr="000824B1">
        <w:rPr>
          <w:lang w:val="id-ID"/>
        </w:rPr>
        <w:t>Spesifikasi yang paling penting untuk diverifikasi dalam setiap implementasi struktur data RBT adalah tiga properti yang harus dipatuhi oleh setiap RBT. Setiap fungsi yang bisa digunakan oleh pengguna harus mendapat masukan RBT yang valid dan akan memberikan keluaran RBT yang valid. Jadi, untuk setiap fungsi yang bisa digunakan oleh pengguna minimal harus memiliki 3 spesifikasi sebagai berikut:</w:t>
      </w:r>
    </w:p>
    <w:p w14:paraId="206CAAEB" w14:textId="77777777" w:rsidR="0018304D" w:rsidRPr="000824B1" w:rsidRDefault="0018304D" w:rsidP="0018304D">
      <w:pPr>
        <w:pStyle w:val="ListParagraph"/>
        <w:numPr>
          <w:ilvl w:val="0"/>
          <w:numId w:val="23"/>
        </w:numPr>
        <w:rPr>
          <w:lang w:val="id-ID"/>
        </w:rPr>
      </w:pPr>
      <w:r w:rsidRPr="000824B1">
        <w:rPr>
          <w:lang w:val="id-ID"/>
        </w:rPr>
        <w:t xml:space="preserve">Fungsi akan menerima dan menghasilkan pohon yang untuk setiap simpul, setiap nilai pada cabang sebelah kiri memiliki nilai lebih kecil dari nilai pada simpul tersebut dan setiap nilai pada cabang sebelah kanan memiliki nilai lebih besar daripada nilai pada simpul tersebut (Properti BST). </w:t>
      </w:r>
    </w:p>
    <w:p w14:paraId="03E5BF22" w14:textId="77777777" w:rsidR="0018304D" w:rsidRPr="000824B1" w:rsidRDefault="0018304D" w:rsidP="0018304D">
      <w:pPr>
        <w:pStyle w:val="ListParagraph"/>
        <w:numPr>
          <w:ilvl w:val="0"/>
          <w:numId w:val="23"/>
        </w:numPr>
        <w:rPr>
          <w:lang w:val="id-ID"/>
        </w:rPr>
      </w:pPr>
      <w:r w:rsidRPr="000824B1">
        <w:rPr>
          <w:lang w:val="id-ID"/>
        </w:rPr>
        <w:t>Fungsi akan menerima dan menghasilkan RBT yang tidak memiliki simpul merah yang memiliki simpul anak berwarna merah (Properti Warna).</w:t>
      </w:r>
    </w:p>
    <w:p w14:paraId="1FE232F3" w14:textId="77777777" w:rsidR="0018304D" w:rsidRPr="000824B1" w:rsidRDefault="0018304D" w:rsidP="0018304D">
      <w:pPr>
        <w:pStyle w:val="ListParagraph"/>
        <w:numPr>
          <w:ilvl w:val="0"/>
          <w:numId w:val="23"/>
        </w:numPr>
        <w:rPr>
          <w:lang w:val="id-ID"/>
        </w:rPr>
      </w:pPr>
      <w:r w:rsidRPr="000824B1">
        <w:rPr>
          <w:lang w:val="id-ID"/>
        </w:rPr>
        <w:t>Fungsi akan menerima dan menghasilkan RBT yang memiliki jumlah simpul hitam yang sama untuk setiap jalur dari simpul akar ke simpul anak (Properti Tinggi).</w:t>
      </w:r>
    </w:p>
    <w:p w14:paraId="43C96593" w14:textId="77777777" w:rsidR="0018304D" w:rsidRPr="000824B1" w:rsidRDefault="0018304D" w:rsidP="0018304D">
      <w:pPr>
        <w:rPr>
          <w:lang w:val="id-ID"/>
        </w:rPr>
      </w:pPr>
      <w:r w:rsidRPr="000824B1">
        <w:rPr>
          <w:lang w:val="id-ID"/>
        </w:rPr>
        <w:t>Ketiga spesifikasi tersebut harus ada dalam setiap fungsi tersebut bersamaan dengan spesifikasi lain yang mungkin harus dipenuhi oleh fungsi tersebut.</w:t>
      </w:r>
    </w:p>
    <w:p w14:paraId="204A9551" w14:textId="77777777" w:rsidR="0018304D" w:rsidRPr="000824B1" w:rsidRDefault="0018304D" w:rsidP="0018304D">
      <w:pPr>
        <w:pStyle w:val="Heading4"/>
        <w:rPr>
          <w:lang w:val="id-ID"/>
        </w:rPr>
      </w:pPr>
      <w:r w:rsidRPr="000824B1">
        <w:rPr>
          <w:lang w:val="id-ID"/>
        </w:rPr>
        <w:t>Spesifikasi Literatur Sebelumnya untuk Fungsi Perantara</w:t>
      </w:r>
    </w:p>
    <w:p w14:paraId="684F00E4" w14:textId="77777777" w:rsidR="0018304D" w:rsidRPr="000824B1" w:rsidRDefault="0018304D" w:rsidP="0018304D">
      <w:pPr>
        <w:rPr>
          <w:lang w:val="id-ID"/>
        </w:rPr>
      </w:pPr>
      <w:r w:rsidRPr="000824B1">
        <w:rPr>
          <w:lang w:val="id-ID"/>
        </w:rPr>
        <w:t>Tidak semua fungsi dalam implementasi struktur data RBT selalu mematuhi ketiga properti yang sudah disebutkan sebelumnya. Ada beberapa fungsi perantara yang digunakan oleh program dan tidak bisa diakses oleh pengguna. Fungsi-fungsi ini tidak didesain untuk mematuhi ketiga properti tersebut untuk memudahkan pemrograman. Namun, pada akhirnya saat fungsi-fungsi yang memanfaatkan fungsi-fungsi perantara tersebut harus tetap mampu menghasilkan RBT yang valid.</w:t>
      </w:r>
    </w:p>
    <w:p w14:paraId="39E21B12" w14:textId="77777777" w:rsidR="0018304D" w:rsidRPr="000824B1" w:rsidRDefault="0018304D" w:rsidP="0018304D">
      <w:pPr>
        <w:rPr>
          <w:lang w:val="id-ID"/>
        </w:rPr>
      </w:pPr>
      <w:r w:rsidRPr="000824B1">
        <w:rPr>
          <w:lang w:val="id-ID"/>
        </w:rPr>
        <w:t xml:space="preserve">Dengan demikian, spesifikasi seperti apa yang bisa diberikan untuk fungsi-fungsi perantara tersebut? Salah satu contoh dari spesifikasi lain tersebut diberikan oleh </w:t>
      </w:r>
      <w:r w:rsidRPr="000824B1">
        <w:rPr>
          <w:lang w:val="id-ID"/>
        </w:rPr>
        <w:fldChar w:fldCharType="begin" w:fldLock="1"/>
      </w:r>
      <w:r w:rsidRPr="000824B1">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0824B1">
        <w:rPr>
          <w:lang w:val="id-ID"/>
        </w:rPr>
        <w:fldChar w:fldCharType="separate"/>
      </w:r>
      <w:r w:rsidRPr="000824B1">
        <w:rPr>
          <w:noProof/>
          <w:lang w:val="id-ID"/>
        </w:rPr>
        <w:t>(Vazou et al., 2014)</w:t>
      </w:r>
      <w:r w:rsidRPr="000824B1">
        <w:rPr>
          <w:lang w:val="id-ID"/>
        </w:rPr>
        <w:fldChar w:fldCharType="end"/>
      </w:r>
      <w:r w:rsidRPr="000824B1">
        <w:rPr>
          <w:lang w:val="id-ID"/>
        </w:rPr>
        <w:t xml:space="preserve"> yang memberikan sebuah properti </w:t>
      </w:r>
      <w:proofErr w:type="spellStart"/>
      <w:r w:rsidRPr="000824B1">
        <w:rPr>
          <w:i/>
          <w:iCs/>
          <w:lang w:val="id-ID"/>
        </w:rPr>
        <w:t>almostRB</w:t>
      </w:r>
      <w:proofErr w:type="spellEnd"/>
      <w:r w:rsidRPr="000824B1">
        <w:rPr>
          <w:lang w:val="id-ID"/>
        </w:rPr>
        <w:t xml:space="preserve">. Properti ini menyatakan sebuah RBT yang mematuhi seluruh properti lain kecuali properti </w:t>
      </w:r>
      <w:r w:rsidRPr="000824B1">
        <w:rPr>
          <w:lang w:val="id-ID"/>
        </w:rPr>
        <w:lastRenderedPageBreak/>
        <w:t>warna pada simpul paling atas atau simpul akar. Hal ini berarti bahwa simpul akar berwarna merah mungkin memiliki simpul anak berwarna merah juga. Beberapa fungsi perantara memiliki keluaran pohon yang bersifat seperti ini. Karena itu, properti ini bisa digunakan untuk menjadi spesifikasi keluaran yang harus diberikan oleh fungsi-fungsi tersebut.</w:t>
      </w:r>
    </w:p>
    <w:p w14:paraId="32355F20" w14:textId="77777777" w:rsidR="0018304D" w:rsidRPr="000824B1" w:rsidRDefault="0018304D" w:rsidP="0018304D">
      <w:pPr>
        <w:rPr>
          <w:lang w:val="id-ID"/>
        </w:rPr>
      </w:pPr>
      <w:r w:rsidRPr="000824B1">
        <w:rPr>
          <w:lang w:val="id-ID"/>
        </w:rPr>
        <w:t xml:space="preserve">Implementasi RBT secara GADT milik </w:t>
      </w:r>
      <w:proofErr w:type="spellStart"/>
      <w:r w:rsidRPr="000824B1">
        <w:rPr>
          <w:lang w:val="id-ID"/>
        </w:rPr>
        <w:t>Weirich</w:t>
      </w:r>
      <w:proofErr w:type="spellEnd"/>
      <w:r w:rsidRPr="000824B1">
        <w:rPr>
          <w:lang w:val="id-ID"/>
        </w:rPr>
        <w:t xml:space="preserve"> </w:t>
      </w:r>
      <w:r w:rsidRPr="000824B1">
        <w:rPr>
          <w:lang w:val="id-ID"/>
        </w:rPr>
        <w:fldChar w:fldCharType="begin" w:fldLock="1"/>
      </w:r>
      <w:r w:rsidRPr="000824B1">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0824B1">
        <w:rPr>
          <w:lang w:val="id-ID"/>
        </w:rPr>
        <w:fldChar w:fldCharType="separate"/>
      </w:r>
      <w:r w:rsidRPr="000824B1">
        <w:rPr>
          <w:noProof/>
          <w:lang w:val="id-ID"/>
        </w:rPr>
        <w:t>(Weirich, 2014)</w:t>
      </w:r>
      <w:r w:rsidRPr="000824B1">
        <w:rPr>
          <w:lang w:val="id-ID"/>
        </w:rPr>
        <w:fldChar w:fldCharType="end"/>
      </w:r>
      <w:r w:rsidRPr="000824B1">
        <w:rPr>
          <w:lang w:val="id-ID"/>
        </w:rPr>
        <w:t xml:space="preserve"> memiliki empat tipe yang masing-masing merupakan tipe yang harus dipatuhi oleh fungsi-fungsi yang menggunakannya. Keempat tipe tersebut adalah:</w:t>
      </w:r>
    </w:p>
    <w:p w14:paraId="448F2372" w14:textId="77777777" w:rsidR="0018304D" w:rsidRPr="000824B1" w:rsidRDefault="0018304D" w:rsidP="0018304D">
      <w:pPr>
        <w:pStyle w:val="ListParagraph"/>
        <w:numPr>
          <w:ilvl w:val="0"/>
          <w:numId w:val="24"/>
        </w:numPr>
        <w:rPr>
          <w:lang w:val="id-ID"/>
        </w:rPr>
      </w:pPr>
      <w:proofErr w:type="spellStart"/>
      <w:r w:rsidRPr="000824B1">
        <w:rPr>
          <w:lang w:val="id-ID"/>
        </w:rPr>
        <w:t>RBSet</w:t>
      </w:r>
      <w:proofErr w:type="spellEnd"/>
      <w:r w:rsidRPr="000824B1">
        <w:rPr>
          <w:lang w:val="id-ID"/>
        </w:rPr>
        <w:t>; Tipe ini menandakan RBT yang valid</w:t>
      </w:r>
    </w:p>
    <w:p w14:paraId="424F9791" w14:textId="77777777" w:rsidR="0018304D" w:rsidRPr="000824B1" w:rsidRDefault="0018304D" w:rsidP="0018304D">
      <w:pPr>
        <w:pStyle w:val="ListParagraph"/>
        <w:numPr>
          <w:ilvl w:val="0"/>
          <w:numId w:val="24"/>
        </w:numPr>
        <w:rPr>
          <w:lang w:val="id-ID"/>
        </w:rPr>
      </w:pPr>
      <w:r w:rsidRPr="000824B1">
        <w:rPr>
          <w:lang w:val="id-ID"/>
        </w:rPr>
        <w:t>CT (</w:t>
      </w:r>
      <w:proofErr w:type="spellStart"/>
      <w:r w:rsidRPr="000824B1">
        <w:rPr>
          <w:i/>
          <w:iCs/>
          <w:lang w:val="id-ID"/>
        </w:rPr>
        <w:t>Constructed</w:t>
      </w:r>
      <w:proofErr w:type="spellEnd"/>
      <w:r w:rsidRPr="000824B1">
        <w:rPr>
          <w:i/>
          <w:iCs/>
          <w:lang w:val="id-ID"/>
        </w:rPr>
        <w:t xml:space="preserve"> Tree</w:t>
      </w:r>
      <w:r w:rsidRPr="000824B1">
        <w:rPr>
          <w:lang w:val="id-ID"/>
        </w:rPr>
        <w:t>); Tipe ini menandakan RBT yang melanggar properti empat yang mengharuskan simpul akar memiliki warna hitam.</w:t>
      </w:r>
    </w:p>
    <w:p w14:paraId="027676A3" w14:textId="77777777" w:rsidR="0018304D" w:rsidRPr="000824B1" w:rsidRDefault="0018304D" w:rsidP="0018304D">
      <w:pPr>
        <w:pStyle w:val="ListParagraph"/>
        <w:numPr>
          <w:ilvl w:val="0"/>
          <w:numId w:val="24"/>
        </w:numPr>
        <w:rPr>
          <w:lang w:val="id-ID"/>
        </w:rPr>
      </w:pPr>
      <w:r w:rsidRPr="000824B1">
        <w:rPr>
          <w:lang w:val="id-ID"/>
        </w:rPr>
        <w:t>IR (</w:t>
      </w:r>
      <w:proofErr w:type="spellStart"/>
      <w:r w:rsidRPr="000824B1">
        <w:rPr>
          <w:i/>
          <w:iCs/>
          <w:lang w:val="id-ID"/>
        </w:rPr>
        <w:t>Intermediate</w:t>
      </w:r>
      <w:proofErr w:type="spellEnd"/>
      <w:r w:rsidRPr="000824B1">
        <w:rPr>
          <w:lang w:val="id-ID"/>
        </w:rPr>
        <w:t xml:space="preserve">); Tipe ini menandakan RBT yang memiliki simpul akar yang mungkin melanggar properti warna. Ekuivalen dengan </w:t>
      </w:r>
      <w:proofErr w:type="spellStart"/>
      <w:r w:rsidRPr="000824B1">
        <w:rPr>
          <w:i/>
          <w:iCs/>
          <w:lang w:val="id-ID"/>
        </w:rPr>
        <w:t>almostRB</w:t>
      </w:r>
      <w:proofErr w:type="spellEnd"/>
      <w:r w:rsidRPr="000824B1">
        <w:rPr>
          <w:lang w:val="id-ID"/>
        </w:rPr>
        <w:t>.</w:t>
      </w:r>
    </w:p>
    <w:p w14:paraId="15B20058" w14:textId="77777777" w:rsidR="0018304D" w:rsidRPr="000824B1" w:rsidRDefault="0018304D" w:rsidP="0018304D">
      <w:pPr>
        <w:pStyle w:val="ListParagraph"/>
        <w:numPr>
          <w:ilvl w:val="0"/>
          <w:numId w:val="24"/>
        </w:numPr>
        <w:rPr>
          <w:lang w:val="id-ID"/>
        </w:rPr>
      </w:pPr>
      <w:r w:rsidRPr="000824B1">
        <w:rPr>
          <w:lang w:val="id-ID"/>
        </w:rPr>
        <w:t>DT (</w:t>
      </w:r>
      <w:proofErr w:type="spellStart"/>
      <w:r w:rsidRPr="000824B1">
        <w:rPr>
          <w:i/>
          <w:iCs/>
          <w:lang w:val="id-ID"/>
        </w:rPr>
        <w:t>Deletion</w:t>
      </w:r>
      <w:proofErr w:type="spellEnd"/>
      <w:r w:rsidRPr="000824B1">
        <w:rPr>
          <w:i/>
          <w:iCs/>
          <w:lang w:val="id-ID"/>
        </w:rPr>
        <w:t xml:space="preserve"> Tree</w:t>
      </w:r>
      <w:r w:rsidRPr="000824B1">
        <w:rPr>
          <w:lang w:val="id-ID"/>
        </w:rPr>
        <w:t>); Tipe ini menandakan RBT yang mungkin memiliki warna BB atau NB pada simpul daun atau akar. Tipe ini ekuivalen dengan tipe IR yang ditambahkan keterangan bahwa simpul daun dan akar mungkin memiliki simpul berwarna BB dan NB,</w:t>
      </w:r>
    </w:p>
    <w:p w14:paraId="68C3DB21" w14:textId="77777777" w:rsidR="0018304D" w:rsidRPr="000824B1" w:rsidRDefault="0018304D" w:rsidP="0018304D">
      <w:pPr>
        <w:rPr>
          <w:lang w:val="id-ID"/>
        </w:rPr>
      </w:pPr>
      <w:r w:rsidRPr="000824B1">
        <w:rPr>
          <w:lang w:val="id-ID"/>
        </w:rPr>
        <w:t xml:space="preserve">Implementasi GADT </w:t>
      </w:r>
      <w:proofErr w:type="spellStart"/>
      <w:r w:rsidRPr="000824B1">
        <w:rPr>
          <w:lang w:val="id-ID"/>
        </w:rPr>
        <w:t>Weirich</w:t>
      </w:r>
      <w:proofErr w:type="spellEnd"/>
      <w:r w:rsidRPr="000824B1">
        <w:rPr>
          <w:lang w:val="id-ID"/>
        </w:rPr>
        <w:t xml:space="preserve"> menggunakan keempat tipe tersebut sebagai masukan dan keluaran untuk setiap fungsi yang berada dalam program tersebut baik itu fungsi yang akan digunakan oleh pengguna ataupun fungsi perantara. Karena itu, hal ini bisa memberi petunjuk untuk penetapan spesifikasi untuk setiap fungsi perantara yang berada dalam implementasi yang akan diverifikasi.</w:t>
      </w:r>
    </w:p>
    <w:p w14:paraId="3CBA6372" w14:textId="77777777" w:rsidR="0018304D" w:rsidRPr="000824B1" w:rsidRDefault="0018304D" w:rsidP="0018304D">
      <w:pPr>
        <w:pStyle w:val="Heading3"/>
        <w:rPr>
          <w:lang w:val="id-ID"/>
        </w:rPr>
      </w:pPr>
      <w:bookmarkStart w:id="75" w:name="_Toc62038661"/>
      <w:bookmarkStart w:id="76" w:name="_Toc66727737"/>
      <w:r w:rsidRPr="000824B1">
        <w:rPr>
          <w:lang w:val="id-ID"/>
        </w:rPr>
        <w:t>Modifikasi Program</w:t>
      </w:r>
      <w:bookmarkEnd w:id="75"/>
      <w:bookmarkEnd w:id="76"/>
    </w:p>
    <w:p w14:paraId="3807BC7E" w14:textId="10D24B50" w:rsidR="0018304D" w:rsidRPr="000824B1" w:rsidRDefault="0018304D" w:rsidP="00FB6453">
      <w:pPr>
        <w:rPr>
          <w:lang w:val="id-ID"/>
        </w:rPr>
      </w:pPr>
      <w:r w:rsidRPr="000824B1">
        <w:rPr>
          <w:lang w:val="id-ID"/>
        </w:rPr>
        <w:t xml:space="preserve">Untuk membuktikan bahwa </w:t>
      </w:r>
      <w:proofErr w:type="spellStart"/>
      <w:r w:rsidRPr="000824B1">
        <w:rPr>
          <w:lang w:val="id-ID"/>
        </w:rPr>
        <w:t>Liquid</w:t>
      </w:r>
      <w:proofErr w:type="spellEnd"/>
      <w:r w:rsidRPr="000824B1">
        <w:rPr>
          <w:lang w:val="id-ID"/>
        </w:rPr>
        <w:t xml:space="preserve"> </w:t>
      </w:r>
      <w:proofErr w:type="spellStart"/>
      <w:r w:rsidRPr="000824B1">
        <w:rPr>
          <w:lang w:val="id-ID"/>
        </w:rPr>
        <w:t>Haskell</w:t>
      </w:r>
      <w:proofErr w:type="spellEnd"/>
      <w:r w:rsidRPr="000824B1">
        <w:rPr>
          <w:lang w:val="id-ID"/>
        </w:rPr>
        <w:t xml:space="preserve"> mampu untuk menangani program yang ditulis oleh orang lain secara independen, sangat penting untuk tidak mengubah program sama sekali saat verifikasi. Hal ini juga dilakukan untuk menyimulasi verifikasi sebuah kode yang tidak bisa diubah karena alasan-alasan tertentu seperti tidak adanya hak atau akses untuk mengubah program tersebut. Namun, jika ditemukan bahwa verifikasi tanpa modifikasi program tidak mungkin dilakukan, </w:t>
      </w:r>
      <w:r w:rsidRPr="000824B1">
        <w:rPr>
          <w:lang w:val="id-ID"/>
        </w:rPr>
        <w:lastRenderedPageBreak/>
        <w:t xml:space="preserve">maka penulis akan mencoba untuk melakukan modifikasi seminimal mungkin dan menganalisis apa saja perubahan minimal yang harus dilakukan agar program menjadi bisa diverifikasi oleh </w:t>
      </w:r>
      <w:proofErr w:type="spellStart"/>
      <w:r w:rsidRPr="000824B1">
        <w:rPr>
          <w:lang w:val="id-ID"/>
        </w:rPr>
        <w:t>Liquid</w:t>
      </w:r>
      <w:proofErr w:type="spellEnd"/>
      <w:r w:rsidRPr="000824B1">
        <w:rPr>
          <w:lang w:val="id-ID"/>
        </w:rPr>
        <w:t xml:space="preserve"> </w:t>
      </w:r>
      <w:proofErr w:type="spellStart"/>
      <w:r w:rsidRPr="000824B1">
        <w:rPr>
          <w:lang w:val="id-ID"/>
        </w:rPr>
        <w:t>Haskell</w:t>
      </w:r>
      <w:proofErr w:type="spellEnd"/>
      <w:r w:rsidRPr="000824B1">
        <w:rPr>
          <w:lang w:val="id-ID"/>
        </w:rPr>
        <w:t>.</w:t>
      </w:r>
    </w:p>
    <w:p w14:paraId="44777CDE" w14:textId="77777777" w:rsidR="00CB1E84" w:rsidRPr="000824B1" w:rsidRDefault="00CB1E84" w:rsidP="00CB1E84">
      <w:pPr>
        <w:rPr>
          <w:lang w:val="id-ID"/>
        </w:rPr>
      </w:pPr>
    </w:p>
    <w:p w14:paraId="2E35A3D8" w14:textId="33E3C565" w:rsidR="00A028A7" w:rsidRPr="000824B1" w:rsidRDefault="00A028A7" w:rsidP="00A028A7">
      <w:pPr>
        <w:rPr>
          <w:lang w:val="id-ID"/>
        </w:rPr>
      </w:pPr>
    </w:p>
    <w:p w14:paraId="5ADB4F3D" w14:textId="77777777" w:rsidR="00A028A7" w:rsidRPr="000824B1" w:rsidRDefault="00A028A7" w:rsidP="00A028A7">
      <w:pPr>
        <w:spacing w:before="0" w:after="0" w:line="240" w:lineRule="auto"/>
        <w:jc w:val="left"/>
        <w:rPr>
          <w:lang w:val="id-ID"/>
        </w:rPr>
      </w:pPr>
      <w:r w:rsidRPr="000824B1">
        <w:rPr>
          <w:lang w:val="id-ID"/>
        </w:rPr>
        <w:br w:type="page"/>
      </w:r>
    </w:p>
    <w:p w14:paraId="2A7BB2B9" w14:textId="77777777" w:rsidR="00A028A7" w:rsidRPr="000824B1" w:rsidRDefault="00A028A7" w:rsidP="00285BCF">
      <w:pPr>
        <w:pStyle w:val="Heading1"/>
        <w:rPr>
          <w:lang w:val="id-ID"/>
        </w:rPr>
      </w:pPr>
      <w:r w:rsidRPr="000824B1">
        <w:rPr>
          <w:lang w:val="id-ID"/>
        </w:rPr>
        <w:lastRenderedPageBreak/>
        <w:br/>
      </w:r>
      <w:bookmarkStart w:id="77" w:name="_Toc406869927"/>
      <w:bookmarkStart w:id="78" w:name="_Toc66727738"/>
      <w:r w:rsidRPr="000824B1">
        <w:rPr>
          <w:lang w:val="id-ID"/>
        </w:rPr>
        <w:t>&lt;DESKRIPSI SOLUSI&gt;</w:t>
      </w:r>
      <w:bookmarkEnd w:id="77"/>
      <w:bookmarkEnd w:id="78"/>
    </w:p>
    <w:p w14:paraId="66843BB2" w14:textId="77777777" w:rsidR="00A028A7" w:rsidRPr="000824B1" w:rsidRDefault="00A028A7" w:rsidP="00A028A7">
      <w:pPr>
        <w:rPr>
          <w:lang w:val="id-ID"/>
        </w:rPr>
      </w:pPr>
    </w:p>
    <w:p w14:paraId="79F3095B" w14:textId="77777777" w:rsidR="007F5727" w:rsidRPr="000824B1" w:rsidRDefault="007F5727" w:rsidP="00A028A7">
      <w:pPr>
        <w:rPr>
          <w:lang w:val="id-ID"/>
        </w:rPr>
      </w:pPr>
      <w:r w:rsidRPr="000824B1">
        <w:rPr>
          <w:lang w:val="id-ID"/>
        </w:rPr>
        <w:t>Tujuan penulisan bab ini adalah untuk:</w:t>
      </w:r>
    </w:p>
    <w:p w14:paraId="7BBAE543" w14:textId="77777777" w:rsidR="007F5727" w:rsidRPr="000824B1" w:rsidRDefault="007F5727" w:rsidP="007F5727">
      <w:pPr>
        <w:pStyle w:val="ListParagraph"/>
        <w:numPr>
          <w:ilvl w:val="0"/>
          <w:numId w:val="21"/>
        </w:numPr>
        <w:ind w:left="426" w:hanging="426"/>
        <w:rPr>
          <w:lang w:val="id-ID"/>
        </w:rPr>
      </w:pPr>
      <w:r w:rsidRPr="000824B1">
        <w:rPr>
          <w:lang w:val="id-ID"/>
        </w:rPr>
        <w:t xml:space="preserve">menguraikan </w:t>
      </w:r>
      <w:r w:rsidRPr="000824B1">
        <w:rPr>
          <w:rFonts w:ascii="Times-Bold" w:hAnsi="Times-Bold" w:cs="Times-Bold"/>
          <w:bCs/>
          <w:lang w:val="id-ID"/>
        </w:rPr>
        <w:t>hasil analisis</w:t>
      </w:r>
      <w:r w:rsidRPr="000824B1">
        <w:rPr>
          <w:rFonts w:ascii="Times-Bold" w:hAnsi="Times-Bold" w:cs="Times-Bold"/>
          <w:b/>
          <w:bCs/>
          <w:lang w:val="id-ID"/>
        </w:rPr>
        <w:t xml:space="preserve"> </w:t>
      </w:r>
      <w:r w:rsidRPr="000824B1">
        <w:rPr>
          <w:lang w:val="id-ID"/>
        </w:rPr>
        <w:t>yang lebih mendalam tentang persoalan tugas akhir, serta</w:t>
      </w:r>
    </w:p>
    <w:p w14:paraId="4BFA2942" w14:textId="77777777" w:rsidR="007F5727" w:rsidRPr="000824B1" w:rsidRDefault="007F5727" w:rsidP="007F5727">
      <w:pPr>
        <w:pStyle w:val="ListParagraph"/>
        <w:numPr>
          <w:ilvl w:val="0"/>
          <w:numId w:val="21"/>
        </w:numPr>
        <w:ind w:left="426" w:hanging="426"/>
        <w:rPr>
          <w:lang w:val="id-ID"/>
        </w:rPr>
      </w:pPr>
      <w:r w:rsidRPr="000824B1">
        <w:rPr>
          <w:lang w:val="id-ID"/>
        </w:rPr>
        <w:t xml:space="preserve">menguraikan pendekatan dan </w:t>
      </w:r>
      <w:proofErr w:type="spellStart"/>
      <w:r w:rsidRPr="000824B1">
        <w:rPr>
          <w:lang w:val="id-ID"/>
        </w:rPr>
        <w:t>detil</w:t>
      </w:r>
      <w:proofErr w:type="spellEnd"/>
      <w:r w:rsidRPr="000824B1">
        <w:rPr>
          <w:lang w:val="id-ID"/>
        </w:rPr>
        <w:t xml:space="preserve"> solusi yang dipakai untuk menyelesaikan persoalan tugas akhir.</w:t>
      </w:r>
    </w:p>
    <w:p w14:paraId="570DB4CC" w14:textId="77777777" w:rsidR="00A028A7" w:rsidRPr="000824B1" w:rsidRDefault="00E17C7D" w:rsidP="00A028A7">
      <w:pPr>
        <w:rPr>
          <w:lang w:val="id-ID"/>
        </w:rPr>
      </w:pPr>
      <w:r w:rsidRPr="000824B1">
        <w:rPr>
          <w:lang w:val="id-ID"/>
        </w:rPr>
        <w:t>Judul dan jumlah bab Deskripsi Solusi disesuaikan dengan topik tugas akhir, yang mencerminkan pendekatan yang dilakukan untuk menyelesaikan masalah tugas akhir. Bergantung pada banyaknya materi yang akan dibahas, bab Deskripsi Solusi dapat di pecah menjadi beberapa bab sesuai dengan kebutuhan.</w:t>
      </w:r>
    </w:p>
    <w:p w14:paraId="43DDDE8F" w14:textId="77777777" w:rsidR="00B50BA9" w:rsidRPr="000824B1" w:rsidRDefault="00B50BA9" w:rsidP="00B50BA9">
      <w:pPr>
        <w:rPr>
          <w:lang w:val="id-ID"/>
        </w:rPr>
      </w:pPr>
      <w:r w:rsidRPr="000824B1">
        <w:rPr>
          <w:lang w:val="id-ID"/>
        </w:rPr>
        <w:t xml:space="preserve">Bab ini, jika memungkinkan, sebaiknya didahului dengan </w:t>
      </w:r>
      <w:r w:rsidRPr="000824B1">
        <w:rPr>
          <w:rFonts w:ascii="Times-Bold" w:hAnsi="Times-Bold" w:cs="Times-Bold"/>
          <w:bCs/>
          <w:lang w:val="id-ID"/>
        </w:rPr>
        <w:t>hasil analisis</w:t>
      </w:r>
      <w:r w:rsidRPr="000824B1">
        <w:rPr>
          <w:rFonts w:ascii="Times-Bold" w:hAnsi="Times-Bold" w:cs="Times-Bold"/>
          <w:b/>
          <w:bCs/>
          <w:lang w:val="id-ID"/>
        </w:rPr>
        <w:t xml:space="preserve"> </w:t>
      </w:r>
      <w:r w:rsidRPr="000824B1">
        <w:rPr>
          <w:lang w:val="id-ID"/>
        </w:rPr>
        <w:t>persoalan tugas akhir. Tujuan utamanya adalah untuk memberikan pemahaman yang lebih baik aspek-aspek penting yang menyebabkan persoalan tugas akhir muncul. Hasil analisis tersebut difokuskan pada hal-hal yang relevan sehingga dapat mengarahkan (memberikan ide) untuk pemikiran jenis solusi yang dapat diterapkan untuk menyelesaikan persoalan tersebut. Untuk topik tugas akhir yang solusinya berupa pengembangan aplikasi, hasil analisis dapat berupa kebutuhan fungsional dan non fungsional.</w:t>
      </w:r>
    </w:p>
    <w:p w14:paraId="31AFF5BB" w14:textId="77777777" w:rsidR="00B50BA9" w:rsidRPr="000824B1" w:rsidRDefault="00B50BA9" w:rsidP="00B50BA9">
      <w:pPr>
        <w:rPr>
          <w:lang w:val="id-ID"/>
        </w:rPr>
      </w:pPr>
      <w:r w:rsidRPr="000824B1">
        <w:rPr>
          <w:lang w:val="id-ID"/>
        </w:rPr>
        <w:t xml:space="preserve">Bagian terbesar dari bab ini adalah menguraikan dengan </w:t>
      </w:r>
      <w:proofErr w:type="spellStart"/>
      <w:r w:rsidRPr="000824B1">
        <w:rPr>
          <w:lang w:val="id-ID"/>
        </w:rPr>
        <w:t>detil</w:t>
      </w:r>
      <w:proofErr w:type="spellEnd"/>
      <w:r w:rsidRPr="000824B1">
        <w:rPr>
          <w:lang w:val="id-ID"/>
        </w:rPr>
        <w:t xml:space="preserve"> konsep solusi yang Anda tawarkan.</w:t>
      </w:r>
    </w:p>
    <w:p w14:paraId="4672E259" w14:textId="77777777" w:rsidR="00BF24B2" w:rsidRPr="000824B1" w:rsidRDefault="00BF24B2">
      <w:pPr>
        <w:spacing w:before="0" w:after="0" w:line="240" w:lineRule="auto"/>
        <w:jc w:val="left"/>
        <w:rPr>
          <w:lang w:val="id-ID"/>
        </w:rPr>
      </w:pPr>
      <w:r w:rsidRPr="000824B1">
        <w:rPr>
          <w:lang w:val="id-ID"/>
        </w:rPr>
        <w:br w:type="page"/>
      </w:r>
    </w:p>
    <w:p w14:paraId="40623AE3" w14:textId="77777777" w:rsidR="00BF24B2" w:rsidRPr="000824B1" w:rsidRDefault="00BF24B2" w:rsidP="00BF24B2">
      <w:pPr>
        <w:pStyle w:val="Heading1"/>
        <w:rPr>
          <w:lang w:val="id-ID"/>
        </w:rPr>
      </w:pPr>
      <w:r w:rsidRPr="000824B1">
        <w:rPr>
          <w:lang w:val="id-ID"/>
        </w:rPr>
        <w:lastRenderedPageBreak/>
        <w:br/>
      </w:r>
      <w:bookmarkStart w:id="79" w:name="_Toc66727739"/>
      <w:r w:rsidRPr="000824B1">
        <w:rPr>
          <w:lang w:val="id-ID"/>
        </w:rPr>
        <w:t>&lt;EVALUASI&gt;</w:t>
      </w:r>
      <w:bookmarkEnd w:id="79"/>
    </w:p>
    <w:p w14:paraId="1379E60B" w14:textId="77777777" w:rsidR="00BF24B2" w:rsidRPr="000824B1" w:rsidRDefault="00BF24B2" w:rsidP="00BF24B2">
      <w:pPr>
        <w:rPr>
          <w:lang w:val="id-ID"/>
        </w:rPr>
      </w:pPr>
    </w:p>
    <w:p w14:paraId="467AE3BA" w14:textId="77777777" w:rsidR="00BF24B2" w:rsidRPr="000824B1" w:rsidRDefault="00BF24B2" w:rsidP="00BF24B2">
      <w:pPr>
        <w:rPr>
          <w:lang w:val="id-ID"/>
        </w:rPr>
      </w:pPr>
      <w:r w:rsidRPr="000824B1">
        <w:rPr>
          <w:lang w:val="id-ID"/>
        </w:rPr>
        <w:t>Tujuan penulisan bab ini adalah untuk menunjukkan seberapa jauh solusi yang diuraikan pada bagian sebelumnya dapat menyelesaikan permasalahan utama Tugas Akhir. Metode yang dipakai untuk melakukan evaluasi dapat bermacam-macam, bergantung pada jenis permasalahannya.</w:t>
      </w:r>
    </w:p>
    <w:p w14:paraId="737F2518" w14:textId="77777777" w:rsidR="00BF24B2" w:rsidRPr="000824B1" w:rsidRDefault="00BF24B2">
      <w:pPr>
        <w:spacing w:before="0" w:after="0" w:line="240" w:lineRule="auto"/>
        <w:jc w:val="left"/>
        <w:rPr>
          <w:lang w:val="id-ID"/>
        </w:rPr>
      </w:pPr>
      <w:r w:rsidRPr="000824B1">
        <w:rPr>
          <w:lang w:val="id-ID"/>
        </w:rPr>
        <w:br w:type="page"/>
      </w:r>
    </w:p>
    <w:p w14:paraId="6FBEF158" w14:textId="77777777" w:rsidR="00BF24B2" w:rsidRPr="000824B1" w:rsidRDefault="00BF24B2" w:rsidP="00BF24B2">
      <w:pPr>
        <w:pStyle w:val="Heading1"/>
        <w:rPr>
          <w:lang w:val="id-ID"/>
        </w:rPr>
      </w:pPr>
      <w:r w:rsidRPr="000824B1">
        <w:rPr>
          <w:lang w:val="id-ID"/>
        </w:rPr>
        <w:lastRenderedPageBreak/>
        <w:br/>
      </w:r>
      <w:bookmarkStart w:id="80" w:name="_Toc66727740"/>
      <w:r w:rsidRPr="000824B1">
        <w:rPr>
          <w:lang w:val="id-ID"/>
        </w:rPr>
        <w:t>KESIMPULAN DAN SARAN</w:t>
      </w:r>
      <w:bookmarkEnd w:id="80"/>
    </w:p>
    <w:p w14:paraId="0B3D9EE7" w14:textId="77777777" w:rsidR="00BF24B2" w:rsidRPr="000824B1" w:rsidRDefault="00BF24B2" w:rsidP="00BF24B2">
      <w:pPr>
        <w:rPr>
          <w:lang w:val="id-ID"/>
        </w:rPr>
      </w:pPr>
    </w:p>
    <w:p w14:paraId="5605C6FA" w14:textId="77777777" w:rsidR="00BF24B2" w:rsidRPr="000824B1" w:rsidRDefault="00BF24B2" w:rsidP="00BF24B2">
      <w:pPr>
        <w:rPr>
          <w:lang w:val="id-ID"/>
        </w:rPr>
      </w:pPr>
      <w:r w:rsidRPr="000824B1">
        <w:rPr>
          <w:lang w:val="id-ID"/>
        </w:rPr>
        <w:t>Bab Kesimpulan dan Saran merupakan penutup dari bagian utama Laporan Tugas Akhir. Fokuskan kesimpulan pada hal-hal baru yang relevan dengan ketercapaian tujuan Tugas Akhir terkait dengan permasalahan yang diselesaikan dalam Tugas Akhir. Saran berisi kajian hal-hal yang masih dapat dikembangkan lebih lanjut.</w:t>
      </w:r>
    </w:p>
    <w:p w14:paraId="36AF5477" w14:textId="77777777" w:rsidR="00BF24B2" w:rsidRPr="000824B1" w:rsidRDefault="00BF24B2" w:rsidP="00BF24B2">
      <w:pPr>
        <w:rPr>
          <w:lang w:val="id-ID"/>
        </w:rPr>
      </w:pPr>
    </w:p>
    <w:p w14:paraId="7F48256E" w14:textId="77777777" w:rsidR="00BF24B2" w:rsidRPr="000824B1" w:rsidRDefault="00BF24B2" w:rsidP="00BF24B2">
      <w:pPr>
        <w:rPr>
          <w:lang w:val="id-ID"/>
        </w:rPr>
      </w:pPr>
    </w:p>
    <w:p w14:paraId="0DD0E2C0" w14:textId="77777777" w:rsidR="00BF24B2" w:rsidRPr="000824B1" w:rsidRDefault="00BF24B2" w:rsidP="00B50BA9">
      <w:pPr>
        <w:rPr>
          <w:lang w:val="id-ID"/>
        </w:rPr>
      </w:pPr>
    </w:p>
    <w:p w14:paraId="2197A7E8" w14:textId="77777777" w:rsidR="00332BFB" w:rsidRPr="000824B1" w:rsidRDefault="00332BFB" w:rsidP="00332BFB">
      <w:pPr>
        <w:rPr>
          <w:lang w:val="id-ID"/>
        </w:rPr>
      </w:pPr>
    </w:p>
    <w:p w14:paraId="5211460C" w14:textId="77777777" w:rsidR="007E3F49" w:rsidRPr="000824B1" w:rsidRDefault="007E3F49" w:rsidP="00476CBA">
      <w:pPr>
        <w:rPr>
          <w:lang w:val="id-ID"/>
        </w:rPr>
      </w:pPr>
      <w:bookmarkStart w:id="81" w:name="_Toc505219821"/>
    </w:p>
    <w:p w14:paraId="7BB9213C" w14:textId="77777777" w:rsidR="007E3F49" w:rsidRPr="000824B1" w:rsidRDefault="007E3F49" w:rsidP="00476CBA">
      <w:pPr>
        <w:rPr>
          <w:lang w:val="id-ID"/>
        </w:rPr>
      </w:pPr>
    </w:p>
    <w:p w14:paraId="083CE3B3" w14:textId="77777777" w:rsidR="00A028A7" w:rsidRPr="000824B1" w:rsidRDefault="00A028A7">
      <w:pPr>
        <w:spacing w:before="0" w:after="0" w:line="240" w:lineRule="auto"/>
        <w:jc w:val="left"/>
        <w:rPr>
          <w:b/>
          <w:kern w:val="28"/>
          <w:sz w:val="28"/>
          <w:lang w:val="id-ID"/>
        </w:rPr>
      </w:pPr>
      <w:r w:rsidRPr="000824B1">
        <w:rPr>
          <w:lang w:val="id-ID"/>
        </w:rPr>
        <w:br w:type="page"/>
      </w:r>
    </w:p>
    <w:p w14:paraId="22F808E5" w14:textId="77777777" w:rsidR="007E3F49" w:rsidRPr="000824B1" w:rsidRDefault="007E3F49" w:rsidP="007E3F49">
      <w:pPr>
        <w:pStyle w:val="Title"/>
        <w:rPr>
          <w:lang w:val="id-ID"/>
        </w:rPr>
      </w:pPr>
      <w:bookmarkStart w:id="82" w:name="_Toc66727741"/>
      <w:r w:rsidRPr="000824B1">
        <w:rPr>
          <w:lang w:val="id-ID"/>
        </w:rPr>
        <w:lastRenderedPageBreak/>
        <w:t>DAFTAR REFERENSI</w:t>
      </w:r>
      <w:bookmarkEnd w:id="82"/>
    </w:p>
    <w:p w14:paraId="2079FBE1" w14:textId="77777777" w:rsidR="007E3F49" w:rsidRPr="000824B1" w:rsidRDefault="007E3F49" w:rsidP="007E3F49">
      <w:pPr>
        <w:rPr>
          <w:lang w:val="id-ID"/>
        </w:rPr>
      </w:pPr>
    </w:p>
    <w:p w14:paraId="0D49E2E8" w14:textId="57DF0463" w:rsidR="00BE1518" w:rsidRPr="000824B1" w:rsidRDefault="00D64686" w:rsidP="00BE1518">
      <w:pPr>
        <w:widowControl w:val="0"/>
        <w:autoSpaceDE w:val="0"/>
        <w:autoSpaceDN w:val="0"/>
        <w:adjustRightInd w:val="0"/>
        <w:spacing w:before="0" w:after="0" w:line="240" w:lineRule="auto"/>
        <w:ind w:left="480" w:hanging="480"/>
        <w:rPr>
          <w:noProof/>
          <w:szCs w:val="24"/>
          <w:lang w:val="id-ID"/>
        </w:rPr>
      </w:pPr>
      <w:r w:rsidRPr="000824B1">
        <w:rPr>
          <w:noProof/>
          <w:lang w:val="id-ID" w:eastAsia="en-US"/>
        </w:rPr>
        <w:fldChar w:fldCharType="begin" w:fldLock="1"/>
      </w:r>
      <w:r w:rsidRPr="000824B1">
        <w:rPr>
          <w:noProof/>
          <w:lang w:val="id-ID" w:eastAsia="en-US"/>
        </w:rPr>
        <w:instrText xml:space="preserve">ADDIN Mendeley Bibliography CSL_BIBLIOGRAPHY </w:instrText>
      </w:r>
      <w:r w:rsidRPr="000824B1">
        <w:rPr>
          <w:noProof/>
          <w:lang w:val="id-ID" w:eastAsia="en-US"/>
        </w:rPr>
        <w:fldChar w:fldCharType="separate"/>
      </w:r>
      <w:r w:rsidR="00BE1518" w:rsidRPr="000824B1">
        <w:rPr>
          <w:noProof/>
          <w:szCs w:val="24"/>
          <w:lang w:val="id-ID"/>
        </w:rPr>
        <w:t xml:space="preserve">Bayer, R. (1972). Symmetric binary B-Trees: Data structure and maintenance algorithms. </w:t>
      </w:r>
      <w:r w:rsidR="00BE1518" w:rsidRPr="000824B1">
        <w:rPr>
          <w:i/>
          <w:iCs/>
          <w:noProof/>
          <w:szCs w:val="24"/>
          <w:lang w:val="id-ID"/>
        </w:rPr>
        <w:t>Acta Informatica</w:t>
      </w:r>
      <w:r w:rsidR="00BE1518" w:rsidRPr="000824B1">
        <w:rPr>
          <w:noProof/>
          <w:szCs w:val="24"/>
          <w:lang w:val="id-ID"/>
        </w:rPr>
        <w:t>. https://doi.org/10.1007/BF00289509</w:t>
      </w:r>
    </w:p>
    <w:p w14:paraId="66928970" w14:textId="77777777" w:rsidR="00BE1518" w:rsidRPr="000824B1" w:rsidRDefault="00BE1518" w:rsidP="00BE1518">
      <w:pPr>
        <w:widowControl w:val="0"/>
        <w:autoSpaceDE w:val="0"/>
        <w:autoSpaceDN w:val="0"/>
        <w:adjustRightInd w:val="0"/>
        <w:spacing w:before="0" w:after="0" w:line="240" w:lineRule="auto"/>
        <w:ind w:left="480" w:hanging="480"/>
        <w:rPr>
          <w:noProof/>
          <w:szCs w:val="24"/>
          <w:lang w:val="id-ID"/>
        </w:rPr>
      </w:pPr>
      <w:r w:rsidRPr="000824B1">
        <w:rPr>
          <w:noProof/>
          <w:szCs w:val="24"/>
          <w:lang w:val="id-ID"/>
        </w:rPr>
        <w:t xml:space="preserve">Germane, K., &amp; Might, M. (2014). Deletion: The curse of the red-black tree. </w:t>
      </w:r>
      <w:r w:rsidRPr="000824B1">
        <w:rPr>
          <w:i/>
          <w:iCs/>
          <w:noProof/>
          <w:szCs w:val="24"/>
          <w:lang w:val="id-ID"/>
        </w:rPr>
        <w:t>Journal of Functional Programming</w:t>
      </w:r>
      <w:r w:rsidRPr="000824B1">
        <w:rPr>
          <w:noProof/>
          <w:szCs w:val="24"/>
          <w:lang w:val="id-ID"/>
        </w:rPr>
        <w:t xml:space="preserve">, </w:t>
      </w:r>
      <w:r w:rsidRPr="000824B1">
        <w:rPr>
          <w:i/>
          <w:iCs/>
          <w:noProof/>
          <w:szCs w:val="24"/>
          <w:lang w:val="id-ID"/>
        </w:rPr>
        <w:t>24</w:t>
      </w:r>
      <w:r w:rsidRPr="000824B1">
        <w:rPr>
          <w:noProof/>
          <w:szCs w:val="24"/>
          <w:lang w:val="id-ID"/>
        </w:rPr>
        <w:t>(4), 423–433. https://doi.org/10.1017/S0956796814000227</w:t>
      </w:r>
    </w:p>
    <w:p w14:paraId="1EAF7F82" w14:textId="77777777" w:rsidR="00BE1518" w:rsidRPr="000824B1" w:rsidRDefault="00BE1518" w:rsidP="00BE1518">
      <w:pPr>
        <w:widowControl w:val="0"/>
        <w:autoSpaceDE w:val="0"/>
        <w:autoSpaceDN w:val="0"/>
        <w:adjustRightInd w:val="0"/>
        <w:spacing w:before="0" w:after="0" w:line="240" w:lineRule="auto"/>
        <w:ind w:left="480" w:hanging="480"/>
        <w:rPr>
          <w:noProof/>
          <w:szCs w:val="24"/>
          <w:lang w:val="id-ID"/>
        </w:rPr>
      </w:pPr>
      <w:r w:rsidRPr="000824B1">
        <w:rPr>
          <w:noProof/>
          <w:szCs w:val="24"/>
          <w:lang w:val="id-ID"/>
        </w:rPr>
        <w:t xml:space="preserve">Jhala, R. (2018). </w:t>
      </w:r>
      <w:r w:rsidRPr="000824B1">
        <w:rPr>
          <w:i/>
          <w:iCs/>
          <w:noProof/>
          <w:szCs w:val="24"/>
          <w:lang w:val="id-ID"/>
        </w:rPr>
        <w:t>The Hillelogram Verifier Rodeo I (LeftPad)</w:t>
      </w:r>
      <w:r w:rsidRPr="000824B1">
        <w:rPr>
          <w:noProof/>
          <w:szCs w:val="24"/>
          <w:lang w:val="id-ID"/>
        </w:rPr>
        <w:t>. https://ucsd-progsys.github.io/liquidhaskell-blog/2018/05/17/hillel-verifier-rodeo-I-leftpad.lhs/</w:t>
      </w:r>
    </w:p>
    <w:p w14:paraId="4DBB4E54" w14:textId="77777777" w:rsidR="00BE1518" w:rsidRPr="000824B1" w:rsidRDefault="00BE1518" w:rsidP="00BE1518">
      <w:pPr>
        <w:widowControl w:val="0"/>
        <w:autoSpaceDE w:val="0"/>
        <w:autoSpaceDN w:val="0"/>
        <w:adjustRightInd w:val="0"/>
        <w:spacing w:before="0" w:after="0" w:line="240" w:lineRule="auto"/>
        <w:ind w:left="480" w:hanging="480"/>
        <w:rPr>
          <w:noProof/>
          <w:szCs w:val="24"/>
          <w:lang w:val="id-ID"/>
        </w:rPr>
      </w:pPr>
      <w:r w:rsidRPr="000824B1">
        <w:rPr>
          <w:noProof/>
          <w:szCs w:val="24"/>
          <w:lang w:val="id-ID"/>
        </w:rPr>
        <w:t xml:space="preserve">Kahrs, S. (2001). Red-black trees with types. </w:t>
      </w:r>
      <w:r w:rsidRPr="000824B1">
        <w:rPr>
          <w:i/>
          <w:iCs/>
          <w:noProof/>
          <w:szCs w:val="24"/>
          <w:lang w:val="id-ID"/>
        </w:rPr>
        <w:t>Journal of Functional Programming</w:t>
      </w:r>
      <w:r w:rsidRPr="000824B1">
        <w:rPr>
          <w:noProof/>
          <w:szCs w:val="24"/>
          <w:lang w:val="id-ID"/>
        </w:rPr>
        <w:t xml:space="preserve">, </w:t>
      </w:r>
      <w:r w:rsidRPr="000824B1">
        <w:rPr>
          <w:i/>
          <w:iCs/>
          <w:noProof/>
          <w:szCs w:val="24"/>
          <w:lang w:val="id-ID"/>
        </w:rPr>
        <w:t>11</w:t>
      </w:r>
      <w:r w:rsidRPr="000824B1">
        <w:rPr>
          <w:noProof/>
          <w:szCs w:val="24"/>
          <w:lang w:val="id-ID"/>
        </w:rPr>
        <w:t>(4), 425–432. https://doi.org/10.1017/S0956796801004026</w:t>
      </w:r>
    </w:p>
    <w:p w14:paraId="25B8DDE2" w14:textId="77777777" w:rsidR="00BE1518" w:rsidRPr="000824B1" w:rsidRDefault="00BE1518" w:rsidP="00BE1518">
      <w:pPr>
        <w:widowControl w:val="0"/>
        <w:autoSpaceDE w:val="0"/>
        <w:autoSpaceDN w:val="0"/>
        <w:adjustRightInd w:val="0"/>
        <w:spacing w:before="0" w:after="0" w:line="240" w:lineRule="auto"/>
        <w:ind w:left="480" w:hanging="480"/>
        <w:rPr>
          <w:noProof/>
          <w:szCs w:val="24"/>
          <w:lang w:val="id-ID"/>
        </w:rPr>
      </w:pPr>
      <w:r w:rsidRPr="000824B1">
        <w:rPr>
          <w:noProof/>
          <w:szCs w:val="24"/>
          <w:lang w:val="id-ID"/>
        </w:rPr>
        <w:t xml:space="preserve">Might, M. (2010). </w:t>
      </w:r>
      <w:r w:rsidRPr="000824B1">
        <w:rPr>
          <w:i/>
          <w:iCs/>
          <w:noProof/>
          <w:szCs w:val="24"/>
          <w:lang w:val="id-ID"/>
        </w:rPr>
        <w:t>The missing method: Deleting from Okasaki’s red-black trees</w:t>
      </w:r>
      <w:r w:rsidRPr="000824B1">
        <w:rPr>
          <w:noProof/>
          <w:szCs w:val="24"/>
          <w:lang w:val="id-ID"/>
        </w:rPr>
        <w:t>. http://matt.might.net/articles/red-black-delete/</w:t>
      </w:r>
    </w:p>
    <w:p w14:paraId="4024FA1F" w14:textId="77777777" w:rsidR="00BE1518" w:rsidRPr="000824B1" w:rsidRDefault="00BE1518" w:rsidP="00BE1518">
      <w:pPr>
        <w:widowControl w:val="0"/>
        <w:autoSpaceDE w:val="0"/>
        <w:autoSpaceDN w:val="0"/>
        <w:adjustRightInd w:val="0"/>
        <w:spacing w:before="0" w:after="0" w:line="240" w:lineRule="auto"/>
        <w:ind w:left="480" w:hanging="480"/>
        <w:rPr>
          <w:noProof/>
          <w:szCs w:val="24"/>
          <w:lang w:val="id-ID"/>
        </w:rPr>
      </w:pPr>
      <w:r w:rsidRPr="000824B1">
        <w:rPr>
          <w:noProof/>
          <w:szCs w:val="24"/>
          <w:lang w:val="id-ID"/>
        </w:rPr>
        <w:t xml:space="preserve">Okasaki, C. (1999). Functional pearl: Red-black trees in a functional setting. </w:t>
      </w:r>
      <w:r w:rsidRPr="000824B1">
        <w:rPr>
          <w:i/>
          <w:iCs/>
          <w:noProof/>
          <w:szCs w:val="24"/>
          <w:lang w:val="id-ID"/>
        </w:rPr>
        <w:t>Journal of Functional Programming</w:t>
      </w:r>
      <w:r w:rsidRPr="000824B1">
        <w:rPr>
          <w:noProof/>
          <w:szCs w:val="24"/>
          <w:lang w:val="id-ID"/>
        </w:rPr>
        <w:t xml:space="preserve">, </w:t>
      </w:r>
      <w:r w:rsidRPr="000824B1">
        <w:rPr>
          <w:i/>
          <w:iCs/>
          <w:noProof/>
          <w:szCs w:val="24"/>
          <w:lang w:val="id-ID"/>
        </w:rPr>
        <w:t>9</w:t>
      </w:r>
      <w:r w:rsidRPr="000824B1">
        <w:rPr>
          <w:noProof/>
          <w:szCs w:val="24"/>
          <w:lang w:val="id-ID"/>
        </w:rPr>
        <w:t>(4), 471–477. https://doi.org/10.1017/S0956796899003494</w:t>
      </w:r>
    </w:p>
    <w:p w14:paraId="659C5AFD" w14:textId="77777777" w:rsidR="00BE1518" w:rsidRPr="000824B1" w:rsidRDefault="00BE1518" w:rsidP="00BE1518">
      <w:pPr>
        <w:widowControl w:val="0"/>
        <w:autoSpaceDE w:val="0"/>
        <w:autoSpaceDN w:val="0"/>
        <w:adjustRightInd w:val="0"/>
        <w:spacing w:before="0" w:after="0" w:line="240" w:lineRule="auto"/>
        <w:ind w:left="480" w:hanging="480"/>
        <w:rPr>
          <w:noProof/>
          <w:szCs w:val="24"/>
          <w:lang w:val="id-ID"/>
        </w:rPr>
      </w:pPr>
      <w:r w:rsidRPr="000824B1">
        <w:rPr>
          <w:noProof/>
          <w:szCs w:val="24"/>
          <w:lang w:val="id-ID"/>
        </w:rPr>
        <w:t xml:space="preserve">Peña, R. (2017). An introduction to liquid Haskell. </w:t>
      </w:r>
      <w:r w:rsidRPr="000824B1">
        <w:rPr>
          <w:i/>
          <w:iCs/>
          <w:noProof/>
          <w:szCs w:val="24"/>
          <w:lang w:val="id-ID"/>
        </w:rPr>
        <w:t>Electronic Proceedings in Theoretical Computer Science, EPTCS</w:t>
      </w:r>
      <w:r w:rsidRPr="000824B1">
        <w:rPr>
          <w:noProof/>
          <w:szCs w:val="24"/>
          <w:lang w:val="id-ID"/>
        </w:rPr>
        <w:t xml:space="preserve">, </w:t>
      </w:r>
      <w:r w:rsidRPr="000824B1">
        <w:rPr>
          <w:i/>
          <w:iCs/>
          <w:noProof/>
          <w:szCs w:val="24"/>
          <w:lang w:val="id-ID"/>
        </w:rPr>
        <w:t>237</w:t>
      </w:r>
      <w:r w:rsidRPr="000824B1">
        <w:rPr>
          <w:noProof/>
          <w:szCs w:val="24"/>
          <w:lang w:val="id-ID"/>
        </w:rPr>
        <w:t>, 68–80. https://doi.org/10.4204/EPTCS.237.5</w:t>
      </w:r>
    </w:p>
    <w:p w14:paraId="3A5B930C" w14:textId="77777777" w:rsidR="00BE1518" w:rsidRPr="000824B1" w:rsidRDefault="00BE1518" w:rsidP="00BE1518">
      <w:pPr>
        <w:widowControl w:val="0"/>
        <w:autoSpaceDE w:val="0"/>
        <w:autoSpaceDN w:val="0"/>
        <w:adjustRightInd w:val="0"/>
        <w:spacing w:before="0" w:after="0" w:line="240" w:lineRule="auto"/>
        <w:ind w:left="480" w:hanging="480"/>
        <w:rPr>
          <w:noProof/>
          <w:szCs w:val="24"/>
          <w:lang w:val="id-ID"/>
        </w:rPr>
      </w:pPr>
      <w:r w:rsidRPr="000824B1">
        <w:rPr>
          <w:noProof/>
          <w:szCs w:val="24"/>
          <w:lang w:val="id-ID"/>
        </w:rPr>
        <w:t xml:space="preserve">Rondon, P. M., Kawaguchi, M., &amp; Jhala, R. (2008). Liquid types. </w:t>
      </w:r>
      <w:r w:rsidRPr="000824B1">
        <w:rPr>
          <w:i/>
          <w:iCs/>
          <w:noProof/>
          <w:szCs w:val="24"/>
          <w:lang w:val="id-ID"/>
        </w:rPr>
        <w:t>ACM SIGPLAN Notices</w:t>
      </w:r>
      <w:r w:rsidRPr="000824B1">
        <w:rPr>
          <w:noProof/>
          <w:szCs w:val="24"/>
          <w:lang w:val="id-ID"/>
        </w:rPr>
        <w:t xml:space="preserve">, </w:t>
      </w:r>
      <w:r w:rsidRPr="000824B1">
        <w:rPr>
          <w:i/>
          <w:iCs/>
          <w:noProof/>
          <w:szCs w:val="24"/>
          <w:lang w:val="id-ID"/>
        </w:rPr>
        <w:t>43</w:t>
      </w:r>
      <w:r w:rsidRPr="000824B1">
        <w:rPr>
          <w:noProof/>
          <w:szCs w:val="24"/>
          <w:lang w:val="id-ID"/>
        </w:rPr>
        <w:t>(6), 159–169. https://doi.org/10.1145/1379022.1375602</w:t>
      </w:r>
    </w:p>
    <w:p w14:paraId="662505DA" w14:textId="77777777" w:rsidR="00BE1518" w:rsidRPr="000824B1" w:rsidRDefault="00BE1518" w:rsidP="00BE1518">
      <w:pPr>
        <w:widowControl w:val="0"/>
        <w:autoSpaceDE w:val="0"/>
        <w:autoSpaceDN w:val="0"/>
        <w:adjustRightInd w:val="0"/>
        <w:spacing w:before="0" w:after="0" w:line="240" w:lineRule="auto"/>
        <w:ind w:left="480" w:hanging="480"/>
        <w:rPr>
          <w:noProof/>
          <w:szCs w:val="24"/>
          <w:lang w:val="id-ID"/>
        </w:rPr>
      </w:pPr>
      <w:r w:rsidRPr="000824B1">
        <w:rPr>
          <w:noProof/>
          <w:szCs w:val="24"/>
          <w:lang w:val="id-ID"/>
        </w:rPr>
        <w:t xml:space="preserve">Sedgewick, R. (2008). Left-leaning Red-Black Trees. </w:t>
      </w:r>
      <w:r w:rsidRPr="000824B1">
        <w:rPr>
          <w:i/>
          <w:iCs/>
          <w:noProof/>
          <w:szCs w:val="24"/>
          <w:lang w:val="id-ID"/>
        </w:rPr>
        <w:t>Public Talk</w:t>
      </w:r>
      <w:r w:rsidRPr="000824B1">
        <w:rPr>
          <w:noProof/>
          <w:szCs w:val="24"/>
          <w:lang w:val="id-ID"/>
        </w:rPr>
        <w:t>, 8. http://www.cs.princeton.edu/~rs/talks/LLRB/LLRB.pdf</w:t>
      </w:r>
    </w:p>
    <w:p w14:paraId="355E7BE0" w14:textId="77777777" w:rsidR="00BE1518" w:rsidRPr="000824B1" w:rsidRDefault="00BE1518" w:rsidP="00BE1518">
      <w:pPr>
        <w:widowControl w:val="0"/>
        <w:autoSpaceDE w:val="0"/>
        <w:autoSpaceDN w:val="0"/>
        <w:adjustRightInd w:val="0"/>
        <w:spacing w:before="0" w:after="0" w:line="240" w:lineRule="auto"/>
        <w:ind w:left="480" w:hanging="480"/>
        <w:rPr>
          <w:noProof/>
          <w:szCs w:val="24"/>
          <w:lang w:val="id-ID"/>
        </w:rPr>
      </w:pPr>
      <w:r w:rsidRPr="000824B1">
        <w:rPr>
          <w:noProof/>
          <w:szCs w:val="24"/>
          <w:lang w:val="id-ID"/>
        </w:rPr>
        <w:t xml:space="preserve">Vazou, N., Seidel, E. L., &amp; Jhala, R. (2014). LiquidHaskell: Experience with refinement types in the real world. </w:t>
      </w:r>
      <w:r w:rsidRPr="000824B1">
        <w:rPr>
          <w:i/>
          <w:iCs/>
          <w:noProof/>
          <w:szCs w:val="24"/>
          <w:lang w:val="id-ID"/>
        </w:rPr>
        <w:t>Haskell 2014 - Proceedings of the 2014 ACM SIGPLAN Haskell Symposium</w:t>
      </w:r>
      <w:r w:rsidRPr="000824B1">
        <w:rPr>
          <w:noProof/>
          <w:szCs w:val="24"/>
          <w:lang w:val="id-ID"/>
        </w:rPr>
        <w:t xml:space="preserve">, </w:t>
      </w:r>
      <w:r w:rsidRPr="000824B1">
        <w:rPr>
          <w:i/>
          <w:iCs/>
          <w:noProof/>
          <w:szCs w:val="24"/>
          <w:lang w:val="id-ID"/>
        </w:rPr>
        <w:t>2</w:t>
      </w:r>
      <w:r w:rsidRPr="000824B1">
        <w:rPr>
          <w:noProof/>
          <w:szCs w:val="24"/>
          <w:lang w:val="id-ID"/>
        </w:rPr>
        <w:t>, 39–51. https://doi.org/10.1145/2633357.2633366</w:t>
      </w:r>
    </w:p>
    <w:p w14:paraId="04C307A3" w14:textId="77777777" w:rsidR="00BE1518" w:rsidRPr="000824B1" w:rsidRDefault="00BE1518" w:rsidP="00BE1518">
      <w:pPr>
        <w:widowControl w:val="0"/>
        <w:autoSpaceDE w:val="0"/>
        <w:autoSpaceDN w:val="0"/>
        <w:adjustRightInd w:val="0"/>
        <w:spacing w:before="0" w:after="0" w:line="240" w:lineRule="auto"/>
        <w:ind w:left="480" w:hanging="480"/>
        <w:rPr>
          <w:noProof/>
          <w:lang w:val="id-ID"/>
        </w:rPr>
      </w:pPr>
      <w:r w:rsidRPr="000824B1">
        <w:rPr>
          <w:noProof/>
          <w:szCs w:val="24"/>
          <w:lang w:val="id-ID"/>
        </w:rPr>
        <w:t xml:space="preserve">Weirich, S. (2014). </w:t>
      </w:r>
      <w:r w:rsidRPr="000824B1">
        <w:rPr>
          <w:i/>
          <w:iCs/>
          <w:noProof/>
          <w:szCs w:val="24"/>
          <w:lang w:val="id-ID"/>
        </w:rPr>
        <w:t>Implementation of deletion for red black trees by Matt Might; Editing to preserve the red/black tree invariants by Stephanie Weirich, Dan Licata and John Hughes</w:t>
      </w:r>
      <w:r w:rsidRPr="000824B1">
        <w:rPr>
          <w:noProof/>
          <w:szCs w:val="24"/>
          <w:lang w:val="id-ID"/>
        </w:rPr>
        <w:t>. https://github.com/sweirich/dth/blob/master/examples/red-black/MightRedBlackGADT.hs</w:t>
      </w:r>
    </w:p>
    <w:p w14:paraId="2BCD29B2" w14:textId="7BF3DB08" w:rsidR="007E3F49" w:rsidRPr="000824B1" w:rsidRDefault="00D64686" w:rsidP="007E3F49">
      <w:pPr>
        <w:spacing w:before="0" w:after="0" w:line="240" w:lineRule="auto"/>
        <w:jc w:val="left"/>
        <w:rPr>
          <w:noProof/>
          <w:lang w:val="id-ID" w:eastAsia="en-US"/>
        </w:rPr>
      </w:pPr>
      <w:r w:rsidRPr="000824B1">
        <w:rPr>
          <w:noProof/>
          <w:lang w:val="id-ID" w:eastAsia="en-US"/>
        </w:rPr>
        <w:fldChar w:fldCharType="end"/>
      </w:r>
      <w:r w:rsidR="007E3F49" w:rsidRPr="000824B1">
        <w:rPr>
          <w:noProof/>
          <w:lang w:val="id-ID" w:eastAsia="en-US"/>
        </w:rPr>
        <w:br w:type="page"/>
      </w:r>
    </w:p>
    <w:p w14:paraId="78C5509A" w14:textId="77777777" w:rsidR="007E3F49" w:rsidRPr="000824B1" w:rsidRDefault="005F3662" w:rsidP="007E3F49">
      <w:pPr>
        <w:pStyle w:val="Lampiran1"/>
        <w:rPr>
          <w:lang w:val="id-ID"/>
        </w:rPr>
      </w:pPr>
      <w:bookmarkStart w:id="83" w:name="_Toc66727742"/>
      <w:r w:rsidRPr="000824B1">
        <w:rPr>
          <w:noProof/>
          <w:lang w:val="id-ID"/>
        </w:rPr>
        <w:lastRenderedPageBreak/>
        <w:t xml:space="preserve">Contoh Judul </w:t>
      </w:r>
      <w:r w:rsidR="007E3F49" w:rsidRPr="000824B1">
        <w:rPr>
          <w:noProof/>
          <w:lang w:val="id-ID"/>
        </w:rPr>
        <w:t>Lampiran</w:t>
      </w:r>
      <w:bookmarkEnd w:id="83"/>
    </w:p>
    <w:p w14:paraId="44B213F7" w14:textId="77777777" w:rsidR="007E3F49" w:rsidRPr="000824B1" w:rsidRDefault="007E3F49" w:rsidP="007E3F49">
      <w:pPr>
        <w:rPr>
          <w:lang w:val="id-ID"/>
        </w:rPr>
      </w:pPr>
    </w:p>
    <w:p w14:paraId="7EB4B37B" w14:textId="77777777" w:rsidR="007E3F49" w:rsidRPr="000824B1" w:rsidRDefault="007E3F49" w:rsidP="00AB6F72">
      <w:pPr>
        <w:pStyle w:val="Lampiran2"/>
        <w:rPr>
          <w:lang w:val="id-ID"/>
        </w:rPr>
      </w:pPr>
      <w:bookmarkStart w:id="84" w:name="_Toc66727743"/>
      <w:r w:rsidRPr="000824B1">
        <w:rPr>
          <w:lang w:val="id-ID"/>
        </w:rPr>
        <w:t>Contoh Judul Anak Lampiran</w:t>
      </w:r>
      <w:bookmarkEnd w:id="84"/>
    </w:p>
    <w:p w14:paraId="75568432" w14:textId="77777777" w:rsidR="007E3F49" w:rsidRPr="000824B1" w:rsidRDefault="007E3F49" w:rsidP="007E3F49">
      <w:pPr>
        <w:rPr>
          <w:lang w:val="id-ID"/>
        </w:rPr>
      </w:pPr>
      <w:r w:rsidRPr="000824B1">
        <w:rPr>
          <w:lang w:val="id-ID"/>
        </w:rPr>
        <w:t>Contoh anak lampiran</w:t>
      </w:r>
      <w:bookmarkEnd w:id="81"/>
    </w:p>
    <w:sectPr w:rsidR="007E3F49" w:rsidRPr="000824B1" w:rsidSect="007E3F49">
      <w:pgSz w:w="11906" w:h="16838"/>
      <w:pgMar w:top="1701" w:right="1701" w:bottom="1701" w:left="2268" w:header="720" w:footer="108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81410D" w14:textId="77777777" w:rsidR="002355A3" w:rsidRDefault="002355A3" w:rsidP="00476CBA">
      <w:r>
        <w:separator/>
      </w:r>
    </w:p>
  </w:endnote>
  <w:endnote w:type="continuationSeparator" w:id="0">
    <w:p w14:paraId="1EBA3F3C" w14:textId="77777777" w:rsidR="002355A3" w:rsidRDefault="002355A3"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690B57" w14:textId="77777777" w:rsidR="00AA7A5E" w:rsidRDefault="00AA7A5E" w:rsidP="00476CB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6E4F421" w14:textId="77777777" w:rsidR="00AA7A5E" w:rsidRDefault="00AA7A5E" w:rsidP="00476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B02094" w14:textId="77777777" w:rsidR="00AA7A5E" w:rsidRDefault="00AA7A5E">
    <w:pPr>
      <w:pStyle w:val="Footer"/>
      <w:jc w:val="center"/>
    </w:pPr>
  </w:p>
  <w:p w14:paraId="0FDEA7AF" w14:textId="77777777" w:rsidR="00AA7A5E" w:rsidRPr="00027C44" w:rsidRDefault="00AA7A5E" w:rsidP="00476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82744655"/>
      <w:docPartObj>
        <w:docPartGallery w:val="Page Numbers (Bottom of Page)"/>
        <w:docPartUnique/>
      </w:docPartObj>
    </w:sdtPr>
    <w:sdtContent>
      <w:p w14:paraId="2F4EFE77" w14:textId="77777777" w:rsidR="00AA7A5E" w:rsidRDefault="00AA7A5E">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484E9FC" w14:textId="77777777" w:rsidR="00AA7A5E" w:rsidRPr="00027C44" w:rsidRDefault="00AA7A5E" w:rsidP="00476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04648A" w14:textId="77777777" w:rsidR="002355A3" w:rsidRDefault="002355A3" w:rsidP="00476CBA">
      <w:r>
        <w:separator/>
      </w:r>
    </w:p>
  </w:footnote>
  <w:footnote w:type="continuationSeparator" w:id="0">
    <w:p w14:paraId="20780D45" w14:textId="77777777" w:rsidR="002355A3" w:rsidRDefault="002355A3" w:rsidP="004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15:restartNumberingAfterBreak="0">
    <w:nsid w:val="0A533DA5"/>
    <w:multiLevelType w:val="hybridMultilevel"/>
    <w:tmpl w:val="64102440"/>
    <w:lvl w:ilvl="0" w:tplc="65169224">
      <w:start w:val="1"/>
      <w:numFmt w:val="decimal"/>
      <w:lvlText w:val="%1."/>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E922C31"/>
    <w:multiLevelType w:val="multilevel"/>
    <w:tmpl w:val="0EF65A8E"/>
    <w:lvl w:ilvl="0">
      <w:start w:val="1"/>
      <w:numFmt w:val="upperRoman"/>
      <w:pStyle w:val="Heading1"/>
      <w:suff w:val="nothing"/>
      <w:lvlText w:val="BAB %1"/>
      <w:lvlJc w:val="center"/>
      <w:pPr>
        <w:ind w:left="0" w:firstLine="0"/>
      </w:pPr>
      <w:rPr>
        <w:rFonts w:ascii="Times New Roman" w:hAnsi="Times New Roman" w:hint="default"/>
        <w:sz w:val="28"/>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128C4789"/>
    <w:multiLevelType w:val="hybridMultilevel"/>
    <w:tmpl w:val="2F985B5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9D8239C"/>
    <w:multiLevelType w:val="hybridMultilevel"/>
    <w:tmpl w:val="938628E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B663B6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04C3852"/>
    <w:multiLevelType w:val="multilevel"/>
    <w:tmpl w:val="E38893FE"/>
    <w:lvl w:ilvl="0">
      <w:start w:val="1"/>
      <w:numFmt w:val="upperRoman"/>
      <w:suff w:val="nothing"/>
      <w:lvlText w:val="BAB %1"/>
      <w:lvlJc w:val="center"/>
      <w:pPr>
        <w:ind w:left="432" w:hanging="144"/>
      </w:pPr>
    </w:lvl>
    <w:lvl w:ilvl="1">
      <w:start w:val="1"/>
      <w:numFmt w:val="decimal"/>
      <w:isLg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221F3DB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33E47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2E024A80"/>
    <w:multiLevelType w:val="multilevel"/>
    <w:tmpl w:val="AC42D83C"/>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3A5C0E22"/>
    <w:multiLevelType w:val="hybridMultilevel"/>
    <w:tmpl w:val="B454A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FE7EC2"/>
    <w:multiLevelType w:val="hybridMultilevel"/>
    <w:tmpl w:val="8F12420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4BA126FB"/>
    <w:multiLevelType w:val="multilevel"/>
    <w:tmpl w:val="7B5049AE"/>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3" w15:restartNumberingAfterBreak="0">
    <w:nsid w:val="5A553981"/>
    <w:multiLevelType w:val="hybridMultilevel"/>
    <w:tmpl w:val="A11C455A"/>
    <w:lvl w:ilvl="0" w:tplc="65169224">
      <w:start w:val="1"/>
      <w:numFmt w:val="decimal"/>
      <w:lvlText w:val="%1."/>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EE67102"/>
    <w:multiLevelType w:val="hybridMultilevel"/>
    <w:tmpl w:val="85AA4A8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15:restartNumberingAfterBreak="0">
    <w:nsid w:val="64CF21E0"/>
    <w:multiLevelType w:val="hybridMultilevel"/>
    <w:tmpl w:val="C73034E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15:restartNumberingAfterBreak="0">
    <w:nsid w:val="71023BCD"/>
    <w:multiLevelType w:val="hybridMultilevel"/>
    <w:tmpl w:val="88EAF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2404E21"/>
    <w:multiLevelType w:val="hybridMultilevel"/>
    <w:tmpl w:val="301CEF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4D1486C"/>
    <w:multiLevelType w:val="hybridMultilevel"/>
    <w:tmpl w:val="17CC57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7979692D"/>
    <w:multiLevelType w:val="hybridMultilevel"/>
    <w:tmpl w:val="6B4CDA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2"/>
  </w:num>
  <w:num w:numId="3">
    <w:abstractNumId w:val="9"/>
  </w:num>
  <w:num w:numId="4">
    <w:abstractNumId w:val="6"/>
  </w:num>
  <w:num w:numId="5">
    <w:abstractNumId w:val="7"/>
  </w:num>
  <w:num w:numId="6">
    <w:abstractNumId w:val="5"/>
  </w:num>
  <w:num w:numId="7">
    <w:abstractNumId w:val="10"/>
  </w:num>
  <w:num w:numId="8">
    <w:abstractNumId w:val="4"/>
  </w:num>
  <w:num w:numId="9">
    <w:abstractNumId w:val="0"/>
    <w:lvlOverride w:ilvl="0">
      <w:startOverride w:val="1"/>
    </w:lvlOverride>
  </w:num>
  <w:num w:numId="10">
    <w:abstractNumId w:val="18"/>
  </w:num>
  <w:num w:numId="11">
    <w:abstractNumId w:val="8"/>
  </w:num>
  <w:num w:numId="12">
    <w:abstractNumId w:val="2"/>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num>
  <w:num w:numId="18">
    <w:abstractNumId w:val="16"/>
  </w:num>
  <w:num w:numId="19">
    <w:abstractNumId w:val="3"/>
  </w:num>
  <w:num w:numId="20">
    <w:abstractNumId w:val="1"/>
  </w:num>
  <w:num w:numId="21">
    <w:abstractNumId w:val="19"/>
  </w:num>
  <w:num w:numId="2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47BB"/>
    <w:rsid w:val="00000E48"/>
    <w:rsid w:val="0000455E"/>
    <w:rsid w:val="0001558B"/>
    <w:rsid w:val="00023AA9"/>
    <w:rsid w:val="00024E42"/>
    <w:rsid w:val="00024F8E"/>
    <w:rsid w:val="00027C44"/>
    <w:rsid w:val="00047C43"/>
    <w:rsid w:val="00064E96"/>
    <w:rsid w:val="000824B1"/>
    <w:rsid w:val="000C4407"/>
    <w:rsid w:val="000E0CF7"/>
    <w:rsid w:val="000F36E8"/>
    <w:rsid w:val="001012E0"/>
    <w:rsid w:val="0011197F"/>
    <w:rsid w:val="001164E7"/>
    <w:rsid w:val="00131B82"/>
    <w:rsid w:val="00143C31"/>
    <w:rsid w:val="00152DE2"/>
    <w:rsid w:val="00172E8B"/>
    <w:rsid w:val="001733A5"/>
    <w:rsid w:val="0017532F"/>
    <w:rsid w:val="0018304D"/>
    <w:rsid w:val="001A6726"/>
    <w:rsid w:val="001B1834"/>
    <w:rsid w:val="001B6C2E"/>
    <w:rsid w:val="001D34BD"/>
    <w:rsid w:val="001E4DA0"/>
    <w:rsid w:val="001E7A24"/>
    <w:rsid w:val="00224105"/>
    <w:rsid w:val="002339AD"/>
    <w:rsid w:val="00234B09"/>
    <w:rsid w:val="002355A3"/>
    <w:rsid w:val="00263A1A"/>
    <w:rsid w:val="0027169D"/>
    <w:rsid w:val="0028117E"/>
    <w:rsid w:val="00283ACA"/>
    <w:rsid w:val="00285BCF"/>
    <w:rsid w:val="00296D88"/>
    <w:rsid w:val="002A3A14"/>
    <w:rsid w:val="002B2FE7"/>
    <w:rsid w:val="002C6E7C"/>
    <w:rsid w:val="002E625A"/>
    <w:rsid w:val="002F5FCB"/>
    <w:rsid w:val="003022F2"/>
    <w:rsid w:val="00313D78"/>
    <w:rsid w:val="00315DEB"/>
    <w:rsid w:val="00332BFB"/>
    <w:rsid w:val="0034160E"/>
    <w:rsid w:val="0039580C"/>
    <w:rsid w:val="003A186A"/>
    <w:rsid w:val="003A1A5E"/>
    <w:rsid w:val="003B4FC3"/>
    <w:rsid w:val="003C0C90"/>
    <w:rsid w:val="003D38B0"/>
    <w:rsid w:val="003D6928"/>
    <w:rsid w:val="003E2476"/>
    <w:rsid w:val="003E34CA"/>
    <w:rsid w:val="003E48BF"/>
    <w:rsid w:val="0040473D"/>
    <w:rsid w:val="004133DC"/>
    <w:rsid w:val="00424DA9"/>
    <w:rsid w:val="00440269"/>
    <w:rsid w:val="00442495"/>
    <w:rsid w:val="00443354"/>
    <w:rsid w:val="00452270"/>
    <w:rsid w:val="004572F4"/>
    <w:rsid w:val="00476CBA"/>
    <w:rsid w:val="00477B2C"/>
    <w:rsid w:val="004810AC"/>
    <w:rsid w:val="004855DF"/>
    <w:rsid w:val="004A530B"/>
    <w:rsid w:val="004B6792"/>
    <w:rsid w:val="004F0EA3"/>
    <w:rsid w:val="004F6C50"/>
    <w:rsid w:val="00501267"/>
    <w:rsid w:val="005150F7"/>
    <w:rsid w:val="00534B55"/>
    <w:rsid w:val="00582B79"/>
    <w:rsid w:val="00592396"/>
    <w:rsid w:val="00595625"/>
    <w:rsid w:val="005D330D"/>
    <w:rsid w:val="005E1D4D"/>
    <w:rsid w:val="005E654F"/>
    <w:rsid w:val="005F1CDB"/>
    <w:rsid w:val="005F3662"/>
    <w:rsid w:val="00606AFC"/>
    <w:rsid w:val="00621E05"/>
    <w:rsid w:val="00634F42"/>
    <w:rsid w:val="0063545D"/>
    <w:rsid w:val="00640CC7"/>
    <w:rsid w:val="006456A3"/>
    <w:rsid w:val="00651620"/>
    <w:rsid w:val="00660A89"/>
    <w:rsid w:val="006658B7"/>
    <w:rsid w:val="0069264C"/>
    <w:rsid w:val="006A57BE"/>
    <w:rsid w:val="006B0950"/>
    <w:rsid w:val="006D6450"/>
    <w:rsid w:val="006D6CBE"/>
    <w:rsid w:val="006D6EC3"/>
    <w:rsid w:val="00714E93"/>
    <w:rsid w:val="00736212"/>
    <w:rsid w:val="00747038"/>
    <w:rsid w:val="00751D69"/>
    <w:rsid w:val="0077289B"/>
    <w:rsid w:val="0078501F"/>
    <w:rsid w:val="00787C53"/>
    <w:rsid w:val="00795E16"/>
    <w:rsid w:val="007A70A7"/>
    <w:rsid w:val="007C6EAF"/>
    <w:rsid w:val="007C7183"/>
    <w:rsid w:val="007D348F"/>
    <w:rsid w:val="007E3F49"/>
    <w:rsid w:val="007F0061"/>
    <w:rsid w:val="007F3241"/>
    <w:rsid w:val="007F5727"/>
    <w:rsid w:val="00806378"/>
    <w:rsid w:val="0082183B"/>
    <w:rsid w:val="00824EFF"/>
    <w:rsid w:val="008362FF"/>
    <w:rsid w:val="0084027D"/>
    <w:rsid w:val="008807DA"/>
    <w:rsid w:val="00896DED"/>
    <w:rsid w:val="009053CB"/>
    <w:rsid w:val="00905539"/>
    <w:rsid w:val="0093358E"/>
    <w:rsid w:val="009364B8"/>
    <w:rsid w:val="00961389"/>
    <w:rsid w:val="00966873"/>
    <w:rsid w:val="009755F4"/>
    <w:rsid w:val="009A31A8"/>
    <w:rsid w:val="009A3C22"/>
    <w:rsid w:val="009A57CE"/>
    <w:rsid w:val="009D2826"/>
    <w:rsid w:val="009E6456"/>
    <w:rsid w:val="00A028A7"/>
    <w:rsid w:val="00A27C02"/>
    <w:rsid w:val="00A357EB"/>
    <w:rsid w:val="00A62D29"/>
    <w:rsid w:val="00A640B5"/>
    <w:rsid w:val="00A646AB"/>
    <w:rsid w:val="00A65530"/>
    <w:rsid w:val="00A832E6"/>
    <w:rsid w:val="00A95DCF"/>
    <w:rsid w:val="00A96D41"/>
    <w:rsid w:val="00AA1A6B"/>
    <w:rsid w:val="00AA7A5E"/>
    <w:rsid w:val="00AB6F72"/>
    <w:rsid w:val="00AD592F"/>
    <w:rsid w:val="00B047BB"/>
    <w:rsid w:val="00B11327"/>
    <w:rsid w:val="00B22152"/>
    <w:rsid w:val="00B351FF"/>
    <w:rsid w:val="00B50BA9"/>
    <w:rsid w:val="00B574FC"/>
    <w:rsid w:val="00B624AF"/>
    <w:rsid w:val="00B65AFD"/>
    <w:rsid w:val="00B71C0D"/>
    <w:rsid w:val="00B934A2"/>
    <w:rsid w:val="00B94489"/>
    <w:rsid w:val="00BB262E"/>
    <w:rsid w:val="00BE1518"/>
    <w:rsid w:val="00BE15A6"/>
    <w:rsid w:val="00BF11CF"/>
    <w:rsid w:val="00BF24B2"/>
    <w:rsid w:val="00BF2958"/>
    <w:rsid w:val="00C01F89"/>
    <w:rsid w:val="00C221FF"/>
    <w:rsid w:val="00C23ACB"/>
    <w:rsid w:val="00C7171E"/>
    <w:rsid w:val="00C73774"/>
    <w:rsid w:val="00C748DC"/>
    <w:rsid w:val="00C946DB"/>
    <w:rsid w:val="00CA3B0D"/>
    <w:rsid w:val="00CB10E9"/>
    <w:rsid w:val="00CB1E84"/>
    <w:rsid w:val="00CB46A0"/>
    <w:rsid w:val="00CB5758"/>
    <w:rsid w:val="00CE3A0B"/>
    <w:rsid w:val="00D00B24"/>
    <w:rsid w:val="00D07051"/>
    <w:rsid w:val="00D10FB0"/>
    <w:rsid w:val="00D138EF"/>
    <w:rsid w:val="00D15E4A"/>
    <w:rsid w:val="00D224E2"/>
    <w:rsid w:val="00D23DD1"/>
    <w:rsid w:val="00D31802"/>
    <w:rsid w:val="00D31B95"/>
    <w:rsid w:val="00D51C89"/>
    <w:rsid w:val="00D63C0F"/>
    <w:rsid w:val="00D64686"/>
    <w:rsid w:val="00D75921"/>
    <w:rsid w:val="00D8184E"/>
    <w:rsid w:val="00D92799"/>
    <w:rsid w:val="00D9668E"/>
    <w:rsid w:val="00DA1705"/>
    <w:rsid w:val="00DA78EE"/>
    <w:rsid w:val="00DE52C6"/>
    <w:rsid w:val="00DF51EA"/>
    <w:rsid w:val="00DF67D2"/>
    <w:rsid w:val="00E14DE3"/>
    <w:rsid w:val="00E17C7D"/>
    <w:rsid w:val="00E41BF2"/>
    <w:rsid w:val="00E43D17"/>
    <w:rsid w:val="00E754AD"/>
    <w:rsid w:val="00E809CE"/>
    <w:rsid w:val="00EB4075"/>
    <w:rsid w:val="00ED51B8"/>
    <w:rsid w:val="00ED7FCA"/>
    <w:rsid w:val="00EE3FF7"/>
    <w:rsid w:val="00F220C1"/>
    <w:rsid w:val="00F44F81"/>
    <w:rsid w:val="00F45D34"/>
    <w:rsid w:val="00F60F8D"/>
    <w:rsid w:val="00F65C75"/>
    <w:rsid w:val="00F76F65"/>
    <w:rsid w:val="00FB6453"/>
    <w:rsid w:val="00FC37A2"/>
    <w:rsid w:val="00FC3D74"/>
    <w:rsid w:val="00FC4E98"/>
    <w:rsid w:val="00FC6EDC"/>
    <w:rsid w:val="00FD5B23"/>
    <w:rsid w:val="00FF0D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C0FDBA"/>
  <w15:docId w15:val="{F630CA81-28EB-43A3-9F5B-9219AD557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84E"/>
    <w:pPr>
      <w:spacing w:before="120" w:after="120" w:line="360" w:lineRule="auto"/>
      <w:jc w:val="both"/>
    </w:pPr>
    <w:rPr>
      <w:sz w:val="24"/>
      <w:lang w:eastAsia="id-ID"/>
    </w:rPr>
  </w:style>
  <w:style w:type="paragraph" w:styleId="Heading1">
    <w:name w:val="heading 1"/>
    <w:basedOn w:val="Normal"/>
    <w:next w:val="Normal"/>
    <w:autoRedefine/>
    <w:qFormat/>
    <w:rsid w:val="00285BCF"/>
    <w:pPr>
      <w:keepNext/>
      <w:pageBreakBefore/>
      <w:numPr>
        <w:numId w:val="12"/>
      </w:numPr>
      <w:spacing w:line="480" w:lineRule="auto"/>
      <w:jc w:val="center"/>
      <w:outlineLvl w:val="0"/>
    </w:pPr>
    <w:rPr>
      <w:b/>
      <w:caps/>
      <w:sz w:val="28"/>
      <w:szCs w:val="28"/>
      <w:lang w:val="en-GB"/>
    </w:rPr>
  </w:style>
  <w:style w:type="paragraph" w:styleId="Heading2">
    <w:name w:val="heading 2"/>
    <w:basedOn w:val="Normal"/>
    <w:next w:val="Normal"/>
    <w:qFormat/>
    <w:rsid w:val="00F76F65"/>
    <w:pPr>
      <w:keepNext/>
      <w:numPr>
        <w:ilvl w:val="1"/>
        <w:numId w:val="12"/>
      </w:numPr>
      <w:spacing w:before="240" w:after="60"/>
      <w:outlineLvl w:val="1"/>
    </w:pPr>
    <w:rPr>
      <w:b/>
      <w:lang w:val="en-GB"/>
    </w:rPr>
  </w:style>
  <w:style w:type="paragraph" w:styleId="Heading3">
    <w:name w:val="heading 3"/>
    <w:basedOn w:val="Normal"/>
    <w:next w:val="Normal"/>
    <w:link w:val="Heading3Char"/>
    <w:qFormat/>
    <w:rsid w:val="00F76F65"/>
    <w:pPr>
      <w:keepNext/>
      <w:numPr>
        <w:ilvl w:val="2"/>
        <w:numId w:val="12"/>
      </w:numPr>
      <w:spacing w:before="240" w:after="60"/>
      <w:outlineLvl w:val="2"/>
    </w:pPr>
    <w:rPr>
      <w:b/>
      <w:lang w:val="en-GB"/>
    </w:rPr>
  </w:style>
  <w:style w:type="paragraph" w:styleId="Heading4">
    <w:name w:val="heading 4"/>
    <w:basedOn w:val="Normal"/>
    <w:next w:val="Normal"/>
    <w:link w:val="Heading4Char"/>
    <w:qFormat/>
    <w:rsid w:val="00F76F65"/>
    <w:pPr>
      <w:keepNext/>
      <w:numPr>
        <w:ilvl w:val="3"/>
        <w:numId w:val="12"/>
      </w:numPr>
      <w:spacing w:before="240" w:after="60"/>
      <w:outlineLvl w:val="3"/>
    </w:pPr>
    <w:rPr>
      <w:b/>
      <w:lang w:val="en-GB"/>
    </w:rPr>
  </w:style>
  <w:style w:type="paragraph" w:styleId="Heading5">
    <w:name w:val="heading 5"/>
    <w:basedOn w:val="Normal"/>
    <w:next w:val="Normal"/>
    <w:qFormat/>
    <w:rsid w:val="00D9668E"/>
    <w:pPr>
      <w:numPr>
        <w:ilvl w:val="4"/>
        <w:numId w:val="12"/>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12"/>
      </w:numPr>
      <w:spacing w:before="240" w:after="60"/>
      <w:outlineLvl w:val="5"/>
    </w:pPr>
    <w:rPr>
      <w:i/>
      <w:sz w:val="22"/>
      <w:lang w:val="en-GB"/>
    </w:rPr>
  </w:style>
  <w:style w:type="paragraph" w:styleId="Heading7">
    <w:name w:val="heading 7"/>
    <w:basedOn w:val="Normal"/>
    <w:next w:val="Normal"/>
    <w:qFormat/>
    <w:rsid w:val="00D9668E"/>
    <w:pPr>
      <w:numPr>
        <w:ilvl w:val="6"/>
        <w:numId w:val="12"/>
      </w:numPr>
      <w:spacing w:before="240" w:after="60"/>
      <w:outlineLvl w:val="6"/>
    </w:pPr>
    <w:rPr>
      <w:rFonts w:ascii="Arial" w:hAnsi="Arial"/>
      <w:lang w:val="en-GB"/>
    </w:rPr>
  </w:style>
  <w:style w:type="paragraph" w:styleId="Heading8">
    <w:name w:val="heading 8"/>
    <w:basedOn w:val="Normal"/>
    <w:next w:val="Normal"/>
    <w:qFormat/>
    <w:rsid w:val="00D9668E"/>
    <w:pPr>
      <w:numPr>
        <w:ilvl w:val="7"/>
        <w:numId w:val="12"/>
      </w:numPr>
      <w:spacing w:before="240" w:after="60"/>
      <w:outlineLvl w:val="7"/>
    </w:pPr>
    <w:rPr>
      <w:rFonts w:ascii="Arial" w:hAnsi="Arial"/>
      <w:i/>
      <w:lang w:val="en-GB"/>
    </w:rPr>
  </w:style>
  <w:style w:type="paragraph" w:styleId="Heading9">
    <w:name w:val="heading 9"/>
    <w:basedOn w:val="Normal"/>
    <w:next w:val="Normal"/>
    <w:qFormat/>
    <w:rsid w:val="00D9668E"/>
    <w:pPr>
      <w:numPr>
        <w:ilvl w:val="8"/>
        <w:numId w:val="12"/>
      </w:numPr>
      <w:spacing w:before="240" w:after="60"/>
      <w:outlineLvl w:val="8"/>
    </w:pPr>
    <w:rPr>
      <w:rFonts w:ascii="Arial" w:hAnsi="Arial"/>
      <w:b/>
      <w:i/>
      <w:sz w:val="1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D9668E"/>
    <w:rPr>
      <w:b/>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basedOn w:val="DefaultParagraphFont"/>
    <w:link w:val="BalloonText"/>
    <w:uiPriority w:val="99"/>
    <w:semiHidden/>
    <w:rsid w:val="0084027D"/>
    <w:rPr>
      <w:rFonts w:ascii="Tahoma" w:hAnsi="Tahoma" w:cs="Tahoma"/>
      <w:sz w:val="16"/>
      <w:szCs w:val="16"/>
      <w:lang w:eastAsia="id-ID"/>
    </w:rPr>
  </w:style>
  <w:style w:type="paragraph" w:styleId="Caption">
    <w:name w:val="caption"/>
    <w:basedOn w:val="Normal"/>
    <w:next w:val="Normal"/>
    <w:uiPriority w:val="99"/>
    <w:unhideWhenUsed/>
    <w:qFormat/>
    <w:rsid w:val="00F76F65"/>
    <w:pPr>
      <w:spacing w:before="0" w:after="200" w:line="240" w:lineRule="auto"/>
      <w:ind w:left="720" w:hanging="720"/>
    </w:pPr>
    <w:rPr>
      <w:bCs/>
      <w:szCs w:val="18"/>
      <w:lang w:val="en-GB" w:eastAsia="en-US"/>
    </w:rPr>
  </w:style>
  <w:style w:type="character" w:styleId="Hyperlink">
    <w:name w:val="Hyperlink"/>
    <w:basedOn w:val="DefaultParagraphFont"/>
    <w:uiPriority w:val="99"/>
    <w:unhideWhenUsed/>
    <w:rsid w:val="00640CC7"/>
    <w:rPr>
      <w:color w:val="0000FF" w:themeColor="hyperlink"/>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basedOn w:val="DefaultParagraphFont"/>
    <w:link w:val="Footer"/>
    <w:uiPriority w:val="99"/>
    <w:rsid w:val="007E3F49"/>
    <w:rPr>
      <w:sz w:val="24"/>
      <w:lang w:val="en-AU" w:eastAsia="id-ID"/>
    </w:rPr>
  </w:style>
  <w:style w:type="paragraph" w:styleId="ListParagraph">
    <w:name w:val="List Paragraph"/>
    <w:basedOn w:val="Normal"/>
    <w:uiPriority w:val="34"/>
    <w:qFormat/>
    <w:rsid w:val="00824EFF"/>
    <w:pPr>
      <w:ind w:left="720"/>
      <w:contextualSpacing/>
    </w:pPr>
  </w:style>
  <w:style w:type="character" w:customStyle="1" w:styleId="Heading3Char">
    <w:name w:val="Heading 3 Char"/>
    <w:basedOn w:val="DefaultParagraphFont"/>
    <w:link w:val="Heading3"/>
    <w:rsid w:val="0018304D"/>
    <w:rPr>
      <w:b/>
      <w:sz w:val="24"/>
      <w:lang w:val="en-GB" w:eastAsia="id-ID"/>
    </w:rPr>
  </w:style>
  <w:style w:type="paragraph" w:styleId="NormalWeb">
    <w:name w:val="Normal (Web)"/>
    <w:basedOn w:val="Normal"/>
    <w:uiPriority w:val="99"/>
    <w:unhideWhenUsed/>
    <w:rsid w:val="0018304D"/>
    <w:pPr>
      <w:spacing w:before="100" w:beforeAutospacing="1" w:after="100" w:afterAutospacing="1" w:line="240" w:lineRule="auto"/>
      <w:jc w:val="left"/>
    </w:pPr>
    <w:rPr>
      <w:rFonts w:eastAsiaTheme="minorEastAsia"/>
      <w:szCs w:val="24"/>
      <w:lang w:val="id-ID"/>
    </w:rPr>
  </w:style>
  <w:style w:type="character" w:customStyle="1" w:styleId="Heading4Char">
    <w:name w:val="Heading 4 Char"/>
    <w:basedOn w:val="DefaultParagraphFont"/>
    <w:link w:val="Heading4"/>
    <w:rsid w:val="0018304D"/>
    <w:rPr>
      <w:b/>
      <w:sz w:val="24"/>
      <w:lang w:val="en-GB"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8387087">
      <w:bodyDiv w:val="1"/>
      <w:marLeft w:val="0"/>
      <w:marRight w:val="0"/>
      <w:marTop w:val="0"/>
      <w:marBottom w:val="0"/>
      <w:divBdr>
        <w:top w:val="none" w:sz="0" w:space="0" w:color="auto"/>
        <w:left w:val="none" w:sz="0" w:space="0" w:color="auto"/>
        <w:bottom w:val="none" w:sz="0" w:space="0" w:color="auto"/>
        <w:right w:val="none" w:sz="0" w:space="0" w:color="auto"/>
      </w:divBdr>
    </w:div>
    <w:div w:id="1801724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diagramData" Target="diagrams/data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openxmlformats.org/officeDocument/2006/relationships/diagramColors" Target="diagrams/colors1.xml"/><Relationship Id="rId34" Type="http://schemas.openxmlformats.org/officeDocument/2006/relationships/diagramLayout" Target="diagrams/layout4.xml"/><Relationship Id="rId42" Type="http://schemas.microsoft.com/office/2007/relationships/diagramDrawing" Target="diagrams/drawing5.xml"/><Relationship Id="rId47" Type="http://schemas.microsoft.com/office/2007/relationships/diagramDrawing" Target="diagrams/drawing6.xml"/><Relationship Id="rId50" Type="http://schemas.openxmlformats.org/officeDocument/2006/relationships/diagramQuickStyle" Target="diagrams/quickStyle7.xml"/><Relationship Id="rId55" Type="http://schemas.openxmlformats.org/officeDocument/2006/relationships/diagramQuickStyle" Target="diagrams/quickStyle8.xml"/><Relationship Id="rId63" Type="http://schemas.openxmlformats.org/officeDocument/2006/relationships/diagramData" Target="diagrams/data10.xml"/><Relationship Id="rId68" Type="http://schemas.openxmlformats.org/officeDocument/2006/relationships/hyperlink" Target="https://github.com/sweirich/dth/blob/master/examples/red-black/MightRedBlack.h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diagramQuickStyle" Target="diagrams/quickStyle6.xml"/><Relationship Id="rId53" Type="http://schemas.openxmlformats.org/officeDocument/2006/relationships/diagramData" Target="diagrams/data8.xml"/><Relationship Id="rId58" Type="http://schemas.openxmlformats.org/officeDocument/2006/relationships/diagramData" Target="diagrams/data9.xml"/><Relationship Id="rId66" Type="http://schemas.openxmlformats.org/officeDocument/2006/relationships/diagramColors" Target="diagrams/colors10.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diagramLayout" Target="diagrams/layout7.xml"/><Relationship Id="rId57" Type="http://schemas.microsoft.com/office/2007/relationships/diagramDrawing" Target="diagrams/drawing8.xml"/><Relationship Id="rId61" Type="http://schemas.openxmlformats.org/officeDocument/2006/relationships/diagramColors" Target="diagrams/colors9.xml"/><Relationship Id="rId10" Type="http://schemas.openxmlformats.org/officeDocument/2006/relationships/footer" Target="footer2.xml"/><Relationship Id="rId19" Type="http://schemas.openxmlformats.org/officeDocument/2006/relationships/diagramLayout" Target="diagrams/layout1.xml"/><Relationship Id="rId31" Type="http://schemas.openxmlformats.org/officeDocument/2006/relationships/diagramColors" Target="diagrams/colors3.xml"/><Relationship Id="rId44" Type="http://schemas.openxmlformats.org/officeDocument/2006/relationships/diagramLayout" Target="diagrams/layout6.xml"/><Relationship Id="rId52" Type="http://schemas.microsoft.com/office/2007/relationships/diagramDrawing" Target="diagrams/drawing7.xml"/><Relationship Id="rId60" Type="http://schemas.openxmlformats.org/officeDocument/2006/relationships/diagramQuickStyle" Target="diagrams/quickStyle9.xml"/><Relationship Id="rId65" Type="http://schemas.openxmlformats.org/officeDocument/2006/relationships/diagramQuickStyle" Target="diagrams/quickStyle1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microsoft.com/office/2007/relationships/diagramDrawing" Target="diagrams/drawing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diagramData" Target="diagrams/data6.xml"/><Relationship Id="rId48" Type="http://schemas.openxmlformats.org/officeDocument/2006/relationships/diagramData" Target="diagrams/data7.xml"/><Relationship Id="rId56" Type="http://schemas.openxmlformats.org/officeDocument/2006/relationships/diagramColors" Target="diagrams/colors8.xml"/><Relationship Id="rId64" Type="http://schemas.openxmlformats.org/officeDocument/2006/relationships/diagramLayout" Target="diagrams/layout10.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diagramColors" Target="diagrams/colors7.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diagramColors" Target="diagrams/colors6.xml"/><Relationship Id="rId59" Type="http://schemas.openxmlformats.org/officeDocument/2006/relationships/diagramLayout" Target="diagrams/layout9.xml"/><Relationship Id="rId67" Type="http://schemas.microsoft.com/office/2007/relationships/diagramDrawing" Target="diagrams/drawing10.xml"/><Relationship Id="rId20" Type="http://schemas.openxmlformats.org/officeDocument/2006/relationships/diagramQuickStyle" Target="diagrams/quickStyle1.xml"/><Relationship Id="rId41" Type="http://schemas.openxmlformats.org/officeDocument/2006/relationships/diagramColors" Target="diagrams/colors5.xml"/><Relationship Id="rId54" Type="http://schemas.openxmlformats.org/officeDocument/2006/relationships/diagramLayout" Target="diagrams/layout8.xml"/><Relationship Id="rId62" Type="http://schemas.microsoft.com/office/2007/relationships/diagramDrawing" Target="diagrams/drawing9.xml"/><Relationship Id="rId7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8947419-0274-41F9-AD87-64004E1C013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5E4F7345-2748-457E-9168-1E92A4BAD6D3}">
      <dgm:prSet phldrT="[Text]"/>
      <dgm:spPr/>
      <dgm:t>
        <a:bodyPr/>
        <a:lstStyle/>
        <a:p>
          <a:r>
            <a:rPr lang="en-US">
              <a:solidFill>
                <a:schemeClr val="accent1"/>
              </a:solidFill>
            </a:rPr>
            <a:t>6</a:t>
          </a:r>
          <a:endParaRPr lang="id-ID">
            <a:solidFill>
              <a:schemeClr val="accent1"/>
            </a:solidFill>
          </a:endParaRPr>
        </a:p>
      </dgm:t>
    </dgm:pt>
    <dgm:pt modelId="{D0B8BD39-9A41-46C8-B622-229AA5E14274}" type="parTrans" cxnId="{1C073F10-9EFB-4D22-A3E4-AC1C91BA7770}">
      <dgm:prSet/>
      <dgm:spPr/>
      <dgm:t>
        <a:bodyPr/>
        <a:lstStyle/>
        <a:p>
          <a:endParaRPr lang="id-ID"/>
        </a:p>
      </dgm:t>
    </dgm:pt>
    <dgm:pt modelId="{9CC0623F-0D14-4B85-AA05-F62BFE451849}" type="sibTrans" cxnId="{1C073F10-9EFB-4D22-A3E4-AC1C91BA7770}">
      <dgm:prSet/>
      <dgm:spPr/>
      <dgm:t>
        <a:bodyPr/>
        <a:lstStyle/>
        <a:p>
          <a:endParaRPr lang="id-ID"/>
        </a:p>
      </dgm:t>
    </dgm:pt>
    <dgm:pt modelId="{E7B905E3-70D9-4323-BC89-1983CD74BCF6}">
      <dgm:prSet/>
      <dgm:spPr/>
      <dgm:t>
        <a:bodyPr/>
        <a:lstStyle/>
        <a:p>
          <a:r>
            <a:rPr lang="en-US">
              <a:solidFill>
                <a:schemeClr val="accent1"/>
              </a:solidFill>
            </a:rPr>
            <a:t>5</a:t>
          </a:r>
          <a:endParaRPr lang="id-ID">
            <a:solidFill>
              <a:schemeClr val="accent1"/>
            </a:solidFill>
          </a:endParaRPr>
        </a:p>
      </dgm:t>
    </dgm:pt>
    <dgm:pt modelId="{B9DB9F73-2A7E-4CC8-9760-646073F5A455}" type="parTrans" cxnId="{8F552746-B1F0-44AF-B212-6884E4014164}">
      <dgm:prSet/>
      <dgm:spPr/>
      <dgm:t>
        <a:bodyPr/>
        <a:lstStyle/>
        <a:p>
          <a:endParaRPr lang="id-ID"/>
        </a:p>
      </dgm:t>
    </dgm:pt>
    <dgm:pt modelId="{2A8E9856-6AB5-4F38-BDDF-1CF16C6ABABF}" type="sibTrans" cxnId="{8F552746-B1F0-44AF-B212-6884E4014164}">
      <dgm:prSet/>
      <dgm:spPr/>
      <dgm:t>
        <a:bodyPr/>
        <a:lstStyle/>
        <a:p>
          <a:endParaRPr lang="id-ID"/>
        </a:p>
      </dgm:t>
    </dgm:pt>
    <dgm:pt modelId="{A83615E6-92C2-4397-8D8D-5789C8A3046D}">
      <dgm:prSet/>
      <dgm:spPr/>
      <dgm:t>
        <a:bodyPr/>
        <a:lstStyle/>
        <a:p>
          <a:r>
            <a:rPr lang="en-US">
              <a:solidFill>
                <a:schemeClr val="accent1"/>
              </a:solidFill>
            </a:rPr>
            <a:t>10</a:t>
          </a:r>
          <a:endParaRPr lang="id-ID">
            <a:solidFill>
              <a:schemeClr val="accent1"/>
            </a:solidFill>
          </a:endParaRPr>
        </a:p>
      </dgm:t>
    </dgm:pt>
    <dgm:pt modelId="{662E26A4-66BD-40EB-A058-0FF7A065924B}" type="parTrans" cxnId="{04674E82-C158-419B-BB44-A7DA3CB1711C}">
      <dgm:prSet/>
      <dgm:spPr/>
      <dgm:t>
        <a:bodyPr/>
        <a:lstStyle/>
        <a:p>
          <a:endParaRPr lang="id-ID"/>
        </a:p>
      </dgm:t>
    </dgm:pt>
    <dgm:pt modelId="{2AC534BE-3DDC-46C7-8671-7F8BCF04BD71}" type="sibTrans" cxnId="{04674E82-C158-419B-BB44-A7DA3CB1711C}">
      <dgm:prSet/>
      <dgm:spPr/>
      <dgm:t>
        <a:bodyPr/>
        <a:lstStyle/>
        <a:p>
          <a:endParaRPr lang="id-ID"/>
        </a:p>
      </dgm:t>
    </dgm:pt>
    <dgm:pt modelId="{62488330-2200-47A7-8481-01667A7622F7}">
      <dgm:prSet/>
      <dgm:spPr/>
      <dgm:t>
        <a:bodyPr/>
        <a:lstStyle/>
        <a:p>
          <a:r>
            <a:rPr lang="en-US">
              <a:solidFill>
                <a:schemeClr val="accent1"/>
              </a:solidFill>
            </a:rPr>
            <a:t>11</a:t>
          </a:r>
          <a:endParaRPr lang="id-ID">
            <a:solidFill>
              <a:schemeClr val="accent1"/>
            </a:solidFill>
          </a:endParaRPr>
        </a:p>
      </dgm:t>
    </dgm:pt>
    <dgm:pt modelId="{30D8CB89-A135-4EB9-8634-3E0F8E0B3C4A}" type="parTrans" cxnId="{047ED34C-B7C4-4884-B709-08FF463A4776}">
      <dgm:prSet/>
      <dgm:spPr/>
      <dgm:t>
        <a:bodyPr/>
        <a:lstStyle/>
        <a:p>
          <a:endParaRPr lang="id-ID"/>
        </a:p>
      </dgm:t>
    </dgm:pt>
    <dgm:pt modelId="{7618A523-805E-4292-859F-2CB4D0DB3AFB}" type="sibTrans" cxnId="{047ED34C-B7C4-4884-B709-08FF463A4776}">
      <dgm:prSet/>
      <dgm:spPr/>
      <dgm:t>
        <a:bodyPr/>
        <a:lstStyle/>
        <a:p>
          <a:endParaRPr lang="id-ID"/>
        </a:p>
      </dgm:t>
    </dgm:pt>
    <dgm:pt modelId="{B95834C0-9696-4D02-BB43-73248815C815}">
      <dgm:prSet/>
      <dgm:spPr/>
      <dgm:t>
        <a:bodyPr/>
        <a:lstStyle/>
        <a:p>
          <a:r>
            <a:rPr lang="en-US">
              <a:solidFill>
                <a:schemeClr val="accent1"/>
              </a:solidFill>
            </a:rPr>
            <a:t>4</a:t>
          </a:r>
          <a:endParaRPr lang="id-ID">
            <a:solidFill>
              <a:schemeClr val="accent1"/>
            </a:solidFill>
          </a:endParaRPr>
        </a:p>
      </dgm:t>
    </dgm:pt>
    <dgm:pt modelId="{D902E246-DEAB-4175-A40F-13991309D8DC}" type="parTrans" cxnId="{865A5E20-3120-4603-9C55-D9114A899FD6}">
      <dgm:prSet/>
      <dgm:spPr/>
      <dgm:t>
        <a:bodyPr/>
        <a:lstStyle/>
        <a:p>
          <a:endParaRPr lang="id-ID"/>
        </a:p>
      </dgm:t>
    </dgm:pt>
    <dgm:pt modelId="{7A380DF1-8E52-4BE3-A6F3-04D0048D6DA1}" type="sibTrans" cxnId="{865A5E20-3120-4603-9C55-D9114A899FD6}">
      <dgm:prSet/>
      <dgm:spPr/>
      <dgm:t>
        <a:bodyPr/>
        <a:lstStyle/>
        <a:p>
          <a:endParaRPr lang="id-ID"/>
        </a:p>
      </dgm:t>
    </dgm:pt>
    <dgm:pt modelId="{E1180956-8A55-4FE3-9D7B-D060A7524E0A}">
      <dgm:prSet/>
      <dgm:spPr/>
      <dgm:t>
        <a:bodyPr/>
        <a:lstStyle/>
        <a:p>
          <a:r>
            <a:rPr lang="en-US">
              <a:solidFill>
                <a:schemeClr val="accent1"/>
              </a:solidFill>
            </a:rPr>
            <a:t>9</a:t>
          </a:r>
          <a:endParaRPr lang="id-ID">
            <a:solidFill>
              <a:schemeClr val="accent1"/>
            </a:solidFill>
          </a:endParaRPr>
        </a:p>
      </dgm:t>
    </dgm:pt>
    <dgm:pt modelId="{3A3EAB1C-54DE-406B-98E3-845044D6713C}" type="parTrans" cxnId="{33E89077-3F87-48B8-B4F0-BCA871FF194D}">
      <dgm:prSet/>
      <dgm:spPr/>
      <dgm:t>
        <a:bodyPr/>
        <a:lstStyle/>
        <a:p>
          <a:endParaRPr lang="id-ID"/>
        </a:p>
      </dgm:t>
    </dgm:pt>
    <dgm:pt modelId="{0C7DFDC1-F4F5-46CA-B4BC-AD0AB8A5C9FA}" type="sibTrans" cxnId="{33E89077-3F87-48B8-B4F0-BCA871FF194D}">
      <dgm:prSet/>
      <dgm:spPr/>
      <dgm:t>
        <a:bodyPr/>
        <a:lstStyle/>
        <a:p>
          <a:endParaRPr lang="id-ID"/>
        </a:p>
      </dgm:t>
    </dgm:pt>
    <dgm:pt modelId="{EF1BF107-A740-4710-BE59-357721CBD827}">
      <dgm:prSet phldrT="[Text]"/>
      <dgm:spPr/>
      <dgm:t>
        <a:bodyPr/>
        <a:lstStyle/>
        <a:p>
          <a:r>
            <a:rPr lang="en-US">
              <a:solidFill>
                <a:schemeClr val="accent1"/>
              </a:solidFill>
            </a:rPr>
            <a:t>8</a:t>
          </a:r>
          <a:endParaRPr lang="id-ID">
            <a:solidFill>
              <a:schemeClr val="accent1"/>
            </a:solidFill>
          </a:endParaRPr>
        </a:p>
      </dgm:t>
    </dgm:pt>
    <dgm:pt modelId="{DAB44BA2-1371-4728-8BC4-7B6F5924552C}" type="parTrans" cxnId="{32594E5A-4D86-4246-9AF8-2CE982C6D40C}">
      <dgm:prSet/>
      <dgm:spPr/>
      <dgm:t>
        <a:bodyPr/>
        <a:lstStyle/>
        <a:p>
          <a:endParaRPr lang="id-ID"/>
        </a:p>
      </dgm:t>
    </dgm:pt>
    <dgm:pt modelId="{9A5FEA8B-CF60-4A9C-BC35-41714D8FC183}" type="sibTrans" cxnId="{32594E5A-4D86-4246-9AF8-2CE982C6D40C}">
      <dgm:prSet/>
      <dgm:spPr/>
      <dgm:t>
        <a:bodyPr/>
        <a:lstStyle/>
        <a:p>
          <a:endParaRPr lang="id-ID"/>
        </a:p>
      </dgm:t>
    </dgm:pt>
    <dgm:pt modelId="{81E4321C-9716-40AE-9B87-4C38D7C0B732}">
      <dgm:prSet/>
      <dgm:spPr/>
      <dgm:t>
        <a:bodyPr/>
        <a:lstStyle/>
        <a:p>
          <a:r>
            <a:rPr lang="en-US">
              <a:solidFill>
                <a:schemeClr val="accent1"/>
              </a:solidFill>
            </a:rPr>
            <a:t>1</a:t>
          </a:r>
          <a:endParaRPr lang="id-ID">
            <a:solidFill>
              <a:schemeClr val="accent1"/>
            </a:solidFill>
          </a:endParaRPr>
        </a:p>
      </dgm:t>
    </dgm:pt>
    <dgm:pt modelId="{2120161A-7FAC-4C51-87B7-0A4314C7C010}" type="parTrans" cxnId="{45F1365C-AF7E-4B96-93E7-CCA5EB6A611A}">
      <dgm:prSet/>
      <dgm:spPr/>
      <dgm:t>
        <a:bodyPr/>
        <a:lstStyle/>
        <a:p>
          <a:endParaRPr lang="id-ID"/>
        </a:p>
      </dgm:t>
    </dgm:pt>
    <dgm:pt modelId="{F0F00DAD-0B7B-464C-8FF6-4D46B1F99EB6}" type="sibTrans" cxnId="{45F1365C-AF7E-4B96-93E7-CCA5EB6A611A}">
      <dgm:prSet/>
      <dgm:spPr/>
      <dgm:t>
        <a:bodyPr/>
        <a:lstStyle/>
        <a:p>
          <a:endParaRPr lang="id-ID"/>
        </a:p>
      </dgm:t>
    </dgm:pt>
    <dgm:pt modelId="{1C2E6090-A51A-48A5-99BD-1F026BBD3A76}">
      <dgm:prSet/>
      <dgm:spPr/>
      <dgm:t>
        <a:bodyPr/>
        <a:lstStyle/>
        <a:p>
          <a:r>
            <a:rPr lang="en-US">
              <a:solidFill>
                <a:schemeClr val="accent1"/>
              </a:solidFill>
            </a:rPr>
            <a:t>3</a:t>
          </a:r>
          <a:endParaRPr lang="id-ID">
            <a:solidFill>
              <a:schemeClr val="accent1"/>
            </a:solidFill>
          </a:endParaRPr>
        </a:p>
      </dgm:t>
    </dgm:pt>
    <dgm:pt modelId="{D5F26F75-B442-4EA1-95F9-5C35EDD42070}" type="parTrans" cxnId="{361B0016-EE1B-417C-8D7A-70B015985019}">
      <dgm:prSet/>
      <dgm:spPr/>
      <dgm:t>
        <a:bodyPr/>
        <a:lstStyle/>
        <a:p>
          <a:endParaRPr lang="id-ID"/>
        </a:p>
      </dgm:t>
    </dgm:pt>
    <dgm:pt modelId="{11E35034-78E2-4FA6-8AF0-1A1CD5AB792E}" type="sibTrans" cxnId="{361B0016-EE1B-417C-8D7A-70B015985019}">
      <dgm:prSet/>
      <dgm:spPr/>
      <dgm:t>
        <a:bodyPr/>
        <a:lstStyle/>
        <a:p>
          <a:endParaRPr lang="id-ID"/>
        </a:p>
      </dgm:t>
    </dgm:pt>
    <dgm:pt modelId="{8B9E3753-EA62-4100-AB9B-2219E533EB49}">
      <dgm:prSet/>
      <dgm:spPr/>
      <dgm:t>
        <a:bodyPr/>
        <a:lstStyle/>
        <a:p>
          <a:r>
            <a:rPr lang="en-US">
              <a:solidFill>
                <a:schemeClr val="accent1"/>
              </a:solidFill>
            </a:rPr>
            <a:t>2</a:t>
          </a:r>
          <a:endParaRPr lang="id-ID">
            <a:solidFill>
              <a:schemeClr val="accent1"/>
            </a:solidFill>
          </a:endParaRPr>
        </a:p>
      </dgm:t>
    </dgm:pt>
    <dgm:pt modelId="{3804C4D6-5D78-484F-8678-F0C1555D23B6}" type="parTrans" cxnId="{38963578-5FAC-449E-8CD0-F5F59AC98FF6}">
      <dgm:prSet/>
      <dgm:spPr/>
      <dgm:t>
        <a:bodyPr/>
        <a:lstStyle/>
        <a:p>
          <a:endParaRPr lang="id-ID"/>
        </a:p>
      </dgm:t>
    </dgm:pt>
    <dgm:pt modelId="{8735426D-E65F-407A-8019-A6FD2B9B9B67}" type="sibTrans" cxnId="{38963578-5FAC-449E-8CD0-F5F59AC98FF6}">
      <dgm:prSet/>
      <dgm:spPr/>
      <dgm:t>
        <a:bodyPr/>
        <a:lstStyle/>
        <a:p>
          <a:endParaRPr lang="id-ID"/>
        </a:p>
      </dgm:t>
    </dgm:pt>
    <dgm:pt modelId="{626ABF1A-7A2B-4C83-894D-35B05BCA5041}">
      <dgm:prSet/>
      <dgm:spPr/>
      <dgm:t>
        <a:bodyPr/>
        <a:lstStyle/>
        <a:p>
          <a:r>
            <a:rPr lang="en-US">
              <a:solidFill>
                <a:schemeClr val="accent1"/>
              </a:solidFill>
            </a:rPr>
            <a:t>7</a:t>
          </a:r>
          <a:endParaRPr lang="id-ID">
            <a:solidFill>
              <a:schemeClr val="accent1"/>
            </a:solidFill>
          </a:endParaRPr>
        </a:p>
      </dgm:t>
    </dgm:pt>
    <dgm:pt modelId="{30C18A49-62C5-4BEA-B9C6-1900C4036B9C}" type="sibTrans" cxnId="{2D9B1151-25E0-45BD-828B-B580B6FB7028}">
      <dgm:prSet/>
      <dgm:spPr/>
      <dgm:t>
        <a:bodyPr/>
        <a:lstStyle/>
        <a:p>
          <a:endParaRPr lang="id-ID"/>
        </a:p>
      </dgm:t>
    </dgm:pt>
    <dgm:pt modelId="{92BD2588-1B3F-4E25-8B05-AE45A93C18CB}" type="parTrans" cxnId="{2D9B1151-25E0-45BD-828B-B580B6FB7028}">
      <dgm:prSet/>
      <dgm:spPr/>
      <dgm:t>
        <a:bodyPr/>
        <a:lstStyle/>
        <a:p>
          <a:endParaRPr lang="id-ID"/>
        </a:p>
      </dgm:t>
    </dgm:pt>
    <dgm:pt modelId="{28F73C2D-01BB-444D-A0FC-F5A667AD361D}" type="pres">
      <dgm:prSet presAssocID="{D8947419-0274-41F9-AD87-64004E1C013C}" presName="Name0" presStyleCnt="0">
        <dgm:presLayoutVars>
          <dgm:orgChart val="1"/>
          <dgm:chPref val="1"/>
          <dgm:dir/>
          <dgm:animOne val="branch"/>
          <dgm:animLvl val="lvl"/>
          <dgm:resizeHandles/>
        </dgm:presLayoutVars>
      </dgm:prSet>
      <dgm:spPr/>
    </dgm:pt>
    <dgm:pt modelId="{150EC521-AB7F-46A3-BB8B-222333835714}" type="pres">
      <dgm:prSet presAssocID="{EF1BF107-A740-4710-BE59-357721CBD827}" presName="hierRoot1" presStyleCnt="0">
        <dgm:presLayoutVars>
          <dgm:hierBranch/>
        </dgm:presLayoutVars>
      </dgm:prSet>
      <dgm:spPr/>
    </dgm:pt>
    <dgm:pt modelId="{4E7E045D-44C3-4DA8-82CA-B46EF23E1DAA}" type="pres">
      <dgm:prSet presAssocID="{EF1BF107-A740-4710-BE59-357721CBD827}" presName="rootComposite1" presStyleCnt="0"/>
      <dgm:spPr/>
    </dgm:pt>
    <dgm:pt modelId="{DADD9FDF-F476-4EDA-93DF-2016828A0C4F}" type="pres">
      <dgm:prSet presAssocID="{EF1BF107-A740-4710-BE59-357721CBD827}" presName="rootText1" presStyleLbl="alignAcc1" presStyleIdx="0" presStyleCnt="0">
        <dgm:presLayoutVars>
          <dgm:chPref val="3"/>
        </dgm:presLayoutVars>
      </dgm:prSet>
      <dgm:spPr/>
    </dgm:pt>
    <dgm:pt modelId="{FF78E03A-7FCB-46A2-BF33-D2A4187BB17D}" type="pres">
      <dgm:prSet presAssocID="{EF1BF107-A740-4710-BE59-357721CBD827}" presName="topArc1" presStyleLbl="parChTrans1D1" presStyleIdx="0" presStyleCnt="22"/>
      <dgm:spPr/>
    </dgm:pt>
    <dgm:pt modelId="{C8A7389D-C4D3-4DBD-A585-8EA821905442}" type="pres">
      <dgm:prSet presAssocID="{EF1BF107-A740-4710-BE59-357721CBD827}" presName="bottomArc1" presStyleLbl="parChTrans1D1" presStyleIdx="1" presStyleCnt="22"/>
      <dgm:spPr/>
    </dgm:pt>
    <dgm:pt modelId="{B55198CD-4270-4443-9024-A00E14F35E20}" type="pres">
      <dgm:prSet presAssocID="{EF1BF107-A740-4710-BE59-357721CBD827}" presName="topConnNode1" presStyleLbl="node1" presStyleIdx="0" presStyleCnt="0"/>
      <dgm:spPr/>
    </dgm:pt>
    <dgm:pt modelId="{292117FC-AA0B-4B06-9FA0-487A9A31EBA3}" type="pres">
      <dgm:prSet presAssocID="{EF1BF107-A740-4710-BE59-357721CBD827}" presName="hierChild2" presStyleCnt="0"/>
      <dgm:spPr/>
    </dgm:pt>
    <dgm:pt modelId="{89DF2D37-0BED-45D2-BFF1-69654C1A0019}" type="pres">
      <dgm:prSet presAssocID="{D0B8BD39-9A41-46C8-B622-229AA5E14274}" presName="Name28" presStyleLbl="parChTrans1D2" presStyleIdx="0" presStyleCnt="2"/>
      <dgm:spPr/>
    </dgm:pt>
    <dgm:pt modelId="{96518EB7-DBE3-4575-8A6A-4E542D343FDA}" type="pres">
      <dgm:prSet presAssocID="{5E4F7345-2748-457E-9168-1E92A4BAD6D3}" presName="hierRoot2" presStyleCnt="0">
        <dgm:presLayoutVars>
          <dgm:hierBranch/>
        </dgm:presLayoutVars>
      </dgm:prSet>
      <dgm:spPr/>
    </dgm:pt>
    <dgm:pt modelId="{27DE5FD6-4A52-4029-9157-899A794D02B9}" type="pres">
      <dgm:prSet presAssocID="{5E4F7345-2748-457E-9168-1E92A4BAD6D3}" presName="rootComposite2" presStyleCnt="0"/>
      <dgm:spPr/>
    </dgm:pt>
    <dgm:pt modelId="{8C274FE8-5174-4720-B86F-C84FCB3BAFDF}" type="pres">
      <dgm:prSet presAssocID="{5E4F7345-2748-457E-9168-1E92A4BAD6D3}" presName="rootText2" presStyleLbl="alignAcc1" presStyleIdx="0" presStyleCnt="0">
        <dgm:presLayoutVars>
          <dgm:chPref val="3"/>
        </dgm:presLayoutVars>
      </dgm:prSet>
      <dgm:spPr/>
    </dgm:pt>
    <dgm:pt modelId="{01825D8A-F05B-478D-A2BE-7522D78D3F98}" type="pres">
      <dgm:prSet presAssocID="{5E4F7345-2748-457E-9168-1E92A4BAD6D3}" presName="topArc2" presStyleLbl="parChTrans1D1" presStyleIdx="2" presStyleCnt="22"/>
      <dgm:spPr/>
    </dgm:pt>
    <dgm:pt modelId="{C62A4D0D-E6A3-42AC-9EE3-AC1548268F35}" type="pres">
      <dgm:prSet presAssocID="{5E4F7345-2748-457E-9168-1E92A4BAD6D3}" presName="bottomArc2" presStyleLbl="parChTrans1D1" presStyleIdx="3" presStyleCnt="22"/>
      <dgm:spPr/>
    </dgm:pt>
    <dgm:pt modelId="{BE23760F-E5D0-4375-B881-E4622F637148}" type="pres">
      <dgm:prSet presAssocID="{5E4F7345-2748-457E-9168-1E92A4BAD6D3}" presName="topConnNode2" presStyleLbl="node2" presStyleIdx="0" presStyleCnt="0"/>
      <dgm:spPr/>
    </dgm:pt>
    <dgm:pt modelId="{2F29DF29-1E60-4651-A2DE-1221EA8C16E3}" type="pres">
      <dgm:prSet presAssocID="{5E4F7345-2748-457E-9168-1E92A4BAD6D3}" presName="hierChild4" presStyleCnt="0"/>
      <dgm:spPr/>
    </dgm:pt>
    <dgm:pt modelId="{7781F574-9D35-44BB-86D0-8361747E1F47}" type="pres">
      <dgm:prSet presAssocID="{D902E246-DEAB-4175-A40F-13991309D8DC}" presName="Name28" presStyleLbl="parChTrans1D3" presStyleIdx="0" presStyleCnt="4"/>
      <dgm:spPr/>
    </dgm:pt>
    <dgm:pt modelId="{E79C176A-CBFC-4F31-B1F7-1C84483D8464}" type="pres">
      <dgm:prSet presAssocID="{B95834C0-9696-4D02-BB43-73248815C815}" presName="hierRoot2" presStyleCnt="0">
        <dgm:presLayoutVars>
          <dgm:hierBranch/>
        </dgm:presLayoutVars>
      </dgm:prSet>
      <dgm:spPr/>
    </dgm:pt>
    <dgm:pt modelId="{54310B70-73C7-4F6F-935B-77372CCCBF98}" type="pres">
      <dgm:prSet presAssocID="{B95834C0-9696-4D02-BB43-73248815C815}" presName="rootComposite2" presStyleCnt="0"/>
      <dgm:spPr/>
    </dgm:pt>
    <dgm:pt modelId="{2FC0192F-5A5B-4368-AEBC-579318DC2BF8}" type="pres">
      <dgm:prSet presAssocID="{B95834C0-9696-4D02-BB43-73248815C815}" presName="rootText2" presStyleLbl="alignAcc1" presStyleIdx="0" presStyleCnt="0">
        <dgm:presLayoutVars>
          <dgm:chPref val="3"/>
        </dgm:presLayoutVars>
      </dgm:prSet>
      <dgm:spPr/>
    </dgm:pt>
    <dgm:pt modelId="{784B1980-0E4C-4DD3-AE50-B158B1825BA7}" type="pres">
      <dgm:prSet presAssocID="{B95834C0-9696-4D02-BB43-73248815C815}" presName="topArc2" presStyleLbl="parChTrans1D1" presStyleIdx="4" presStyleCnt="22"/>
      <dgm:spPr/>
    </dgm:pt>
    <dgm:pt modelId="{C8AFC702-A1DA-40DA-AB9E-97FFB61FEBB9}" type="pres">
      <dgm:prSet presAssocID="{B95834C0-9696-4D02-BB43-73248815C815}" presName="bottomArc2" presStyleLbl="parChTrans1D1" presStyleIdx="5" presStyleCnt="22"/>
      <dgm:spPr/>
    </dgm:pt>
    <dgm:pt modelId="{DDD40285-967D-4E6B-9C92-B601577513DE}" type="pres">
      <dgm:prSet presAssocID="{B95834C0-9696-4D02-BB43-73248815C815}" presName="topConnNode2" presStyleLbl="node3" presStyleIdx="0" presStyleCnt="0"/>
      <dgm:spPr/>
    </dgm:pt>
    <dgm:pt modelId="{BD9332B3-399E-4F1C-94F4-6E64529D59D7}" type="pres">
      <dgm:prSet presAssocID="{B95834C0-9696-4D02-BB43-73248815C815}" presName="hierChild4" presStyleCnt="0"/>
      <dgm:spPr/>
    </dgm:pt>
    <dgm:pt modelId="{FC38492A-6301-4289-A9A3-CA69DD0A7204}" type="pres">
      <dgm:prSet presAssocID="{D5F26F75-B442-4EA1-95F9-5C35EDD42070}" presName="Name28" presStyleLbl="parChTrans1D4" presStyleIdx="0" presStyleCnt="4"/>
      <dgm:spPr/>
    </dgm:pt>
    <dgm:pt modelId="{4E9A1555-7007-4137-9E68-83E139C05136}" type="pres">
      <dgm:prSet presAssocID="{1C2E6090-A51A-48A5-99BD-1F026BBD3A76}" presName="hierRoot2" presStyleCnt="0">
        <dgm:presLayoutVars>
          <dgm:hierBranch val="l"/>
        </dgm:presLayoutVars>
      </dgm:prSet>
      <dgm:spPr/>
    </dgm:pt>
    <dgm:pt modelId="{FCC2B440-EC71-481E-9C06-C7E62B53EE00}" type="pres">
      <dgm:prSet presAssocID="{1C2E6090-A51A-48A5-99BD-1F026BBD3A76}" presName="rootComposite2" presStyleCnt="0"/>
      <dgm:spPr/>
    </dgm:pt>
    <dgm:pt modelId="{E3D3682A-4731-4C5E-9CD4-640BAE7381D6}" type="pres">
      <dgm:prSet presAssocID="{1C2E6090-A51A-48A5-99BD-1F026BBD3A76}" presName="rootText2" presStyleLbl="alignAcc1" presStyleIdx="0" presStyleCnt="0">
        <dgm:presLayoutVars>
          <dgm:chPref val="3"/>
        </dgm:presLayoutVars>
      </dgm:prSet>
      <dgm:spPr/>
    </dgm:pt>
    <dgm:pt modelId="{476FA174-6B23-452A-BBA5-6FD466B94AD8}" type="pres">
      <dgm:prSet presAssocID="{1C2E6090-A51A-48A5-99BD-1F026BBD3A76}" presName="topArc2" presStyleLbl="parChTrans1D1" presStyleIdx="6" presStyleCnt="22"/>
      <dgm:spPr/>
    </dgm:pt>
    <dgm:pt modelId="{FAEC01B9-4A14-4EF7-9A64-57F3A3D5ADBA}" type="pres">
      <dgm:prSet presAssocID="{1C2E6090-A51A-48A5-99BD-1F026BBD3A76}" presName="bottomArc2" presStyleLbl="parChTrans1D1" presStyleIdx="7" presStyleCnt="22"/>
      <dgm:spPr/>
    </dgm:pt>
    <dgm:pt modelId="{C807B1C8-E2F5-4462-AAF2-36DB1D15F2F1}" type="pres">
      <dgm:prSet presAssocID="{1C2E6090-A51A-48A5-99BD-1F026BBD3A76}" presName="topConnNode2" presStyleLbl="node4" presStyleIdx="0" presStyleCnt="0"/>
      <dgm:spPr/>
    </dgm:pt>
    <dgm:pt modelId="{CDD551D2-36E1-4D4F-AE72-21893106547F}" type="pres">
      <dgm:prSet presAssocID="{1C2E6090-A51A-48A5-99BD-1F026BBD3A76}" presName="hierChild4" presStyleCnt="0"/>
      <dgm:spPr/>
    </dgm:pt>
    <dgm:pt modelId="{6CA6C1EE-B6E4-4754-98C6-3234E578327C}" type="pres">
      <dgm:prSet presAssocID="{3804C4D6-5D78-484F-8678-F0C1555D23B6}" presName="Name28" presStyleLbl="parChTrans1D4" presStyleIdx="1" presStyleCnt="4"/>
      <dgm:spPr/>
    </dgm:pt>
    <dgm:pt modelId="{DEC8253B-272D-47EC-B276-F5665EA1BC9D}" type="pres">
      <dgm:prSet presAssocID="{8B9E3753-EA62-4100-AB9B-2219E533EB49}" presName="hierRoot2" presStyleCnt="0">
        <dgm:presLayoutVars>
          <dgm:hierBranch val="l"/>
        </dgm:presLayoutVars>
      </dgm:prSet>
      <dgm:spPr/>
    </dgm:pt>
    <dgm:pt modelId="{F4C570F8-DDA7-4345-832B-DFDB16C934DF}" type="pres">
      <dgm:prSet presAssocID="{8B9E3753-EA62-4100-AB9B-2219E533EB49}" presName="rootComposite2" presStyleCnt="0"/>
      <dgm:spPr/>
    </dgm:pt>
    <dgm:pt modelId="{F153FE53-D852-4E19-AF40-DBED0EB050B1}" type="pres">
      <dgm:prSet presAssocID="{8B9E3753-EA62-4100-AB9B-2219E533EB49}" presName="rootText2" presStyleLbl="alignAcc1" presStyleIdx="0" presStyleCnt="0">
        <dgm:presLayoutVars>
          <dgm:chPref val="3"/>
        </dgm:presLayoutVars>
      </dgm:prSet>
      <dgm:spPr/>
    </dgm:pt>
    <dgm:pt modelId="{B70C1291-AC17-4281-8B73-A37CA8B8B518}" type="pres">
      <dgm:prSet presAssocID="{8B9E3753-EA62-4100-AB9B-2219E533EB49}" presName="topArc2" presStyleLbl="parChTrans1D1" presStyleIdx="8" presStyleCnt="22"/>
      <dgm:spPr/>
    </dgm:pt>
    <dgm:pt modelId="{61977CA6-3A87-432C-B68B-DA7477454B2F}" type="pres">
      <dgm:prSet presAssocID="{8B9E3753-EA62-4100-AB9B-2219E533EB49}" presName="bottomArc2" presStyleLbl="parChTrans1D1" presStyleIdx="9" presStyleCnt="22"/>
      <dgm:spPr/>
    </dgm:pt>
    <dgm:pt modelId="{79A11588-9B50-4D50-B6D2-61D919C32A4A}" type="pres">
      <dgm:prSet presAssocID="{8B9E3753-EA62-4100-AB9B-2219E533EB49}" presName="topConnNode2" presStyleLbl="node4" presStyleIdx="0" presStyleCnt="0"/>
      <dgm:spPr/>
    </dgm:pt>
    <dgm:pt modelId="{33FA2213-AA90-4945-B45E-F517A98C2476}" type="pres">
      <dgm:prSet presAssocID="{8B9E3753-EA62-4100-AB9B-2219E533EB49}" presName="hierChild4" presStyleCnt="0"/>
      <dgm:spPr/>
    </dgm:pt>
    <dgm:pt modelId="{AB2A6DA1-DF13-4AD2-AED6-2A21FA96ADD1}" type="pres">
      <dgm:prSet presAssocID="{2120161A-7FAC-4C51-87B7-0A4314C7C010}" presName="Name28" presStyleLbl="parChTrans1D4" presStyleIdx="2" presStyleCnt="4"/>
      <dgm:spPr/>
    </dgm:pt>
    <dgm:pt modelId="{BE57758C-BAE4-4776-B480-97BF2D9CAB3B}" type="pres">
      <dgm:prSet presAssocID="{81E4321C-9716-40AE-9B87-4C38D7C0B732}" presName="hierRoot2" presStyleCnt="0">
        <dgm:presLayoutVars>
          <dgm:hierBranch val="l"/>
        </dgm:presLayoutVars>
      </dgm:prSet>
      <dgm:spPr/>
    </dgm:pt>
    <dgm:pt modelId="{F22743E0-A5FF-4617-A9F4-6F54363ACD62}" type="pres">
      <dgm:prSet presAssocID="{81E4321C-9716-40AE-9B87-4C38D7C0B732}" presName="rootComposite2" presStyleCnt="0"/>
      <dgm:spPr/>
    </dgm:pt>
    <dgm:pt modelId="{1574AB17-2740-4B6B-8D08-DAA8E5736658}" type="pres">
      <dgm:prSet presAssocID="{81E4321C-9716-40AE-9B87-4C38D7C0B732}" presName="rootText2" presStyleLbl="alignAcc1" presStyleIdx="0" presStyleCnt="0">
        <dgm:presLayoutVars>
          <dgm:chPref val="3"/>
        </dgm:presLayoutVars>
      </dgm:prSet>
      <dgm:spPr/>
    </dgm:pt>
    <dgm:pt modelId="{0A654DF6-A69D-42C6-8974-D77D60126537}" type="pres">
      <dgm:prSet presAssocID="{81E4321C-9716-40AE-9B87-4C38D7C0B732}" presName="topArc2" presStyleLbl="parChTrans1D1" presStyleIdx="10" presStyleCnt="22"/>
      <dgm:spPr/>
    </dgm:pt>
    <dgm:pt modelId="{E86422E1-98BF-44C8-80FD-8B1C086B5172}" type="pres">
      <dgm:prSet presAssocID="{81E4321C-9716-40AE-9B87-4C38D7C0B732}" presName="bottomArc2" presStyleLbl="parChTrans1D1" presStyleIdx="11" presStyleCnt="22"/>
      <dgm:spPr/>
    </dgm:pt>
    <dgm:pt modelId="{3E42BA7A-CC46-4C67-AF7F-77F89864E8D0}" type="pres">
      <dgm:prSet presAssocID="{81E4321C-9716-40AE-9B87-4C38D7C0B732}" presName="topConnNode2" presStyleLbl="node4" presStyleIdx="0" presStyleCnt="0"/>
      <dgm:spPr/>
    </dgm:pt>
    <dgm:pt modelId="{B832C45D-3355-425B-BD5B-D725694FDBAC}" type="pres">
      <dgm:prSet presAssocID="{81E4321C-9716-40AE-9B87-4C38D7C0B732}" presName="hierChild4" presStyleCnt="0"/>
      <dgm:spPr/>
    </dgm:pt>
    <dgm:pt modelId="{57448119-A07C-4CB1-921F-3DC673C9B6EA}" type="pres">
      <dgm:prSet presAssocID="{81E4321C-9716-40AE-9B87-4C38D7C0B732}" presName="hierChild5" presStyleCnt="0"/>
      <dgm:spPr/>
    </dgm:pt>
    <dgm:pt modelId="{CF15F54B-F278-4F4B-BBC7-400E13286792}" type="pres">
      <dgm:prSet presAssocID="{8B9E3753-EA62-4100-AB9B-2219E533EB49}" presName="hierChild5" presStyleCnt="0"/>
      <dgm:spPr/>
    </dgm:pt>
    <dgm:pt modelId="{D4A30C75-13AB-4A3A-8F7A-A1184DAAB6B7}" type="pres">
      <dgm:prSet presAssocID="{1C2E6090-A51A-48A5-99BD-1F026BBD3A76}" presName="hierChild5" presStyleCnt="0"/>
      <dgm:spPr/>
    </dgm:pt>
    <dgm:pt modelId="{B1F0F241-2F50-49A9-8780-1D531ED266F7}" type="pres">
      <dgm:prSet presAssocID="{B9DB9F73-2A7E-4CC8-9760-646073F5A455}" presName="Name28" presStyleLbl="parChTrans1D4" presStyleIdx="3" presStyleCnt="4"/>
      <dgm:spPr/>
    </dgm:pt>
    <dgm:pt modelId="{CA8CA190-5E36-469D-A387-7C8AF771B0BB}" type="pres">
      <dgm:prSet presAssocID="{E7B905E3-70D9-4323-BC89-1983CD74BCF6}" presName="hierRoot2" presStyleCnt="0">
        <dgm:presLayoutVars>
          <dgm:hierBranch/>
        </dgm:presLayoutVars>
      </dgm:prSet>
      <dgm:spPr/>
    </dgm:pt>
    <dgm:pt modelId="{7D33C060-F7F1-4DCB-9857-14338A77A720}" type="pres">
      <dgm:prSet presAssocID="{E7B905E3-70D9-4323-BC89-1983CD74BCF6}" presName="rootComposite2" presStyleCnt="0"/>
      <dgm:spPr/>
    </dgm:pt>
    <dgm:pt modelId="{52BAA0BF-B2B1-4BEF-BA05-8A63C8A7DBF8}" type="pres">
      <dgm:prSet presAssocID="{E7B905E3-70D9-4323-BC89-1983CD74BCF6}" presName="rootText2" presStyleLbl="alignAcc1" presStyleIdx="0" presStyleCnt="0">
        <dgm:presLayoutVars>
          <dgm:chPref val="3"/>
        </dgm:presLayoutVars>
      </dgm:prSet>
      <dgm:spPr/>
    </dgm:pt>
    <dgm:pt modelId="{96B55F0D-ED09-4AA0-BF98-F3052E021A63}" type="pres">
      <dgm:prSet presAssocID="{E7B905E3-70D9-4323-BC89-1983CD74BCF6}" presName="topArc2" presStyleLbl="parChTrans1D1" presStyleIdx="12" presStyleCnt="22"/>
      <dgm:spPr/>
    </dgm:pt>
    <dgm:pt modelId="{E448BABC-645C-4965-808A-FD5D2E35C182}" type="pres">
      <dgm:prSet presAssocID="{E7B905E3-70D9-4323-BC89-1983CD74BCF6}" presName="bottomArc2" presStyleLbl="parChTrans1D1" presStyleIdx="13" presStyleCnt="22"/>
      <dgm:spPr/>
    </dgm:pt>
    <dgm:pt modelId="{12EC6E9B-04CB-4EAC-9637-5FDD4B903622}" type="pres">
      <dgm:prSet presAssocID="{E7B905E3-70D9-4323-BC89-1983CD74BCF6}" presName="topConnNode2" presStyleLbl="node4" presStyleIdx="0" presStyleCnt="0"/>
      <dgm:spPr/>
    </dgm:pt>
    <dgm:pt modelId="{ECA31074-064D-460C-8473-61D0633F320B}" type="pres">
      <dgm:prSet presAssocID="{E7B905E3-70D9-4323-BC89-1983CD74BCF6}" presName="hierChild4" presStyleCnt="0"/>
      <dgm:spPr/>
    </dgm:pt>
    <dgm:pt modelId="{E38A508B-3B1C-455D-A499-91C22C972C13}" type="pres">
      <dgm:prSet presAssocID="{E7B905E3-70D9-4323-BC89-1983CD74BCF6}" presName="hierChild5" presStyleCnt="0"/>
      <dgm:spPr/>
    </dgm:pt>
    <dgm:pt modelId="{63804E0A-7FCB-45C1-A0C4-CA24F8CCBE96}" type="pres">
      <dgm:prSet presAssocID="{B95834C0-9696-4D02-BB43-73248815C815}" presName="hierChild5" presStyleCnt="0"/>
      <dgm:spPr/>
    </dgm:pt>
    <dgm:pt modelId="{D37778E2-D9D6-41BC-A900-9DA672407D44}" type="pres">
      <dgm:prSet presAssocID="{92BD2588-1B3F-4E25-8B05-AE45A93C18CB}" presName="Name28" presStyleLbl="parChTrans1D3" presStyleIdx="1" presStyleCnt="4"/>
      <dgm:spPr/>
    </dgm:pt>
    <dgm:pt modelId="{3D0E0B02-9AFF-432C-B150-10BB649F6138}" type="pres">
      <dgm:prSet presAssocID="{626ABF1A-7A2B-4C83-894D-35B05BCA5041}" presName="hierRoot2" presStyleCnt="0">
        <dgm:presLayoutVars>
          <dgm:hierBranch/>
        </dgm:presLayoutVars>
      </dgm:prSet>
      <dgm:spPr/>
    </dgm:pt>
    <dgm:pt modelId="{3DA876A6-98FC-49DF-AC3D-D3C27E43D7BF}" type="pres">
      <dgm:prSet presAssocID="{626ABF1A-7A2B-4C83-894D-35B05BCA5041}" presName="rootComposite2" presStyleCnt="0"/>
      <dgm:spPr/>
    </dgm:pt>
    <dgm:pt modelId="{36DA0106-BEFC-4695-9814-E5BD6C2A2845}" type="pres">
      <dgm:prSet presAssocID="{626ABF1A-7A2B-4C83-894D-35B05BCA5041}" presName="rootText2" presStyleLbl="alignAcc1" presStyleIdx="0" presStyleCnt="0">
        <dgm:presLayoutVars>
          <dgm:chPref val="3"/>
        </dgm:presLayoutVars>
      </dgm:prSet>
      <dgm:spPr/>
    </dgm:pt>
    <dgm:pt modelId="{01CFDE5C-2111-40BA-8457-B81EE67B1156}" type="pres">
      <dgm:prSet presAssocID="{626ABF1A-7A2B-4C83-894D-35B05BCA5041}" presName="topArc2" presStyleLbl="parChTrans1D1" presStyleIdx="14" presStyleCnt="22"/>
      <dgm:spPr/>
    </dgm:pt>
    <dgm:pt modelId="{D21634C2-3005-4519-A544-563E887EEBFB}" type="pres">
      <dgm:prSet presAssocID="{626ABF1A-7A2B-4C83-894D-35B05BCA5041}" presName="bottomArc2" presStyleLbl="parChTrans1D1" presStyleIdx="15" presStyleCnt="22"/>
      <dgm:spPr/>
    </dgm:pt>
    <dgm:pt modelId="{6321AE79-18A0-4895-B886-AB3F273426EC}" type="pres">
      <dgm:prSet presAssocID="{626ABF1A-7A2B-4C83-894D-35B05BCA5041}" presName="topConnNode2" presStyleLbl="node3" presStyleIdx="0" presStyleCnt="0"/>
      <dgm:spPr/>
    </dgm:pt>
    <dgm:pt modelId="{333CB12A-FAA4-42F7-BB20-08AFD87581A3}" type="pres">
      <dgm:prSet presAssocID="{626ABF1A-7A2B-4C83-894D-35B05BCA5041}" presName="hierChild4" presStyleCnt="0"/>
      <dgm:spPr/>
    </dgm:pt>
    <dgm:pt modelId="{0F6B988E-A41C-4507-B137-90330BA564EE}" type="pres">
      <dgm:prSet presAssocID="{626ABF1A-7A2B-4C83-894D-35B05BCA5041}" presName="hierChild5" presStyleCnt="0"/>
      <dgm:spPr/>
    </dgm:pt>
    <dgm:pt modelId="{3915EAAA-DFB2-4833-A58B-F101C31D50F5}" type="pres">
      <dgm:prSet presAssocID="{5E4F7345-2748-457E-9168-1E92A4BAD6D3}" presName="hierChild5" presStyleCnt="0"/>
      <dgm:spPr/>
    </dgm:pt>
    <dgm:pt modelId="{9A4D48C0-9B51-4DAE-B887-38269B1E22C4}" type="pres">
      <dgm:prSet presAssocID="{662E26A4-66BD-40EB-A058-0FF7A065924B}" presName="Name28" presStyleLbl="parChTrans1D2" presStyleIdx="1" presStyleCnt="2"/>
      <dgm:spPr/>
    </dgm:pt>
    <dgm:pt modelId="{213F7F53-1B9E-4EBD-B90D-C44B902EE778}" type="pres">
      <dgm:prSet presAssocID="{A83615E6-92C2-4397-8D8D-5789C8A3046D}" presName="hierRoot2" presStyleCnt="0">
        <dgm:presLayoutVars>
          <dgm:hierBranch/>
        </dgm:presLayoutVars>
      </dgm:prSet>
      <dgm:spPr/>
    </dgm:pt>
    <dgm:pt modelId="{1A243E07-FA65-4D19-A74D-5741E0EC8BE4}" type="pres">
      <dgm:prSet presAssocID="{A83615E6-92C2-4397-8D8D-5789C8A3046D}" presName="rootComposite2" presStyleCnt="0"/>
      <dgm:spPr/>
    </dgm:pt>
    <dgm:pt modelId="{ABF6AA15-E48F-44BE-A755-4851E5F663DC}" type="pres">
      <dgm:prSet presAssocID="{A83615E6-92C2-4397-8D8D-5789C8A3046D}" presName="rootText2" presStyleLbl="alignAcc1" presStyleIdx="0" presStyleCnt="0">
        <dgm:presLayoutVars>
          <dgm:chPref val="3"/>
        </dgm:presLayoutVars>
      </dgm:prSet>
      <dgm:spPr/>
    </dgm:pt>
    <dgm:pt modelId="{4A5EA581-8BD0-4B76-A4CF-928AC42A8AC4}" type="pres">
      <dgm:prSet presAssocID="{A83615E6-92C2-4397-8D8D-5789C8A3046D}" presName="topArc2" presStyleLbl="parChTrans1D1" presStyleIdx="16" presStyleCnt="22"/>
      <dgm:spPr/>
    </dgm:pt>
    <dgm:pt modelId="{6658C2E2-DE2E-4B1D-913E-7C599FA497CF}" type="pres">
      <dgm:prSet presAssocID="{A83615E6-92C2-4397-8D8D-5789C8A3046D}" presName="bottomArc2" presStyleLbl="parChTrans1D1" presStyleIdx="17" presStyleCnt="22"/>
      <dgm:spPr/>
    </dgm:pt>
    <dgm:pt modelId="{4EE9F61A-F8DB-4661-8CCD-AF02BED33290}" type="pres">
      <dgm:prSet presAssocID="{A83615E6-92C2-4397-8D8D-5789C8A3046D}" presName="topConnNode2" presStyleLbl="node2" presStyleIdx="0" presStyleCnt="0"/>
      <dgm:spPr/>
    </dgm:pt>
    <dgm:pt modelId="{FCB7243B-1105-40AD-87A1-134175204059}" type="pres">
      <dgm:prSet presAssocID="{A83615E6-92C2-4397-8D8D-5789C8A3046D}" presName="hierChild4" presStyleCnt="0"/>
      <dgm:spPr/>
    </dgm:pt>
    <dgm:pt modelId="{8C41D191-E3A2-4721-819D-A69BCBE131CE}" type="pres">
      <dgm:prSet presAssocID="{3A3EAB1C-54DE-406B-98E3-845044D6713C}" presName="Name28" presStyleLbl="parChTrans1D3" presStyleIdx="2" presStyleCnt="4"/>
      <dgm:spPr/>
    </dgm:pt>
    <dgm:pt modelId="{FC5DF137-4B60-4607-A0CA-735AD53999F1}" type="pres">
      <dgm:prSet presAssocID="{E1180956-8A55-4FE3-9D7B-D060A7524E0A}" presName="hierRoot2" presStyleCnt="0">
        <dgm:presLayoutVars>
          <dgm:hierBranch/>
        </dgm:presLayoutVars>
      </dgm:prSet>
      <dgm:spPr/>
    </dgm:pt>
    <dgm:pt modelId="{94E4645A-96EC-49B3-9737-3887C8060426}" type="pres">
      <dgm:prSet presAssocID="{E1180956-8A55-4FE3-9D7B-D060A7524E0A}" presName="rootComposite2" presStyleCnt="0"/>
      <dgm:spPr/>
    </dgm:pt>
    <dgm:pt modelId="{A1C041E7-5DBC-48A3-AA18-DAC21994628D}" type="pres">
      <dgm:prSet presAssocID="{E1180956-8A55-4FE3-9D7B-D060A7524E0A}" presName="rootText2" presStyleLbl="alignAcc1" presStyleIdx="0" presStyleCnt="0">
        <dgm:presLayoutVars>
          <dgm:chPref val="3"/>
        </dgm:presLayoutVars>
      </dgm:prSet>
      <dgm:spPr/>
    </dgm:pt>
    <dgm:pt modelId="{5C315565-AB1D-4D49-8A65-789A96AE1488}" type="pres">
      <dgm:prSet presAssocID="{E1180956-8A55-4FE3-9D7B-D060A7524E0A}" presName="topArc2" presStyleLbl="parChTrans1D1" presStyleIdx="18" presStyleCnt="22"/>
      <dgm:spPr/>
    </dgm:pt>
    <dgm:pt modelId="{09A0B677-9E34-4ABA-B939-889DC4D96534}" type="pres">
      <dgm:prSet presAssocID="{E1180956-8A55-4FE3-9D7B-D060A7524E0A}" presName="bottomArc2" presStyleLbl="parChTrans1D1" presStyleIdx="19" presStyleCnt="22"/>
      <dgm:spPr/>
    </dgm:pt>
    <dgm:pt modelId="{B8ABB281-761B-4B3A-A5A9-6B00E1EACC41}" type="pres">
      <dgm:prSet presAssocID="{E1180956-8A55-4FE3-9D7B-D060A7524E0A}" presName="topConnNode2" presStyleLbl="node3" presStyleIdx="0" presStyleCnt="0"/>
      <dgm:spPr/>
    </dgm:pt>
    <dgm:pt modelId="{0F915E65-F5AD-4C6D-AB50-6C7F44DFBF34}" type="pres">
      <dgm:prSet presAssocID="{E1180956-8A55-4FE3-9D7B-D060A7524E0A}" presName="hierChild4" presStyleCnt="0"/>
      <dgm:spPr/>
    </dgm:pt>
    <dgm:pt modelId="{130F98E7-382E-43F1-B030-B4253D5D3E6A}" type="pres">
      <dgm:prSet presAssocID="{E1180956-8A55-4FE3-9D7B-D060A7524E0A}" presName="hierChild5" presStyleCnt="0"/>
      <dgm:spPr/>
    </dgm:pt>
    <dgm:pt modelId="{C8C33210-FD05-4F70-BEFD-B25564CD537A}" type="pres">
      <dgm:prSet presAssocID="{30D8CB89-A135-4EB9-8634-3E0F8E0B3C4A}" presName="Name28" presStyleLbl="parChTrans1D3" presStyleIdx="3" presStyleCnt="4"/>
      <dgm:spPr/>
    </dgm:pt>
    <dgm:pt modelId="{92AC7AE7-6C45-42BB-881C-861AEBAAEA18}" type="pres">
      <dgm:prSet presAssocID="{62488330-2200-47A7-8481-01667A7622F7}" presName="hierRoot2" presStyleCnt="0">
        <dgm:presLayoutVars>
          <dgm:hierBranch/>
        </dgm:presLayoutVars>
      </dgm:prSet>
      <dgm:spPr/>
    </dgm:pt>
    <dgm:pt modelId="{7ED4C25E-55F0-4767-8D8B-9A9A1BFBEC8C}" type="pres">
      <dgm:prSet presAssocID="{62488330-2200-47A7-8481-01667A7622F7}" presName="rootComposite2" presStyleCnt="0"/>
      <dgm:spPr/>
    </dgm:pt>
    <dgm:pt modelId="{1464718C-9E52-45E1-A389-3B46829380BB}" type="pres">
      <dgm:prSet presAssocID="{62488330-2200-47A7-8481-01667A7622F7}" presName="rootText2" presStyleLbl="alignAcc1" presStyleIdx="0" presStyleCnt="0">
        <dgm:presLayoutVars>
          <dgm:chPref val="3"/>
        </dgm:presLayoutVars>
      </dgm:prSet>
      <dgm:spPr/>
    </dgm:pt>
    <dgm:pt modelId="{2D37F422-87D0-4B78-BF98-52231898EF63}" type="pres">
      <dgm:prSet presAssocID="{62488330-2200-47A7-8481-01667A7622F7}" presName="topArc2" presStyleLbl="parChTrans1D1" presStyleIdx="20" presStyleCnt="22"/>
      <dgm:spPr/>
    </dgm:pt>
    <dgm:pt modelId="{0F09F380-792D-4957-80A7-12D3F00A1380}" type="pres">
      <dgm:prSet presAssocID="{62488330-2200-47A7-8481-01667A7622F7}" presName="bottomArc2" presStyleLbl="parChTrans1D1" presStyleIdx="21" presStyleCnt="22"/>
      <dgm:spPr/>
    </dgm:pt>
    <dgm:pt modelId="{5EF46DD9-665D-4C5E-8D6A-52C173C3CF21}" type="pres">
      <dgm:prSet presAssocID="{62488330-2200-47A7-8481-01667A7622F7}" presName="topConnNode2" presStyleLbl="node3" presStyleIdx="0" presStyleCnt="0"/>
      <dgm:spPr/>
    </dgm:pt>
    <dgm:pt modelId="{66EF97BA-049D-4820-B18C-080949DD77C2}" type="pres">
      <dgm:prSet presAssocID="{62488330-2200-47A7-8481-01667A7622F7}" presName="hierChild4" presStyleCnt="0"/>
      <dgm:spPr/>
    </dgm:pt>
    <dgm:pt modelId="{82B8D62D-0379-4D70-B28D-6A5AD0FA239D}" type="pres">
      <dgm:prSet presAssocID="{62488330-2200-47A7-8481-01667A7622F7}" presName="hierChild5" presStyleCnt="0"/>
      <dgm:spPr/>
    </dgm:pt>
    <dgm:pt modelId="{291E664D-8A3C-4136-B051-BE7D20A7543A}" type="pres">
      <dgm:prSet presAssocID="{A83615E6-92C2-4397-8D8D-5789C8A3046D}" presName="hierChild5" presStyleCnt="0"/>
      <dgm:spPr/>
    </dgm:pt>
    <dgm:pt modelId="{2FD6FAFB-8340-4FAB-A993-A181C0460C20}" type="pres">
      <dgm:prSet presAssocID="{EF1BF107-A740-4710-BE59-357721CBD827}" presName="hierChild3" presStyleCnt="0"/>
      <dgm:spPr/>
    </dgm:pt>
  </dgm:ptLst>
  <dgm:cxnLst>
    <dgm:cxn modelId="{31934A0C-CD7E-45E2-A258-DCB6B7C43907}" type="presOf" srcId="{62488330-2200-47A7-8481-01667A7622F7}" destId="{5EF46DD9-665D-4C5E-8D6A-52C173C3CF21}" srcOrd="1" destOrd="0" presId="urn:microsoft.com/office/officeart/2008/layout/HalfCircleOrganizationChart"/>
    <dgm:cxn modelId="{1C073F10-9EFB-4D22-A3E4-AC1C91BA7770}" srcId="{EF1BF107-A740-4710-BE59-357721CBD827}" destId="{5E4F7345-2748-457E-9168-1E92A4BAD6D3}" srcOrd="0" destOrd="0" parTransId="{D0B8BD39-9A41-46C8-B622-229AA5E14274}" sibTransId="{9CC0623F-0D14-4B85-AA05-F62BFE451849}"/>
    <dgm:cxn modelId="{C0993615-510B-4AF2-A355-4F6DE079B20B}" type="presOf" srcId="{A83615E6-92C2-4397-8D8D-5789C8A3046D}" destId="{ABF6AA15-E48F-44BE-A755-4851E5F663DC}" srcOrd="0" destOrd="0" presId="urn:microsoft.com/office/officeart/2008/layout/HalfCircleOrganizationChart"/>
    <dgm:cxn modelId="{361B0016-EE1B-417C-8D7A-70B015985019}" srcId="{B95834C0-9696-4D02-BB43-73248815C815}" destId="{1C2E6090-A51A-48A5-99BD-1F026BBD3A76}" srcOrd="0" destOrd="0" parTransId="{D5F26F75-B442-4EA1-95F9-5C35EDD42070}" sibTransId="{11E35034-78E2-4FA6-8AF0-1A1CD5AB792E}"/>
    <dgm:cxn modelId="{D8889A1B-23AC-4A6F-B1EE-59C5C26AB325}" type="presOf" srcId="{B95834C0-9696-4D02-BB43-73248815C815}" destId="{2FC0192F-5A5B-4368-AEBC-579318DC2BF8}" srcOrd="0" destOrd="0" presId="urn:microsoft.com/office/officeart/2008/layout/HalfCircleOrganizationChart"/>
    <dgm:cxn modelId="{FB459E1C-6D0C-44AF-BF0F-D7006A3BC42E}" type="presOf" srcId="{662E26A4-66BD-40EB-A058-0FF7A065924B}" destId="{9A4D48C0-9B51-4DAE-B887-38269B1E22C4}" srcOrd="0" destOrd="0" presId="urn:microsoft.com/office/officeart/2008/layout/HalfCircleOrganizationChart"/>
    <dgm:cxn modelId="{865A5E20-3120-4603-9C55-D9114A899FD6}" srcId="{5E4F7345-2748-457E-9168-1E92A4BAD6D3}" destId="{B95834C0-9696-4D02-BB43-73248815C815}" srcOrd="0" destOrd="0" parTransId="{D902E246-DEAB-4175-A40F-13991309D8DC}" sibTransId="{7A380DF1-8E52-4BE3-A6F3-04D0048D6DA1}"/>
    <dgm:cxn modelId="{19B9FB2A-A5DC-4D7F-9D88-D677236C92EF}" type="presOf" srcId="{D5F26F75-B442-4EA1-95F9-5C35EDD42070}" destId="{FC38492A-6301-4289-A9A3-CA69DD0A7204}" srcOrd="0" destOrd="0" presId="urn:microsoft.com/office/officeart/2008/layout/HalfCircleOrganizationChart"/>
    <dgm:cxn modelId="{28D52C2C-B048-4E28-B068-CCB9FF3E9BE4}" type="presOf" srcId="{3A3EAB1C-54DE-406B-98E3-845044D6713C}" destId="{8C41D191-E3A2-4721-819D-A69BCBE131CE}" srcOrd="0" destOrd="0" presId="urn:microsoft.com/office/officeart/2008/layout/HalfCircleOrganizationChart"/>
    <dgm:cxn modelId="{57F5DA31-6A56-4FCC-A71E-91EEE934B805}" type="presOf" srcId="{81E4321C-9716-40AE-9B87-4C38D7C0B732}" destId="{3E42BA7A-CC46-4C67-AF7F-77F89864E8D0}" srcOrd="1" destOrd="0" presId="urn:microsoft.com/office/officeart/2008/layout/HalfCircleOrganizationChart"/>
    <dgm:cxn modelId="{17E64333-88A2-4282-A246-4D5F315B4CCA}" type="presOf" srcId="{E7B905E3-70D9-4323-BC89-1983CD74BCF6}" destId="{52BAA0BF-B2B1-4BEF-BA05-8A63C8A7DBF8}" srcOrd="0" destOrd="0" presId="urn:microsoft.com/office/officeart/2008/layout/HalfCircleOrganizationChart"/>
    <dgm:cxn modelId="{3C663536-F8D3-486F-9434-3EC245844DB2}" type="presOf" srcId="{D8947419-0274-41F9-AD87-64004E1C013C}" destId="{28F73C2D-01BB-444D-A0FC-F5A667AD361D}" srcOrd="0" destOrd="0" presId="urn:microsoft.com/office/officeart/2008/layout/HalfCircleOrganizationChart"/>
    <dgm:cxn modelId="{3001D33C-7B8F-440A-ACCC-4CF64548BD4B}" type="presOf" srcId="{1C2E6090-A51A-48A5-99BD-1F026BBD3A76}" destId="{E3D3682A-4731-4C5E-9CD4-640BAE7381D6}" srcOrd="0" destOrd="0" presId="urn:microsoft.com/office/officeart/2008/layout/HalfCircleOrganizationChart"/>
    <dgm:cxn modelId="{45F1365C-AF7E-4B96-93E7-CCA5EB6A611A}" srcId="{8B9E3753-EA62-4100-AB9B-2219E533EB49}" destId="{81E4321C-9716-40AE-9B87-4C38D7C0B732}" srcOrd="0" destOrd="0" parTransId="{2120161A-7FAC-4C51-87B7-0A4314C7C010}" sibTransId="{F0F00DAD-0B7B-464C-8FF6-4D46B1F99EB6}"/>
    <dgm:cxn modelId="{8F552746-B1F0-44AF-B212-6884E4014164}" srcId="{B95834C0-9696-4D02-BB43-73248815C815}" destId="{E7B905E3-70D9-4323-BC89-1983CD74BCF6}" srcOrd="1" destOrd="0" parTransId="{B9DB9F73-2A7E-4CC8-9760-646073F5A455}" sibTransId="{2A8E9856-6AB5-4F38-BDDF-1CF16C6ABABF}"/>
    <dgm:cxn modelId="{86B8E848-BCF4-4A92-A8CE-F58C05DFAB2D}" type="presOf" srcId="{92BD2588-1B3F-4E25-8B05-AE45A93C18CB}" destId="{D37778E2-D9D6-41BC-A900-9DA672407D44}" srcOrd="0" destOrd="0" presId="urn:microsoft.com/office/officeart/2008/layout/HalfCircleOrganizationChart"/>
    <dgm:cxn modelId="{047ED34C-B7C4-4884-B709-08FF463A4776}" srcId="{A83615E6-92C2-4397-8D8D-5789C8A3046D}" destId="{62488330-2200-47A7-8481-01667A7622F7}" srcOrd="1" destOrd="0" parTransId="{30D8CB89-A135-4EB9-8634-3E0F8E0B3C4A}" sibTransId="{7618A523-805E-4292-859F-2CB4D0DB3AFB}"/>
    <dgm:cxn modelId="{2D9B1151-25E0-45BD-828B-B580B6FB7028}" srcId="{5E4F7345-2748-457E-9168-1E92A4BAD6D3}" destId="{626ABF1A-7A2B-4C83-894D-35B05BCA5041}" srcOrd="1" destOrd="0" parTransId="{92BD2588-1B3F-4E25-8B05-AE45A93C18CB}" sibTransId="{30C18A49-62C5-4BEA-B9C6-1900C4036B9C}"/>
    <dgm:cxn modelId="{54D63D72-1565-4872-92CB-730E975E3943}" type="presOf" srcId="{A83615E6-92C2-4397-8D8D-5789C8A3046D}" destId="{4EE9F61A-F8DB-4661-8CCD-AF02BED33290}" srcOrd="1" destOrd="0" presId="urn:microsoft.com/office/officeart/2008/layout/HalfCircleOrganizationChart"/>
    <dgm:cxn modelId="{33E89077-3F87-48B8-B4F0-BCA871FF194D}" srcId="{A83615E6-92C2-4397-8D8D-5789C8A3046D}" destId="{E1180956-8A55-4FE3-9D7B-D060A7524E0A}" srcOrd="0" destOrd="0" parTransId="{3A3EAB1C-54DE-406B-98E3-845044D6713C}" sibTransId="{0C7DFDC1-F4F5-46CA-B4BC-AD0AB8A5C9FA}"/>
    <dgm:cxn modelId="{CF3CE757-54DA-4759-8196-3974053BC341}" type="presOf" srcId="{E1180956-8A55-4FE3-9D7B-D060A7524E0A}" destId="{A1C041E7-5DBC-48A3-AA18-DAC21994628D}" srcOrd="0" destOrd="0" presId="urn:microsoft.com/office/officeart/2008/layout/HalfCircleOrganizationChart"/>
    <dgm:cxn modelId="{38963578-5FAC-449E-8CD0-F5F59AC98FF6}" srcId="{1C2E6090-A51A-48A5-99BD-1F026BBD3A76}" destId="{8B9E3753-EA62-4100-AB9B-2219E533EB49}" srcOrd="0" destOrd="0" parTransId="{3804C4D6-5D78-484F-8678-F0C1555D23B6}" sibTransId="{8735426D-E65F-407A-8019-A6FD2B9B9B67}"/>
    <dgm:cxn modelId="{F12E5579-3310-4308-AC1F-9131AD791F40}" type="presOf" srcId="{30D8CB89-A135-4EB9-8634-3E0F8E0B3C4A}" destId="{C8C33210-FD05-4F70-BEFD-B25564CD537A}" srcOrd="0" destOrd="0" presId="urn:microsoft.com/office/officeart/2008/layout/HalfCircleOrganizationChart"/>
    <dgm:cxn modelId="{48871B5A-C837-475B-B7B0-CAF46E12C85D}" type="presOf" srcId="{626ABF1A-7A2B-4C83-894D-35B05BCA5041}" destId="{36DA0106-BEFC-4695-9814-E5BD6C2A2845}" srcOrd="0" destOrd="0" presId="urn:microsoft.com/office/officeart/2008/layout/HalfCircleOrganizationChart"/>
    <dgm:cxn modelId="{32594E5A-4D86-4246-9AF8-2CE982C6D40C}" srcId="{D8947419-0274-41F9-AD87-64004E1C013C}" destId="{EF1BF107-A740-4710-BE59-357721CBD827}" srcOrd="0" destOrd="0" parTransId="{DAB44BA2-1371-4728-8BC4-7B6F5924552C}" sibTransId="{9A5FEA8B-CF60-4A9C-BC35-41714D8FC183}"/>
    <dgm:cxn modelId="{0A498D7B-F7A0-45A5-8B49-F386073B5157}" type="presOf" srcId="{E7B905E3-70D9-4323-BC89-1983CD74BCF6}" destId="{12EC6E9B-04CB-4EAC-9637-5FDD4B903622}" srcOrd="1" destOrd="0" presId="urn:microsoft.com/office/officeart/2008/layout/HalfCircleOrganizationChart"/>
    <dgm:cxn modelId="{55497E81-6E30-49ED-8BE1-35532B15ABB6}" type="presOf" srcId="{EF1BF107-A740-4710-BE59-357721CBD827}" destId="{DADD9FDF-F476-4EDA-93DF-2016828A0C4F}" srcOrd="0" destOrd="0" presId="urn:microsoft.com/office/officeart/2008/layout/HalfCircleOrganizationChart"/>
    <dgm:cxn modelId="{04674E82-C158-419B-BB44-A7DA3CB1711C}" srcId="{EF1BF107-A740-4710-BE59-357721CBD827}" destId="{A83615E6-92C2-4397-8D8D-5789C8A3046D}" srcOrd="1" destOrd="0" parTransId="{662E26A4-66BD-40EB-A058-0FF7A065924B}" sibTransId="{2AC534BE-3DDC-46C7-8671-7F8BCF04BD71}"/>
    <dgm:cxn modelId="{C6E1D188-5330-4C7A-BF03-DC2020C691D6}" type="presOf" srcId="{1C2E6090-A51A-48A5-99BD-1F026BBD3A76}" destId="{C807B1C8-E2F5-4462-AAF2-36DB1D15F2F1}" srcOrd="1" destOrd="0" presId="urn:microsoft.com/office/officeart/2008/layout/HalfCircleOrganizationChart"/>
    <dgm:cxn modelId="{2277C489-7C22-479F-81C0-1D64A4AE045B}" type="presOf" srcId="{81E4321C-9716-40AE-9B87-4C38D7C0B732}" destId="{1574AB17-2740-4B6B-8D08-DAA8E5736658}" srcOrd="0" destOrd="0" presId="urn:microsoft.com/office/officeart/2008/layout/HalfCircleOrganizationChart"/>
    <dgm:cxn modelId="{9D68AB8E-A202-4E5A-ADCB-E3680328F785}" type="presOf" srcId="{5E4F7345-2748-457E-9168-1E92A4BAD6D3}" destId="{BE23760F-E5D0-4375-B881-E4622F637148}" srcOrd="1" destOrd="0" presId="urn:microsoft.com/office/officeart/2008/layout/HalfCircleOrganizationChart"/>
    <dgm:cxn modelId="{82CB90A0-0CE9-4934-898D-4522DBAEF602}" type="presOf" srcId="{2120161A-7FAC-4C51-87B7-0A4314C7C010}" destId="{AB2A6DA1-DF13-4AD2-AED6-2A21FA96ADD1}" srcOrd="0" destOrd="0" presId="urn:microsoft.com/office/officeart/2008/layout/HalfCircleOrganizationChart"/>
    <dgm:cxn modelId="{C9F9BFB1-0C5C-46BF-B9F8-2A24531BEC39}" type="presOf" srcId="{B95834C0-9696-4D02-BB43-73248815C815}" destId="{DDD40285-967D-4E6B-9C92-B601577513DE}" srcOrd="1" destOrd="0" presId="urn:microsoft.com/office/officeart/2008/layout/HalfCircleOrganizationChart"/>
    <dgm:cxn modelId="{BD5860B2-C477-416E-AC8D-FCD9A5A9E0D2}" type="presOf" srcId="{626ABF1A-7A2B-4C83-894D-35B05BCA5041}" destId="{6321AE79-18A0-4895-B886-AB3F273426EC}" srcOrd="1" destOrd="0" presId="urn:microsoft.com/office/officeart/2008/layout/HalfCircleOrganizationChart"/>
    <dgm:cxn modelId="{965A67B9-E7D1-4AFC-A69C-8C51C76A6357}" type="presOf" srcId="{EF1BF107-A740-4710-BE59-357721CBD827}" destId="{B55198CD-4270-4443-9024-A00E14F35E20}" srcOrd="1" destOrd="0" presId="urn:microsoft.com/office/officeart/2008/layout/HalfCircleOrganizationChart"/>
    <dgm:cxn modelId="{168144D4-1A14-4F6B-B688-F1EC9CE87CD7}" type="presOf" srcId="{B9DB9F73-2A7E-4CC8-9760-646073F5A455}" destId="{B1F0F241-2F50-49A9-8780-1D531ED266F7}" srcOrd="0" destOrd="0" presId="urn:microsoft.com/office/officeart/2008/layout/HalfCircleOrganizationChart"/>
    <dgm:cxn modelId="{E350D2E1-0A29-4510-9C03-2983A8B11E62}" type="presOf" srcId="{8B9E3753-EA62-4100-AB9B-2219E533EB49}" destId="{F153FE53-D852-4E19-AF40-DBED0EB050B1}" srcOrd="0" destOrd="0" presId="urn:microsoft.com/office/officeart/2008/layout/HalfCircleOrganizationChart"/>
    <dgm:cxn modelId="{0BE375E3-7598-4B78-BF46-06A521AD5AC5}" type="presOf" srcId="{3804C4D6-5D78-484F-8678-F0C1555D23B6}" destId="{6CA6C1EE-B6E4-4754-98C6-3234E578327C}" srcOrd="0" destOrd="0" presId="urn:microsoft.com/office/officeart/2008/layout/HalfCircleOrganizationChart"/>
    <dgm:cxn modelId="{B0ABAEE5-FF46-4B1E-9AB7-6A6D563F6BCC}" type="presOf" srcId="{5E4F7345-2748-457E-9168-1E92A4BAD6D3}" destId="{8C274FE8-5174-4720-B86F-C84FCB3BAFDF}" srcOrd="0" destOrd="0" presId="urn:microsoft.com/office/officeart/2008/layout/HalfCircleOrganizationChart"/>
    <dgm:cxn modelId="{40245FE9-56E1-4598-9E40-5BA507F80274}" type="presOf" srcId="{8B9E3753-EA62-4100-AB9B-2219E533EB49}" destId="{79A11588-9B50-4D50-B6D2-61D919C32A4A}" srcOrd="1" destOrd="0" presId="urn:microsoft.com/office/officeart/2008/layout/HalfCircleOrganizationChart"/>
    <dgm:cxn modelId="{F28549EA-F675-491A-B4DC-A021852B378F}" type="presOf" srcId="{62488330-2200-47A7-8481-01667A7622F7}" destId="{1464718C-9E52-45E1-A389-3B46829380BB}" srcOrd="0" destOrd="0" presId="urn:microsoft.com/office/officeart/2008/layout/HalfCircleOrganizationChart"/>
    <dgm:cxn modelId="{76F97CEC-AA10-47D6-BA5B-65228F9A816D}" type="presOf" srcId="{D902E246-DEAB-4175-A40F-13991309D8DC}" destId="{7781F574-9D35-44BB-86D0-8361747E1F47}" srcOrd="0" destOrd="0" presId="urn:microsoft.com/office/officeart/2008/layout/HalfCircleOrganizationChart"/>
    <dgm:cxn modelId="{91E83EF2-AD96-402C-AECD-85E3AD11AAD8}" type="presOf" srcId="{D0B8BD39-9A41-46C8-B622-229AA5E14274}" destId="{89DF2D37-0BED-45D2-BFF1-69654C1A0019}" srcOrd="0" destOrd="0" presId="urn:microsoft.com/office/officeart/2008/layout/HalfCircleOrganizationChart"/>
    <dgm:cxn modelId="{366829FD-05B5-4047-A5E9-3BD3001CDEA6}" type="presOf" srcId="{E1180956-8A55-4FE3-9D7B-D060A7524E0A}" destId="{B8ABB281-761B-4B3A-A5A9-6B00E1EACC41}" srcOrd="1" destOrd="0" presId="urn:microsoft.com/office/officeart/2008/layout/HalfCircleOrganizationChart"/>
    <dgm:cxn modelId="{3DB8AB94-65EF-4B3B-A676-9960AC1702D4}" type="presParOf" srcId="{28F73C2D-01BB-444D-A0FC-F5A667AD361D}" destId="{150EC521-AB7F-46A3-BB8B-222333835714}" srcOrd="0" destOrd="0" presId="urn:microsoft.com/office/officeart/2008/layout/HalfCircleOrganizationChart"/>
    <dgm:cxn modelId="{76784ABC-EDE0-49BB-B50D-6A7A894E3285}" type="presParOf" srcId="{150EC521-AB7F-46A3-BB8B-222333835714}" destId="{4E7E045D-44C3-4DA8-82CA-B46EF23E1DAA}" srcOrd="0" destOrd="0" presId="urn:microsoft.com/office/officeart/2008/layout/HalfCircleOrganizationChart"/>
    <dgm:cxn modelId="{413B3189-D7F5-4059-9178-6F52E8DD0AFC}" type="presParOf" srcId="{4E7E045D-44C3-4DA8-82CA-B46EF23E1DAA}" destId="{DADD9FDF-F476-4EDA-93DF-2016828A0C4F}" srcOrd="0" destOrd="0" presId="urn:microsoft.com/office/officeart/2008/layout/HalfCircleOrganizationChart"/>
    <dgm:cxn modelId="{D19A2B68-F238-4866-8D2D-CD82C55449CD}" type="presParOf" srcId="{4E7E045D-44C3-4DA8-82CA-B46EF23E1DAA}" destId="{FF78E03A-7FCB-46A2-BF33-D2A4187BB17D}" srcOrd="1" destOrd="0" presId="urn:microsoft.com/office/officeart/2008/layout/HalfCircleOrganizationChart"/>
    <dgm:cxn modelId="{4E6219BE-D16C-40B3-A1C9-34E55C17EC03}" type="presParOf" srcId="{4E7E045D-44C3-4DA8-82CA-B46EF23E1DAA}" destId="{C8A7389D-C4D3-4DBD-A585-8EA821905442}" srcOrd="2" destOrd="0" presId="urn:microsoft.com/office/officeart/2008/layout/HalfCircleOrganizationChart"/>
    <dgm:cxn modelId="{05887E04-BB77-4291-9498-ACC3646BEBD0}" type="presParOf" srcId="{4E7E045D-44C3-4DA8-82CA-B46EF23E1DAA}" destId="{B55198CD-4270-4443-9024-A00E14F35E20}" srcOrd="3" destOrd="0" presId="urn:microsoft.com/office/officeart/2008/layout/HalfCircleOrganizationChart"/>
    <dgm:cxn modelId="{966562F8-7BC8-422F-923B-40D1F503AE44}" type="presParOf" srcId="{150EC521-AB7F-46A3-BB8B-222333835714}" destId="{292117FC-AA0B-4B06-9FA0-487A9A31EBA3}" srcOrd="1" destOrd="0" presId="urn:microsoft.com/office/officeart/2008/layout/HalfCircleOrganizationChart"/>
    <dgm:cxn modelId="{5B93BB6F-7316-4142-B1F6-60BD403CB213}" type="presParOf" srcId="{292117FC-AA0B-4B06-9FA0-487A9A31EBA3}" destId="{89DF2D37-0BED-45D2-BFF1-69654C1A0019}" srcOrd="0" destOrd="0" presId="urn:microsoft.com/office/officeart/2008/layout/HalfCircleOrganizationChart"/>
    <dgm:cxn modelId="{B796D1E2-8E7E-4C30-B18D-DE6098870511}" type="presParOf" srcId="{292117FC-AA0B-4B06-9FA0-487A9A31EBA3}" destId="{96518EB7-DBE3-4575-8A6A-4E542D343FDA}" srcOrd="1" destOrd="0" presId="urn:microsoft.com/office/officeart/2008/layout/HalfCircleOrganizationChart"/>
    <dgm:cxn modelId="{40382415-A0CB-4530-81F7-617A2B4254EA}" type="presParOf" srcId="{96518EB7-DBE3-4575-8A6A-4E542D343FDA}" destId="{27DE5FD6-4A52-4029-9157-899A794D02B9}" srcOrd="0" destOrd="0" presId="urn:microsoft.com/office/officeart/2008/layout/HalfCircleOrganizationChart"/>
    <dgm:cxn modelId="{B5CC0F45-0187-4535-A8D0-704597C40CDC}" type="presParOf" srcId="{27DE5FD6-4A52-4029-9157-899A794D02B9}" destId="{8C274FE8-5174-4720-B86F-C84FCB3BAFDF}" srcOrd="0" destOrd="0" presId="urn:microsoft.com/office/officeart/2008/layout/HalfCircleOrganizationChart"/>
    <dgm:cxn modelId="{4C2065DE-3FB0-4120-8B67-7FEF125170EE}" type="presParOf" srcId="{27DE5FD6-4A52-4029-9157-899A794D02B9}" destId="{01825D8A-F05B-478D-A2BE-7522D78D3F98}" srcOrd="1" destOrd="0" presId="urn:microsoft.com/office/officeart/2008/layout/HalfCircleOrganizationChart"/>
    <dgm:cxn modelId="{5622F668-89E6-47EC-BB7E-3A88064D16B5}" type="presParOf" srcId="{27DE5FD6-4A52-4029-9157-899A794D02B9}" destId="{C62A4D0D-E6A3-42AC-9EE3-AC1548268F35}" srcOrd="2" destOrd="0" presId="urn:microsoft.com/office/officeart/2008/layout/HalfCircleOrganizationChart"/>
    <dgm:cxn modelId="{1EAACCEE-1F5D-4E30-9D85-0818E3CEF5FB}" type="presParOf" srcId="{27DE5FD6-4A52-4029-9157-899A794D02B9}" destId="{BE23760F-E5D0-4375-B881-E4622F637148}" srcOrd="3" destOrd="0" presId="urn:microsoft.com/office/officeart/2008/layout/HalfCircleOrganizationChart"/>
    <dgm:cxn modelId="{FF044C10-B0CB-47A2-8C3B-70436CD71A44}" type="presParOf" srcId="{96518EB7-DBE3-4575-8A6A-4E542D343FDA}" destId="{2F29DF29-1E60-4651-A2DE-1221EA8C16E3}" srcOrd="1" destOrd="0" presId="urn:microsoft.com/office/officeart/2008/layout/HalfCircleOrganizationChart"/>
    <dgm:cxn modelId="{F295F5DA-2A41-4E7A-8915-D4E36F1358B9}" type="presParOf" srcId="{2F29DF29-1E60-4651-A2DE-1221EA8C16E3}" destId="{7781F574-9D35-44BB-86D0-8361747E1F47}" srcOrd="0" destOrd="0" presId="urn:microsoft.com/office/officeart/2008/layout/HalfCircleOrganizationChart"/>
    <dgm:cxn modelId="{168F6E56-6D01-4DD6-9D78-2070BE284CF4}" type="presParOf" srcId="{2F29DF29-1E60-4651-A2DE-1221EA8C16E3}" destId="{E79C176A-CBFC-4F31-B1F7-1C84483D8464}" srcOrd="1" destOrd="0" presId="urn:microsoft.com/office/officeart/2008/layout/HalfCircleOrganizationChart"/>
    <dgm:cxn modelId="{2CF75D5B-19DB-42E0-9003-AB967A768341}" type="presParOf" srcId="{E79C176A-CBFC-4F31-B1F7-1C84483D8464}" destId="{54310B70-73C7-4F6F-935B-77372CCCBF98}" srcOrd="0" destOrd="0" presId="urn:microsoft.com/office/officeart/2008/layout/HalfCircleOrganizationChart"/>
    <dgm:cxn modelId="{78F5E9F7-9A09-48C3-90C5-06274C9CC7E5}" type="presParOf" srcId="{54310B70-73C7-4F6F-935B-77372CCCBF98}" destId="{2FC0192F-5A5B-4368-AEBC-579318DC2BF8}" srcOrd="0" destOrd="0" presId="urn:microsoft.com/office/officeart/2008/layout/HalfCircleOrganizationChart"/>
    <dgm:cxn modelId="{DABEC158-1758-4099-B14A-7E9A6B60A332}" type="presParOf" srcId="{54310B70-73C7-4F6F-935B-77372CCCBF98}" destId="{784B1980-0E4C-4DD3-AE50-B158B1825BA7}" srcOrd="1" destOrd="0" presId="urn:microsoft.com/office/officeart/2008/layout/HalfCircleOrganizationChart"/>
    <dgm:cxn modelId="{6744249A-5BF5-4DFA-AEC0-951D445FBB46}" type="presParOf" srcId="{54310B70-73C7-4F6F-935B-77372CCCBF98}" destId="{C8AFC702-A1DA-40DA-AB9E-97FFB61FEBB9}" srcOrd="2" destOrd="0" presId="urn:microsoft.com/office/officeart/2008/layout/HalfCircleOrganizationChart"/>
    <dgm:cxn modelId="{0E02EE9E-FBDE-45F9-9421-D5C557452043}" type="presParOf" srcId="{54310B70-73C7-4F6F-935B-77372CCCBF98}" destId="{DDD40285-967D-4E6B-9C92-B601577513DE}" srcOrd="3" destOrd="0" presId="urn:microsoft.com/office/officeart/2008/layout/HalfCircleOrganizationChart"/>
    <dgm:cxn modelId="{B725AED0-5D8B-4129-AF6A-F047518CC0C2}" type="presParOf" srcId="{E79C176A-CBFC-4F31-B1F7-1C84483D8464}" destId="{BD9332B3-399E-4F1C-94F4-6E64529D59D7}" srcOrd="1" destOrd="0" presId="urn:microsoft.com/office/officeart/2008/layout/HalfCircleOrganizationChart"/>
    <dgm:cxn modelId="{14D00704-622E-4AAB-B019-36C6B7D23245}" type="presParOf" srcId="{BD9332B3-399E-4F1C-94F4-6E64529D59D7}" destId="{FC38492A-6301-4289-A9A3-CA69DD0A7204}" srcOrd="0" destOrd="0" presId="urn:microsoft.com/office/officeart/2008/layout/HalfCircleOrganizationChart"/>
    <dgm:cxn modelId="{7DF6F1C7-4D48-4A97-80E9-62F3B72BC179}" type="presParOf" srcId="{BD9332B3-399E-4F1C-94F4-6E64529D59D7}" destId="{4E9A1555-7007-4137-9E68-83E139C05136}" srcOrd="1" destOrd="0" presId="urn:microsoft.com/office/officeart/2008/layout/HalfCircleOrganizationChart"/>
    <dgm:cxn modelId="{A11E4F6D-26FC-4CA6-B41D-84A23450F76C}" type="presParOf" srcId="{4E9A1555-7007-4137-9E68-83E139C05136}" destId="{FCC2B440-EC71-481E-9C06-C7E62B53EE00}" srcOrd="0" destOrd="0" presId="urn:microsoft.com/office/officeart/2008/layout/HalfCircleOrganizationChart"/>
    <dgm:cxn modelId="{831C3CF1-56C7-4ABC-8E15-6B81D0C13D33}" type="presParOf" srcId="{FCC2B440-EC71-481E-9C06-C7E62B53EE00}" destId="{E3D3682A-4731-4C5E-9CD4-640BAE7381D6}" srcOrd="0" destOrd="0" presId="urn:microsoft.com/office/officeart/2008/layout/HalfCircleOrganizationChart"/>
    <dgm:cxn modelId="{4289DD4A-A19B-471D-95F6-ED0C8D91A048}" type="presParOf" srcId="{FCC2B440-EC71-481E-9C06-C7E62B53EE00}" destId="{476FA174-6B23-452A-BBA5-6FD466B94AD8}" srcOrd="1" destOrd="0" presId="urn:microsoft.com/office/officeart/2008/layout/HalfCircleOrganizationChart"/>
    <dgm:cxn modelId="{47B65422-B032-434F-ABD1-0CEDF6A6141D}" type="presParOf" srcId="{FCC2B440-EC71-481E-9C06-C7E62B53EE00}" destId="{FAEC01B9-4A14-4EF7-9A64-57F3A3D5ADBA}" srcOrd="2" destOrd="0" presId="urn:microsoft.com/office/officeart/2008/layout/HalfCircleOrganizationChart"/>
    <dgm:cxn modelId="{ECC48CCC-DE7F-48DE-9E7D-8C3D41DF2933}" type="presParOf" srcId="{FCC2B440-EC71-481E-9C06-C7E62B53EE00}" destId="{C807B1C8-E2F5-4462-AAF2-36DB1D15F2F1}" srcOrd="3" destOrd="0" presId="urn:microsoft.com/office/officeart/2008/layout/HalfCircleOrganizationChart"/>
    <dgm:cxn modelId="{19D97B84-B4BC-4CD7-99CF-CFF845DAA585}" type="presParOf" srcId="{4E9A1555-7007-4137-9E68-83E139C05136}" destId="{CDD551D2-36E1-4D4F-AE72-21893106547F}" srcOrd="1" destOrd="0" presId="urn:microsoft.com/office/officeart/2008/layout/HalfCircleOrganizationChart"/>
    <dgm:cxn modelId="{11D0EA71-3539-4312-B0F8-B227E2126C1B}" type="presParOf" srcId="{CDD551D2-36E1-4D4F-AE72-21893106547F}" destId="{6CA6C1EE-B6E4-4754-98C6-3234E578327C}" srcOrd="0" destOrd="0" presId="urn:microsoft.com/office/officeart/2008/layout/HalfCircleOrganizationChart"/>
    <dgm:cxn modelId="{18A33E3E-A627-4680-9CA1-02AD6070110C}" type="presParOf" srcId="{CDD551D2-36E1-4D4F-AE72-21893106547F}" destId="{DEC8253B-272D-47EC-B276-F5665EA1BC9D}" srcOrd="1" destOrd="0" presId="urn:microsoft.com/office/officeart/2008/layout/HalfCircleOrganizationChart"/>
    <dgm:cxn modelId="{5DC0D403-8E11-4565-8F6F-FDA0FC22987B}" type="presParOf" srcId="{DEC8253B-272D-47EC-B276-F5665EA1BC9D}" destId="{F4C570F8-DDA7-4345-832B-DFDB16C934DF}" srcOrd="0" destOrd="0" presId="urn:microsoft.com/office/officeart/2008/layout/HalfCircleOrganizationChart"/>
    <dgm:cxn modelId="{6C8C9555-36C1-48DF-82A8-D679A63C39A5}" type="presParOf" srcId="{F4C570F8-DDA7-4345-832B-DFDB16C934DF}" destId="{F153FE53-D852-4E19-AF40-DBED0EB050B1}" srcOrd="0" destOrd="0" presId="urn:microsoft.com/office/officeart/2008/layout/HalfCircleOrganizationChart"/>
    <dgm:cxn modelId="{9CDD169F-3D94-41EA-8F2B-541BBEE985F7}" type="presParOf" srcId="{F4C570F8-DDA7-4345-832B-DFDB16C934DF}" destId="{B70C1291-AC17-4281-8B73-A37CA8B8B518}" srcOrd="1" destOrd="0" presId="urn:microsoft.com/office/officeart/2008/layout/HalfCircleOrganizationChart"/>
    <dgm:cxn modelId="{3113A498-BDB8-4137-B91B-3250006437CB}" type="presParOf" srcId="{F4C570F8-DDA7-4345-832B-DFDB16C934DF}" destId="{61977CA6-3A87-432C-B68B-DA7477454B2F}" srcOrd="2" destOrd="0" presId="urn:microsoft.com/office/officeart/2008/layout/HalfCircleOrganizationChart"/>
    <dgm:cxn modelId="{D9E243BA-86FD-4479-B21B-D61A2309D3B2}" type="presParOf" srcId="{F4C570F8-DDA7-4345-832B-DFDB16C934DF}" destId="{79A11588-9B50-4D50-B6D2-61D919C32A4A}" srcOrd="3" destOrd="0" presId="urn:microsoft.com/office/officeart/2008/layout/HalfCircleOrganizationChart"/>
    <dgm:cxn modelId="{B528C928-9683-41DA-AA29-08C7B8166A4C}" type="presParOf" srcId="{DEC8253B-272D-47EC-B276-F5665EA1BC9D}" destId="{33FA2213-AA90-4945-B45E-F517A98C2476}" srcOrd="1" destOrd="0" presId="urn:microsoft.com/office/officeart/2008/layout/HalfCircleOrganizationChart"/>
    <dgm:cxn modelId="{CC7302B0-FBA7-4E5B-AF77-A80E621B8565}" type="presParOf" srcId="{33FA2213-AA90-4945-B45E-F517A98C2476}" destId="{AB2A6DA1-DF13-4AD2-AED6-2A21FA96ADD1}" srcOrd="0" destOrd="0" presId="urn:microsoft.com/office/officeart/2008/layout/HalfCircleOrganizationChart"/>
    <dgm:cxn modelId="{A355A2A8-C4A9-496B-B663-15F142C86192}" type="presParOf" srcId="{33FA2213-AA90-4945-B45E-F517A98C2476}" destId="{BE57758C-BAE4-4776-B480-97BF2D9CAB3B}" srcOrd="1" destOrd="0" presId="urn:microsoft.com/office/officeart/2008/layout/HalfCircleOrganizationChart"/>
    <dgm:cxn modelId="{B4425E76-F072-41C0-BD33-E8E60B7285A3}" type="presParOf" srcId="{BE57758C-BAE4-4776-B480-97BF2D9CAB3B}" destId="{F22743E0-A5FF-4617-A9F4-6F54363ACD62}" srcOrd="0" destOrd="0" presId="urn:microsoft.com/office/officeart/2008/layout/HalfCircleOrganizationChart"/>
    <dgm:cxn modelId="{133AFAB1-5C30-4491-BE9A-AC08A35842C3}" type="presParOf" srcId="{F22743E0-A5FF-4617-A9F4-6F54363ACD62}" destId="{1574AB17-2740-4B6B-8D08-DAA8E5736658}" srcOrd="0" destOrd="0" presId="urn:microsoft.com/office/officeart/2008/layout/HalfCircleOrganizationChart"/>
    <dgm:cxn modelId="{496DB8A4-0507-4085-99B5-41656C3ABF07}" type="presParOf" srcId="{F22743E0-A5FF-4617-A9F4-6F54363ACD62}" destId="{0A654DF6-A69D-42C6-8974-D77D60126537}" srcOrd="1" destOrd="0" presId="urn:microsoft.com/office/officeart/2008/layout/HalfCircleOrganizationChart"/>
    <dgm:cxn modelId="{556F3C06-5776-45BA-A3A0-24DDAE63BCBD}" type="presParOf" srcId="{F22743E0-A5FF-4617-A9F4-6F54363ACD62}" destId="{E86422E1-98BF-44C8-80FD-8B1C086B5172}" srcOrd="2" destOrd="0" presId="urn:microsoft.com/office/officeart/2008/layout/HalfCircleOrganizationChart"/>
    <dgm:cxn modelId="{4FAA6A6E-05D6-4BE2-A52E-60CEFE348C2C}" type="presParOf" srcId="{F22743E0-A5FF-4617-A9F4-6F54363ACD62}" destId="{3E42BA7A-CC46-4C67-AF7F-77F89864E8D0}" srcOrd="3" destOrd="0" presId="urn:microsoft.com/office/officeart/2008/layout/HalfCircleOrganizationChart"/>
    <dgm:cxn modelId="{E80CB062-0809-4D13-B4B6-8F6A2211EB07}" type="presParOf" srcId="{BE57758C-BAE4-4776-B480-97BF2D9CAB3B}" destId="{B832C45D-3355-425B-BD5B-D725694FDBAC}" srcOrd="1" destOrd="0" presId="urn:microsoft.com/office/officeart/2008/layout/HalfCircleOrganizationChart"/>
    <dgm:cxn modelId="{09CBD742-1374-4158-B1AC-B1FCB374B64F}" type="presParOf" srcId="{BE57758C-BAE4-4776-B480-97BF2D9CAB3B}" destId="{57448119-A07C-4CB1-921F-3DC673C9B6EA}" srcOrd="2" destOrd="0" presId="urn:microsoft.com/office/officeart/2008/layout/HalfCircleOrganizationChart"/>
    <dgm:cxn modelId="{205FA167-3FFD-407B-8166-4E9950D8C1A9}" type="presParOf" srcId="{DEC8253B-272D-47EC-B276-F5665EA1BC9D}" destId="{CF15F54B-F278-4F4B-BBC7-400E13286792}" srcOrd="2" destOrd="0" presId="urn:microsoft.com/office/officeart/2008/layout/HalfCircleOrganizationChart"/>
    <dgm:cxn modelId="{A73CAFE7-9F94-4EF5-B186-B33685DF6F61}" type="presParOf" srcId="{4E9A1555-7007-4137-9E68-83E139C05136}" destId="{D4A30C75-13AB-4A3A-8F7A-A1184DAAB6B7}" srcOrd="2" destOrd="0" presId="urn:microsoft.com/office/officeart/2008/layout/HalfCircleOrganizationChart"/>
    <dgm:cxn modelId="{DBC12988-FFC8-4BED-85A1-631C0DD344DE}" type="presParOf" srcId="{BD9332B3-399E-4F1C-94F4-6E64529D59D7}" destId="{B1F0F241-2F50-49A9-8780-1D531ED266F7}" srcOrd="2" destOrd="0" presId="urn:microsoft.com/office/officeart/2008/layout/HalfCircleOrganizationChart"/>
    <dgm:cxn modelId="{DE23498E-9C12-445F-A012-AC3CB2126A60}" type="presParOf" srcId="{BD9332B3-399E-4F1C-94F4-6E64529D59D7}" destId="{CA8CA190-5E36-469D-A387-7C8AF771B0BB}" srcOrd="3" destOrd="0" presId="urn:microsoft.com/office/officeart/2008/layout/HalfCircleOrganizationChart"/>
    <dgm:cxn modelId="{28664203-6F79-4C36-B790-36083921D972}" type="presParOf" srcId="{CA8CA190-5E36-469D-A387-7C8AF771B0BB}" destId="{7D33C060-F7F1-4DCB-9857-14338A77A720}" srcOrd="0" destOrd="0" presId="urn:microsoft.com/office/officeart/2008/layout/HalfCircleOrganizationChart"/>
    <dgm:cxn modelId="{96518775-6096-4ACB-8E27-3F56BBEDA9FE}" type="presParOf" srcId="{7D33C060-F7F1-4DCB-9857-14338A77A720}" destId="{52BAA0BF-B2B1-4BEF-BA05-8A63C8A7DBF8}" srcOrd="0" destOrd="0" presId="urn:microsoft.com/office/officeart/2008/layout/HalfCircleOrganizationChart"/>
    <dgm:cxn modelId="{30328C36-20ED-4FEF-A8E5-FDF657EB40B1}" type="presParOf" srcId="{7D33C060-F7F1-4DCB-9857-14338A77A720}" destId="{96B55F0D-ED09-4AA0-BF98-F3052E021A63}" srcOrd="1" destOrd="0" presId="urn:microsoft.com/office/officeart/2008/layout/HalfCircleOrganizationChart"/>
    <dgm:cxn modelId="{58194093-1248-47E8-9FA4-DBBD1240F6B3}" type="presParOf" srcId="{7D33C060-F7F1-4DCB-9857-14338A77A720}" destId="{E448BABC-645C-4965-808A-FD5D2E35C182}" srcOrd="2" destOrd="0" presId="urn:microsoft.com/office/officeart/2008/layout/HalfCircleOrganizationChart"/>
    <dgm:cxn modelId="{8DFC3458-268E-4CA8-AC09-7CE7A95873BB}" type="presParOf" srcId="{7D33C060-F7F1-4DCB-9857-14338A77A720}" destId="{12EC6E9B-04CB-4EAC-9637-5FDD4B903622}" srcOrd="3" destOrd="0" presId="urn:microsoft.com/office/officeart/2008/layout/HalfCircleOrganizationChart"/>
    <dgm:cxn modelId="{41D1CEBB-16EE-4D04-8A58-8AD3EEEF496D}" type="presParOf" srcId="{CA8CA190-5E36-469D-A387-7C8AF771B0BB}" destId="{ECA31074-064D-460C-8473-61D0633F320B}" srcOrd="1" destOrd="0" presId="urn:microsoft.com/office/officeart/2008/layout/HalfCircleOrganizationChart"/>
    <dgm:cxn modelId="{4D317EA9-4967-4552-B095-06A15BEE4029}" type="presParOf" srcId="{CA8CA190-5E36-469D-A387-7C8AF771B0BB}" destId="{E38A508B-3B1C-455D-A499-91C22C972C13}" srcOrd="2" destOrd="0" presId="urn:microsoft.com/office/officeart/2008/layout/HalfCircleOrganizationChart"/>
    <dgm:cxn modelId="{CBBDE90F-4F6E-4FF0-BFD7-274FD47DEC70}" type="presParOf" srcId="{E79C176A-CBFC-4F31-B1F7-1C84483D8464}" destId="{63804E0A-7FCB-45C1-A0C4-CA24F8CCBE96}" srcOrd="2" destOrd="0" presId="urn:microsoft.com/office/officeart/2008/layout/HalfCircleOrganizationChart"/>
    <dgm:cxn modelId="{FA6A31E2-030C-4BCF-9631-AF653CEF8E7C}" type="presParOf" srcId="{2F29DF29-1E60-4651-A2DE-1221EA8C16E3}" destId="{D37778E2-D9D6-41BC-A900-9DA672407D44}" srcOrd="2" destOrd="0" presId="urn:microsoft.com/office/officeart/2008/layout/HalfCircleOrganizationChart"/>
    <dgm:cxn modelId="{805C9C4B-99BF-4506-A099-C5E839250CBA}" type="presParOf" srcId="{2F29DF29-1E60-4651-A2DE-1221EA8C16E3}" destId="{3D0E0B02-9AFF-432C-B150-10BB649F6138}" srcOrd="3" destOrd="0" presId="urn:microsoft.com/office/officeart/2008/layout/HalfCircleOrganizationChart"/>
    <dgm:cxn modelId="{9D5A2845-1450-4B47-B567-2384CC76C63D}" type="presParOf" srcId="{3D0E0B02-9AFF-432C-B150-10BB649F6138}" destId="{3DA876A6-98FC-49DF-AC3D-D3C27E43D7BF}" srcOrd="0" destOrd="0" presId="urn:microsoft.com/office/officeart/2008/layout/HalfCircleOrganizationChart"/>
    <dgm:cxn modelId="{BCAE44B1-70B5-4D7B-82CE-0488E4E7F8EA}" type="presParOf" srcId="{3DA876A6-98FC-49DF-AC3D-D3C27E43D7BF}" destId="{36DA0106-BEFC-4695-9814-E5BD6C2A2845}" srcOrd="0" destOrd="0" presId="urn:microsoft.com/office/officeart/2008/layout/HalfCircleOrganizationChart"/>
    <dgm:cxn modelId="{0AAFF2B6-0CD9-40FA-BA68-58478CB7366A}" type="presParOf" srcId="{3DA876A6-98FC-49DF-AC3D-D3C27E43D7BF}" destId="{01CFDE5C-2111-40BA-8457-B81EE67B1156}" srcOrd="1" destOrd="0" presId="urn:microsoft.com/office/officeart/2008/layout/HalfCircleOrganizationChart"/>
    <dgm:cxn modelId="{8B01A8F1-998D-47F3-BCE1-EB4A649FAA75}" type="presParOf" srcId="{3DA876A6-98FC-49DF-AC3D-D3C27E43D7BF}" destId="{D21634C2-3005-4519-A544-563E887EEBFB}" srcOrd="2" destOrd="0" presId="urn:microsoft.com/office/officeart/2008/layout/HalfCircleOrganizationChart"/>
    <dgm:cxn modelId="{FF06B482-744D-423B-B654-6E3BDACF5A90}" type="presParOf" srcId="{3DA876A6-98FC-49DF-AC3D-D3C27E43D7BF}" destId="{6321AE79-18A0-4895-B886-AB3F273426EC}" srcOrd="3" destOrd="0" presId="urn:microsoft.com/office/officeart/2008/layout/HalfCircleOrganizationChart"/>
    <dgm:cxn modelId="{1154E549-C8D9-4E70-8F94-131534A377DD}" type="presParOf" srcId="{3D0E0B02-9AFF-432C-B150-10BB649F6138}" destId="{333CB12A-FAA4-42F7-BB20-08AFD87581A3}" srcOrd="1" destOrd="0" presId="urn:microsoft.com/office/officeart/2008/layout/HalfCircleOrganizationChart"/>
    <dgm:cxn modelId="{7B901D16-EFB2-4EC5-A4BB-131E04458F8B}" type="presParOf" srcId="{3D0E0B02-9AFF-432C-B150-10BB649F6138}" destId="{0F6B988E-A41C-4507-B137-90330BA564EE}" srcOrd="2" destOrd="0" presId="urn:microsoft.com/office/officeart/2008/layout/HalfCircleOrganizationChart"/>
    <dgm:cxn modelId="{9DBFA974-AE20-419A-ACAD-613C5DD32229}" type="presParOf" srcId="{96518EB7-DBE3-4575-8A6A-4E542D343FDA}" destId="{3915EAAA-DFB2-4833-A58B-F101C31D50F5}" srcOrd="2" destOrd="0" presId="urn:microsoft.com/office/officeart/2008/layout/HalfCircleOrganizationChart"/>
    <dgm:cxn modelId="{DF920B23-8079-472F-9D96-2138427B9EE7}" type="presParOf" srcId="{292117FC-AA0B-4B06-9FA0-487A9A31EBA3}" destId="{9A4D48C0-9B51-4DAE-B887-38269B1E22C4}" srcOrd="2" destOrd="0" presId="urn:microsoft.com/office/officeart/2008/layout/HalfCircleOrganizationChart"/>
    <dgm:cxn modelId="{99C452BB-C342-446F-8750-31DBFA80C985}" type="presParOf" srcId="{292117FC-AA0B-4B06-9FA0-487A9A31EBA3}" destId="{213F7F53-1B9E-4EBD-B90D-C44B902EE778}" srcOrd="3" destOrd="0" presId="urn:microsoft.com/office/officeart/2008/layout/HalfCircleOrganizationChart"/>
    <dgm:cxn modelId="{38CEC3D8-7A91-4DA6-95E6-F8B3A6F0C34F}" type="presParOf" srcId="{213F7F53-1B9E-4EBD-B90D-C44B902EE778}" destId="{1A243E07-FA65-4D19-A74D-5741E0EC8BE4}" srcOrd="0" destOrd="0" presId="urn:microsoft.com/office/officeart/2008/layout/HalfCircleOrganizationChart"/>
    <dgm:cxn modelId="{D24D1FA4-5595-42C0-97EA-C3FF1A4402A0}" type="presParOf" srcId="{1A243E07-FA65-4D19-A74D-5741E0EC8BE4}" destId="{ABF6AA15-E48F-44BE-A755-4851E5F663DC}" srcOrd="0" destOrd="0" presId="urn:microsoft.com/office/officeart/2008/layout/HalfCircleOrganizationChart"/>
    <dgm:cxn modelId="{42739437-2B68-418C-9CDC-B4ECA6C662B5}" type="presParOf" srcId="{1A243E07-FA65-4D19-A74D-5741E0EC8BE4}" destId="{4A5EA581-8BD0-4B76-A4CF-928AC42A8AC4}" srcOrd="1" destOrd="0" presId="urn:microsoft.com/office/officeart/2008/layout/HalfCircleOrganizationChart"/>
    <dgm:cxn modelId="{3E8DF655-3810-435C-815B-1CB49A81A79F}" type="presParOf" srcId="{1A243E07-FA65-4D19-A74D-5741E0EC8BE4}" destId="{6658C2E2-DE2E-4B1D-913E-7C599FA497CF}" srcOrd="2" destOrd="0" presId="urn:microsoft.com/office/officeart/2008/layout/HalfCircleOrganizationChart"/>
    <dgm:cxn modelId="{F2F1659D-1457-47ED-8001-5D9B74D20F95}" type="presParOf" srcId="{1A243E07-FA65-4D19-A74D-5741E0EC8BE4}" destId="{4EE9F61A-F8DB-4661-8CCD-AF02BED33290}" srcOrd="3" destOrd="0" presId="urn:microsoft.com/office/officeart/2008/layout/HalfCircleOrganizationChart"/>
    <dgm:cxn modelId="{F30A33B8-5909-4288-BA69-1DCE1D12B95E}" type="presParOf" srcId="{213F7F53-1B9E-4EBD-B90D-C44B902EE778}" destId="{FCB7243B-1105-40AD-87A1-134175204059}" srcOrd="1" destOrd="0" presId="urn:microsoft.com/office/officeart/2008/layout/HalfCircleOrganizationChart"/>
    <dgm:cxn modelId="{4FFCAE94-C2CD-46AC-BE42-0A31F622E46E}" type="presParOf" srcId="{FCB7243B-1105-40AD-87A1-134175204059}" destId="{8C41D191-E3A2-4721-819D-A69BCBE131CE}" srcOrd="0" destOrd="0" presId="urn:microsoft.com/office/officeart/2008/layout/HalfCircleOrganizationChart"/>
    <dgm:cxn modelId="{CE72A831-A477-4098-8F17-B22FE5C1C4A8}" type="presParOf" srcId="{FCB7243B-1105-40AD-87A1-134175204059}" destId="{FC5DF137-4B60-4607-A0CA-735AD53999F1}" srcOrd="1" destOrd="0" presId="urn:microsoft.com/office/officeart/2008/layout/HalfCircleOrganizationChart"/>
    <dgm:cxn modelId="{EDF473FE-1D06-4FEC-B9F6-BEA92E2EA4F6}" type="presParOf" srcId="{FC5DF137-4B60-4607-A0CA-735AD53999F1}" destId="{94E4645A-96EC-49B3-9737-3887C8060426}" srcOrd="0" destOrd="0" presId="urn:microsoft.com/office/officeart/2008/layout/HalfCircleOrganizationChart"/>
    <dgm:cxn modelId="{B8FC558C-D2EF-4C67-B527-80C0AA313EE1}" type="presParOf" srcId="{94E4645A-96EC-49B3-9737-3887C8060426}" destId="{A1C041E7-5DBC-48A3-AA18-DAC21994628D}" srcOrd="0" destOrd="0" presId="urn:microsoft.com/office/officeart/2008/layout/HalfCircleOrganizationChart"/>
    <dgm:cxn modelId="{382BDAC5-9AD3-4554-97CE-B75694069542}" type="presParOf" srcId="{94E4645A-96EC-49B3-9737-3887C8060426}" destId="{5C315565-AB1D-4D49-8A65-789A96AE1488}" srcOrd="1" destOrd="0" presId="urn:microsoft.com/office/officeart/2008/layout/HalfCircleOrganizationChart"/>
    <dgm:cxn modelId="{FB7530EE-A192-4AEF-8F2A-DBB0DF4F89F4}" type="presParOf" srcId="{94E4645A-96EC-49B3-9737-3887C8060426}" destId="{09A0B677-9E34-4ABA-B939-889DC4D96534}" srcOrd="2" destOrd="0" presId="urn:microsoft.com/office/officeart/2008/layout/HalfCircleOrganizationChart"/>
    <dgm:cxn modelId="{FDB11C38-7F4B-43E6-BFC3-CBE36ADD4D01}" type="presParOf" srcId="{94E4645A-96EC-49B3-9737-3887C8060426}" destId="{B8ABB281-761B-4B3A-A5A9-6B00E1EACC41}" srcOrd="3" destOrd="0" presId="urn:microsoft.com/office/officeart/2008/layout/HalfCircleOrganizationChart"/>
    <dgm:cxn modelId="{F969309F-FDFB-47B0-9299-DFB29B97909B}" type="presParOf" srcId="{FC5DF137-4B60-4607-A0CA-735AD53999F1}" destId="{0F915E65-F5AD-4C6D-AB50-6C7F44DFBF34}" srcOrd="1" destOrd="0" presId="urn:microsoft.com/office/officeart/2008/layout/HalfCircleOrganizationChart"/>
    <dgm:cxn modelId="{5CFAAECC-33C6-4FAD-95B3-E5C8E4026C54}" type="presParOf" srcId="{FC5DF137-4B60-4607-A0CA-735AD53999F1}" destId="{130F98E7-382E-43F1-B030-B4253D5D3E6A}" srcOrd="2" destOrd="0" presId="urn:microsoft.com/office/officeart/2008/layout/HalfCircleOrganizationChart"/>
    <dgm:cxn modelId="{FA3B434E-572A-43FC-A61E-08BA588A7490}" type="presParOf" srcId="{FCB7243B-1105-40AD-87A1-134175204059}" destId="{C8C33210-FD05-4F70-BEFD-B25564CD537A}" srcOrd="2" destOrd="0" presId="urn:microsoft.com/office/officeart/2008/layout/HalfCircleOrganizationChart"/>
    <dgm:cxn modelId="{B9FDAE27-3E2D-4A4C-B34C-CEDF99CB07B0}" type="presParOf" srcId="{FCB7243B-1105-40AD-87A1-134175204059}" destId="{92AC7AE7-6C45-42BB-881C-861AEBAAEA18}" srcOrd="3" destOrd="0" presId="urn:microsoft.com/office/officeart/2008/layout/HalfCircleOrganizationChart"/>
    <dgm:cxn modelId="{9AC8FEBC-731B-4891-9981-1854C5073B43}" type="presParOf" srcId="{92AC7AE7-6C45-42BB-881C-861AEBAAEA18}" destId="{7ED4C25E-55F0-4767-8D8B-9A9A1BFBEC8C}" srcOrd="0" destOrd="0" presId="urn:microsoft.com/office/officeart/2008/layout/HalfCircleOrganizationChart"/>
    <dgm:cxn modelId="{B85EB454-D5EE-414D-A241-41E4F24CB142}" type="presParOf" srcId="{7ED4C25E-55F0-4767-8D8B-9A9A1BFBEC8C}" destId="{1464718C-9E52-45E1-A389-3B46829380BB}" srcOrd="0" destOrd="0" presId="urn:microsoft.com/office/officeart/2008/layout/HalfCircleOrganizationChart"/>
    <dgm:cxn modelId="{970AB481-27A3-4068-B24E-B217EEA2E499}" type="presParOf" srcId="{7ED4C25E-55F0-4767-8D8B-9A9A1BFBEC8C}" destId="{2D37F422-87D0-4B78-BF98-52231898EF63}" srcOrd="1" destOrd="0" presId="urn:microsoft.com/office/officeart/2008/layout/HalfCircleOrganizationChart"/>
    <dgm:cxn modelId="{F74EBBE6-EA85-4B66-BF44-E437480E66F5}" type="presParOf" srcId="{7ED4C25E-55F0-4767-8D8B-9A9A1BFBEC8C}" destId="{0F09F380-792D-4957-80A7-12D3F00A1380}" srcOrd="2" destOrd="0" presId="urn:microsoft.com/office/officeart/2008/layout/HalfCircleOrganizationChart"/>
    <dgm:cxn modelId="{FFAFC72A-97B6-4891-980D-D518D19E1E2B}" type="presParOf" srcId="{7ED4C25E-55F0-4767-8D8B-9A9A1BFBEC8C}" destId="{5EF46DD9-665D-4C5E-8D6A-52C173C3CF21}" srcOrd="3" destOrd="0" presId="urn:microsoft.com/office/officeart/2008/layout/HalfCircleOrganizationChart"/>
    <dgm:cxn modelId="{FAE23CDE-B259-4B11-865D-F0ED2E95BC40}" type="presParOf" srcId="{92AC7AE7-6C45-42BB-881C-861AEBAAEA18}" destId="{66EF97BA-049D-4820-B18C-080949DD77C2}" srcOrd="1" destOrd="0" presId="urn:microsoft.com/office/officeart/2008/layout/HalfCircleOrganizationChart"/>
    <dgm:cxn modelId="{7CBED8CC-DD93-4564-BBF5-951B0AFFBEC8}" type="presParOf" srcId="{92AC7AE7-6C45-42BB-881C-861AEBAAEA18}" destId="{82B8D62D-0379-4D70-B28D-6A5AD0FA239D}" srcOrd="2" destOrd="0" presId="urn:microsoft.com/office/officeart/2008/layout/HalfCircleOrganizationChart"/>
    <dgm:cxn modelId="{48226E9F-B718-4DB1-A700-9B2E4603FBC7}" type="presParOf" srcId="{213F7F53-1B9E-4EBD-B90D-C44B902EE778}" destId="{291E664D-8A3C-4136-B051-BE7D20A7543A}" srcOrd="2" destOrd="0" presId="urn:microsoft.com/office/officeart/2008/layout/HalfCircleOrganizationChart"/>
    <dgm:cxn modelId="{2E2A9EDE-2AE4-4CD0-A14E-02AB0552D5FB}" type="presParOf" srcId="{150EC521-AB7F-46A3-BB8B-222333835714}" destId="{2FD6FAFB-8340-4FAB-A993-A181C0460C20}" srcOrd="2" destOrd="0" presId="urn:microsoft.com/office/officeart/2008/layout/HalfCircleOrganizationChart"/>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1E30281-A028-460E-B2E4-E640B54A0BFD}">
      <dgm:prSet phldrT="[Text]"/>
      <dgm:spPr/>
      <dgm:t>
        <a:bodyPr/>
        <a:lstStyle/>
        <a:p>
          <a:r>
            <a:rPr lang="en-US"/>
            <a:t>y</a:t>
          </a:r>
          <a:endParaRPr lang="id-ID"/>
        </a:p>
      </dgm:t>
    </dgm:pt>
    <dgm:pt modelId="{D42C20CB-2D99-47D9-96CF-D6392A7B4C20}" type="parTrans" cxnId="{1611C8CE-3E76-4DBF-ABF1-A2F5846B03AC}">
      <dgm:prSet/>
      <dgm:spPr/>
      <dgm:t>
        <a:bodyPr/>
        <a:lstStyle/>
        <a:p>
          <a:endParaRPr lang="id-ID"/>
        </a:p>
      </dgm:t>
    </dgm:pt>
    <dgm:pt modelId="{5277B640-DD19-4701-BE5B-7D180A8B0787}" type="sibTrans" cxnId="{1611C8CE-3E76-4DBF-ABF1-A2F5846B03AC}">
      <dgm:prSet/>
      <dgm:spPr/>
      <dgm:t>
        <a:bodyPr/>
        <a:lstStyle/>
        <a:p>
          <a:endParaRPr lang="id-ID"/>
        </a:p>
      </dgm:t>
    </dgm:pt>
    <dgm:pt modelId="{78C19594-CE35-4D5D-8180-CA881CC79800}">
      <dgm:prSet phldrT="[Text]"/>
      <dgm:spPr/>
      <dgm:t>
        <a:bodyPr/>
        <a:lstStyle/>
        <a:p>
          <a:r>
            <a:rPr lang="en-US"/>
            <a:t>x</a:t>
          </a:r>
          <a:endParaRPr lang="id-ID"/>
        </a:p>
      </dgm:t>
    </dgm:pt>
    <dgm:pt modelId="{BB1C8324-A538-455A-B69E-B4063EA733DA}" type="parTrans" cxnId="{D0FB4147-FDBA-46A1-A1A9-4CA91BF682D5}">
      <dgm:prSet/>
      <dgm:spPr/>
      <dgm:t>
        <a:bodyPr/>
        <a:lstStyle/>
        <a:p>
          <a:endParaRPr lang="id-ID"/>
        </a:p>
      </dgm:t>
    </dgm:pt>
    <dgm:pt modelId="{AFCE8570-DAFF-496B-9C34-25868A7F1C3B}" type="sibTrans" cxnId="{D0FB4147-FDBA-46A1-A1A9-4CA91BF682D5}">
      <dgm:prSet/>
      <dgm:spPr/>
      <dgm:t>
        <a:bodyPr/>
        <a:lstStyle/>
        <a:p>
          <a:endParaRPr lang="id-ID"/>
        </a:p>
      </dgm:t>
    </dgm:pt>
    <dgm:pt modelId="{50D9F873-C596-4695-8D31-CBF63AA8EB43}">
      <dgm:prSet phldrT="[Text]"/>
      <dgm:spPr/>
      <dgm:t>
        <a:bodyPr/>
        <a:lstStyle/>
        <a:p>
          <a:r>
            <a:rPr lang="en-US"/>
            <a:t>Z</a:t>
          </a:r>
          <a:endParaRPr lang="id-ID"/>
        </a:p>
      </dgm:t>
    </dgm:pt>
    <dgm:pt modelId="{CB5307F6-5A8E-4DED-93D1-F4C312849CC4}" type="parTrans" cxnId="{58BEA20B-131F-48C3-99AB-8C363DE4361C}">
      <dgm:prSet/>
      <dgm:spPr/>
      <dgm:t>
        <a:bodyPr/>
        <a:lstStyle/>
        <a:p>
          <a:endParaRPr lang="id-ID"/>
        </a:p>
      </dgm:t>
    </dgm:pt>
    <dgm:pt modelId="{9F60B67A-8415-4470-AB3C-623542BB7815}" type="sibTrans" cxnId="{58BEA20B-131F-48C3-99AB-8C363DE4361C}">
      <dgm:prSet/>
      <dgm:spPr/>
      <dgm:t>
        <a:bodyPr/>
        <a:lstStyle/>
        <a:p>
          <a:endParaRPr lang="id-ID"/>
        </a:p>
      </dgm:t>
    </dgm:pt>
    <dgm:pt modelId="{A3D61DBA-030C-4ADD-8196-F00E18659D24}">
      <dgm:prSet phldrT="[Text]"/>
      <dgm:spPr/>
      <dgm:t>
        <a:bodyPr/>
        <a:lstStyle/>
        <a:p>
          <a:r>
            <a:rPr lang="en-US">
              <a:solidFill>
                <a:schemeClr val="accent1"/>
              </a:solidFill>
            </a:rPr>
            <a:t>a</a:t>
          </a:r>
          <a:endParaRPr lang="id-ID">
            <a:solidFill>
              <a:schemeClr val="accent1"/>
            </a:solidFill>
          </a:endParaRPr>
        </a:p>
      </dgm:t>
    </dgm:pt>
    <dgm:pt modelId="{4EC0B38A-BFFE-40DF-A8ED-538A760CFFE9}" type="parTrans" cxnId="{320FD528-4A79-4E93-828D-754EB23B9301}">
      <dgm:prSet/>
      <dgm:spPr/>
      <dgm:t>
        <a:bodyPr/>
        <a:lstStyle/>
        <a:p>
          <a:endParaRPr lang="id-ID"/>
        </a:p>
      </dgm:t>
    </dgm:pt>
    <dgm:pt modelId="{B1C16632-F67A-4C53-A63E-7D6AB4DAA2E8}" type="sibTrans" cxnId="{320FD528-4A79-4E93-828D-754EB23B9301}">
      <dgm:prSet/>
      <dgm:spPr/>
      <dgm:t>
        <a:bodyPr/>
        <a:lstStyle/>
        <a:p>
          <a:endParaRPr lang="id-ID"/>
        </a:p>
      </dgm:t>
    </dgm:pt>
    <dgm:pt modelId="{5302FF13-417C-4820-A015-425878CC6743}">
      <dgm:prSet phldrT="[Text]"/>
      <dgm:spPr/>
      <dgm:t>
        <a:bodyPr/>
        <a:lstStyle/>
        <a:p>
          <a:r>
            <a:rPr lang="en-US">
              <a:solidFill>
                <a:schemeClr val="accent1"/>
              </a:solidFill>
            </a:rPr>
            <a:t>c</a:t>
          </a:r>
          <a:endParaRPr lang="id-ID">
            <a:solidFill>
              <a:schemeClr val="accent1"/>
            </a:solidFill>
          </a:endParaRPr>
        </a:p>
      </dgm:t>
    </dgm:pt>
    <dgm:pt modelId="{6D83092E-AC80-4583-B865-39A532E91C78}" type="parTrans" cxnId="{E30CF6A1-2512-4509-8467-5B0D273A776D}">
      <dgm:prSet/>
      <dgm:spPr/>
      <dgm:t>
        <a:bodyPr/>
        <a:lstStyle/>
        <a:p>
          <a:endParaRPr lang="id-ID"/>
        </a:p>
      </dgm:t>
    </dgm:pt>
    <dgm:pt modelId="{F874AFB3-4CB2-46C8-A7F3-C58A713B387A}" type="sibTrans" cxnId="{E30CF6A1-2512-4509-8467-5B0D273A776D}">
      <dgm:prSet/>
      <dgm:spPr/>
      <dgm:t>
        <a:bodyPr/>
        <a:lstStyle/>
        <a:p>
          <a:endParaRPr lang="id-ID"/>
        </a:p>
      </dgm:t>
    </dgm:pt>
    <dgm:pt modelId="{9B4EBAAF-9292-4D89-8279-02B1B815B583}">
      <dgm:prSet phldrT="[Text]"/>
      <dgm:spPr/>
      <dgm:t>
        <a:bodyPr/>
        <a:lstStyle/>
        <a:p>
          <a:r>
            <a:rPr lang="en-US">
              <a:solidFill>
                <a:schemeClr val="accent1"/>
              </a:solidFill>
            </a:rPr>
            <a:t>d</a:t>
          </a:r>
          <a:endParaRPr lang="id-ID">
            <a:solidFill>
              <a:schemeClr val="accent1"/>
            </a:solidFill>
          </a:endParaRPr>
        </a:p>
      </dgm:t>
    </dgm:pt>
    <dgm:pt modelId="{610864EA-7510-4963-BEC4-3886E9046E73}" type="parTrans" cxnId="{01F89A38-B2E4-4539-ABE7-9D10DB9329DA}">
      <dgm:prSet/>
      <dgm:spPr/>
      <dgm:t>
        <a:bodyPr/>
        <a:lstStyle/>
        <a:p>
          <a:endParaRPr lang="id-ID"/>
        </a:p>
      </dgm:t>
    </dgm:pt>
    <dgm:pt modelId="{24DB9443-8796-4FD3-993E-5B03D506C902}" type="sibTrans" cxnId="{01F89A38-B2E4-4539-ABE7-9D10DB9329DA}">
      <dgm:prSet/>
      <dgm:spPr/>
      <dgm:t>
        <a:bodyPr/>
        <a:lstStyle/>
        <a:p>
          <a:endParaRPr lang="id-ID"/>
        </a:p>
      </dgm:t>
    </dgm:pt>
    <dgm:pt modelId="{DB759051-9538-4A0C-8F53-B9B5D6FC20D0}">
      <dgm:prSet phldrT="[Text]"/>
      <dgm:spPr/>
      <dgm:t>
        <a:bodyPr/>
        <a:lstStyle/>
        <a:p>
          <a:r>
            <a:rPr lang="en-US">
              <a:solidFill>
                <a:srgbClr val="FF0000"/>
              </a:solidFill>
            </a:rPr>
            <a:t>b</a:t>
          </a:r>
          <a:endParaRPr lang="id-ID">
            <a:solidFill>
              <a:srgbClr val="FF0000"/>
            </a:solidFill>
          </a:endParaRPr>
        </a:p>
      </dgm:t>
    </dgm:pt>
    <dgm:pt modelId="{F75ECA39-A7FD-4960-AB4A-14C8D7195E84}" type="parTrans" cxnId="{7C41619F-AF1B-47FE-AD12-D3E44781EF31}">
      <dgm:prSet/>
      <dgm:spPr/>
      <dgm:t>
        <a:bodyPr/>
        <a:lstStyle/>
        <a:p>
          <a:endParaRPr lang="id-ID"/>
        </a:p>
      </dgm:t>
    </dgm:pt>
    <dgm:pt modelId="{E25FD3DA-8BC4-499B-B62A-C3B120B52C30}" type="sibTrans" cxnId="{7C41619F-AF1B-47FE-AD12-D3E44781EF31}">
      <dgm:prSet/>
      <dgm:spPr/>
      <dgm:t>
        <a:bodyPr/>
        <a:lstStyle/>
        <a:p>
          <a:endParaRPr lang="id-ID"/>
        </a:p>
      </dgm:t>
    </dgm:pt>
    <dgm:pt modelId="{20DAC21E-CF03-4B15-96D0-37D1837469EB}">
      <dgm:prSet phldrT="[Text]"/>
      <dgm:spPr/>
      <dgm:t>
        <a:bodyPr/>
        <a:lstStyle/>
        <a:p>
          <a:r>
            <a:rPr lang="en-US"/>
            <a:t>y</a:t>
          </a:r>
          <a:endParaRPr lang="id-ID">
            <a:solidFill>
              <a:schemeClr val="accent1"/>
            </a:solidFill>
          </a:endParaRPr>
        </a:p>
      </dgm:t>
    </dgm:pt>
    <dgm:pt modelId="{C84C7009-C1B3-4A7E-B8E1-FA970C818AAF}" type="parTrans" cxnId="{7AF62CCF-94B6-4AAA-B7B2-23AEF114B3E9}">
      <dgm:prSet/>
      <dgm:spPr/>
      <dgm:t>
        <a:bodyPr/>
        <a:lstStyle/>
        <a:p>
          <a:endParaRPr lang="id-ID"/>
        </a:p>
      </dgm:t>
    </dgm:pt>
    <dgm:pt modelId="{66C5EF7F-5C75-445A-9174-96D0FADDA4F4}" type="sibTrans" cxnId="{7AF62CCF-94B6-4AAA-B7B2-23AEF114B3E9}">
      <dgm:prSet/>
      <dgm:spPr/>
      <dgm:t>
        <a:bodyPr/>
        <a:lstStyle/>
        <a:p>
          <a:endParaRPr lang="id-ID"/>
        </a:p>
      </dgm:t>
    </dgm:pt>
    <dgm:pt modelId="{9DB824A7-3148-484C-8DE8-29DAAA0C8E4A}">
      <dgm:prSet phldrT="[Text]"/>
      <dgm:spPr/>
      <dgm:t>
        <a:bodyPr/>
        <a:lstStyle/>
        <a:p>
          <a:r>
            <a:rPr lang="en-US"/>
            <a:t>X</a:t>
          </a:r>
          <a:endParaRPr lang="id-ID"/>
        </a:p>
      </dgm:t>
    </dgm:pt>
    <dgm:pt modelId="{787AECE0-3DF0-4EC0-9864-F6FB437CCC25}" type="parTrans" cxnId="{8A72092E-65C2-4758-8E3F-779AE66A6DA6}">
      <dgm:prSet/>
      <dgm:spPr/>
      <dgm:t>
        <a:bodyPr/>
        <a:lstStyle/>
        <a:p>
          <a:endParaRPr lang="id-ID"/>
        </a:p>
      </dgm:t>
    </dgm:pt>
    <dgm:pt modelId="{D621DEFA-C4E6-4696-BD56-7A3034857933}" type="sibTrans" cxnId="{8A72092E-65C2-4758-8E3F-779AE66A6DA6}">
      <dgm:prSet/>
      <dgm:spPr/>
      <dgm:t>
        <a:bodyPr/>
        <a:lstStyle/>
        <a:p>
          <a:endParaRPr lang="id-ID"/>
        </a:p>
      </dgm:t>
    </dgm:pt>
    <dgm:pt modelId="{7ED5AB2D-5750-4708-A12B-506B27FA80CB}">
      <dgm:prSet phldrT="[Text]"/>
      <dgm:spPr/>
      <dgm:t>
        <a:bodyPr/>
        <a:lstStyle/>
        <a:p>
          <a:r>
            <a:rPr lang="en-US">
              <a:solidFill>
                <a:srgbClr val="FF0000"/>
              </a:solidFill>
            </a:rPr>
            <a:t>b</a:t>
          </a:r>
          <a:endParaRPr lang="id-ID">
            <a:solidFill>
              <a:srgbClr val="FF0000"/>
            </a:solidFill>
          </a:endParaRPr>
        </a:p>
      </dgm:t>
    </dgm:pt>
    <dgm:pt modelId="{71E9FB2A-4A95-4A6D-A4BA-4D6410105F4F}" type="parTrans" cxnId="{AB3B7413-5888-4D48-A3F6-AD3E0B5C7417}">
      <dgm:prSet/>
      <dgm:spPr/>
      <dgm:t>
        <a:bodyPr/>
        <a:lstStyle/>
        <a:p>
          <a:endParaRPr lang="id-ID"/>
        </a:p>
      </dgm:t>
    </dgm:pt>
    <dgm:pt modelId="{9CD0570C-65D4-450D-8D8F-74BD3A73523D}" type="sibTrans" cxnId="{AB3B7413-5888-4D48-A3F6-AD3E0B5C7417}">
      <dgm:prSet/>
      <dgm:spPr/>
      <dgm:t>
        <a:bodyPr/>
        <a:lstStyle/>
        <a:p>
          <a:endParaRPr lang="id-ID"/>
        </a:p>
      </dgm:t>
    </dgm:pt>
    <dgm:pt modelId="{D79A0C2F-E954-4F55-9F12-823F78266CDB}">
      <dgm:prSet phldrT="[Text]"/>
      <dgm:spPr/>
      <dgm:t>
        <a:bodyPr/>
        <a:lstStyle/>
        <a:p>
          <a:r>
            <a:rPr lang="en-US">
              <a:solidFill>
                <a:schemeClr val="accent1"/>
              </a:solidFill>
            </a:rPr>
            <a:t>c</a:t>
          </a:r>
          <a:endParaRPr lang="id-ID">
            <a:solidFill>
              <a:schemeClr val="accent1"/>
            </a:solidFill>
          </a:endParaRPr>
        </a:p>
      </dgm:t>
    </dgm:pt>
    <dgm:pt modelId="{E5AE9942-6D37-43A3-A000-6E2277AB4356}" type="parTrans" cxnId="{5BEBEE6E-A7F0-4886-BD27-BF9EAF5F453A}">
      <dgm:prSet/>
      <dgm:spPr/>
      <dgm:t>
        <a:bodyPr/>
        <a:lstStyle/>
        <a:p>
          <a:endParaRPr lang="id-ID"/>
        </a:p>
      </dgm:t>
    </dgm:pt>
    <dgm:pt modelId="{AE459781-A80D-4C7B-B7B2-6FBF24A1767F}" type="sibTrans" cxnId="{5BEBEE6E-A7F0-4886-BD27-BF9EAF5F453A}">
      <dgm:prSet/>
      <dgm:spPr/>
      <dgm:t>
        <a:bodyPr/>
        <a:lstStyle/>
        <a:p>
          <a:endParaRPr lang="id-ID"/>
        </a:p>
      </dgm:t>
    </dgm:pt>
    <dgm:pt modelId="{AC5E1171-B44E-4B72-9A30-F64834C04294}">
      <dgm:prSet phldrT="[Text]"/>
      <dgm:spPr/>
      <dgm:t>
        <a:bodyPr/>
        <a:lstStyle/>
        <a:p>
          <a:r>
            <a:rPr lang="en-US"/>
            <a:t>z</a:t>
          </a:r>
          <a:endParaRPr lang="id-ID"/>
        </a:p>
      </dgm:t>
    </dgm:pt>
    <dgm:pt modelId="{9190F6A1-D2BA-4CEF-999C-8CA7E2EBA8AB}" type="parTrans" cxnId="{A8CE1737-0ADE-4EBD-A7D9-DAC36DFB3CD5}">
      <dgm:prSet/>
      <dgm:spPr/>
      <dgm:t>
        <a:bodyPr/>
        <a:lstStyle/>
        <a:p>
          <a:endParaRPr lang="id-ID"/>
        </a:p>
      </dgm:t>
    </dgm:pt>
    <dgm:pt modelId="{C508EBEF-B6BD-40D9-8DD1-CB9CDB33AE26}" type="sibTrans" cxnId="{A8CE1737-0ADE-4EBD-A7D9-DAC36DFB3CD5}">
      <dgm:prSet/>
      <dgm:spPr/>
      <dgm:t>
        <a:bodyPr/>
        <a:lstStyle/>
        <a:p>
          <a:endParaRPr lang="id-ID"/>
        </a:p>
      </dgm:t>
    </dgm:pt>
    <dgm:pt modelId="{42AA2C09-73B2-4357-A0C9-CC1EA934081D}">
      <dgm:prSet phldrT="[Text]"/>
      <dgm:spPr/>
      <dgm:t>
        <a:bodyPr/>
        <a:lstStyle/>
        <a:p>
          <a:r>
            <a:rPr lang="en-US">
              <a:solidFill>
                <a:schemeClr val="accent1"/>
              </a:solidFill>
            </a:rPr>
            <a:t>d</a:t>
          </a:r>
          <a:endParaRPr lang="id-ID">
            <a:solidFill>
              <a:schemeClr val="accent1"/>
            </a:solidFill>
          </a:endParaRPr>
        </a:p>
      </dgm:t>
    </dgm:pt>
    <dgm:pt modelId="{5690DFC1-5116-40B3-A07E-DD19BC19A4F1}" type="parTrans" cxnId="{AE944F2D-F5DC-4994-8684-73A8208D898E}">
      <dgm:prSet/>
      <dgm:spPr/>
      <dgm:t>
        <a:bodyPr/>
        <a:lstStyle/>
        <a:p>
          <a:endParaRPr lang="id-ID"/>
        </a:p>
      </dgm:t>
    </dgm:pt>
    <dgm:pt modelId="{1C4C9AC9-A713-4626-B78F-0F89E2646C20}" type="sibTrans" cxnId="{AE944F2D-F5DC-4994-8684-73A8208D898E}">
      <dgm:prSet/>
      <dgm:spPr/>
      <dgm:t>
        <a:bodyPr/>
        <a:lstStyle/>
        <a:p>
          <a:endParaRPr lang="id-ID"/>
        </a:p>
      </dgm:t>
    </dgm:pt>
    <dgm:pt modelId="{DD874C16-EA85-4EC2-A4BC-E7092A3B4479}">
      <dgm:prSet phldrT="[Text]"/>
      <dgm:spPr/>
      <dgm:t>
        <a:bodyPr/>
        <a:lstStyle/>
        <a:p>
          <a:r>
            <a:rPr lang="en-US">
              <a:solidFill>
                <a:schemeClr val="accent1"/>
              </a:solidFill>
            </a:rPr>
            <a:t>a</a:t>
          </a:r>
          <a:endParaRPr lang="id-ID">
            <a:solidFill>
              <a:schemeClr val="accent1"/>
            </a:solidFill>
          </a:endParaRPr>
        </a:p>
      </dgm:t>
    </dgm:pt>
    <dgm:pt modelId="{A22C9C55-0ACF-4A81-B85C-9EF2918131E0}" type="parTrans" cxnId="{D7AE5549-7C85-458B-88DC-CB505FAF3479}">
      <dgm:prSet/>
      <dgm:spPr/>
      <dgm:t>
        <a:bodyPr/>
        <a:lstStyle/>
        <a:p>
          <a:endParaRPr lang="id-ID"/>
        </a:p>
      </dgm:t>
    </dgm:pt>
    <dgm:pt modelId="{F27DED0A-3791-4001-88B5-FDFF2D9D4D25}" type="sibTrans" cxnId="{D7AE5549-7C85-458B-88DC-CB505FAF3479}">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71CF476A-8CF1-48B5-BA39-747FF62DEDC8}" type="pres">
      <dgm:prSet presAssocID="{01E30281-A028-460E-B2E4-E640B54A0BFD}" presName="hierRoot1" presStyleCnt="0">
        <dgm:presLayoutVars>
          <dgm:hierBranch/>
        </dgm:presLayoutVars>
      </dgm:prSet>
      <dgm:spPr/>
    </dgm:pt>
    <dgm:pt modelId="{B339E567-8923-4AEA-A938-36FA7809BBED}" type="pres">
      <dgm:prSet presAssocID="{01E30281-A028-460E-B2E4-E640B54A0BFD}" presName="rootComposite1" presStyleCnt="0"/>
      <dgm:spPr/>
    </dgm:pt>
    <dgm:pt modelId="{331CE422-CD9E-46D7-A399-2FB57180B3A0}" type="pres">
      <dgm:prSet presAssocID="{01E30281-A028-460E-B2E4-E640B54A0BFD}" presName="rootText1" presStyleLbl="alignAcc1" presStyleIdx="0" presStyleCnt="0">
        <dgm:presLayoutVars>
          <dgm:chPref val="3"/>
        </dgm:presLayoutVars>
      </dgm:prSet>
      <dgm:spPr/>
    </dgm:pt>
    <dgm:pt modelId="{F5DF62FE-A5BB-4E0F-AF58-FF20AAB6032B}" type="pres">
      <dgm:prSet presAssocID="{01E30281-A028-460E-B2E4-E640B54A0BFD}" presName="topArc1" presStyleLbl="parChTrans1D1" presStyleIdx="0" presStyleCnt="28"/>
      <dgm:spPr/>
    </dgm:pt>
    <dgm:pt modelId="{07E35683-5530-42CE-9E23-C7D0134CF0F7}" type="pres">
      <dgm:prSet presAssocID="{01E30281-A028-460E-B2E4-E640B54A0BFD}" presName="bottomArc1" presStyleLbl="parChTrans1D1" presStyleIdx="1" presStyleCnt="28"/>
      <dgm:spPr/>
    </dgm:pt>
    <dgm:pt modelId="{510C86A0-2B79-4056-B0FC-BDAFF86BBA6C}" type="pres">
      <dgm:prSet presAssocID="{01E30281-A028-460E-B2E4-E640B54A0BFD}" presName="topConnNode1" presStyleLbl="node1" presStyleIdx="0" presStyleCnt="0"/>
      <dgm:spPr/>
    </dgm:pt>
    <dgm:pt modelId="{8B6A28F2-BF09-4417-92FB-A25E54EB5D03}" type="pres">
      <dgm:prSet presAssocID="{01E30281-A028-460E-B2E4-E640B54A0BFD}" presName="hierChild2" presStyleCnt="0"/>
      <dgm:spPr/>
    </dgm:pt>
    <dgm:pt modelId="{C3B050E1-A521-486E-9DB4-FBB36AD04546}" type="pres">
      <dgm:prSet presAssocID="{BB1C8324-A538-455A-B69E-B4063EA733DA}" presName="Name28" presStyleLbl="parChTrans1D2" presStyleIdx="0" presStyleCnt="4"/>
      <dgm:spPr/>
    </dgm:pt>
    <dgm:pt modelId="{E30C24AA-E07C-415D-8611-CB332203A6ED}" type="pres">
      <dgm:prSet presAssocID="{78C19594-CE35-4D5D-8180-CA881CC79800}" presName="hierRoot2" presStyleCnt="0">
        <dgm:presLayoutVars>
          <dgm:hierBranch/>
        </dgm:presLayoutVars>
      </dgm:prSet>
      <dgm:spPr/>
    </dgm:pt>
    <dgm:pt modelId="{BD36BA28-15FB-4C4F-8A36-14ACE86F0825}" type="pres">
      <dgm:prSet presAssocID="{78C19594-CE35-4D5D-8180-CA881CC79800}" presName="rootComposite2" presStyleCnt="0"/>
      <dgm:spPr/>
    </dgm:pt>
    <dgm:pt modelId="{E6460F0A-56B4-43F1-A1BA-F56EF8C93FEF}" type="pres">
      <dgm:prSet presAssocID="{78C19594-CE35-4D5D-8180-CA881CC79800}" presName="rootText2" presStyleLbl="alignAcc1" presStyleIdx="0" presStyleCnt="0">
        <dgm:presLayoutVars>
          <dgm:chPref val="3"/>
        </dgm:presLayoutVars>
      </dgm:prSet>
      <dgm:spPr/>
    </dgm:pt>
    <dgm:pt modelId="{5E5B7D1D-81AA-480A-8596-76D31BD49515}" type="pres">
      <dgm:prSet presAssocID="{78C19594-CE35-4D5D-8180-CA881CC79800}" presName="topArc2" presStyleLbl="parChTrans1D1" presStyleIdx="2" presStyleCnt="28"/>
      <dgm:spPr/>
    </dgm:pt>
    <dgm:pt modelId="{73DE1E31-A6E2-4D40-A106-7F5F899B8706}" type="pres">
      <dgm:prSet presAssocID="{78C19594-CE35-4D5D-8180-CA881CC79800}" presName="bottomArc2" presStyleLbl="parChTrans1D1" presStyleIdx="3" presStyleCnt="28"/>
      <dgm:spPr/>
    </dgm:pt>
    <dgm:pt modelId="{8420F763-879E-44D7-A1F7-4079AFC514C9}" type="pres">
      <dgm:prSet presAssocID="{78C19594-CE35-4D5D-8180-CA881CC79800}" presName="topConnNode2" presStyleLbl="node2" presStyleIdx="0" presStyleCnt="0"/>
      <dgm:spPr/>
    </dgm:pt>
    <dgm:pt modelId="{B2BCE99F-184D-4767-86AA-E4376FD032C9}" type="pres">
      <dgm:prSet presAssocID="{78C19594-CE35-4D5D-8180-CA881CC79800}" presName="hierChild4" presStyleCnt="0"/>
      <dgm:spPr/>
    </dgm:pt>
    <dgm:pt modelId="{2FF3DC74-6206-4974-AC76-3FE9B3CB1D41}" type="pres">
      <dgm:prSet presAssocID="{4EC0B38A-BFFE-40DF-A8ED-538A760CFFE9}" presName="Name28" presStyleLbl="parChTrans1D3" presStyleIdx="0" presStyleCnt="8"/>
      <dgm:spPr/>
    </dgm:pt>
    <dgm:pt modelId="{28C6ADE3-FE27-4BD2-9B18-9C83311CCD1C}" type="pres">
      <dgm:prSet presAssocID="{A3D61DBA-030C-4ADD-8196-F00E18659D24}" presName="hierRoot2" presStyleCnt="0">
        <dgm:presLayoutVars>
          <dgm:hierBranch/>
        </dgm:presLayoutVars>
      </dgm:prSet>
      <dgm:spPr/>
    </dgm:pt>
    <dgm:pt modelId="{A2E095EB-3BA2-4AFF-B519-85E6C2AE4720}" type="pres">
      <dgm:prSet presAssocID="{A3D61DBA-030C-4ADD-8196-F00E18659D24}" presName="rootComposite2" presStyleCnt="0"/>
      <dgm:spPr/>
    </dgm:pt>
    <dgm:pt modelId="{25567C18-EB16-4530-B70E-5C3D74BD837B}" type="pres">
      <dgm:prSet presAssocID="{A3D61DBA-030C-4ADD-8196-F00E18659D24}" presName="rootText2" presStyleLbl="alignAcc1" presStyleIdx="0" presStyleCnt="0">
        <dgm:presLayoutVars>
          <dgm:chPref val="3"/>
        </dgm:presLayoutVars>
      </dgm:prSet>
      <dgm:spPr/>
    </dgm:pt>
    <dgm:pt modelId="{94574A74-FEB0-4247-BC2A-CB365E997A59}" type="pres">
      <dgm:prSet presAssocID="{A3D61DBA-030C-4ADD-8196-F00E18659D24}" presName="topArc2" presStyleLbl="parChTrans1D1" presStyleIdx="4" presStyleCnt="28"/>
      <dgm:spPr/>
    </dgm:pt>
    <dgm:pt modelId="{B49601FA-6307-4747-A788-C5A71CB59995}" type="pres">
      <dgm:prSet presAssocID="{A3D61DBA-030C-4ADD-8196-F00E18659D24}" presName="bottomArc2" presStyleLbl="parChTrans1D1" presStyleIdx="5" presStyleCnt="28"/>
      <dgm:spPr/>
    </dgm:pt>
    <dgm:pt modelId="{9D78EA9D-4E54-408E-84D3-58D40BEE9AB1}" type="pres">
      <dgm:prSet presAssocID="{A3D61DBA-030C-4ADD-8196-F00E18659D24}" presName="topConnNode2" presStyleLbl="node3" presStyleIdx="0" presStyleCnt="0"/>
      <dgm:spPr/>
    </dgm:pt>
    <dgm:pt modelId="{401D7A06-13AA-4ACB-BBB4-5D1139B249F4}" type="pres">
      <dgm:prSet presAssocID="{A3D61DBA-030C-4ADD-8196-F00E18659D24}" presName="hierChild4" presStyleCnt="0"/>
      <dgm:spPr/>
    </dgm:pt>
    <dgm:pt modelId="{BFE5ED63-DF6A-4FDC-AAA4-FB575E9AABC2}" type="pres">
      <dgm:prSet presAssocID="{A3D61DBA-030C-4ADD-8196-F00E18659D24}" presName="hierChild5" presStyleCnt="0"/>
      <dgm:spPr/>
    </dgm:pt>
    <dgm:pt modelId="{1430CACB-6702-431F-B71B-1FBC9A1EA0EC}" type="pres">
      <dgm:prSet presAssocID="{6D83092E-AC80-4583-B865-39A532E91C78}" presName="Name28" presStyleLbl="parChTrans1D3" presStyleIdx="1" presStyleCnt="8"/>
      <dgm:spPr/>
    </dgm:pt>
    <dgm:pt modelId="{5384F37E-A7A3-403D-9694-80772F5FBF19}" type="pres">
      <dgm:prSet presAssocID="{5302FF13-417C-4820-A015-425878CC6743}" presName="hierRoot2" presStyleCnt="0">
        <dgm:presLayoutVars>
          <dgm:hierBranch/>
        </dgm:presLayoutVars>
      </dgm:prSet>
      <dgm:spPr/>
    </dgm:pt>
    <dgm:pt modelId="{6E935033-5367-4F8B-B25E-9D8E0FBD9CA5}" type="pres">
      <dgm:prSet presAssocID="{5302FF13-417C-4820-A015-425878CC6743}" presName="rootComposite2" presStyleCnt="0"/>
      <dgm:spPr/>
    </dgm:pt>
    <dgm:pt modelId="{5D83B60E-255D-4456-B56B-34ADB58AC463}" type="pres">
      <dgm:prSet presAssocID="{5302FF13-417C-4820-A015-425878CC6743}" presName="rootText2" presStyleLbl="alignAcc1" presStyleIdx="0" presStyleCnt="0">
        <dgm:presLayoutVars>
          <dgm:chPref val="3"/>
        </dgm:presLayoutVars>
      </dgm:prSet>
      <dgm:spPr/>
    </dgm:pt>
    <dgm:pt modelId="{7B8DAD4A-008A-4EE3-8E01-8D116964ED91}" type="pres">
      <dgm:prSet presAssocID="{5302FF13-417C-4820-A015-425878CC6743}" presName="topArc2" presStyleLbl="parChTrans1D1" presStyleIdx="6" presStyleCnt="28"/>
      <dgm:spPr/>
    </dgm:pt>
    <dgm:pt modelId="{01FD802D-F4FD-4449-AA8A-2D626430620F}" type="pres">
      <dgm:prSet presAssocID="{5302FF13-417C-4820-A015-425878CC6743}" presName="bottomArc2" presStyleLbl="parChTrans1D1" presStyleIdx="7" presStyleCnt="28"/>
      <dgm:spPr/>
    </dgm:pt>
    <dgm:pt modelId="{4CE45EB8-017A-4B39-9DDB-E7890871DF8D}" type="pres">
      <dgm:prSet presAssocID="{5302FF13-417C-4820-A015-425878CC6743}" presName="topConnNode2" presStyleLbl="node3" presStyleIdx="0" presStyleCnt="0"/>
      <dgm:spPr/>
    </dgm:pt>
    <dgm:pt modelId="{B00804A8-5E6D-480B-8474-96187018DF9F}" type="pres">
      <dgm:prSet presAssocID="{5302FF13-417C-4820-A015-425878CC6743}" presName="hierChild4" presStyleCnt="0"/>
      <dgm:spPr/>
    </dgm:pt>
    <dgm:pt modelId="{563ADDAF-A36E-43F5-8654-7DAF8C9FFA9F}" type="pres">
      <dgm:prSet presAssocID="{5302FF13-417C-4820-A015-425878CC6743}" presName="hierChild5" presStyleCnt="0"/>
      <dgm:spPr/>
    </dgm:pt>
    <dgm:pt modelId="{87CB3134-7B8E-4324-9A73-5C1B73A8C45F}" type="pres">
      <dgm:prSet presAssocID="{78C19594-CE35-4D5D-8180-CA881CC79800}" presName="hierChild5" presStyleCnt="0"/>
      <dgm:spPr/>
    </dgm:pt>
    <dgm:pt modelId="{2ADA3E0C-712B-48C7-B846-257E85DAAD9C}" type="pres">
      <dgm:prSet presAssocID="{CB5307F6-5A8E-4DED-93D1-F4C312849CC4}" presName="Name28" presStyleLbl="parChTrans1D2" presStyleIdx="1" presStyleCnt="4"/>
      <dgm:spPr/>
    </dgm:pt>
    <dgm:pt modelId="{E983E017-3122-417C-A8C8-18B714144E81}" type="pres">
      <dgm:prSet presAssocID="{50D9F873-C596-4695-8D31-CBF63AA8EB43}" presName="hierRoot2" presStyleCnt="0">
        <dgm:presLayoutVars>
          <dgm:hierBranch/>
        </dgm:presLayoutVars>
      </dgm:prSet>
      <dgm:spPr/>
    </dgm:pt>
    <dgm:pt modelId="{9BDDB53A-F29E-4180-9DFC-4A6EAD926ADA}" type="pres">
      <dgm:prSet presAssocID="{50D9F873-C596-4695-8D31-CBF63AA8EB43}" presName="rootComposite2" presStyleCnt="0"/>
      <dgm:spPr/>
    </dgm:pt>
    <dgm:pt modelId="{AC62DC00-C6D2-4333-9906-33A032E657C7}" type="pres">
      <dgm:prSet presAssocID="{50D9F873-C596-4695-8D31-CBF63AA8EB43}" presName="rootText2" presStyleLbl="alignAcc1" presStyleIdx="0" presStyleCnt="0">
        <dgm:presLayoutVars>
          <dgm:chPref val="3"/>
        </dgm:presLayoutVars>
      </dgm:prSet>
      <dgm:spPr/>
    </dgm:pt>
    <dgm:pt modelId="{C3E5D837-AED5-421F-A427-FA7A4F7DC584}" type="pres">
      <dgm:prSet presAssocID="{50D9F873-C596-4695-8D31-CBF63AA8EB43}" presName="topArc2" presStyleLbl="parChTrans1D1" presStyleIdx="8" presStyleCnt="28"/>
      <dgm:spPr/>
    </dgm:pt>
    <dgm:pt modelId="{1C0C4610-4DED-4D25-A69A-1B0B6640A709}" type="pres">
      <dgm:prSet presAssocID="{50D9F873-C596-4695-8D31-CBF63AA8EB43}" presName="bottomArc2" presStyleLbl="parChTrans1D1" presStyleIdx="9" presStyleCnt="28"/>
      <dgm:spPr/>
    </dgm:pt>
    <dgm:pt modelId="{F75BAA87-0A5E-4D96-A084-3BD890EF9AB9}" type="pres">
      <dgm:prSet presAssocID="{50D9F873-C596-4695-8D31-CBF63AA8EB43}" presName="topConnNode2" presStyleLbl="node2" presStyleIdx="0" presStyleCnt="0"/>
      <dgm:spPr/>
    </dgm:pt>
    <dgm:pt modelId="{17B8B5B6-D6EA-4395-B733-C79EC917ECF4}" type="pres">
      <dgm:prSet presAssocID="{50D9F873-C596-4695-8D31-CBF63AA8EB43}" presName="hierChild4" presStyleCnt="0"/>
      <dgm:spPr/>
    </dgm:pt>
    <dgm:pt modelId="{44A60D3E-A482-4CAB-9009-3D0C55BFC5D4}" type="pres">
      <dgm:prSet presAssocID="{610864EA-7510-4963-BEC4-3886E9046E73}" presName="Name28" presStyleLbl="parChTrans1D3" presStyleIdx="2" presStyleCnt="8"/>
      <dgm:spPr/>
    </dgm:pt>
    <dgm:pt modelId="{A1B0DE9A-0900-4725-95DE-361788FA010C}" type="pres">
      <dgm:prSet presAssocID="{9B4EBAAF-9292-4D89-8279-02B1B815B583}" presName="hierRoot2" presStyleCnt="0">
        <dgm:presLayoutVars>
          <dgm:hierBranch/>
        </dgm:presLayoutVars>
      </dgm:prSet>
      <dgm:spPr/>
    </dgm:pt>
    <dgm:pt modelId="{094F799B-B895-415F-9D9E-B9E7D433DB45}" type="pres">
      <dgm:prSet presAssocID="{9B4EBAAF-9292-4D89-8279-02B1B815B583}" presName="rootComposite2" presStyleCnt="0"/>
      <dgm:spPr/>
    </dgm:pt>
    <dgm:pt modelId="{E28084DB-4241-4F18-9886-50AF07A92F4C}" type="pres">
      <dgm:prSet presAssocID="{9B4EBAAF-9292-4D89-8279-02B1B815B583}" presName="rootText2" presStyleLbl="alignAcc1" presStyleIdx="0" presStyleCnt="0">
        <dgm:presLayoutVars>
          <dgm:chPref val="3"/>
        </dgm:presLayoutVars>
      </dgm:prSet>
      <dgm:spPr/>
    </dgm:pt>
    <dgm:pt modelId="{25DD6A87-A0B7-4045-B911-5D2911253E6F}" type="pres">
      <dgm:prSet presAssocID="{9B4EBAAF-9292-4D89-8279-02B1B815B583}" presName="topArc2" presStyleLbl="parChTrans1D1" presStyleIdx="10" presStyleCnt="28"/>
      <dgm:spPr/>
    </dgm:pt>
    <dgm:pt modelId="{450C29CD-9C5E-47DC-96D5-E06592660046}" type="pres">
      <dgm:prSet presAssocID="{9B4EBAAF-9292-4D89-8279-02B1B815B583}" presName="bottomArc2" presStyleLbl="parChTrans1D1" presStyleIdx="11" presStyleCnt="28"/>
      <dgm:spPr/>
    </dgm:pt>
    <dgm:pt modelId="{13DBDD71-CFE2-4963-85A7-A08267AFC791}" type="pres">
      <dgm:prSet presAssocID="{9B4EBAAF-9292-4D89-8279-02B1B815B583}" presName="topConnNode2" presStyleLbl="node3" presStyleIdx="0" presStyleCnt="0"/>
      <dgm:spPr/>
    </dgm:pt>
    <dgm:pt modelId="{B039302F-0DB1-4C6C-901C-CD1E3C399488}" type="pres">
      <dgm:prSet presAssocID="{9B4EBAAF-9292-4D89-8279-02B1B815B583}" presName="hierChild4" presStyleCnt="0"/>
      <dgm:spPr/>
    </dgm:pt>
    <dgm:pt modelId="{96E726EE-EA98-444F-8109-FFBE368CB262}" type="pres">
      <dgm:prSet presAssocID="{9B4EBAAF-9292-4D89-8279-02B1B815B583}" presName="hierChild5" presStyleCnt="0"/>
      <dgm:spPr/>
    </dgm:pt>
    <dgm:pt modelId="{9EF51951-4FDF-4BE0-9696-96A083B4ED8E}" type="pres">
      <dgm:prSet presAssocID="{F75ECA39-A7FD-4960-AB4A-14C8D7195E84}" presName="Name28" presStyleLbl="parChTrans1D3" presStyleIdx="3" presStyleCnt="8"/>
      <dgm:spPr/>
    </dgm:pt>
    <dgm:pt modelId="{C57ED711-CE5E-4E41-A4D5-588A029E0C06}" type="pres">
      <dgm:prSet presAssocID="{DB759051-9538-4A0C-8F53-B9B5D6FC20D0}" presName="hierRoot2" presStyleCnt="0">
        <dgm:presLayoutVars>
          <dgm:hierBranch/>
        </dgm:presLayoutVars>
      </dgm:prSet>
      <dgm:spPr/>
    </dgm:pt>
    <dgm:pt modelId="{FF0E5BA9-943F-4309-88FF-74B7181A1F2E}" type="pres">
      <dgm:prSet presAssocID="{DB759051-9538-4A0C-8F53-B9B5D6FC20D0}" presName="rootComposite2" presStyleCnt="0"/>
      <dgm:spPr/>
    </dgm:pt>
    <dgm:pt modelId="{EA1EAA4B-6063-4A4B-9735-545F74992337}" type="pres">
      <dgm:prSet presAssocID="{DB759051-9538-4A0C-8F53-B9B5D6FC20D0}" presName="rootText2" presStyleLbl="alignAcc1" presStyleIdx="0" presStyleCnt="0">
        <dgm:presLayoutVars>
          <dgm:chPref val="3"/>
        </dgm:presLayoutVars>
      </dgm:prSet>
      <dgm:spPr/>
    </dgm:pt>
    <dgm:pt modelId="{E946C0CC-0C0D-49AF-9CAC-F2DF0A9EDC9E}" type="pres">
      <dgm:prSet presAssocID="{DB759051-9538-4A0C-8F53-B9B5D6FC20D0}" presName="topArc2" presStyleLbl="parChTrans1D1" presStyleIdx="12" presStyleCnt="28"/>
      <dgm:spPr/>
    </dgm:pt>
    <dgm:pt modelId="{8B87907B-2AF2-4FF5-9F0C-C08C5FFDC278}" type="pres">
      <dgm:prSet presAssocID="{DB759051-9538-4A0C-8F53-B9B5D6FC20D0}" presName="bottomArc2" presStyleLbl="parChTrans1D1" presStyleIdx="13" presStyleCnt="28"/>
      <dgm:spPr/>
    </dgm:pt>
    <dgm:pt modelId="{064608FE-B052-4369-BD74-FBE33AF7E288}" type="pres">
      <dgm:prSet presAssocID="{DB759051-9538-4A0C-8F53-B9B5D6FC20D0}" presName="topConnNode2" presStyleLbl="node3" presStyleIdx="0" presStyleCnt="0"/>
      <dgm:spPr/>
    </dgm:pt>
    <dgm:pt modelId="{FB13C230-5722-483E-BCA0-FD22D9049D9E}" type="pres">
      <dgm:prSet presAssocID="{DB759051-9538-4A0C-8F53-B9B5D6FC20D0}" presName="hierChild4" presStyleCnt="0"/>
      <dgm:spPr/>
    </dgm:pt>
    <dgm:pt modelId="{D0C7D762-129C-40E2-A7D0-564DE4D87077}" type="pres">
      <dgm:prSet presAssocID="{DB759051-9538-4A0C-8F53-B9B5D6FC20D0}" presName="hierChild5" presStyleCnt="0"/>
      <dgm:spPr/>
    </dgm:pt>
    <dgm:pt modelId="{286118FF-F32A-4C6F-AAAF-2DF29750754A}" type="pres">
      <dgm:prSet presAssocID="{50D9F873-C596-4695-8D31-CBF63AA8EB43}" presName="hierChild5" presStyleCnt="0"/>
      <dgm:spPr/>
    </dgm:pt>
    <dgm:pt modelId="{185EB96D-44C7-472A-862A-5D0DF95BB319}" type="pres">
      <dgm:prSet presAssocID="{01E30281-A028-460E-B2E4-E640B54A0BFD}" presName="hierChild3" presStyleCnt="0"/>
      <dgm:spPr/>
    </dgm:pt>
    <dgm:pt modelId="{0884A5F7-6FB9-444E-966A-345B41BBB221}" type="pres">
      <dgm:prSet presAssocID="{20DAC21E-CF03-4B15-96D0-37D1837469EB}" presName="hierRoot1" presStyleCnt="0">
        <dgm:presLayoutVars>
          <dgm:hierBranch/>
        </dgm:presLayoutVars>
      </dgm:prSet>
      <dgm:spPr/>
    </dgm:pt>
    <dgm:pt modelId="{4564F443-7996-4669-8A65-940517856A55}" type="pres">
      <dgm:prSet presAssocID="{20DAC21E-CF03-4B15-96D0-37D1837469EB}" presName="rootComposite1" presStyleCnt="0"/>
      <dgm:spPr/>
    </dgm:pt>
    <dgm:pt modelId="{86AF9B49-21F5-4671-8D71-66AC665BC8E1}" type="pres">
      <dgm:prSet presAssocID="{20DAC21E-CF03-4B15-96D0-37D1837469EB}" presName="rootText1" presStyleLbl="alignAcc1" presStyleIdx="0" presStyleCnt="0">
        <dgm:presLayoutVars>
          <dgm:chPref val="3"/>
        </dgm:presLayoutVars>
      </dgm:prSet>
      <dgm:spPr/>
    </dgm:pt>
    <dgm:pt modelId="{BB92FDB0-0225-42B6-BE8D-F8C101DA622A}" type="pres">
      <dgm:prSet presAssocID="{20DAC21E-CF03-4B15-96D0-37D1837469EB}" presName="topArc1" presStyleLbl="parChTrans1D1" presStyleIdx="14" presStyleCnt="28"/>
      <dgm:spPr/>
    </dgm:pt>
    <dgm:pt modelId="{DF4D1DAE-02C6-4A24-9061-282571CDC2AA}" type="pres">
      <dgm:prSet presAssocID="{20DAC21E-CF03-4B15-96D0-37D1837469EB}" presName="bottomArc1" presStyleLbl="parChTrans1D1" presStyleIdx="15" presStyleCnt="28"/>
      <dgm:spPr/>
    </dgm:pt>
    <dgm:pt modelId="{3EB93032-A57B-448B-A77E-661792D49166}" type="pres">
      <dgm:prSet presAssocID="{20DAC21E-CF03-4B15-96D0-37D1837469EB}" presName="topConnNode1" presStyleLbl="node1" presStyleIdx="0" presStyleCnt="0"/>
      <dgm:spPr/>
    </dgm:pt>
    <dgm:pt modelId="{A5C71C5D-E068-4A2B-9BF3-E6BB31854B66}" type="pres">
      <dgm:prSet presAssocID="{20DAC21E-CF03-4B15-96D0-37D1837469EB}" presName="hierChild2" presStyleCnt="0"/>
      <dgm:spPr/>
    </dgm:pt>
    <dgm:pt modelId="{77E3CF4E-EF2F-421A-87E1-FF816582306F}" type="pres">
      <dgm:prSet presAssocID="{787AECE0-3DF0-4EC0-9864-F6FB437CCC25}" presName="Name28" presStyleLbl="parChTrans1D2" presStyleIdx="2" presStyleCnt="4"/>
      <dgm:spPr/>
    </dgm:pt>
    <dgm:pt modelId="{1C711858-A89D-48FF-A6D2-81EDF99207DA}" type="pres">
      <dgm:prSet presAssocID="{9DB824A7-3148-484C-8DE8-29DAAA0C8E4A}" presName="hierRoot2" presStyleCnt="0">
        <dgm:presLayoutVars>
          <dgm:hierBranch/>
        </dgm:presLayoutVars>
      </dgm:prSet>
      <dgm:spPr/>
    </dgm:pt>
    <dgm:pt modelId="{DFB75D5C-C69E-47D2-A816-C4B67E3B66CB}" type="pres">
      <dgm:prSet presAssocID="{9DB824A7-3148-484C-8DE8-29DAAA0C8E4A}" presName="rootComposite2" presStyleCnt="0"/>
      <dgm:spPr/>
    </dgm:pt>
    <dgm:pt modelId="{7D3979AE-6200-47DC-B69C-A1621ED56325}" type="pres">
      <dgm:prSet presAssocID="{9DB824A7-3148-484C-8DE8-29DAAA0C8E4A}" presName="rootText2" presStyleLbl="alignAcc1" presStyleIdx="0" presStyleCnt="0">
        <dgm:presLayoutVars>
          <dgm:chPref val="3"/>
        </dgm:presLayoutVars>
      </dgm:prSet>
      <dgm:spPr/>
    </dgm:pt>
    <dgm:pt modelId="{10FA3B33-1513-40B1-8249-BD216ED7AEE6}" type="pres">
      <dgm:prSet presAssocID="{9DB824A7-3148-484C-8DE8-29DAAA0C8E4A}" presName="topArc2" presStyleLbl="parChTrans1D1" presStyleIdx="16" presStyleCnt="28"/>
      <dgm:spPr/>
    </dgm:pt>
    <dgm:pt modelId="{0B623C42-3930-4621-9796-B91A429E23DF}" type="pres">
      <dgm:prSet presAssocID="{9DB824A7-3148-484C-8DE8-29DAAA0C8E4A}" presName="bottomArc2" presStyleLbl="parChTrans1D1" presStyleIdx="17" presStyleCnt="28"/>
      <dgm:spPr/>
    </dgm:pt>
    <dgm:pt modelId="{F03B77CA-5D4D-4EEF-9494-131078D1A5C6}" type="pres">
      <dgm:prSet presAssocID="{9DB824A7-3148-484C-8DE8-29DAAA0C8E4A}" presName="topConnNode2" presStyleLbl="node2" presStyleIdx="0" presStyleCnt="0"/>
      <dgm:spPr/>
    </dgm:pt>
    <dgm:pt modelId="{AFE05585-043D-4527-BCE5-2F61BC86E466}" type="pres">
      <dgm:prSet presAssocID="{9DB824A7-3148-484C-8DE8-29DAAA0C8E4A}" presName="hierChild4" presStyleCnt="0"/>
      <dgm:spPr/>
    </dgm:pt>
    <dgm:pt modelId="{5A0796BC-913B-42CC-8861-E6967733E051}" type="pres">
      <dgm:prSet presAssocID="{71E9FB2A-4A95-4A6D-A4BA-4D6410105F4F}" presName="Name28" presStyleLbl="parChTrans1D3" presStyleIdx="4" presStyleCnt="8"/>
      <dgm:spPr/>
    </dgm:pt>
    <dgm:pt modelId="{82AD0A30-0DCF-4EFD-88CF-C118B30CA080}" type="pres">
      <dgm:prSet presAssocID="{7ED5AB2D-5750-4708-A12B-506B27FA80CB}" presName="hierRoot2" presStyleCnt="0">
        <dgm:presLayoutVars>
          <dgm:hierBranch/>
        </dgm:presLayoutVars>
      </dgm:prSet>
      <dgm:spPr/>
    </dgm:pt>
    <dgm:pt modelId="{07F299B6-4411-421F-8B3E-441A9D8C7AD1}" type="pres">
      <dgm:prSet presAssocID="{7ED5AB2D-5750-4708-A12B-506B27FA80CB}" presName="rootComposite2" presStyleCnt="0"/>
      <dgm:spPr/>
    </dgm:pt>
    <dgm:pt modelId="{CF701FF7-196A-47EB-866B-529439FB8F04}" type="pres">
      <dgm:prSet presAssocID="{7ED5AB2D-5750-4708-A12B-506B27FA80CB}" presName="rootText2" presStyleLbl="alignAcc1" presStyleIdx="0" presStyleCnt="0">
        <dgm:presLayoutVars>
          <dgm:chPref val="3"/>
        </dgm:presLayoutVars>
      </dgm:prSet>
      <dgm:spPr/>
    </dgm:pt>
    <dgm:pt modelId="{B4C7FB89-81C4-4B18-9526-BA5461DA0E07}" type="pres">
      <dgm:prSet presAssocID="{7ED5AB2D-5750-4708-A12B-506B27FA80CB}" presName="topArc2" presStyleLbl="parChTrans1D1" presStyleIdx="18" presStyleCnt="28"/>
      <dgm:spPr/>
    </dgm:pt>
    <dgm:pt modelId="{C8A3122F-0203-4621-8A7A-0DCD26B5EB8F}" type="pres">
      <dgm:prSet presAssocID="{7ED5AB2D-5750-4708-A12B-506B27FA80CB}" presName="bottomArc2" presStyleLbl="parChTrans1D1" presStyleIdx="19" presStyleCnt="28"/>
      <dgm:spPr/>
    </dgm:pt>
    <dgm:pt modelId="{AFC8761D-5CFE-4F3A-A81D-EE1E4A8EA37E}" type="pres">
      <dgm:prSet presAssocID="{7ED5AB2D-5750-4708-A12B-506B27FA80CB}" presName="topConnNode2" presStyleLbl="node3" presStyleIdx="0" presStyleCnt="0"/>
      <dgm:spPr/>
    </dgm:pt>
    <dgm:pt modelId="{ED2CD06F-D747-4C27-82B4-93B3D0427995}" type="pres">
      <dgm:prSet presAssocID="{7ED5AB2D-5750-4708-A12B-506B27FA80CB}" presName="hierChild4" presStyleCnt="0"/>
      <dgm:spPr/>
    </dgm:pt>
    <dgm:pt modelId="{882508A4-89AB-40CF-B109-649FDCCF8392}" type="pres">
      <dgm:prSet presAssocID="{7ED5AB2D-5750-4708-A12B-506B27FA80CB}" presName="hierChild5" presStyleCnt="0"/>
      <dgm:spPr/>
    </dgm:pt>
    <dgm:pt modelId="{ED871BE7-A6DE-4CB7-956C-D79807ACC335}" type="pres">
      <dgm:prSet presAssocID="{E5AE9942-6D37-43A3-A000-6E2277AB4356}" presName="Name28" presStyleLbl="parChTrans1D3" presStyleIdx="5" presStyleCnt="8"/>
      <dgm:spPr/>
    </dgm:pt>
    <dgm:pt modelId="{D928BD5C-58CD-4967-BF70-5B61D181ABF8}" type="pres">
      <dgm:prSet presAssocID="{D79A0C2F-E954-4F55-9F12-823F78266CDB}" presName="hierRoot2" presStyleCnt="0">
        <dgm:presLayoutVars>
          <dgm:hierBranch/>
        </dgm:presLayoutVars>
      </dgm:prSet>
      <dgm:spPr/>
    </dgm:pt>
    <dgm:pt modelId="{ECC917A6-82FD-4F30-B819-8BEA9F8A27EA}" type="pres">
      <dgm:prSet presAssocID="{D79A0C2F-E954-4F55-9F12-823F78266CDB}" presName="rootComposite2" presStyleCnt="0"/>
      <dgm:spPr/>
    </dgm:pt>
    <dgm:pt modelId="{9BD1885C-D001-4F0A-BB5C-D038A711A6CB}" type="pres">
      <dgm:prSet presAssocID="{D79A0C2F-E954-4F55-9F12-823F78266CDB}" presName="rootText2" presStyleLbl="alignAcc1" presStyleIdx="0" presStyleCnt="0">
        <dgm:presLayoutVars>
          <dgm:chPref val="3"/>
        </dgm:presLayoutVars>
      </dgm:prSet>
      <dgm:spPr/>
    </dgm:pt>
    <dgm:pt modelId="{F31ED6BA-D7F4-414D-8A9E-11C2539BD713}" type="pres">
      <dgm:prSet presAssocID="{D79A0C2F-E954-4F55-9F12-823F78266CDB}" presName="topArc2" presStyleLbl="parChTrans1D1" presStyleIdx="20" presStyleCnt="28"/>
      <dgm:spPr/>
    </dgm:pt>
    <dgm:pt modelId="{8AEDA642-FEDF-459B-B2AE-D3DB89D1ACA9}" type="pres">
      <dgm:prSet presAssocID="{D79A0C2F-E954-4F55-9F12-823F78266CDB}" presName="bottomArc2" presStyleLbl="parChTrans1D1" presStyleIdx="21" presStyleCnt="28"/>
      <dgm:spPr/>
    </dgm:pt>
    <dgm:pt modelId="{2E04D17B-0939-4C43-BA34-E93A8636D629}" type="pres">
      <dgm:prSet presAssocID="{D79A0C2F-E954-4F55-9F12-823F78266CDB}" presName="topConnNode2" presStyleLbl="node3" presStyleIdx="0" presStyleCnt="0"/>
      <dgm:spPr/>
    </dgm:pt>
    <dgm:pt modelId="{EE5A2418-5EE3-4A7E-9E2E-431F326498FB}" type="pres">
      <dgm:prSet presAssocID="{D79A0C2F-E954-4F55-9F12-823F78266CDB}" presName="hierChild4" presStyleCnt="0"/>
      <dgm:spPr/>
    </dgm:pt>
    <dgm:pt modelId="{881DECE5-E4FC-4D2F-9250-C64A77038AF0}" type="pres">
      <dgm:prSet presAssocID="{D79A0C2F-E954-4F55-9F12-823F78266CDB}" presName="hierChild5" presStyleCnt="0"/>
      <dgm:spPr/>
    </dgm:pt>
    <dgm:pt modelId="{B57CE010-EAAC-447F-B1A0-3C5BD0B3AC0A}" type="pres">
      <dgm:prSet presAssocID="{9DB824A7-3148-484C-8DE8-29DAAA0C8E4A}" presName="hierChild5" presStyleCnt="0"/>
      <dgm:spPr/>
    </dgm:pt>
    <dgm:pt modelId="{C21B6576-D430-4185-82F5-FF0E38A70652}" type="pres">
      <dgm:prSet presAssocID="{9190F6A1-D2BA-4CEF-999C-8CA7E2EBA8AB}" presName="Name28" presStyleLbl="parChTrans1D2" presStyleIdx="3" presStyleCnt="4"/>
      <dgm:spPr/>
    </dgm:pt>
    <dgm:pt modelId="{DB75E23C-60BF-4F9A-BFC1-BD2E0BB4CF81}" type="pres">
      <dgm:prSet presAssocID="{AC5E1171-B44E-4B72-9A30-F64834C04294}" presName="hierRoot2" presStyleCnt="0">
        <dgm:presLayoutVars>
          <dgm:hierBranch/>
        </dgm:presLayoutVars>
      </dgm:prSet>
      <dgm:spPr/>
    </dgm:pt>
    <dgm:pt modelId="{6068B302-5A51-4BF3-B7C1-AEF19E43D726}" type="pres">
      <dgm:prSet presAssocID="{AC5E1171-B44E-4B72-9A30-F64834C04294}" presName="rootComposite2" presStyleCnt="0"/>
      <dgm:spPr/>
    </dgm:pt>
    <dgm:pt modelId="{3D3C0963-0BEC-4F14-B57F-A763D1CCE200}" type="pres">
      <dgm:prSet presAssocID="{AC5E1171-B44E-4B72-9A30-F64834C04294}" presName="rootText2" presStyleLbl="alignAcc1" presStyleIdx="0" presStyleCnt="0">
        <dgm:presLayoutVars>
          <dgm:chPref val="3"/>
        </dgm:presLayoutVars>
      </dgm:prSet>
      <dgm:spPr/>
    </dgm:pt>
    <dgm:pt modelId="{991456A5-08E5-4464-81F5-E6DC80ED5F82}" type="pres">
      <dgm:prSet presAssocID="{AC5E1171-B44E-4B72-9A30-F64834C04294}" presName="topArc2" presStyleLbl="parChTrans1D1" presStyleIdx="22" presStyleCnt="28"/>
      <dgm:spPr/>
    </dgm:pt>
    <dgm:pt modelId="{35B707DA-183D-4661-A43A-9CB5A8C111D9}" type="pres">
      <dgm:prSet presAssocID="{AC5E1171-B44E-4B72-9A30-F64834C04294}" presName="bottomArc2" presStyleLbl="parChTrans1D1" presStyleIdx="23" presStyleCnt="28"/>
      <dgm:spPr/>
    </dgm:pt>
    <dgm:pt modelId="{95145D42-510E-41B9-A075-74CD6615FE7B}" type="pres">
      <dgm:prSet presAssocID="{AC5E1171-B44E-4B72-9A30-F64834C04294}" presName="topConnNode2" presStyleLbl="node2" presStyleIdx="0" presStyleCnt="0"/>
      <dgm:spPr/>
    </dgm:pt>
    <dgm:pt modelId="{CC2C3B58-2D1E-4732-8D9A-1E5CE881A108}" type="pres">
      <dgm:prSet presAssocID="{AC5E1171-B44E-4B72-9A30-F64834C04294}" presName="hierChild4" presStyleCnt="0"/>
      <dgm:spPr/>
    </dgm:pt>
    <dgm:pt modelId="{0237626A-2F08-4E3D-84EF-9AAC69207C1E}" type="pres">
      <dgm:prSet presAssocID="{5690DFC1-5116-40B3-A07E-DD19BC19A4F1}" presName="Name28" presStyleLbl="parChTrans1D3" presStyleIdx="6" presStyleCnt="8"/>
      <dgm:spPr/>
    </dgm:pt>
    <dgm:pt modelId="{A802D735-F374-48BE-AC5C-667BA5633B87}" type="pres">
      <dgm:prSet presAssocID="{42AA2C09-73B2-4357-A0C9-CC1EA934081D}" presName="hierRoot2" presStyleCnt="0">
        <dgm:presLayoutVars>
          <dgm:hierBranch/>
        </dgm:presLayoutVars>
      </dgm:prSet>
      <dgm:spPr/>
    </dgm:pt>
    <dgm:pt modelId="{703EF304-25B3-4D55-B2BF-B22F5406681C}" type="pres">
      <dgm:prSet presAssocID="{42AA2C09-73B2-4357-A0C9-CC1EA934081D}" presName="rootComposite2" presStyleCnt="0"/>
      <dgm:spPr/>
    </dgm:pt>
    <dgm:pt modelId="{CD5662E1-A08A-4775-8B8F-AE9447E11D6D}" type="pres">
      <dgm:prSet presAssocID="{42AA2C09-73B2-4357-A0C9-CC1EA934081D}" presName="rootText2" presStyleLbl="alignAcc1" presStyleIdx="0" presStyleCnt="0">
        <dgm:presLayoutVars>
          <dgm:chPref val="3"/>
        </dgm:presLayoutVars>
      </dgm:prSet>
      <dgm:spPr/>
    </dgm:pt>
    <dgm:pt modelId="{3E88DD87-3396-4ADC-9C1A-983A01146236}" type="pres">
      <dgm:prSet presAssocID="{42AA2C09-73B2-4357-A0C9-CC1EA934081D}" presName="topArc2" presStyleLbl="parChTrans1D1" presStyleIdx="24" presStyleCnt="28"/>
      <dgm:spPr/>
    </dgm:pt>
    <dgm:pt modelId="{B7079961-5DA5-4CC9-A069-BAE45B76C86A}" type="pres">
      <dgm:prSet presAssocID="{42AA2C09-73B2-4357-A0C9-CC1EA934081D}" presName="bottomArc2" presStyleLbl="parChTrans1D1" presStyleIdx="25" presStyleCnt="28"/>
      <dgm:spPr/>
    </dgm:pt>
    <dgm:pt modelId="{AC957123-8576-462C-824C-2EE77380156A}" type="pres">
      <dgm:prSet presAssocID="{42AA2C09-73B2-4357-A0C9-CC1EA934081D}" presName="topConnNode2" presStyleLbl="node3" presStyleIdx="0" presStyleCnt="0"/>
      <dgm:spPr/>
    </dgm:pt>
    <dgm:pt modelId="{E32851F9-CDF6-4863-A0B1-33F66B487D41}" type="pres">
      <dgm:prSet presAssocID="{42AA2C09-73B2-4357-A0C9-CC1EA934081D}" presName="hierChild4" presStyleCnt="0"/>
      <dgm:spPr/>
    </dgm:pt>
    <dgm:pt modelId="{87E1397B-EF16-4D92-9426-EF21677B39C7}" type="pres">
      <dgm:prSet presAssocID="{42AA2C09-73B2-4357-A0C9-CC1EA934081D}" presName="hierChild5" presStyleCnt="0"/>
      <dgm:spPr/>
    </dgm:pt>
    <dgm:pt modelId="{DF84CD62-678A-4581-A643-21864082A255}" type="pres">
      <dgm:prSet presAssocID="{A22C9C55-0ACF-4A81-B85C-9EF2918131E0}" presName="Name28" presStyleLbl="parChTrans1D3" presStyleIdx="7" presStyleCnt="8"/>
      <dgm:spPr/>
    </dgm:pt>
    <dgm:pt modelId="{8AD7D558-8AC3-4B3D-95C8-DB307CDD5D8D}" type="pres">
      <dgm:prSet presAssocID="{DD874C16-EA85-4EC2-A4BC-E7092A3B4479}" presName="hierRoot2" presStyleCnt="0">
        <dgm:presLayoutVars>
          <dgm:hierBranch/>
        </dgm:presLayoutVars>
      </dgm:prSet>
      <dgm:spPr/>
    </dgm:pt>
    <dgm:pt modelId="{C13B6102-F786-4A0A-BE74-9CD0511AEC4B}" type="pres">
      <dgm:prSet presAssocID="{DD874C16-EA85-4EC2-A4BC-E7092A3B4479}" presName="rootComposite2" presStyleCnt="0"/>
      <dgm:spPr/>
    </dgm:pt>
    <dgm:pt modelId="{7A8B3812-7085-4254-829C-03843ECBA4D0}" type="pres">
      <dgm:prSet presAssocID="{DD874C16-EA85-4EC2-A4BC-E7092A3B4479}" presName="rootText2" presStyleLbl="alignAcc1" presStyleIdx="0" presStyleCnt="0">
        <dgm:presLayoutVars>
          <dgm:chPref val="3"/>
        </dgm:presLayoutVars>
      </dgm:prSet>
      <dgm:spPr/>
    </dgm:pt>
    <dgm:pt modelId="{D73848FD-A43B-42CF-AFD7-0F3778934BD1}" type="pres">
      <dgm:prSet presAssocID="{DD874C16-EA85-4EC2-A4BC-E7092A3B4479}" presName="topArc2" presStyleLbl="parChTrans1D1" presStyleIdx="26" presStyleCnt="28"/>
      <dgm:spPr/>
    </dgm:pt>
    <dgm:pt modelId="{B1C9AD52-327C-4A0F-A302-43804B48FBC6}" type="pres">
      <dgm:prSet presAssocID="{DD874C16-EA85-4EC2-A4BC-E7092A3B4479}" presName="bottomArc2" presStyleLbl="parChTrans1D1" presStyleIdx="27" presStyleCnt="28"/>
      <dgm:spPr/>
    </dgm:pt>
    <dgm:pt modelId="{08AC2894-1E47-48FD-8C8F-140B9635E745}" type="pres">
      <dgm:prSet presAssocID="{DD874C16-EA85-4EC2-A4BC-E7092A3B4479}" presName="topConnNode2" presStyleLbl="node3" presStyleIdx="0" presStyleCnt="0"/>
      <dgm:spPr/>
    </dgm:pt>
    <dgm:pt modelId="{7AB5E92A-5CF3-4851-952A-B9CC40CED984}" type="pres">
      <dgm:prSet presAssocID="{DD874C16-EA85-4EC2-A4BC-E7092A3B4479}" presName="hierChild4" presStyleCnt="0"/>
      <dgm:spPr/>
    </dgm:pt>
    <dgm:pt modelId="{B29AE4EB-9D1C-4EB8-9911-259B89C2BA34}" type="pres">
      <dgm:prSet presAssocID="{DD874C16-EA85-4EC2-A4BC-E7092A3B4479}" presName="hierChild5" presStyleCnt="0"/>
      <dgm:spPr/>
    </dgm:pt>
    <dgm:pt modelId="{EE18899C-C448-45D9-9735-D957C20EABDB}" type="pres">
      <dgm:prSet presAssocID="{AC5E1171-B44E-4B72-9A30-F64834C04294}" presName="hierChild5" presStyleCnt="0"/>
      <dgm:spPr/>
    </dgm:pt>
    <dgm:pt modelId="{FF07AAD6-04E5-40C5-A304-9DA404471D1E}" type="pres">
      <dgm:prSet presAssocID="{20DAC21E-CF03-4B15-96D0-37D1837469EB}" presName="hierChild3" presStyleCnt="0"/>
      <dgm:spPr/>
    </dgm:pt>
  </dgm:ptLst>
  <dgm:cxnLst>
    <dgm:cxn modelId="{58BEA20B-131F-48C3-99AB-8C363DE4361C}" srcId="{01E30281-A028-460E-B2E4-E640B54A0BFD}" destId="{50D9F873-C596-4695-8D31-CBF63AA8EB43}" srcOrd="1" destOrd="0" parTransId="{CB5307F6-5A8E-4DED-93D1-F4C312849CC4}" sibTransId="{9F60B67A-8415-4470-AB3C-623542BB7815}"/>
    <dgm:cxn modelId="{0A045F0E-ADFA-4BD0-906D-2A80CFF78E69}" type="presOf" srcId="{F75ECA39-A7FD-4960-AB4A-14C8D7195E84}" destId="{9EF51951-4FDF-4BE0-9696-96A083B4ED8E}" srcOrd="0" destOrd="0" presId="urn:microsoft.com/office/officeart/2008/layout/HalfCircleOrganizationChart"/>
    <dgm:cxn modelId="{AB3B7413-5888-4D48-A3F6-AD3E0B5C7417}" srcId="{9DB824A7-3148-484C-8DE8-29DAAA0C8E4A}" destId="{7ED5AB2D-5750-4708-A12B-506B27FA80CB}" srcOrd="0" destOrd="0" parTransId="{71E9FB2A-4A95-4A6D-A4BA-4D6410105F4F}" sibTransId="{9CD0570C-65D4-450D-8D8F-74BD3A73523D}"/>
    <dgm:cxn modelId="{5D232E19-E8B9-4480-A579-52C0DEBEB335}" type="presOf" srcId="{50D9F873-C596-4695-8D31-CBF63AA8EB43}" destId="{F75BAA87-0A5E-4D96-A084-3BD890EF9AB9}" srcOrd="1" destOrd="0" presId="urn:microsoft.com/office/officeart/2008/layout/HalfCircleOrganizationChart"/>
    <dgm:cxn modelId="{577A371A-8CB8-4C4B-9C0D-683551DF5F5E}" type="presOf" srcId="{7ED5AB2D-5750-4708-A12B-506B27FA80CB}" destId="{CF701FF7-196A-47EB-866B-529439FB8F04}" srcOrd="0" destOrd="0" presId="urn:microsoft.com/office/officeart/2008/layout/HalfCircleOrganizationChart"/>
    <dgm:cxn modelId="{0EF4E923-009A-480E-A3DA-AF9B3CEF0D40}" type="presOf" srcId="{6D83092E-AC80-4583-B865-39A532E91C78}" destId="{1430CACB-6702-431F-B71B-1FBC9A1EA0EC}" srcOrd="0" destOrd="0" presId="urn:microsoft.com/office/officeart/2008/layout/HalfCircleOrganizationChart"/>
    <dgm:cxn modelId="{320FD528-4A79-4E93-828D-754EB23B9301}" srcId="{78C19594-CE35-4D5D-8180-CA881CC79800}" destId="{A3D61DBA-030C-4ADD-8196-F00E18659D24}" srcOrd="0" destOrd="0" parTransId="{4EC0B38A-BFFE-40DF-A8ED-538A760CFFE9}" sibTransId="{B1C16632-F67A-4C53-A63E-7D6AB4DAA2E8}"/>
    <dgm:cxn modelId="{AE944F2D-F5DC-4994-8684-73A8208D898E}" srcId="{AC5E1171-B44E-4B72-9A30-F64834C04294}" destId="{42AA2C09-73B2-4357-A0C9-CC1EA934081D}" srcOrd="0" destOrd="0" parTransId="{5690DFC1-5116-40B3-A07E-DD19BC19A4F1}" sibTransId="{1C4C9AC9-A713-4626-B78F-0F89E2646C20}"/>
    <dgm:cxn modelId="{8A72092E-65C2-4758-8E3F-779AE66A6DA6}" srcId="{20DAC21E-CF03-4B15-96D0-37D1837469EB}" destId="{9DB824A7-3148-484C-8DE8-29DAAA0C8E4A}" srcOrd="0" destOrd="0" parTransId="{787AECE0-3DF0-4EC0-9864-F6FB437CCC25}" sibTransId="{D621DEFA-C4E6-4696-BD56-7A3034857933}"/>
    <dgm:cxn modelId="{5078F12F-00AC-4BFA-BA45-C73A396B5C0B}" type="presOf" srcId="{A3D61DBA-030C-4ADD-8196-F00E18659D24}" destId="{9D78EA9D-4E54-408E-84D3-58D40BEE9AB1}" srcOrd="1" destOrd="0" presId="urn:microsoft.com/office/officeart/2008/layout/HalfCircleOrganizationChart"/>
    <dgm:cxn modelId="{A8CE1737-0ADE-4EBD-A7D9-DAC36DFB3CD5}" srcId="{20DAC21E-CF03-4B15-96D0-37D1837469EB}" destId="{AC5E1171-B44E-4B72-9A30-F64834C04294}" srcOrd="1" destOrd="0" parTransId="{9190F6A1-D2BA-4CEF-999C-8CA7E2EBA8AB}" sibTransId="{C508EBEF-B6BD-40D9-8DD1-CB9CDB33AE26}"/>
    <dgm:cxn modelId="{01F89A38-B2E4-4539-ABE7-9D10DB9329DA}" srcId="{50D9F873-C596-4695-8D31-CBF63AA8EB43}" destId="{9B4EBAAF-9292-4D89-8279-02B1B815B583}" srcOrd="0" destOrd="0" parTransId="{610864EA-7510-4963-BEC4-3886E9046E73}" sibTransId="{24DB9443-8796-4FD3-993E-5B03D506C902}"/>
    <dgm:cxn modelId="{0B41203C-8C4E-4897-AB91-89491B79D95D}" type="presOf" srcId="{610864EA-7510-4963-BEC4-3886E9046E73}" destId="{44A60D3E-A482-4CAB-9009-3D0C55BFC5D4}" srcOrd="0" destOrd="0" presId="urn:microsoft.com/office/officeart/2008/layout/HalfCircleOrganizationChart"/>
    <dgm:cxn modelId="{96827D3D-4722-4208-8A7F-65F044EFC440}" type="presOf" srcId="{BB1C8324-A538-455A-B69E-B4063EA733DA}" destId="{C3B050E1-A521-486E-9DB4-FBB36AD04546}" srcOrd="0" destOrd="0" presId="urn:microsoft.com/office/officeart/2008/layout/HalfCircleOrganizationChart"/>
    <dgm:cxn modelId="{51EA0F5F-55E9-423E-9658-8A03B312D8D0}" type="presOf" srcId="{50D9F873-C596-4695-8D31-CBF63AA8EB43}" destId="{AC62DC00-C6D2-4333-9906-33A032E657C7}" srcOrd="0" destOrd="0" presId="urn:microsoft.com/office/officeart/2008/layout/HalfCircleOrganizationChart"/>
    <dgm:cxn modelId="{07969461-BB3D-4E16-BDD7-571A4A07AD29}" type="presOf" srcId="{42AA2C09-73B2-4357-A0C9-CC1EA934081D}" destId="{CD5662E1-A08A-4775-8B8F-AE9447E11D6D}" srcOrd="0" destOrd="0" presId="urn:microsoft.com/office/officeart/2008/layout/HalfCircleOrganizationChart"/>
    <dgm:cxn modelId="{D0FB4147-FDBA-46A1-A1A9-4CA91BF682D5}" srcId="{01E30281-A028-460E-B2E4-E640B54A0BFD}" destId="{78C19594-CE35-4D5D-8180-CA881CC79800}" srcOrd="0" destOrd="0" parTransId="{BB1C8324-A538-455A-B69E-B4063EA733DA}" sibTransId="{AFCE8570-DAFF-496B-9C34-25868A7F1C3B}"/>
    <dgm:cxn modelId="{D7AE5549-7C85-458B-88DC-CB505FAF3479}" srcId="{AC5E1171-B44E-4B72-9A30-F64834C04294}" destId="{DD874C16-EA85-4EC2-A4BC-E7092A3B4479}" srcOrd="1" destOrd="0" parTransId="{A22C9C55-0ACF-4A81-B85C-9EF2918131E0}" sibTransId="{F27DED0A-3791-4001-88B5-FDFF2D9D4D25}"/>
    <dgm:cxn modelId="{5BEBEE6E-A7F0-4886-BD27-BF9EAF5F453A}" srcId="{9DB824A7-3148-484C-8DE8-29DAAA0C8E4A}" destId="{D79A0C2F-E954-4F55-9F12-823F78266CDB}" srcOrd="1" destOrd="0" parTransId="{E5AE9942-6D37-43A3-A000-6E2277AB4356}" sibTransId="{AE459781-A80D-4C7B-B7B2-6FBF24A1767F}"/>
    <dgm:cxn modelId="{EFF7734F-6EF4-415C-922C-2218587DA15A}" type="presOf" srcId="{71E9FB2A-4A95-4A6D-A4BA-4D6410105F4F}" destId="{5A0796BC-913B-42CC-8861-E6967733E051}" srcOrd="0" destOrd="0" presId="urn:microsoft.com/office/officeart/2008/layout/HalfCircleOrganizationChart"/>
    <dgm:cxn modelId="{AEF70652-2B5D-4362-92E6-2D6EE9612890}" type="presOf" srcId="{DB759051-9538-4A0C-8F53-B9B5D6FC20D0}" destId="{064608FE-B052-4369-BD74-FBE33AF7E288}" srcOrd="1" destOrd="0" presId="urn:microsoft.com/office/officeart/2008/layout/HalfCircleOrganizationChart"/>
    <dgm:cxn modelId="{8AC7CE55-60DB-4CB8-812A-FE8AB60FBC55}" type="presOf" srcId="{78C19594-CE35-4D5D-8180-CA881CC79800}" destId="{E6460F0A-56B4-43F1-A1BA-F56EF8C93FEF}" srcOrd="0" destOrd="0" presId="urn:microsoft.com/office/officeart/2008/layout/HalfCircleOrganizationChart"/>
    <dgm:cxn modelId="{2FAE0377-DF85-42CF-A9B5-58AD97F902B3}" type="presOf" srcId="{78C19594-CE35-4D5D-8180-CA881CC79800}" destId="{8420F763-879E-44D7-A1F7-4079AFC514C9}" srcOrd="1" destOrd="0" presId="urn:microsoft.com/office/officeart/2008/layout/HalfCircleOrganizationChart"/>
    <dgm:cxn modelId="{1AA4AF7C-D689-46A4-A439-19E72F2ED6D6}" type="presOf" srcId="{A3D61DBA-030C-4ADD-8196-F00E18659D24}" destId="{25567C18-EB16-4530-B70E-5C3D74BD837B}" srcOrd="0" destOrd="0" presId="urn:microsoft.com/office/officeart/2008/layout/HalfCircleOrganizationChart"/>
    <dgm:cxn modelId="{9F12E882-5562-47F5-8809-A5284B4E73C8}" type="presOf" srcId="{D79A0C2F-E954-4F55-9F12-823F78266CDB}" destId="{2E04D17B-0939-4C43-BA34-E93A8636D629}" srcOrd="1" destOrd="0" presId="urn:microsoft.com/office/officeart/2008/layout/HalfCircleOrganizationChart"/>
    <dgm:cxn modelId="{8146A38B-CD7C-43F2-9FAC-42F5D5CDD3B0}" type="presOf" srcId="{9DB824A7-3148-484C-8DE8-29DAAA0C8E4A}" destId="{7D3979AE-6200-47DC-B69C-A1621ED56325}" srcOrd="0" destOrd="0" presId="urn:microsoft.com/office/officeart/2008/layout/HalfCircleOrganizationChart"/>
    <dgm:cxn modelId="{4C2AB191-8D95-47D2-8D9D-A4C87AB51428}" type="presOf" srcId="{E5AE9942-6D37-43A3-A000-6E2277AB4356}" destId="{ED871BE7-A6DE-4CB7-956C-D79807ACC335}" srcOrd="0" destOrd="0" presId="urn:microsoft.com/office/officeart/2008/layout/HalfCircleOrganizationChart"/>
    <dgm:cxn modelId="{3B914897-7CEA-49FA-9C15-1C4A354B2BD4}" type="presOf" srcId="{DD874C16-EA85-4EC2-A4BC-E7092A3B4479}" destId="{08AC2894-1E47-48FD-8C8F-140B9635E745}" srcOrd="1" destOrd="0" presId="urn:microsoft.com/office/officeart/2008/layout/HalfCircleOrganizationChart"/>
    <dgm:cxn modelId="{AC233698-E823-4CE4-A2DC-A0168D054B36}" type="presOf" srcId="{01E30281-A028-460E-B2E4-E640B54A0BFD}" destId="{331CE422-CD9E-46D7-A399-2FB57180B3A0}" srcOrd="0" destOrd="0" presId="urn:microsoft.com/office/officeart/2008/layout/HalfCircleOrganizationChart"/>
    <dgm:cxn modelId="{F550B698-8157-4819-B1A1-432B5ACC88E4}" type="presOf" srcId="{5690DFC1-5116-40B3-A07E-DD19BC19A4F1}" destId="{0237626A-2F08-4E3D-84EF-9AAC69207C1E}" srcOrd="0" destOrd="0" presId="urn:microsoft.com/office/officeart/2008/layout/HalfCircleOrganizationChart"/>
    <dgm:cxn modelId="{2EB9289A-5212-4ABE-8BF7-9F55D62A885D}" type="presOf" srcId="{6FBA527B-0918-4BF2-A201-D0611917B30C}" destId="{5D83A232-EBC1-4A85-92E0-C66B676E8836}" srcOrd="0" destOrd="0" presId="urn:microsoft.com/office/officeart/2008/layout/HalfCircleOrganizationChart"/>
    <dgm:cxn modelId="{7C41619F-AF1B-47FE-AD12-D3E44781EF31}" srcId="{50D9F873-C596-4695-8D31-CBF63AA8EB43}" destId="{DB759051-9538-4A0C-8F53-B9B5D6FC20D0}" srcOrd="1" destOrd="0" parTransId="{F75ECA39-A7FD-4960-AB4A-14C8D7195E84}" sibTransId="{E25FD3DA-8BC4-499B-B62A-C3B120B52C30}"/>
    <dgm:cxn modelId="{E30CF6A1-2512-4509-8467-5B0D273A776D}" srcId="{78C19594-CE35-4D5D-8180-CA881CC79800}" destId="{5302FF13-417C-4820-A015-425878CC6743}" srcOrd="1" destOrd="0" parTransId="{6D83092E-AC80-4583-B865-39A532E91C78}" sibTransId="{F874AFB3-4CB2-46C8-A7F3-C58A713B387A}"/>
    <dgm:cxn modelId="{9D285AA3-3FA8-4D71-B26A-81DE8B5835E6}" type="presOf" srcId="{AC5E1171-B44E-4B72-9A30-F64834C04294}" destId="{3D3C0963-0BEC-4F14-B57F-A763D1CCE200}" srcOrd="0" destOrd="0" presId="urn:microsoft.com/office/officeart/2008/layout/HalfCircleOrganizationChart"/>
    <dgm:cxn modelId="{945F84A7-05E9-4CDF-B75E-F0EE74C3E0B9}" type="presOf" srcId="{4EC0B38A-BFFE-40DF-A8ED-538A760CFFE9}" destId="{2FF3DC74-6206-4974-AC76-3FE9B3CB1D41}" srcOrd="0" destOrd="0" presId="urn:microsoft.com/office/officeart/2008/layout/HalfCircleOrganizationChart"/>
    <dgm:cxn modelId="{D440C0A9-96DF-4E34-BAE9-725338FD3DB1}" type="presOf" srcId="{9DB824A7-3148-484C-8DE8-29DAAA0C8E4A}" destId="{F03B77CA-5D4D-4EEF-9494-131078D1A5C6}" srcOrd="1" destOrd="0" presId="urn:microsoft.com/office/officeart/2008/layout/HalfCircleOrganizationChart"/>
    <dgm:cxn modelId="{B5B899AA-A61B-480B-ADBC-65F82EBC8D19}" type="presOf" srcId="{9190F6A1-D2BA-4CEF-999C-8CA7E2EBA8AB}" destId="{C21B6576-D430-4185-82F5-FF0E38A70652}" srcOrd="0" destOrd="0" presId="urn:microsoft.com/office/officeart/2008/layout/HalfCircleOrganizationChart"/>
    <dgm:cxn modelId="{20147DAE-9433-4A2B-8A67-9E51EB2B681B}" type="presOf" srcId="{AC5E1171-B44E-4B72-9A30-F64834C04294}" destId="{95145D42-510E-41B9-A075-74CD6615FE7B}" srcOrd="1" destOrd="0" presId="urn:microsoft.com/office/officeart/2008/layout/HalfCircleOrganizationChart"/>
    <dgm:cxn modelId="{52AB64B8-C6DC-4C01-AE40-66B089C437F6}" type="presOf" srcId="{5302FF13-417C-4820-A015-425878CC6743}" destId="{5D83B60E-255D-4456-B56B-34ADB58AC463}" srcOrd="0" destOrd="0" presId="urn:microsoft.com/office/officeart/2008/layout/HalfCircleOrganizationChart"/>
    <dgm:cxn modelId="{284E51BB-E1C3-43A6-A1F0-C5A9CED8553D}" type="presOf" srcId="{5302FF13-417C-4820-A015-425878CC6743}" destId="{4CE45EB8-017A-4B39-9DDB-E7890871DF8D}" srcOrd="1" destOrd="0" presId="urn:microsoft.com/office/officeart/2008/layout/HalfCircleOrganizationChart"/>
    <dgm:cxn modelId="{D134D2BB-29FB-4990-8995-0E8A47A34538}" type="presOf" srcId="{9B4EBAAF-9292-4D89-8279-02B1B815B583}" destId="{13DBDD71-CFE2-4963-85A7-A08267AFC791}" srcOrd="1" destOrd="0" presId="urn:microsoft.com/office/officeart/2008/layout/HalfCircleOrganizationChart"/>
    <dgm:cxn modelId="{58972CBD-730E-4880-B581-6BA96BA3BAA7}" type="presOf" srcId="{20DAC21E-CF03-4B15-96D0-37D1837469EB}" destId="{3EB93032-A57B-448B-A77E-661792D49166}" srcOrd="1" destOrd="0" presId="urn:microsoft.com/office/officeart/2008/layout/HalfCircleOrganizationChart"/>
    <dgm:cxn modelId="{14A686C0-40E0-43E0-91F1-5E43E3C13366}" type="presOf" srcId="{D79A0C2F-E954-4F55-9F12-823F78266CDB}" destId="{9BD1885C-D001-4F0A-BB5C-D038A711A6CB}" srcOrd="0" destOrd="0" presId="urn:microsoft.com/office/officeart/2008/layout/HalfCircleOrganizationChart"/>
    <dgm:cxn modelId="{B9ECE0CD-D6BF-450C-8B60-1D978922FB4C}" type="presOf" srcId="{DB759051-9538-4A0C-8F53-B9B5D6FC20D0}" destId="{EA1EAA4B-6063-4A4B-9735-545F74992337}" srcOrd="0" destOrd="0" presId="urn:microsoft.com/office/officeart/2008/layout/HalfCircleOrganizationChart"/>
    <dgm:cxn modelId="{1611C8CE-3E76-4DBF-ABF1-A2F5846B03AC}" srcId="{6FBA527B-0918-4BF2-A201-D0611917B30C}" destId="{01E30281-A028-460E-B2E4-E640B54A0BFD}" srcOrd="0" destOrd="0" parTransId="{D42C20CB-2D99-47D9-96CF-D6392A7B4C20}" sibTransId="{5277B640-DD19-4701-BE5B-7D180A8B0787}"/>
    <dgm:cxn modelId="{7AF62CCF-94B6-4AAA-B7B2-23AEF114B3E9}" srcId="{6FBA527B-0918-4BF2-A201-D0611917B30C}" destId="{20DAC21E-CF03-4B15-96D0-37D1837469EB}" srcOrd="1" destOrd="0" parTransId="{C84C7009-C1B3-4A7E-B8E1-FA970C818AAF}" sibTransId="{66C5EF7F-5C75-445A-9174-96D0FADDA4F4}"/>
    <dgm:cxn modelId="{2BE6D3D0-E694-4DB9-A312-9DD5CD4E9CBF}" type="presOf" srcId="{01E30281-A028-460E-B2E4-E640B54A0BFD}" destId="{510C86A0-2B79-4056-B0FC-BDAFF86BBA6C}" srcOrd="1" destOrd="0" presId="urn:microsoft.com/office/officeart/2008/layout/HalfCircleOrganizationChart"/>
    <dgm:cxn modelId="{8E3F11D6-3F46-4662-9408-8790B219DDD0}" type="presOf" srcId="{CB5307F6-5A8E-4DED-93D1-F4C312849CC4}" destId="{2ADA3E0C-712B-48C7-B846-257E85DAAD9C}" srcOrd="0" destOrd="0" presId="urn:microsoft.com/office/officeart/2008/layout/HalfCircleOrganizationChart"/>
    <dgm:cxn modelId="{86866ADA-F6AD-4057-A7B5-6572745F753E}" type="presOf" srcId="{20DAC21E-CF03-4B15-96D0-37D1837469EB}" destId="{86AF9B49-21F5-4671-8D71-66AC665BC8E1}" srcOrd="0" destOrd="0" presId="urn:microsoft.com/office/officeart/2008/layout/HalfCircleOrganizationChart"/>
    <dgm:cxn modelId="{8839F3E3-15B6-43E4-89AC-BA01853D8A12}" type="presOf" srcId="{A22C9C55-0ACF-4A81-B85C-9EF2918131E0}" destId="{DF84CD62-678A-4581-A643-21864082A255}" srcOrd="0" destOrd="0" presId="urn:microsoft.com/office/officeart/2008/layout/HalfCircleOrganizationChart"/>
    <dgm:cxn modelId="{1BD0A3E6-48E2-41BD-9AE0-793CC530C130}" type="presOf" srcId="{9B4EBAAF-9292-4D89-8279-02B1B815B583}" destId="{E28084DB-4241-4F18-9886-50AF07A92F4C}" srcOrd="0" destOrd="0" presId="urn:microsoft.com/office/officeart/2008/layout/HalfCircleOrganizationChart"/>
    <dgm:cxn modelId="{BE053FEC-E625-48AB-A1FD-AA00C59F7B22}" type="presOf" srcId="{42AA2C09-73B2-4357-A0C9-CC1EA934081D}" destId="{AC957123-8576-462C-824C-2EE77380156A}" srcOrd="1" destOrd="0" presId="urn:microsoft.com/office/officeart/2008/layout/HalfCircleOrganizationChart"/>
    <dgm:cxn modelId="{13DE2EF1-0AEA-49B3-9E02-A100305D491D}" type="presOf" srcId="{DD874C16-EA85-4EC2-A4BC-E7092A3B4479}" destId="{7A8B3812-7085-4254-829C-03843ECBA4D0}" srcOrd="0" destOrd="0" presId="urn:microsoft.com/office/officeart/2008/layout/HalfCircleOrganizationChart"/>
    <dgm:cxn modelId="{3E097EF1-A383-4544-8EC2-B679EFCE845E}" type="presOf" srcId="{7ED5AB2D-5750-4708-A12B-506B27FA80CB}" destId="{AFC8761D-5CFE-4F3A-A81D-EE1E4A8EA37E}" srcOrd="1" destOrd="0" presId="urn:microsoft.com/office/officeart/2008/layout/HalfCircleOrganizationChart"/>
    <dgm:cxn modelId="{B8B6CFF6-41E0-4D92-AB49-6CA26AC20CE1}" type="presOf" srcId="{787AECE0-3DF0-4EC0-9864-F6FB437CCC25}" destId="{77E3CF4E-EF2F-421A-87E1-FF816582306F}" srcOrd="0" destOrd="0" presId="urn:microsoft.com/office/officeart/2008/layout/HalfCircleOrganizationChart"/>
    <dgm:cxn modelId="{81587A25-F45B-4F71-9A1B-7C405179EBCA}" type="presParOf" srcId="{5D83A232-EBC1-4A85-92E0-C66B676E8836}" destId="{71CF476A-8CF1-48B5-BA39-747FF62DEDC8}" srcOrd="0" destOrd="0" presId="urn:microsoft.com/office/officeart/2008/layout/HalfCircleOrganizationChart"/>
    <dgm:cxn modelId="{13583AEB-6705-497C-90FF-4DBF1F97566A}" type="presParOf" srcId="{71CF476A-8CF1-48B5-BA39-747FF62DEDC8}" destId="{B339E567-8923-4AEA-A938-36FA7809BBED}" srcOrd="0" destOrd="0" presId="urn:microsoft.com/office/officeart/2008/layout/HalfCircleOrganizationChart"/>
    <dgm:cxn modelId="{29CEC459-E8E9-47A4-AD38-713DF9915D26}" type="presParOf" srcId="{B339E567-8923-4AEA-A938-36FA7809BBED}" destId="{331CE422-CD9E-46D7-A399-2FB57180B3A0}" srcOrd="0" destOrd="0" presId="urn:microsoft.com/office/officeart/2008/layout/HalfCircleOrganizationChart"/>
    <dgm:cxn modelId="{4E9DA5BE-8C3B-401E-9C47-2DA72552F00A}" type="presParOf" srcId="{B339E567-8923-4AEA-A938-36FA7809BBED}" destId="{F5DF62FE-A5BB-4E0F-AF58-FF20AAB6032B}" srcOrd="1" destOrd="0" presId="urn:microsoft.com/office/officeart/2008/layout/HalfCircleOrganizationChart"/>
    <dgm:cxn modelId="{0AFF55B3-D929-43E4-B879-F2A9B61A8230}" type="presParOf" srcId="{B339E567-8923-4AEA-A938-36FA7809BBED}" destId="{07E35683-5530-42CE-9E23-C7D0134CF0F7}" srcOrd="2" destOrd="0" presId="urn:microsoft.com/office/officeart/2008/layout/HalfCircleOrganizationChart"/>
    <dgm:cxn modelId="{C220B5BA-D442-471F-A56D-14B6168F1D7F}" type="presParOf" srcId="{B339E567-8923-4AEA-A938-36FA7809BBED}" destId="{510C86A0-2B79-4056-B0FC-BDAFF86BBA6C}" srcOrd="3" destOrd="0" presId="urn:microsoft.com/office/officeart/2008/layout/HalfCircleOrganizationChart"/>
    <dgm:cxn modelId="{48D2DC63-6C90-4800-A1DF-27F40E5CA00D}" type="presParOf" srcId="{71CF476A-8CF1-48B5-BA39-747FF62DEDC8}" destId="{8B6A28F2-BF09-4417-92FB-A25E54EB5D03}" srcOrd="1" destOrd="0" presId="urn:microsoft.com/office/officeart/2008/layout/HalfCircleOrganizationChart"/>
    <dgm:cxn modelId="{61C89628-496C-4571-B301-4C9BEBD54642}" type="presParOf" srcId="{8B6A28F2-BF09-4417-92FB-A25E54EB5D03}" destId="{C3B050E1-A521-486E-9DB4-FBB36AD04546}" srcOrd="0" destOrd="0" presId="urn:microsoft.com/office/officeart/2008/layout/HalfCircleOrganizationChart"/>
    <dgm:cxn modelId="{A1E36A52-ADD2-41E8-83F6-2D1D8E268F6B}" type="presParOf" srcId="{8B6A28F2-BF09-4417-92FB-A25E54EB5D03}" destId="{E30C24AA-E07C-415D-8611-CB332203A6ED}" srcOrd="1" destOrd="0" presId="urn:microsoft.com/office/officeart/2008/layout/HalfCircleOrganizationChart"/>
    <dgm:cxn modelId="{DAB3CEC2-397A-43C6-8F80-FAF3B18B8420}" type="presParOf" srcId="{E30C24AA-E07C-415D-8611-CB332203A6ED}" destId="{BD36BA28-15FB-4C4F-8A36-14ACE86F0825}" srcOrd="0" destOrd="0" presId="urn:microsoft.com/office/officeart/2008/layout/HalfCircleOrganizationChart"/>
    <dgm:cxn modelId="{6882CBCD-CE69-4E74-A448-093DDE6AF6BF}" type="presParOf" srcId="{BD36BA28-15FB-4C4F-8A36-14ACE86F0825}" destId="{E6460F0A-56B4-43F1-A1BA-F56EF8C93FEF}" srcOrd="0" destOrd="0" presId="urn:microsoft.com/office/officeart/2008/layout/HalfCircleOrganizationChart"/>
    <dgm:cxn modelId="{3CF444EF-A061-40D2-892D-07DC38942834}" type="presParOf" srcId="{BD36BA28-15FB-4C4F-8A36-14ACE86F0825}" destId="{5E5B7D1D-81AA-480A-8596-76D31BD49515}" srcOrd="1" destOrd="0" presId="urn:microsoft.com/office/officeart/2008/layout/HalfCircleOrganizationChart"/>
    <dgm:cxn modelId="{35B1B48E-74A9-4708-8849-A67053057BB9}" type="presParOf" srcId="{BD36BA28-15FB-4C4F-8A36-14ACE86F0825}" destId="{73DE1E31-A6E2-4D40-A106-7F5F899B8706}" srcOrd="2" destOrd="0" presId="urn:microsoft.com/office/officeart/2008/layout/HalfCircleOrganizationChart"/>
    <dgm:cxn modelId="{79206406-3D54-4CB9-A6B8-C4DC625BE6DD}" type="presParOf" srcId="{BD36BA28-15FB-4C4F-8A36-14ACE86F0825}" destId="{8420F763-879E-44D7-A1F7-4079AFC514C9}" srcOrd="3" destOrd="0" presId="urn:microsoft.com/office/officeart/2008/layout/HalfCircleOrganizationChart"/>
    <dgm:cxn modelId="{6093D260-A416-4224-A3CF-63F80494B919}" type="presParOf" srcId="{E30C24AA-E07C-415D-8611-CB332203A6ED}" destId="{B2BCE99F-184D-4767-86AA-E4376FD032C9}" srcOrd="1" destOrd="0" presId="urn:microsoft.com/office/officeart/2008/layout/HalfCircleOrganizationChart"/>
    <dgm:cxn modelId="{537DA788-FEFB-46B0-9288-EC7BA70969D6}" type="presParOf" srcId="{B2BCE99F-184D-4767-86AA-E4376FD032C9}" destId="{2FF3DC74-6206-4974-AC76-3FE9B3CB1D41}" srcOrd="0" destOrd="0" presId="urn:microsoft.com/office/officeart/2008/layout/HalfCircleOrganizationChart"/>
    <dgm:cxn modelId="{DF512915-EB58-4B5A-81AD-9E570F1C8F2C}" type="presParOf" srcId="{B2BCE99F-184D-4767-86AA-E4376FD032C9}" destId="{28C6ADE3-FE27-4BD2-9B18-9C83311CCD1C}" srcOrd="1" destOrd="0" presId="urn:microsoft.com/office/officeart/2008/layout/HalfCircleOrganizationChart"/>
    <dgm:cxn modelId="{1C289FE4-6E4A-47A3-9960-77149E98822D}" type="presParOf" srcId="{28C6ADE3-FE27-4BD2-9B18-9C83311CCD1C}" destId="{A2E095EB-3BA2-4AFF-B519-85E6C2AE4720}" srcOrd="0" destOrd="0" presId="urn:microsoft.com/office/officeart/2008/layout/HalfCircleOrganizationChart"/>
    <dgm:cxn modelId="{DA97133B-02C5-4782-B282-D87D6C508734}" type="presParOf" srcId="{A2E095EB-3BA2-4AFF-B519-85E6C2AE4720}" destId="{25567C18-EB16-4530-B70E-5C3D74BD837B}" srcOrd="0" destOrd="0" presId="urn:microsoft.com/office/officeart/2008/layout/HalfCircleOrganizationChart"/>
    <dgm:cxn modelId="{6D68870C-96D4-4DF4-9BD5-5AC8197ACD0F}" type="presParOf" srcId="{A2E095EB-3BA2-4AFF-B519-85E6C2AE4720}" destId="{94574A74-FEB0-4247-BC2A-CB365E997A59}" srcOrd="1" destOrd="0" presId="urn:microsoft.com/office/officeart/2008/layout/HalfCircleOrganizationChart"/>
    <dgm:cxn modelId="{0BCA0620-A850-4647-9631-0EE83BE81833}" type="presParOf" srcId="{A2E095EB-3BA2-4AFF-B519-85E6C2AE4720}" destId="{B49601FA-6307-4747-A788-C5A71CB59995}" srcOrd="2" destOrd="0" presId="urn:microsoft.com/office/officeart/2008/layout/HalfCircleOrganizationChart"/>
    <dgm:cxn modelId="{8098CCFD-35B6-4F76-9A9F-89CEF257B10C}" type="presParOf" srcId="{A2E095EB-3BA2-4AFF-B519-85E6C2AE4720}" destId="{9D78EA9D-4E54-408E-84D3-58D40BEE9AB1}" srcOrd="3" destOrd="0" presId="urn:microsoft.com/office/officeart/2008/layout/HalfCircleOrganizationChart"/>
    <dgm:cxn modelId="{FBF9C7CE-C119-45C1-B369-34551F04B5AF}" type="presParOf" srcId="{28C6ADE3-FE27-4BD2-9B18-9C83311CCD1C}" destId="{401D7A06-13AA-4ACB-BBB4-5D1139B249F4}" srcOrd="1" destOrd="0" presId="urn:microsoft.com/office/officeart/2008/layout/HalfCircleOrganizationChart"/>
    <dgm:cxn modelId="{47032EE0-B7DC-4C69-BB84-B642A93524E4}" type="presParOf" srcId="{28C6ADE3-FE27-4BD2-9B18-9C83311CCD1C}" destId="{BFE5ED63-DF6A-4FDC-AAA4-FB575E9AABC2}" srcOrd="2" destOrd="0" presId="urn:microsoft.com/office/officeart/2008/layout/HalfCircleOrganizationChart"/>
    <dgm:cxn modelId="{9418108C-3E97-4645-9784-57899CF0788B}" type="presParOf" srcId="{B2BCE99F-184D-4767-86AA-E4376FD032C9}" destId="{1430CACB-6702-431F-B71B-1FBC9A1EA0EC}" srcOrd="2" destOrd="0" presId="urn:microsoft.com/office/officeart/2008/layout/HalfCircleOrganizationChart"/>
    <dgm:cxn modelId="{52D1BDB1-D257-48A5-AD13-8F3893B0005B}" type="presParOf" srcId="{B2BCE99F-184D-4767-86AA-E4376FD032C9}" destId="{5384F37E-A7A3-403D-9694-80772F5FBF19}" srcOrd="3" destOrd="0" presId="urn:microsoft.com/office/officeart/2008/layout/HalfCircleOrganizationChart"/>
    <dgm:cxn modelId="{964A6D9E-DD7E-4928-B390-A6A491228A02}" type="presParOf" srcId="{5384F37E-A7A3-403D-9694-80772F5FBF19}" destId="{6E935033-5367-4F8B-B25E-9D8E0FBD9CA5}" srcOrd="0" destOrd="0" presId="urn:microsoft.com/office/officeart/2008/layout/HalfCircleOrganizationChart"/>
    <dgm:cxn modelId="{5FF014C3-A20A-4DBA-A482-542352324425}" type="presParOf" srcId="{6E935033-5367-4F8B-B25E-9D8E0FBD9CA5}" destId="{5D83B60E-255D-4456-B56B-34ADB58AC463}" srcOrd="0" destOrd="0" presId="urn:microsoft.com/office/officeart/2008/layout/HalfCircleOrganizationChart"/>
    <dgm:cxn modelId="{8E6D5BCF-55AA-44CD-ADB0-30B2572A6DC1}" type="presParOf" srcId="{6E935033-5367-4F8B-B25E-9D8E0FBD9CA5}" destId="{7B8DAD4A-008A-4EE3-8E01-8D116964ED91}" srcOrd="1" destOrd="0" presId="urn:microsoft.com/office/officeart/2008/layout/HalfCircleOrganizationChart"/>
    <dgm:cxn modelId="{3EEDE590-63BD-4E27-AB3C-2B90866A19EF}" type="presParOf" srcId="{6E935033-5367-4F8B-B25E-9D8E0FBD9CA5}" destId="{01FD802D-F4FD-4449-AA8A-2D626430620F}" srcOrd="2" destOrd="0" presId="urn:microsoft.com/office/officeart/2008/layout/HalfCircleOrganizationChart"/>
    <dgm:cxn modelId="{C143DEAB-3864-491E-92D2-C7675996EB81}" type="presParOf" srcId="{6E935033-5367-4F8B-B25E-9D8E0FBD9CA5}" destId="{4CE45EB8-017A-4B39-9DDB-E7890871DF8D}" srcOrd="3" destOrd="0" presId="urn:microsoft.com/office/officeart/2008/layout/HalfCircleOrganizationChart"/>
    <dgm:cxn modelId="{DAFFCDAF-8483-43CE-8E71-F20AFAEEDD44}" type="presParOf" srcId="{5384F37E-A7A3-403D-9694-80772F5FBF19}" destId="{B00804A8-5E6D-480B-8474-96187018DF9F}" srcOrd="1" destOrd="0" presId="urn:microsoft.com/office/officeart/2008/layout/HalfCircleOrganizationChart"/>
    <dgm:cxn modelId="{F1B3BB83-29D2-49DF-9603-DD79DC91EDFE}" type="presParOf" srcId="{5384F37E-A7A3-403D-9694-80772F5FBF19}" destId="{563ADDAF-A36E-43F5-8654-7DAF8C9FFA9F}" srcOrd="2" destOrd="0" presId="urn:microsoft.com/office/officeart/2008/layout/HalfCircleOrganizationChart"/>
    <dgm:cxn modelId="{F389AB79-8DEB-4B5E-AF13-A5C38CA57DA2}" type="presParOf" srcId="{E30C24AA-E07C-415D-8611-CB332203A6ED}" destId="{87CB3134-7B8E-4324-9A73-5C1B73A8C45F}" srcOrd="2" destOrd="0" presId="urn:microsoft.com/office/officeart/2008/layout/HalfCircleOrganizationChart"/>
    <dgm:cxn modelId="{C126C04E-5B77-406B-AECD-7806EC6A1872}" type="presParOf" srcId="{8B6A28F2-BF09-4417-92FB-A25E54EB5D03}" destId="{2ADA3E0C-712B-48C7-B846-257E85DAAD9C}" srcOrd="2" destOrd="0" presId="urn:microsoft.com/office/officeart/2008/layout/HalfCircleOrganizationChart"/>
    <dgm:cxn modelId="{9D14CAF9-553F-433B-B0F6-147EB15655CC}" type="presParOf" srcId="{8B6A28F2-BF09-4417-92FB-A25E54EB5D03}" destId="{E983E017-3122-417C-A8C8-18B714144E81}" srcOrd="3" destOrd="0" presId="urn:microsoft.com/office/officeart/2008/layout/HalfCircleOrganizationChart"/>
    <dgm:cxn modelId="{A1BF0BF9-C5A3-4396-8825-7491007759BA}" type="presParOf" srcId="{E983E017-3122-417C-A8C8-18B714144E81}" destId="{9BDDB53A-F29E-4180-9DFC-4A6EAD926ADA}" srcOrd="0" destOrd="0" presId="urn:microsoft.com/office/officeart/2008/layout/HalfCircleOrganizationChart"/>
    <dgm:cxn modelId="{C3CC43B2-027B-4C27-B643-A11C6FC17536}" type="presParOf" srcId="{9BDDB53A-F29E-4180-9DFC-4A6EAD926ADA}" destId="{AC62DC00-C6D2-4333-9906-33A032E657C7}" srcOrd="0" destOrd="0" presId="urn:microsoft.com/office/officeart/2008/layout/HalfCircleOrganizationChart"/>
    <dgm:cxn modelId="{1A8E57F5-90B1-47B0-8ABA-B9D8AE4A6D6A}" type="presParOf" srcId="{9BDDB53A-F29E-4180-9DFC-4A6EAD926ADA}" destId="{C3E5D837-AED5-421F-A427-FA7A4F7DC584}" srcOrd="1" destOrd="0" presId="urn:microsoft.com/office/officeart/2008/layout/HalfCircleOrganizationChart"/>
    <dgm:cxn modelId="{7A1F350C-2B00-4A8E-8212-87D303F603C1}" type="presParOf" srcId="{9BDDB53A-F29E-4180-9DFC-4A6EAD926ADA}" destId="{1C0C4610-4DED-4D25-A69A-1B0B6640A709}" srcOrd="2" destOrd="0" presId="urn:microsoft.com/office/officeart/2008/layout/HalfCircleOrganizationChart"/>
    <dgm:cxn modelId="{BA628A7F-F1F3-4632-BAA8-79F6EC93E8CB}" type="presParOf" srcId="{9BDDB53A-F29E-4180-9DFC-4A6EAD926ADA}" destId="{F75BAA87-0A5E-4D96-A084-3BD890EF9AB9}" srcOrd="3" destOrd="0" presId="urn:microsoft.com/office/officeart/2008/layout/HalfCircleOrganizationChart"/>
    <dgm:cxn modelId="{BE50AE0F-74D8-42E7-AECA-0F5445126E58}" type="presParOf" srcId="{E983E017-3122-417C-A8C8-18B714144E81}" destId="{17B8B5B6-D6EA-4395-B733-C79EC917ECF4}" srcOrd="1" destOrd="0" presId="urn:microsoft.com/office/officeart/2008/layout/HalfCircleOrganizationChart"/>
    <dgm:cxn modelId="{C9CBB2C6-492F-40DE-8AFF-FD5685FE2605}" type="presParOf" srcId="{17B8B5B6-D6EA-4395-B733-C79EC917ECF4}" destId="{44A60D3E-A482-4CAB-9009-3D0C55BFC5D4}" srcOrd="0" destOrd="0" presId="urn:microsoft.com/office/officeart/2008/layout/HalfCircleOrganizationChart"/>
    <dgm:cxn modelId="{716FC92E-C7B5-424E-B242-764F5C4F15DA}" type="presParOf" srcId="{17B8B5B6-D6EA-4395-B733-C79EC917ECF4}" destId="{A1B0DE9A-0900-4725-95DE-361788FA010C}" srcOrd="1" destOrd="0" presId="urn:microsoft.com/office/officeart/2008/layout/HalfCircleOrganizationChart"/>
    <dgm:cxn modelId="{9F3C72C8-926E-4E48-B5EB-25E01D2E162F}" type="presParOf" srcId="{A1B0DE9A-0900-4725-95DE-361788FA010C}" destId="{094F799B-B895-415F-9D9E-B9E7D433DB45}" srcOrd="0" destOrd="0" presId="urn:microsoft.com/office/officeart/2008/layout/HalfCircleOrganizationChart"/>
    <dgm:cxn modelId="{4D98082B-8366-4511-A10E-5640ED5C9129}" type="presParOf" srcId="{094F799B-B895-415F-9D9E-B9E7D433DB45}" destId="{E28084DB-4241-4F18-9886-50AF07A92F4C}" srcOrd="0" destOrd="0" presId="urn:microsoft.com/office/officeart/2008/layout/HalfCircleOrganizationChart"/>
    <dgm:cxn modelId="{6AE2596B-CE08-44F4-8CCE-E19C32CD559F}" type="presParOf" srcId="{094F799B-B895-415F-9D9E-B9E7D433DB45}" destId="{25DD6A87-A0B7-4045-B911-5D2911253E6F}" srcOrd="1" destOrd="0" presId="urn:microsoft.com/office/officeart/2008/layout/HalfCircleOrganizationChart"/>
    <dgm:cxn modelId="{E3633DFC-5C8E-4A61-921C-371E54E68F95}" type="presParOf" srcId="{094F799B-B895-415F-9D9E-B9E7D433DB45}" destId="{450C29CD-9C5E-47DC-96D5-E06592660046}" srcOrd="2" destOrd="0" presId="urn:microsoft.com/office/officeart/2008/layout/HalfCircleOrganizationChart"/>
    <dgm:cxn modelId="{3A09026B-5605-40DB-95B7-FA82E3DC3BE4}" type="presParOf" srcId="{094F799B-B895-415F-9D9E-B9E7D433DB45}" destId="{13DBDD71-CFE2-4963-85A7-A08267AFC791}" srcOrd="3" destOrd="0" presId="urn:microsoft.com/office/officeart/2008/layout/HalfCircleOrganizationChart"/>
    <dgm:cxn modelId="{FCA4FF88-3AC2-4310-8C74-9D5464C85C84}" type="presParOf" srcId="{A1B0DE9A-0900-4725-95DE-361788FA010C}" destId="{B039302F-0DB1-4C6C-901C-CD1E3C399488}" srcOrd="1" destOrd="0" presId="urn:microsoft.com/office/officeart/2008/layout/HalfCircleOrganizationChart"/>
    <dgm:cxn modelId="{C5F63F10-2E05-42F4-A470-6814A0DC5DDE}" type="presParOf" srcId="{A1B0DE9A-0900-4725-95DE-361788FA010C}" destId="{96E726EE-EA98-444F-8109-FFBE368CB262}" srcOrd="2" destOrd="0" presId="urn:microsoft.com/office/officeart/2008/layout/HalfCircleOrganizationChart"/>
    <dgm:cxn modelId="{313F4FB7-8C49-481E-8318-C6BB7CEC0BDB}" type="presParOf" srcId="{17B8B5B6-D6EA-4395-B733-C79EC917ECF4}" destId="{9EF51951-4FDF-4BE0-9696-96A083B4ED8E}" srcOrd="2" destOrd="0" presId="urn:microsoft.com/office/officeart/2008/layout/HalfCircleOrganizationChart"/>
    <dgm:cxn modelId="{A198143E-B841-4792-90F1-59AD1747FA4D}" type="presParOf" srcId="{17B8B5B6-D6EA-4395-B733-C79EC917ECF4}" destId="{C57ED711-CE5E-4E41-A4D5-588A029E0C06}" srcOrd="3" destOrd="0" presId="urn:microsoft.com/office/officeart/2008/layout/HalfCircleOrganizationChart"/>
    <dgm:cxn modelId="{7351EBD7-8822-4784-A068-2505D673E6F5}" type="presParOf" srcId="{C57ED711-CE5E-4E41-A4D5-588A029E0C06}" destId="{FF0E5BA9-943F-4309-88FF-74B7181A1F2E}" srcOrd="0" destOrd="0" presId="urn:microsoft.com/office/officeart/2008/layout/HalfCircleOrganizationChart"/>
    <dgm:cxn modelId="{F99374A6-4EA9-424C-9E32-AF4D77C73BB3}" type="presParOf" srcId="{FF0E5BA9-943F-4309-88FF-74B7181A1F2E}" destId="{EA1EAA4B-6063-4A4B-9735-545F74992337}" srcOrd="0" destOrd="0" presId="urn:microsoft.com/office/officeart/2008/layout/HalfCircleOrganizationChart"/>
    <dgm:cxn modelId="{8A20E633-7150-4177-8C24-2FD73833280D}" type="presParOf" srcId="{FF0E5BA9-943F-4309-88FF-74B7181A1F2E}" destId="{E946C0CC-0C0D-49AF-9CAC-F2DF0A9EDC9E}" srcOrd="1" destOrd="0" presId="urn:microsoft.com/office/officeart/2008/layout/HalfCircleOrganizationChart"/>
    <dgm:cxn modelId="{07AA1918-B45F-4E91-8CF6-481CC2EE2323}" type="presParOf" srcId="{FF0E5BA9-943F-4309-88FF-74B7181A1F2E}" destId="{8B87907B-2AF2-4FF5-9F0C-C08C5FFDC278}" srcOrd="2" destOrd="0" presId="urn:microsoft.com/office/officeart/2008/layout/HalfCircleOrganizationChart"/>
    <dgm:cxn modelId="{97C2C9D1-0185-42AF-AF72-6010B5B838AA}" type="presParOf" srcId="{FF0E5BA9-943F-4309-88FF-74B7181A1F2E}" destId="{064608FE-B052-4369-BD74-FBE33AF7E288}" srcOrd="3" destOrd="0" presId="urn:microsoft.com/office/officeart/2008/layout/HalfCircleOrganizationChart"/>
    <dgm:cxn modelId="{597C8F9A-8FC4-4E8D-B07D-DCCC65424917}" type="presParOf" srcId="{C57ED711-CE5E-4E41-A4D5-588A029E0C06}" destId="{FB13C230-5722-483E-BCA0-FD22D9049D9E}" srcOrd="1" destOrd="0" presId="urn:microsoft.com/office/officeart/2008/layout/HalfCircleOrganizationChart"/>
    <dgm:cxn modelId="{0144C2EF-58E5-4E15-A37A-4CE211DB3860}" type="presParOf" srcId="{C57ED711-CE5E-4E41-A4D5-588A029E0C06}" destId="{D0C7D762-129C-40E2-A7D0-564DE4D87077}" srcOrd="2" destOrd="0" presId="urn:microsoft.com/office/officeart/2008/layout/HalfCircleOrganizationChart"/>
    <dgm:cxn modelId="{08560635-5A98-43F8-8CDA-7C830EC5A2E6}" type="presParOf" srcId="{E983E017-3122-417C-A8C8-18B714144E81}" destId="{286118FF-F32A-4C6F-AAAF-2DF29750754A}" srcOrd="2" destOrd="0" presId="urn:microsoft.com/office/officeart/2008/layout/HalfCircleOrganizationChart"/>
    <dgm:cxn modelId="{1A4A9EC9-ECB7-40C5-B90B-20DD9E87AA1D}" type="presParOf" srcId="{71CF476A-8CF1-48B5-BA39-747FF62DEDC8}" destId="{185EB96D-44C7-472A-862A-5D0DF95BB319}" srcOrd="2" destOrd="0" presId="urn:microsoft.com/office/officeart/2008/layout/HalfCircleOrganizationChart"/>
    <dgm:cxn modelId="{B498E6BA-8E5F-42BC-A728-8FB99111BBC4}" type="presParOf" srcId="{5D83A232-EBC1-4A85-92E0-C66B676E8836}" destId="{0884A5F7-6FB9-444E-966A-345B41BBB221}" srcOrd="1" destOrd="0" presId="urn:microsoft.com/office/officeart/2008/layout/HalfCircleOrganizationChart"/>
    <dgm:cxn modelId="{D379DD46-8EAA-4750-8576-2D35E12ABBAC}" type="presParOf" srcId="{0884A5F7-6FB9-444E-966A-345B41BBB221}" destId="{4564F443-7996-4669-8A65-940517856A55}" srcOrd="0" destOrd="0" presId="urn:microsoft.com/office/officeart/2008/layout/HalfCircleOrganizationChart"/>
    <dgm:cxn modelId="{09A5DF0D-640E-403E-B276-FE6CA312AA64}" type="presParOf" srcId="{4564F443-7996-4669-8A65-940517856A55}" destId="{86AF9B49-21F5-4671-8D71-66AC665BC8E1}" srcOrd="0" destOrd="0" presId="urn:microsoft.com/office/officeart/2008/layout/HalfCircleOrganizationChart"/>
    <dgm:cxn modelId="{F2A124FF-90C7-4BF2-AA87-BA3D7ED95C66}" type="presParOf" srcId="{4564F443-7996-4669-8A65-940517856A55}" destId="{BB92FDB0-0225-42B6-BE8D-F8C101DA622A}" srcOrd="1" destOrd="0" presId="urn:microsoft.com/office/officeart/2008/layout/HalfCircleOrganizationChart"/>
    <dgm:cxn modelId="{F1F75879-58AB-41FB-869C-570C3BA62762}" type="presParOf" srcId="{4564F443-7996-4669-8A65-940517856A55}" destId="{DF4D1DAE-02C6-4A24-9061-282571CDC2AA}" srcOrd="2" destOrd="0" presId="urn:microsoft.com/office/officeart/2008/layout/HalfCircleOrganizationChart"/>
    <dgm:cxn modelId="{CC468E13-0E28-4616-8267-A41133AFC0AC}" type="presParOf" srcId="{4564F443-7996-4669-8A65-940517856A55}" destId="{3EB93032-A57B-448B-A77E-661792D49166}" srcOrd="3" destOrd="0" presId="urn:microsoft.com/office/officeart/2008/layout/HalfCircleOrganizationChart"/>
    <dgm:cxn modelId="{BA40BFF1-7C8E-4456-9274-1E50833CBACF}" type="presParOf" srcId="{0884A5F7-6FB9-444E-966A-345B41BBB221}" destId="{A5C71C5D-E068-4A2B-9BF3-E6BB31854B66}" srcOrd="1" destOrd="0" presId="urn:microsoft.com/office/officeart/2008/layout/HalfCircleOrganizationChart"/>
    <dgm:cxn modelId="{CC0C437B-6C61-46C4-8626-5341638903BA}" type="presParOf" srcId="{A5C71C5D-E068-4A2B-9BF3-E6BB31854B66}" destId="{77E3CF4E-EF2F-421A-87E1-FF816582306F}" srcOrd="0" destOrd="0" presId="urn:microsoft.com/office/officeart/2008/layout/HalfCircleOrganizationChart"/>
    <dgm:cxn modelId="{191E02B0-6339-4B8E-A29A-B7A7384CAB56}" type="presParOf" srcId="{A5C71C5D-E068-4A2B-9BF3-E6BB31854B66}" destId="{1C711858-A89D-48FF-A6D2-81EDF99207DA}" srcOrd="1" destOrd="0" presId="urn:microsoft.com/office/officeart/2008/layout/HalfCircleOrganizationChart"/>
    <dgm:cxn modelId="{BECB56FC-89D1-4175-A6E7-8CE878C2A0A4}" type="presParOf" srcId="{1C711858-A89D-48FF-A6D2-81EDF99207DA}" destId="{DFB75D5C-C69E-47D2-A816-C4B67E3B66CB}" srcOrd="0" destOrd="0" presId="urn:microsoft.com/office/officeart/2008/layout/HalfCircleOrganizationChart"/>
    <dgm:cxn modelId="{87FD9B99-88D0-43A3-AF2D-FFDEFAD8FC5F}" type="presParOf" srcId="{DFB75D5C-C69E-47D2-A816-C4B67E3B66CB}" destId="{7D3979AE-6200-47DC-B69C-A1621ED56325}" srcOrd="0" destOrd="0" presId="urn:microsoft.com/office/officeart/2008/layout/HalfCircleOrganizationChart"/>
    <dgm:cxn modelId="{5D3615CE-4FA1-49B2-9F87-94AE0F01029B}" type="presParOf" srcId="{DFB75D5C-C69E-47D2-A816-C4B67E3B66CB}" destId="{10FA3B33-1513-40B1-8249-BD216ED7AEE6}" srcOrd="1" destOrd="0" presId="urn:microsoft.com/office/officeart/2008/layout/HalfCircleOrganizationChart"/>
    <dgm:cxn modelId="{4C5AFCFB-A938-4715-9EF6-80B4EE2229EF}" type="presParOf" srcId="{DFB75D5C-C69E-47D2-A816-C4B67E3B66CB}" destId="{0B623C42-3930-4621-9796-B91A429E23DF}" srcOrd="2" destOrd="0" presId="urn:microsoft.com/office/officeart/2008/layout/HalfCircleOrganizationChart"/>
    <dgm:cxn modelId="{71A5E523-28D7-480F-ACC0-66BF1C5A9589}" type="presParOf" srcId="{DFB75D5C-C69E-47D2-A816-C4B67E3B66CB}" destId="{F03B77CA-5D4D-4EEF-9494-131078D1A5C6}" srcOrd="3" destOrd="0" presId="urn:microsoft.com/office/officeart/2008/layout/HalfCircleOrganizationChart"/>
    <dgm:cxn modelId="{08615137-5599-48B9-8E38-78E77F2DD7C3}" type="presParOf" srcId="{1C711858-A89D-48FF-A6D2-81EDF99207DA}" destId="{AFE05585-043D-4527-BCE5-2F61BC86E466}" srcOrd="1" destOrd="0" presId="urn:microsoft.com/office/officeart/2008/layout/HalfCircleOrganizationChart"/>
    <dgm:cxn modelId="{87DB01E5-DF5A-448B-9E6D-A3DEB40DE513}" type="presParOf" srcId="{AFE05585-043D-4527-BCE5-2F61BC86E466}" destId="{5A0796BC-913B-42CC-8861-E6967733E051}" srcOrd="0" destOrd="0" presId="urn:microsoft.com/office/officeart/2008/layout/HalfCircleOrganizationChart"/>
    <dgm:cxn modelId="{CB979DCC-4FF6-4157-BC07-89242E16949B}" type="presParOf" srcId="{AFE05585-043D-4527-BCE5-2F61BC86E466}" destId="{82AD0A30-0DCF-4EFD-88CF-C118B30CA080}" srcOrd="1" destOrd="0" presId="urn:microsoft.com/office/officeart/2008/layout/HalfCircleOrganizationChart"/>
    <dgm:cxn modelId="{4802CE40-A740-4D1C-B5D1-9D8F62AEAC8F}" type="presParOf" srcId="{82AD0A30-0DCF-4EFD-88CF-C118B30CA080}" destId="{07F299B6-4411-421F-8B3E-441A9D8C7AD1}" srcOrd="0" destOrd="0" presId="urn:microsoft.com/office/officeart/2008/layout/HalfCircleOrganizationChart"/>
    <dgm:cxn modelId="{07496648-9CFD-449A-94F1-A0E4C7C147C7}" type="presParOf" srcId="{07F299B6-4411-421F-8B3E-441A9D8C7AD1}" destId="{CF701FF7-196A-47EB-866B-529439FB8F04}" srcOrd="0" destOrd="0" presId="urn:microsoft.com/office/officeart/2008/layout/HalfCircleOrganizationChart"/>
    <dgm:cxn modelId="{928E9507-C4C0-4EAA-97AD-17589CC62440}" type="presParOf" srcId="{07F299B6-4411-421F-8B3E-441A9D8C7AD1}" destId="{B4C7FB89-81C4-4B18-9526-BA5461DA0E07}" srcOrd="1" destOrd="0" presId="urn:microsoft.com/office/officeart/2008/layout/HalfCircleOrganizationChart"/>
    <dgm:cxn modelId="{BB1F5548-10C4-42CE-8A87-E010E09AEC7C}" type="presParOf" srcId="{07F299B6-4411-421F-8B3E-441A9D8C7AD1}" destId="{C8A3122F-0203-4621-8A7A-0DCD26B5EB8F}" srcOrd="2" destOrd="0" presId="urn:microsoft.com/office/officeart/2008/layout/HalfCircleOrganizationChart"/>
    <dgm:cxn modelId="{6E643DBA-C8F3-468B-AE9F-60BDF06DEE6B}" type="presParOf" srcId="{07F299B6-4411-421F-8B3E-441A9D8C7AD1}" destId="{AFC8761D-5CFE-4F3A-A81D-EE1E4A8EA37E}" srcOrd="3" destOrd="0" presId="urn:microsoft.com/office/officeart/2008/layout/HalfCircleOrganizationChart"/>
    <dgm:cxn modelId="{8D49AFAE-8F76-40B9-A0B6-BEFD56EC6428}" type="presParOf" srcId="{82AD0A30-0DCF-4EFD-88CF-C118B30CA080}" destId="{ED2CD06F-D747-4C27-82B4-93B3D0427995}" srcOrd="1" destOrd="0" presId="urn:microsoft.com/office/officeart/2008/layout/HalfCircleOrganizationChart"/>
    <dgm:cxn modelId="{A1448CDA-273B-421D-9783-B00A67E50D93}" type="presParOf" srcId="{82AD0A30-0DCF-4EFD-88CF-C118B30CA080}" destId="{882508A4-89AB-40CF-B109-649FDCCF8392}" srcOrd="2" destOrd="0" presId="urn:microsoft.com/office/officeart/2008/layout/HalfCircleOrganizationChart"/>
    <dgm:cxn modelId="{24FD1EF4-FE5B-4F72-A49A-FA3117F62E5B}" type="presParOf" srcId="{AFE05585-043D-4527-BCE5-2F61BC86E466}" destId="{ED871BE7-A6DE-4CB7-956C-D79807ACC335}" srcOrd="2" destOrd="0" presId="urn:microsoft.com/office/officeart/2008/layout/HalfCircleOrganizationChart"/>
    <dgm:cxn modelId="{CC4E443B-52B6-45F6-90FB-6D00046A1981}" type="presParOf" srcId="{AFE05585-043D-4527-BCE5-2F61BC86E466}" destId="{D928BD5C-58CD-4967-BF70-5B61D181ABF8}" srcOrd="3" destOrd="0" presId="urn:microsoft.com/office/officeart/2008/layout/HalfCircleOrganizationChart"/>
    <dgm:cxn modelId="{63D95D8E-91A0-4C22-B6C4-0C3F3C66B3EE}" type="presParOf" srcId="{D928BD5C-58CD-4967-BF70-5B61D181ABF8}" destId="{ECC917A6-82FD-4F30-B819-8BEA9F8A27EA}" srcOrd="0" destOrd="0" presId="urn:microsoft.com/office/officeart/2008/layout/HalfCircleOrganizationChart"/>
    <dgm:cxn modelId="{FAB92DFC-0F21-42DF-A45E-F6EF882DAE79}" type="presParOf" srcId="{ECC917A6-82FD-4F30-B819-8BEA9F8A27EA}" destId="{9BD1885C-D001-4F0A-BB5C-D038A711A6CB}" srcOrd="0" destOrd="0" presId="urn:microsoft.com/office/officeart/2008/layout/HalfCircleOrganizationChart"/>
    <dgm:cxn modelId="{BE2CB1CE-EB19-4335-9C68-B1CFC3CFC0AC}" type="presParOf" srcId="{ECC917A6-82FD-4F30-B819-8BEA9F8A27EA}" destId="{F31ED6BA-D7F4-414D-8A9E-11C2539BD713}" srcOrd="1" destOrd="0" presId="urn:microsoft.com/office/officeart/2008/layout/HalfCircleOrganizationChart"/>
    <dgm:cxn modelId="{895EFBC2-2179-4546-B398-78E9A4E99C24}" type="presParOf" srcId="{ECC917A6-82FD-4F30-B819-8BEA9F8A27EA}" destId="{8AEDA642-FEDF-459B-B2AE-D3DB89D1ACA9}" srcOrd="2" destOrd="0" presId="urn:microsoft.com/office/officeart/2008/layout/HalfCircleOrganizationChart"/>
    <dgm:cxn modelId="{32EFEC6E-AFBC-40D8-9965-2629BDF43FF9}" type="presParOf" srcId="{ECC917A6-82FD-4F30-B819-8BEA9F8A27EA}" destId="{2E04D17B-0939-4C43-BA34-E93A8636D629}" srcOrd="3" destOrd="0" presId="urn:microsoft.com/office/officeart/2008/layout/HalfCircleOrganizationChart"/>
    <dgm:cxn modelId="{6BDFC0E4-2A44-4E25-AEAE-22A73C1BE180}" type="presParOf" srcId="{D928BD5C-58CD-4967-BF70-5B61D181ABF8}" destId="{EE5A2418-5EE3-4A7E-9E2E-431F326498FB}" srcOrd="1" destOrd="0" presId="urn:microsoft.com/office/officeart/2008/layout/HalfCircleOrganizationChart"/>
    <dgm:cxn modelId="{2AE273AD-3F6E-4B15-80A9-0C4973DC7370}" type="presParOf" srcId="{D928BD5C-58CD-4967-BF70-5B61D181ABF8}" destId="{881DECE5-E4FC-4D2F-9250-C64A77038AF0}" srcOrd="2" destOrd="0" presId="urn:microsoft.com/office/officeart/2008/layout/HalfCircleOrganizationChart"/>
    <dgm:cxn modelId="{68D57EF3-20A1-4595-B496-E1B0B2E5E779}" type="presParOf" srcId="{1C711858-A89D-48FF-A6D2-81EDF99207DA}" destId="{B57CE010-EAAC-447F-B1A0-3C5BD0B3AC0A}" srcOrd="2" destOrd="0" presId="urn:microsoft.com/office/officeart/2008/layout/HalfCircleOrganizationChart"/>
    <dgm:cxn modelId="{A32413C1-11EB-4B75-A7A0-9C0EB0D227A9}" type="presParOf" srcId="{A5C71C5D-E068-4A2B-9BF3-E6BB31854B66}" destId="{C21B6576-D430-4185-82F5-FF0E38A70652}" srcOrd="2" destOrd="0" presId="urn:microsoft.com/office/officeart/2008/layout/HalfCircleOrganizationChart"/>
    <dgm:cxn modelId="{4585C3E6-7031-47F2-BD1A-786CFC0763BD}" type="presParOf" srcId="{A5C71C5D-E068-4A2B-9BF3-E6BB31854B66}" destId="{DB75E23C-60BF-4F9A-BFC1-BD2E0BB4CF81}" srcOrd="3" destOrd="0" presId="urn:microsoft.com/office/officeart/2008/layout/HalfCircleOrganizationChart"/>
    <dgm:cxn modelId="{CFBF354E-9FB3-4BF0-8786-47A91C4271A6}" type="presParOf" srcId="{DB75E23C-60BF-4F9A-BFC1-BD2E0BB4CF81}" destId="{6068B302-5A51-4BF3-B7C1-AEF19E43D726}" srcOrd="0" destOrd="0" presId="urn:microsoft.com/office/officeart/2008/layout/HalfCircleOrganizationChart"/>
    <dgm:cxn modelId="{B5A6C8B6-56C7-4AE4-A6CF-1D27B466411F}" type="presParOf" srcId="{6068B302-5A51-4BF3-B7C1-AEF19E43D726}" destId="{3D3C0963-0BEC-4F14-B57F-A763D1CCE200}" srcOrd="0" destOrd="0" presId="urn:microsoft.com/office/officeart/2008/layout/HalfCircleOrganizationChart"/>
    <dgm:cxn modelId="{D85D008F-87BB-47A5-9B98-BFA05F77A55B}" type="presParOf" srcId="{6068B302-5A51-4BF3-B7C1-AEF19E43D726}" destId="{991456A5-08E5-4464-81F5-E6DC80ED5F82}" srcOrd="1" destOrd="0" presId="urn:microsoft.com/office/officeart/2008/layout/HalfCircleOrganizationChart"/>
    <dgm:cxn modelId="{F4AF47E8-88B6-416D-A960-A894777E14F6}" type="presParOf" srcId="{6068B302-5A51-4BF3-B7C1-AEF19E43D726}" destId="{35B707DA-183D-4661-A43A-9CB5A8C111D9}" srcOrd="2" destOrd="0" presId="urn:microsoft.com/office/officeart/2008/layout/HalfCircleOrganizationChart"/>
    <dgm:cxn modelId="{62177173-B460-4C42-90F2-F13B1B23F8D4}" type="presParOf" srcId="{6068B302-5A51-4BF3-B7C1-AEF19E43D726}" destId="{95145D42-510E-41B9-A075-74CD6615FE7B}" srcOrd="3" destOrd="0" presId="urn:microsoft.com/office/officeart/2008/layout/HalfCircleOrganizationChart"/>
    <dgm:cxn modelId="{F7F71A6C-C0F9-4D03-BA2C-829D9F177BCB}" type="presParOf" srcId="{DB75E23C-60BF-4F9A-BFC1-BD2E0BB4CF81}" destId="{CC2C3B58-2D1E-4732-8D9A-1E5CE881A108}" srcOrd="1" destOrd="0" presId="urn:microsoft.com/office/officeart/2008/layout/HalfCircleOrganizationChart"/>
    <dgm:cxn modelId="{D8C94D5F-884E-43A8-AF52-A2DF465E21FA}" type="presParOf" srcId="{CC2C3B58-2D1E-4732-8D9A-1E5CE881A108}" destId="{0237626A-2F08-4E3D-84EF-9AAC69207C1E}" srcOrd="0" destOrd="0" presId="urn:microsoft.com/office/officeart/2008/layout/HalfCircleOrganizationChart"/>
    <dgm:cxn modelId="{81B9B868-005F-4222-A52F-10A46B5D75E9}" type="presParOf" srcId="{CC2C3B58-2D1E-4732-8D9A-1E5CE881A108}" destId="{A802D735-F374-48BE-AC5C-667BA5633B87}" srcOrd="1" destOrd="0" presId="urn:microsoft.com/office/officeart/2008/layout/HalfCircleOrganizationChart"/>
    <dgm:cxn modelId="{D286CD2E-4AE4-4593-BB5D-ADD1B9CA3BB2}" type="presParOf" srcId="{A802D735-F374-48BE-AC5C-667BA5633B87}" destId="{703EF304-25B3-4D55-B2BF-B22F5406681C}" srcOrd="0" destOrd="0" presId="urn:microsoft.com/office/officeart/2008/layout/HalfCircleOrganizationChart"/>
    <dgm:cxn modelId="{3E402F00-D2EC-443A-9C4C-3AEC30D60C38}" type="presParOf" srcId="{703EF304-25B3-4D55-B2BF-B22F5406681C}" destId="{CD5662E1-A08A-4775-8B8F-AE9447E11D6D}" srcOrd="0" destOrd="0" presId="urn:microsoft.com/office/officeart/2008/layout/HalfCircleOrganizationChart"/>
    <dgm:cxn modelId="{DDFCE4CA-1375-416B-B089-8B530859E242}" type="presParOf" srcId="{703EF304-25B3-4D55-B2BF-B22F5406681C}" destId="{3E88DD87-3396-4ADC-9C1A-983A01146236}" srcOrd="1" destOrd="0" presId="urn:microsoft.com/office/officeart/2008/layout/HalfCircleOrganizationChart"/>
    <dgm:cxn modelId="{E325038E-0943-4BB9-941F-1E7613D7C229}" type="presParOf" srcId="{703EF304-25B3-4D55-B2BF-B22F5406681C}" destId="{B7079961-5DA5-4CC9-A069-BAE45B76C86A}" srcOrd="2" destOrd="0" presId="urn:microsoft.com/office/officeart/2008/layout/HalfCircleOrganizationChart"/>
    <dgm:cxn modelId="{D9344054-4EEB-4634-98E7-DFBF197EF406}" type="presParOf" srcId="{703EF304-25B3-4D55-B2BF-B22F5406681C}" destId="{AC957123-8576-462C-824C-2EE77380156A}" srcOrd="3" destOrd="0" presId="urn:microsoft.com/office/officeart/2008/layout/HalfCircleOrganizationChart"/>
    <dgm:cxn modelId="{2D3B07A2-EDA4-4D41-853C-0A5AFC7E5EB9}" type="presParOf" srcId="{A802D735-F374-48BE-AC5C-667BA5633B87}" destId="{E32851F9-CDF6-4863-A0B1-33F66B487D41}" srcOrd="1" destOrd="0" presId="urn:microsoft.com/office/officeart/2008/layout/HalfCircleOrganizationChart"/>
    <dgm:cxn modelId="{7745D894-42CD-415C-9B66-FC2EFEAD1DDE}" type="presParOf" srcId="{A802D735-F374-48BE-AC5C-667BA5633B87}" destId="{87E1397B-EF16-4D92-9426-EF21677B39C7}" srcOrd="2" destOrd="0" presId="urn:microsoft.com/office/officeart/2008/layout/HalfCircleOrganizationChart"/>
    <dgm:cxn modelId="{F1416E83-0D34-4E08-8AA3-C35AF5756CBF}" type="presParOf" srcId="{CC2C3B58-2D1E-4732-8D9A-1E5CE881A108}" destId="{DF84CD62-678A-4581-A643-21864082A255}" srcOrd="2" destOrd="0" presId="urn:microsoft.com/office/officeart/2008/layout/HalfCircleOrganizationChart"/>
    <dgm:cxn modelId="{CFDE7607-21F9-481A-8E14-6144082D9528}" type="presParOf" srcId="{CC2C3B58-2D1E-4732-8D9A-1E5CE881A108}" destId="{8AD7D558-8AC3-4B3D-95C8-DB307CDD5D8D}" srcOrd="3" destOrd="0" presId="urn:microsoft.com/office/officeart/2008/layout/HalfCircleOrganizationChart"/>
    <dgm:cxn modelId="{A65A5A54-1C72-40D2-93FD-DA2B15D505CF}" type="presParOf" srcId="{8AD7D558-8AC3-4B3D-95C8-DB307CDD5D8D}" destId="{C13B6102-F786-4A0A-BE74-9CD0511AEC4B}" srcOrd="0" destOrd="0" presId="urn:microsoft.com/office/officeart/2008/layout/HalfCircleOrganizationChart"/>
    <dgm:cxn modelId="{CB8C879F-83CC-465C-BBB0-E4D63CDB2B59}" type="presParOf" srcId="{C13B6102-F786-4A0A-BE74-9CD0511AEC4B}" destId="{7A8B3812-7085-4254-829C-03843ECBA4D0}" srcOrd="0" destOrd="0" presId="urn:microsoft.com/office/officeart/2008/layout/HalfCircleOrganizationChart"/>
    <dgm:cxn modelId="{4E70188D-CE09-45D7-BF51-C40A79AC65A8}" type="presParOf" srcId="{C13B6102-F786-4A0A-BE74-9CD0511AEC4B}" destId="{D73848FD-A43B-42CF-AFD7-0F3778934BD1}" srcOrd="1" destOrd="0" presId="urn:microsoft.com/office/officeart/2008/layout/HalfCircleOrganizationChart"/>
    <dgm:cxn modelId="{FB5D87E2-724A-4123-8503-93F08FB56352}" type="presParOf" srcId="{C13B6102-F786-4A0A-BE74-9CD0511AEC4B}" destId="{B1C9AD52-327C-4A0F-A302-43804B48FBC6}" srcOrd="2" destOrd="0" presId="urn:microsoft.com/office/officeart/2008/layout/HalfCircleOrganizationChart"/>
    <dgm:cxn modelId="{B4DB85EF-ADAA-418A-8F5F-F7667C044E0E}" type="presParOf" srcId="{C13B6102-F786-4A0A-BE74-9CD0511AEC4B}" destId="{08AC2894-1E47-48FD-8C8F-140B9635E745}" srcOrd="3" destOrd="0" presId="urn:microsoft.com/office/officeart/2008/layout/HalfCircleOrganizationChart"/>
    <dgm:cxn modelId="{83F38902-DC09-4770-B568-9CD937075A81}" type="presParOf" srcId="{8AD7D558-8AC3-4B3D-95C8-DB307CDD5D8D}" destId="{7AB5E92A-5CF3-4851-952A-B9CC40CED984}" srcOrd="1" destOrd="0" presId="urn:microsoft.com/office/officeart/2008/layout/HalfCircleOrganizationChart"/>
    <dgm:cxn modelId="{089B2366-34AC-4C7B-979E-9C36F2B27E6C}" type="presParOf" srcId="{8AD7D558-8AC3-4B3D-95C8-DB307CDD5D8D}" destId="{B29AE4EB-9D1C-4EB8-9911-259B89C2BA34}" srcOrd="2" destOrd="0" presId="urn:microsoft.com/office/officeart/2008/layout/HalfCircleOrganizationChart"/>
    <dgm:cxn modelId="{CFA07BA9-6980-4223-804F-3F5F37F0D291}" type="presParOf" srcId="{DB75E23C-60BF-4F9A-BFC1-BD2E0BB4CF81}" destId="{EE18899C-C448-45D9-9735-D957C20EABDB}" srcOrd="2" destOrd="0" presId="urn:microsoft.com/office/officeart/2008/layout/HalfCircleOrganizationChart"/>
    <dgm:cxn modelId="{7A1D8AA8-3514-4709-9643-3540517394D5}" type="presParOf" srcId="{0884A5F7-6FB9-444E-966A-345B41BBB221}" destId="{FF07AAD6-04E5-40C5-A304-9DA404471D1E}" srcOrd="2" destOrd="0" presId="urn:microsoft.com/office/officeart/2008/layout/HalfCircleOrganizationChart"/>
  </dgm:cxnLst>
  <dgm:bg/>
  <dgm:whole/>
  <dgm:extLst>
    <a:ext uri="http://schemas.microsoft.com/office/drawing/2008/diagram">
      <dsp:dataModelExt xmlns:dsp="http://schemas.microsoft.com/office/drawing/2008/diagram" relId="rId6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065DD97-49E6-4157-BEE0-87D2C8BCC570}"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717273F5-C5A8-409D-B842-D86D37C48552}">
      <dgm:prSet phldrT="[Text]"/>
      <dgm:spPr/>
      <dgm:t>
        <a:bodyPr/>
        <a:lstStyle/>
        <a:p>
          <a:r>
            <a:rPr lang="en-US"/>
            <a:t>6</a:t>
          </a:r>
          <a:endParaRPr lang="id-ID"/>
        </a:p>
      </dgm:t>
    </dgm:pt>
    <dgm:pt modelId="{F82F48BB-AD7F-48A6-B24A-BE1C6AA4556A}" type="parTrans" cxnId="{BB7C0545-38A7-405F-B10D-9B58DF44374B}">
      <dgm:prSet/>
      <dgm:spPr/>
      <dgm:t>
        <a:bodyPr/>
        <a:lstStyle/>
        <a:p>
          <a:endParaRPr lang="id-ID"/>
        </a:p>
      </dgm:t>
    </dgm:pt>
    <dgm:pt modelId="{8AABBE4C-D804-4F1C-B3B4-4370EAEB9440}" type="sibTrans" cxnId="{BB7C0545-38A7-405F-B10D-9B58DF44374B}">
      <dgm:prSet/>
      <dgm:spPr/>
      <dgm:t>
        <a:bodyPr/>
        <a:lstStyle/>
        <a:p>
          <a:endParaRPr lang="id-ID"/>
        </a:p>
      </dgm:t>
    </dgm:pt>
    <dgm:pt modelId="{00D601FA-796D-4AF7-9D17-ED1E585928DB}">
      <dgm:prSet phldrT="[Text]"/>
      <dgm:spPr/>
      <dgm:t>
        <a:bodyPr/>
        <a:lstStyle/>
        <a:p>
          <a:r>
            <a:rPr lang="en-US">
              <a:solidFill>
                <a:srgbClr val="FF0000"/>
              </a:solidFill>
            </a:rPr>
            <a:t>4</a:t>
          </a:r>
          <a:endParaRPr lang="id-ID">
            <a:solidFill>
              <a:srgbClr val="FF0000"/>
            </a:solidFill>
          </a:endParaRPr>
        </a:p>
      </dgm:t>
    </dgm:pt>
    <dgm:pt modelId="{0BF0EF39-00AB-4299-915A-2FA9EB2A1CBD}" type="parTrans" cxnId="{62C210BD-531C-4B57-B9E4-4CA7AF68FCEA}">
      <dgm:prSet/>
      <dgm:spPr/>
      <dgm:t>
        <a:bodyPr/>
        <a:lstStyle/>
        <a:p>
          <a:endParaRPr lang="id-ID"/>
        </a:p>
      </dgm:t>
    </dgm:pt>
    <dgm:pt modelId="{6D1D80EA-97E0-451B-ABF5-5F432AEDB4FD}" type="sibTrans" cxnId="{62C210BD-531C-4B57-B9E4-4CA7AF68FCEA}">
      <dgm:prSet/>
      <dgm:spPr/>
      <dgm:t>
        <a:bodyPr/>
        <a:lstStyle/>
        <a:p>
          <a:endParaRPr lang="id-ID"/>
        </a:p>
      </dgm:t>
    </dgm:pt>
    <dgm:pt modelId="{81F7269C-4A91-448A-8C05-B41051928534}">
      <dgm:prSet phldrT="[Text]"/>
      <dgm:spPr/>
      <dgm:t>
        <a:bodyPr/>
        <a:lstStyle/>
        <a:p>
          <a:r>
            <a:rPr lang="en-US">
              <a:solidFill>
                <a:srgbClr val="FF0000"/>
              </a:solidFill>
            </a:rPr>
            <a:t>9</a:t>
          </a:r>
          <a:endParaRPr lang="id-ID">
            <a:solidFill>
              <a:srgbClr val="FF0000"/>
            </a:solidFill>
          </a:endParaRPr>
        </a:p>
      </dgm:t>
    </dgm:pt>
    <dgm:pt modelId="{E0F552BA-9112-4647-BB66-40135BFF8F00}" type="parTrans" cxnId="{317289B8-D149-446F-A005-45B2706726BE}">
      <dgm:prSet/>
      <dgm:spPr/>
      <dgm:t>
        <a:bodyPr/>
        <a:lstStyle/>
        <a:p>
          <a:endParaRPr lang="id-ID"/>
        </a:p>
      </dgm:t>
    </dgm:pt>
    <dgm:pt modelId="{AD73309A-F5B2-4858-B63E-BBA2B588684D}" type="sibTrans" cxnId="{317289B8-D149-446F-A005-45B2706726BE}">
      <dgm:prSet/>
      <dgm:spPr/>
      <dgm:t>
        <a:bodyPr/>
        <a:lstStyle/>
        <a:p>
          <a:endParaRPr lang="id-ID"/>
        </a:p>
      </dgm:t>
    </dgm:pt>
    <dgm:pt modelId="{FCD26A93-0C80-4F6B-BB92-C9537BC171C4}">
      <dgm:prSet phldrT="[Text]"/>
      <dgm:spPr/>
      <dgm:t>
        <a:bodyPr/>
        <a:lstStyle/>
        <a:p>
          <a:r>
            <a:rPr lang="en-US"/>
            <a:t>2</a:t>
          </a:r>
          <a:endParaRPr lang="id-ID"/>
        </a:p>
      </dgm:t>
    </dgm:pt>
    <dgm:pt modelId="{70CD94C5-464A-45CE-A513-1A52C46895B9}" type="parTrans" cxnId="{CA3D0BCE-5041-46C7-AEE8-ABB8A16A071F}">
      <dgm:prSet/>
      <dgm:spPr/>
      <dgm:t>
        <a:bodyPr/>
        <a:lstStyle/>
        <a:p>
          <a:endParaRPr lang="id-ID"/>
        </a:p>
      </dgm:t>
    </dgm:pt>
    <dgm:pt modelId="{D92A4002-3F97-4A72-9AB4-33E4D363E42C}" type="sibTrans" cxnId="{CA3D0BCE-5041-46C7-AEE8-ABB8A16A071F}">
      <dgm:prSet/>
      <dgm:spPr/>
      <dgm:t>
        <a:bodyPr/>
        <a:lstStyle/>
        <a:p>
          <a:endParaRPr lang="id-ID"/>
        </a:p>
      </dgm:t>
    </dgm:pt>
    <dgm:pt modelId="{106520F5-7EC1-4462-8E6D-A73540D4384A}">
      <dgm:prSet phldrT="[Text]"/>
      <dgm:spPr/>
      <dgm:t>
        <a:bodyPr/>
        <a:lstStyle/>
        <a:p>
          <a:r>
            <a:rPr lang="en-US"/>
            <a:t>5</a:t>
          </a:r>
          <a:endParaRPr lang="id-ID"/>
        </a:p>
      </dgm:t>
    </dgm:pt>
    <dgm:pt modelId="{339820C1-1CC1-483E-8F38-E37A68DD24CD}" type="parTrans" cxnId="{1BCF39D6-0C20-4C52-86D7-6F34659F1241}">
      <dgm:prSet/>
      <dgm:spPr/>
      <dgm:t>
        <a:bodyPr/>
        <a:lstStyle/>
        <a:p>
          <a:endParaRPr lang="id-ID"/>
        </a:p>
      </dgm:t>
    </dgm:pt>
    <dgm:pt modelId="{92B0782D-285B-4EE7-A941-270866B6D6E2}" type="sibTrans" cxnId="{1BCF39D6-0C20-4C52-86D7-6F34659F1241}">
      <dgm:prSet/>
      <dgm:spPr/>
      <dgm:t>
        <a:bodyPr/>
        <a:lstStyle/>
        <a:p>
          <a:endParaRPr lang="id-ID"/>
        </a:p>
      </dgm:t>
    </dgm:pt>
    <dgm:pt modelId="{DAED8776-1273-4BCC-9C94-47F5B0339B4B}">
      <dgm:prSet phldrT="[Text]"/>
      <dgm:spPr/>
      <dgm:t>
        <a:bodyPr/>
        <a:lstStyle/>
        <a:p>
          <a:r>
            <a:rPr lang="en-US">
              <a:solidFill>
                <a:srgbClr val="FF0000"/>
              </a:solidFill>
            </a:rPr>
            <a:t>1</a:t>
          </a:r>
          <a:endParaRPr lang="id-ID">
            <a:solidFill>
              <a:srgbClr val="FF0000"/>
            </a:solidFill>
          </a:endParaRPr>
        </a:p>
      </dgm:t>
    </dgm:pt>
    <dgm:pt modelId="{E6FE9F6F-D16E-425F-A3B9-A6C530F3671C}" type="parTrans" cxnId="{90AE3B9B-9D47-4A8D-BB45-0FAD08C028B1}">
      <dgm:prSet/>
      <dgm:spPr/>
      <dgm:t>
        <a:bodyPr/>
        <a:lstStyle/>
        <a:p>
          <a:endParaRPr lang="id-ID"/>
        </a:p>
      </dgm:t>
    </dgm:pt>
    <dgm:pt modelId="{50F8086C-E48C-427F-8427-5D8783B70E26}" type="sibTrans" cxnId="{90AE3B9B-9D47-4A8D-BB45-0FAD08C028B1}">
      <dgm:prSet/>
      <dgm:spPr/>
      <dgm:t>
        <a:bodyPr/>
        <a:lstStyle/>
        <a:p>
          <a:endParaRPr lang="id-ID"/>
        </a:p>
      </dgm:t>
    </dgm:pt>
    <dgm:pt modelId="{516B2A18-F1DF-4F33-BF5C-0AED143944E6}">
      <dgm:prSet phldrT="[Text]"/>
      <dgm:spPr/>
      <dgm:t>
        <a:bodyPr/>
        <a:lstStyle/>
        <a:p>
          <a:r>
            <a:rPr lang="en-US">
              <a:solidFill>
                <a:srgbClr val="FF0000"/>
              </a:solidFill>
            </a:rPr>
            <a:t>3</a:t>
          </a:r>
          <a:endParaRPr lang="id-ID">
            <a:solidFill>
              <a:srgbClr val="FF0000"/>
            </a:solidFill>
          </a:endParaRPr>
        </a:p>
      </dgm:t>
    </dgm:pt>
    <dgm:pt modelId="{A8585483-B708-44F7-967A-BBEAE85619AD}" type="parTrans" cxnId="{94DFE18C-EB42-4AB9-9280-31C85082A8AE}">
      <dgm:prSet/>
      <dgm:spPr/>
      <dgm:t>
        <a:bodyPr/>
        <a:lstStyle/>
        <a:p>
          <a:endParaRPr lang="id-ID"/>
        </a:p>
      </dgm:t>
    </dgm:pt>
    <dgm:pt modelId="{0B1EC365-E23E-4ED8-81A7-C38A248B61A8}" type="sibTrans" cxnId="{94DFE18C-EB42-4AB9-9280-31C85082A8AE}">
      <dgm:prSet/>
      <dgm:spPr/>
      <dgm:t>
        <a:bodyPr/>
        <a:lstStyle/>
        <a:p>
          <a:endParaRPr lang="id-ID"/>
        </a:p>
      </dgm:t>
    </dgm:pt>
    <dgm:pt modelId="{90312551-9CEA-42E9-A155-1977654066B7}">
      <dgm:prSet phldrT="[Text]"/>
      <dgm:spPr/>
      <dgm:t>
        <a:bodyPr/>
        <a:lstStyle/>
        <a:p>
          <a:r>
            <a:rPr lang="en-US"/>
            <a:t>8</a:t>
          </a:r>
          <a:endParaRPr lang="id-ID"/>
        </a:p>
      </dgm:t>
    </dgm:pt>
    <dgm:pt modelId="{17C59ED1-B535-4DFB-A4C0-043CECEE7FC0}" type="parTrans" cxnId="{051E293A-98EE-4490-B3EE-4CBFC022709E}">
      <dgm:prSet/>
      <dgm:spPr/>
      <dgm:t>
        <a:bodyPr/>
        <a:lstStyle/>
        <a:p>
          <a:endParaRPr lang="id-ID"/>
        </a:p>
      </dgm:t>
    </dgm:pt>
    <dgm:pt modelId="{C65444E8-2C6B-4033-9ACD-CA3B33DD1ADB}" type="sibTrans" cxnId="{051E293A-98EE-4490-B3EE-4CBFC022709E}">
      <dgm:prSet/>
      <dgm:spPr/>
      <dgm:t>
        <a:bodyPr/>
        <a:lstStyle/>
        <a:p>
          <a:endParaRPr lang="id-ID"/>
        </a:p>
      </dgm:t>
    </dgm:pt>
    <dgm:pt modelId="{1A72930A-806F-4A43-AA55-1C9EC6394CF0}">
      <dgm:prSet phldrT="[Text]"/>
      <dgm:spPr/>
      <dgm:t>
        <a:bodyPr/>
        <a:lstStyle/>
        <a:p>
          <a:r>
            <a:rPr lang="en-US"/>
            <a:t>10</a:t>
          </a:r>
          <a:endParaRPr lang="id-ID"/>
        </a:p>
      </dgm:t>
    </dgm:pt>
    <dgm:pt modelId="{34FEBC80-69AF-4207-9556-2B7D1FE4680E}" type="parTrans" cxnId="{4332EB49-41C9-4E13-A642-CF9D3718FE31}">
      <dgm:prSet/>
      <dgm:spPr/>
      <dgm:t>
        <a:bodyPr/>
        <a:lstStyle/>
        <a:p>
          <a:endParaRPr lang="id-ID"/>
        </a:p>
      </dgm:t>
    </dgm:pt>
    <dgm:pt modelId="{BBF7704C-9C35-45E1-9D50-67417A0CA0F1}" type="sibTrans" cxnId="{4332EB49-41C9-4E13-A642-CF9D3718FE31}">
      <dgm:prSet/>
      <dgm:spPr/>
      <dgm:t>
        <a:bodyPr/>
        <a:lstStyle/>
        <a:p>
          <a:endParaRPr lang="id-ID"/>
        </a:p>
      </dgm:t>
    </dgm:pt>
    <dgm:pt modelId="{C636EA34-85B8-444E-AADD-758720406FF0}">
      <dgm:prSet phldrT="[Text]"/>
      <dgm:spPr/>
      <dgm:t>
        <a:bodyPr/>
        <a:lstStyle/>
        <a:p>
          <a:r>
            <a:rPr lang="en-US">
              <a:solidFill>
                <a:srgbClr val="FF0000"/>
              </a:solidFill>
            </a:rPr>
            <a:t>11</a:t>
          </a:r>
          <a:endParaRPr lang="id-ID">
            <a:solidFill>
              <a:srgbClr val="FF0000"/>
            </a:solidFill>
          </a:endParaRPr>
        </a:p>
      </dgm:t>
    </dgm:pt>
    <dgm:pt modelId="{1BD0E7A7-8826-4007-BB8F-3E0B0E66D41B}" type="sibTrans" cxnId="{A3DE79EB-9035-4957-985D-43F9E9019637}">
      <dgm:prSet/>
      <dgm:spPr/>
      <dgm:t>
        <a:bodyPr/>
        <a:lstStyle/>
        <a:p>
          <a:endParaRPr lang="id-ID"/>
        </a:p>
      </dgm:t>
    </dgm:pt>
    <dgm:pt modelId="{A6AF7DB9-B25D-4762-8419-4BB56601EE6F}" type="parTrans" cxnId="{A3DE79EB-9035-4957-985D-43F9E9019637}">
      <dgm:prSet/>
      <dgm:spPr/>
      <dgm:t>
        <a:bodyPr/>
        <a:lstStyle/>
        <a:p>
          <a:endParaRPr lang="id-ID"/>
        </a:p>
      </dgm:t>
    </dgm:pt>
    <dgm:pt modelId="{9D4C861E-86DA-40F3-A27B-7F03982F7E4A}">
      <dgm:prSet phldrT="[Text]"/>
      <dgm:spPr/>
      <dgm:t>
        <a:bodyPr/>
        <a:lstStyle/>
        <a:p>
          <a:r>
            <a:rPr lang="en-US">
              <a:solidFill>
                <a:srgbClr val="FF0000"/>
              </a:solidFill>
            </a:rPr>
            <a:t>7</a:t>
          </a:r>
          <a:endParaRPr lang="id-ID">
            <a:solidFill>
              <a:srgbClr val="FF0000"/>
            </a:solidFill>
          </a:endParaRPr>
        </a:p>
      </dgm:t>
    </dgm:pt>
    <dgm:pt modelId="{870697B1-A060-4CBC-BF4F-66731F6FAB9B}" type="parTrans" cxnId="{7B69791F-E4B8-4217-8252-5E12CFCEF9E2}">
      <dgm:prSet/>
      <dgm:spPr/>
      <dgm:t>
        <a:bodyPr/>
        <a:lstStyle/>
        <a:p>
          <a:endParaRPr lang="id-ID"/>
        </a:p>
      </dgm:t>
    </dgm:pt>
    <dgm:pt modelId="{8382A279-EC8A-444F-800F-F47CA3A65159}" type="sibTrans" cxnId="{7B69791F-E4B8-4217-8252-5E12CFCEF9E2}">
      <dgm:prSet/>
      <dgm:spPr/>
      <dgm:t>
        <a:bodyPr/>
        <a:lstStyle/>
        <a:p>
          <a:endParaRPr lang="id-ID"/>
        </a:p>
      </dgm:t>
    </dgm:pt>
    <dgm:pt modelId="{0CEBF924-5640-4CCB-B093-49A2B5452065}" type="pres">
      <dgm:prSet presAssocID="{D065DD97-49E6-4157-BEE0-87D2C8BCC570}" presName="Name0" presStyleCnt="0">
        <dgm:presLayoutVars>
          <dgm:orgChart val="1"/>
          <dgm:chPref val="1"/>
          <dgm:dir/>
          <dgm:animOne val="branch"/>
          <dgm:animLvl val="lvl"/>
          <dgm:resizeHandles/>
        </dgm:presLayoutVars>
      </dgm:prSet>
      <dgm:spPr/>
    </dgm:pt>
    <dgm:pt modelId="{7544D15E-6B62-48ED-9D0D-374A86299822}" type="pres">
      <dgm:prSet presAssocID="{717273F5-C5A8-409D-B842-D86D37C48552}" presName="hierRoot1" presStyleCnt="0">
        <dgm:presLayoutVars>
          <dgm:hierBranch/>
        </dgm:presLayoutVars>
      </dgm:prSet>
      <dgm:spPr/>
    </dgm:pt>
    <dgm:pt modelId="{ABCC26EF-A23F-4F31-BAA1-137D3F7FF7BD}" type="pres">
      <dgm:prSet presAssocID="{717273F5-C5A8-409D-B842-D86D37C48552}" presName="rootComposite1" presStyleCnt="0"/>
      <dgm:spPr/>
    </dgm:pt>
    <dgm:pt modelId="{6F0E0436-FABA-4EC2-8D80-55E751A1A63F}" type="pres">
      <dgm:prSet presAssocID="{717273F5-C5A8-409D-B842-D86D37C48552}" presName="rootText1" presStyleLbl="alignAcc1" presStyleIdx="0" presStyleCnt="0">
        <dgm:presLayoutVars>
          <dgm:chPref val="3"/>
        </dgm:presLayoutVars>
      </dgm:prSet>
      <dgm:spPr/>
    </dgm:pt>
    <dgm:pt modelId="{4E95F033-F00F-44B0-8C38-61A0B10910CD}" type="pres">
      <dgm:prSet presAssocID="{717273F5-C5A8-409D-B842-D86D37C48552}" presName="topArc1" presStyleLbl="parChTrans1D1" presStyleIdx="0" presStyleCnt="22"/>
      <dgm:spPr/>
    </dgm:pt>
    <dgm:pt modelId="{4050F7A3-ADCF-469A-8B69-7E89EE6391ED}" type="pres">
      <dgm:prSet presAssocID="{717273F5-C5A8-409D-B842-D86D37C48552}" presName="bottomArc1" presStyleLbl="parChTrans1D1" presStyleIdx="1" presStyleCnt="22"/>
      <dgm:spPr/>
    </dgm:pt>
    <dgm:pt modelId="{C1C39CB0-CDC6-419C-95A8-BD307B46E88A}" type="pres">
      <dgm:prSet presAssocID="{717273F5-C5A8-409D-B842-D86D37C48552}" presName="topConnNode1" presStyleLbl="node1" presStyleIdx="0" presStyleCnt="0"/>
      <dgm:spPr/>
    </dgm:pt>
    <dgm:pt modelId="{D1A0A749-1A3D-439C-B192-C89DE02C97A0}" type="pres">
      <dgm:prSet presAssocID="{717273F5-C5A8-409D-B842-D86D37C48552}" presName="hierChild2" presStyleCnt="0"/>
      <dgm:spPr/>
    </dgm:pt>
    <dgm:pt modelId="{9769064E-99F3-4E15-A2A2-71E47DB92CEC}" type="pres">
      <dgm:prSet presAssocID="{0BF0EF39-00AB-4299-915A-2FA9EB2A1CBD}" presName="Name28" presStyleLbl="parChTrans1D2" presStyleIdx="0" presStyleCnt="2"/>
      <dgm:spPr/>
    </dgm:pt>
    <dgm:pt modelId="{A4331F81-C6D8-478D-A279-29966B64A5C6}" type="pres">
      <dgm:prSet presAssocID="{00D601FA-796D-4AF7-9D17-ED1E585928DB}" presName="hierRoot2" presStyleCnt="0">
        <dgm:presLayoutVars>
          <dgm:hierBranch/>
        </dgm:presLayoutVars>
      </dgm:prSet>
      <dgm:spPr/>
    </dgm:pt>
    <dgm:pt modelId="{5C733DE1-A624-4DC8-AB08-75B4185411C1}" type="pres">
      <dgm:prSet presAssocID="{00D601FA-796D-4AF7-9D17-ED1E585928DB}" presName="rootComposite2" presStyleCnt="0"/>
      <dgm:spPr/>
    </dgm:pt>
    <dgm:pt modelId="{A45A8C77-D9E4-46EB-A198-747A9DBD4BB1}" type="pres">
      <dgm:prSet presAssocID="{00D601FA-796D-4AF7-9D17-ED1E585928DB}" presName="rootText2" presStyleLbl="alignAcc1" presStyleIdx="0" presStyleCnt="0">
        <dgm:presLayoutVars>
          <dgm:chPref val="3"/>
        </dgm:presLayoutVars>
      </dgm:prSet>
      <dgm:spPr/>
    </dgm:pt>
    <dgm:pt modelId="{AD955508-07BE-407C-86F0-F63D307EDEA3}" type="pres">
      <dgm:prSet presAssocID="{00D601FA-796D-4AF7-9D17-ED1E585928DB}" presName="topArc2" presStyleLbl="parChTrans1D1" presStyleIdx="2" presStyleCnt="22"/>
      <dgm:spPr/>
    </dgm:pt>
    <dgm:pt modelId="{A641092A-A4ED-497B-A0A9-6FBCD787EDB6}" type="pres">
      <dgm:prSet presAssocID="{00D601FA-796D-4AF7-9D17-ED1E585928DB}" presName="bottomArc2" presStyleLbl="parChTrans1D1" presStyleIdx="3" presStyleCnt="22"/>
      <dgm:spPr/>
    </dgm:pt>
    <dgm:pt modelId="{FBBA26CE-1374-4490-823F-EDC78BBDC7AD}" type="pres">
      <dgm:prSet presAssocID="{00D601FA-796D-4AF7-9D17-ED1E585928DB}" presName="topConnNode2" presStyleLbl="node2" presStyleIdx="0" presStyleCnt="0"/>
      <dgm:spPr/>
    </dgm:pt>
    <dgm:pt modelId="{FCE3501D-9766-4086-B369-6A0A2D817229}" type="pres">
      <dgm:prSet presAssocID="{00D601FA-796D-4AF7-9D17-ED1E585928DB}" presName="hierChild4" presStyleCnt="0"/>
      <dgm:spPr/>
    </dgm:pt>
    <dgm:pt modelId="{A7B92CB4-66C3-463A-B0FB-8AB0E9F85F5F}" type="pres">
      <dgm:prSet presAssocID="{70CD94C5-464A-45CE-A513-1A52C46895B9}" presName="Name28" presStyleLbl="parChTrans1D3" presStyleIdx="0" presStyleCnt="4"/>
      <dgm:spPr/>
    </dgm:pt>
    <dgm:pt modelId="{7C9DA7E3-5F62-4F0B-A2AE-0B022C3196F1}" type="pres">
      <dgm:prSet presAssocID="{FCD26A93-0C80-4F6B-BB92-C9537BC171C4}" presName="hierRoot2" presStyleCnt="0">
        <dgm:presLayoutVars>
          <dgm:hierBranch/>
        </dgm:presLayoutVars>
      </dgm:prSet>
      <dgm:spPr/>
    </dgm:pt>
    <dgm:pt modelId="{68F01178-5FCB-4926-A3EB-597A0D94D22E}" type="pres">
      <dgm:prSet presAssocID="{FCD26A93-0C80-4F6B-BB92-C9537BC171C4}" presName="rootComposite2" presStyleCnt="0"/>
      <dgm:spPr/>
    </dgm:pt>
    <dgm:pt modelId="{15C65CC9-459B-414C-A7EA-3369B4BE6193}" type="pres">
      <dgm:prSet presAssocID="{FCD26A93-0C80-4F6B-BB92-C9537BC171C4}" presName="rootText2" presStyleLbl="alignAcc1" presStyleIdx="0" presStyleCnt="0">
        <dgm:presLayoutVars>
          <dgm:chPref val="3"/>
        </dgm:presLayoutVars>
      </dgm:prSet>
      <dgm:spPr/>
    </dgm:pt>
    <dgm:pt modelId="{525C9673-72F3-430A-8647-4D7B345A3709}" type="pres">
      <dgm:prSet presAssocID="{FCD26A93-0C80-4F6B-BB92-C9537BC171C4}" presName="topArc2" presStyleLbl="parChTrans1D1" presStyleIdx="4" presStyleCnt="22"/>
      <dgm:spPr/>
    </dgm:pt>
    <dgm:pt modelId="{5D7233E8-6A47-4A01-8F57-1D46EF4863EC}" type="pres">
      <dgm:prSet presAssocID="{FCD26A93-0C80-4F6B-BB92-C9537BC171C4}" presName="bottomArc2" presStyleLbl="parChTrans1D1" presStyleIdx="5" presStyleCnt="22"/>
      <dgm:spPr/>
    </dgm:pt>
    <dgm:pt modelId="{AD4F49CB-A199-422E-B538-5209E3FC57AB}" type="pres">
      <dgm:prSet presAssocID="{FCD26A93-0C80-4F6B-BB92-C9537BC171C4}" presName="topConnNode2" presStyleLbl="node3" presStyleIdx="0" presStyleCnt="0"/>
      <dgm:spPr/>
    </dgm:pt>
    <dgm:pt modelId="{E9EF6EBA-74FA-477B-B5FA-C10254D4035E}" type="pres">
      <dgm:prSet presAssocID="{FCD26A93-0C80-4F6B-BB92-C9537BC171C4}" presName="hierChild4" presStyleCnt="0"/>
      <dgm:spPr/>
    </dgm:pt>
    <dgm:pt modelId="{A6243AED-A8CD-4F42-80EC-C709A56AF079}" type="pres">
      <dgm:prSet presAssocID="{E6FE9F6F-D16E-425F-A3B9-A6C530F3671C}" presName="Name28" presStyleLbl="parChTrans1D4" presStyleIdx="0" presStyleCnt="4"/>
      <dgm:spPr/>
    </dgm:pt>
    <dgm:pt modelId="{B96722E0-B1EF-4C1C-8BC6-CFF7350C0F38}" type="pres">
      <dgm:prSet presAssocID="{DAED8776-1273-4BCC-9C94-47F5B0339B4B}" presName="hierRoot2" presStyleCnt="0">
        <dgm:presLayoutVars>
          <dgm:hierBranch/>
        </dgm:presLayoutVars>
      </dgm:prSet>
      <dgm:spPr/>
    </dgm:pt>
    <dgm:pt modelId="{C25F85C7-361C-483F-890D-BD860B68DA91}" type="pres">
      <dgm:prSet presAssocID="{DAED8776-1273-4BCC-9C94-47F5B0339B4B}" presName="rootComposite2" presStyleCnt="0"/>
      <dgm:spPr/>
    </dgm:pt>
    <dgm:pt modelId="{A72880B4-67FE-427D-AA45-F44683EA1525}" type="pres">
      <dgm:prSet presAssocID="{DAED8776-1273-4BCC-9C94-47F5B0339B4B}" presName="rootText2" presStyleLbl="alignAcc1" presStyleIdx="0" presStyleCnt="0">
        <dgm:presLayoutVars>
          <dgm:chPref val="3"/>
        </dgm:presLayoutVars>
      </dgm:prSet>
      <dgm:spPr/>
    </dgm:pt>
    <dgm:pt modelId="{411BFD18-4427-4CAC-B67E-D64F8A6033D4}" type="pres">
      <dgm:prSet presAssocID="{DAED8776-1273-4BCC-9C94-47F5B0339B4B}" presName="topArc2" presStyleLbl="parChTrans1D1" presStyleIdx="6" presStyleCnt="22"/>
      <dgm:spPr/>
    </dgm:pt>
    <dgm:pt modelId="{B7EEC830-13ED-490A-B322-6032CB67EC8E}" type="pres">
      <dgm:prSet presAssocID="{DAED8776-1273-4BCC-9C94-47F5B0339B4B}" presName="bottomArc2" presStyleLbl="parChTrans1D1" presStyleIdx="7" presStyleCnt="22"/>
      <dgm:spPr/>
    </dgm:pt>
    <dgm:pt modelId="{BD4791FE-3418-4A02-A347-4CB21B897051}" type="pres">
      <dgm:prSet presAssocID="{DAED8776-1273-4BCC-9C94-47F5B0339B4B}" presName="topConnNode2" presStyleLbl="node4" presStyleIdx="0" presStyleCnt="0"/>
      <dgm:spPr/>
    </dgm:pt>
    <dgm:pt modelId="{F8CD6AEE-F565-4D88-AB58-59BF69AE2319}" type="pres">
      <dgm:prSet presAssocID="{DAED8776-1273-4BCC-9C94-47F5B0339B4B}" presName="hierChild4" presStyleCnt="0"/>
      <dgm:spPr/>
    </dgm:pt>
    <dgm:pt modelId="{954DEA6D-D5CA-480E-9A0D-34DB101F4121}" type="pres">
      <dgm:prSet presAssocID="{DAED8776-1273-4BCC-9C94-47F5B0339B4B}" presName="hierChild5" presStyleCnt="0"/>
      <dgm:spPr/>
    </dgm:pt>
    <dgm:pt modelId="{249DA385-A8D8-4317-AC18-C27E98410AF7}" type="pres">
      <dgm:prSet presAssocID="{A8585483-B708-44F7-967A-BBEAE85619AD}" presName="Name28" presStyleLbl="parChTrans1D4" presStyleIdx="1" presStyleCnt="4"/>
      <dgm:spPr/>
    </dgm:pt>
    <dgm:pt modelId="{8BB9D894-80EE-410D-A685-2FC08B033DD1}" type="pres">
      <dgm:prSet presAssocID="{516B2A18-F1DF-4F33-BF5C-0AED143944E6}" presName="hierRoot2" presStyleCnt="0">
        <dgm:presLayoutVars>
          <dgm:hierBranch/>
        </dgm:presLayoutVars>
      </dgm:prSet>
      <dgm:spPr/>
    </dgm:pt>
    <dgm:pt modelId="{5D44E964-B38B-4A8E-9618-84DB2A77872D}" type="pres">
      <dgm:prSet presAssocID="{516B2A18-F1DF-4F33-BF5C-0AED143944E6}" presName="rootComposite2" presStyleCnt="0"/>
      <dgm:spPr/>
    </dgm:pt>
    <dgm:pt modelId="{EE8355D5-901E-42AC-A3E9-65576E47EF2F}" type="pres">
      <dgm:prSet presAssocID="{516B2A18-F1DF-4F33-BF5C-0AED143944E6}" presName="rootText2" presStyleLbl="alignAcc1" presStyleIdx="0" presStyleCnt="0">
        <dgm:presLayoutVars>
          <dgm:chPref val="3"/>
        </dgm:presLayoutVars>
      </dgm:prSet>
      <dgm:spPr/>
    </dgm:pt>
    <dgm:pt modelId="{3910EA9C-93A8-4E74-BAB9-3112D6FDE098}" type="pres">
      <dgm:prSet presAssocID="{516B2A18-F1DF-4F33-BF5C-0AED143944E6}" presName="topArc2" presStyleLbl="parChTrans1D1" presStyleIdx="8" presStyleCnt="22"/>
      <dgm:spPr/>
    </dgm:pt>
    <dgm:pt modelId="{F19EA52C-922C-4432-ADB6-2564CCC67788}" type="pres">
      <dgm:prSet presAssocID="{516B2A18-F1DF-4F33-BF5C-0AED143944E6}" presName="bottomArc2" presStyleLbl="parChTrans1D1" presStyleIdx="9" presStyleCnt="22"/>
      <dgm:spPr/>
    </dgm:pt>
    <dgm:pt modelId="{C94D6CA1-D3A9-4EF8-8EA8-2BEAB6D72BAF}" type="pres">
      <dgm:prSet presAssocID="{516B2A18-F1DF-4F33-BF5C-0AED143944E6}" presName="topConnNode2" presStyleLbl="node4" presStyleIdx="0" presStyleCnt="0"/>
      <dgm:spPr/>
    </dgm:pt>
    <dgm:pt modelId="{F0512348-82D8-4642-81A4-115FB72AF1F6}" type="pres">
      <dgm:prSet presAssocID="{516B2A18-F1DF-4F33-BF5C-0AED143944E6}" presName="hierChild4" presStyleCnt="0"/>
      <dgm:spPr/>
    </dgm:pt>
    <dgm:pt modelId="{DB747D33-0555-4BD3-B192-0ACC3C531B4E}" type="pres">
      <dgm:prSet presAssocID="{516B2A18-F1DF-4F33-BF5C-0AED143944E6}" presName="hierChild5" presStyleCnt="0"/>
      <dgm:spPr/>
    </dgm:pt>
    <dgm:pt modelId="{0725E762-257E-4F0F-8F2E-515D4F520780}" type="pres">
      <dgm:prSet presAssocID="{FCD26A93-0C80-4F6B-BB92-C9537BC171C4}" presName="hierChild5" presStyleCnt="0"/>
      <dgm:spPr/>
    </dgm:pt>
    <dgm:pt modelId="{81F2472F-E3B2-4136-B754-55524C9BCDE3}" type="pres">
      <dgm:prSet presAssocID="{339820C1-1CC1-483E-8F38-E37A68DD24CD}" presName="Name28" presStyleLbl="parChTrans1D3" presStyleIdx="1" presStyleCnt="4"/>
      <dgm:spPr/>
    </dgm:pt>
    <dgm:pt modelId="{688B655F-3FBA-4651-84F2-6DB0DAE56329}" type="pres">
      <dgm:prSet presAssocID="{106520F5-7EC1-4462-8E6D-A73540D4384A}" presName="hierRoot2" presStyleCnt="0">
        <dgm:presLayoutVars>
          <dgm:hierBranch/>
        </dgm:presLayoutVars>
      </dgm:prSet>
      <dgm:spPr/>
    </dgm:pt>
    <dgm:pt modelId="{63F72F73-5CCA-4745-AE06-A57C1E646031}" type="pres">
      <dgm:prSet presAssocID="{106520F5-7EC1-4462-8E6D-A73540D4384A}" presName="rootComposite2" presStyleCnt="0"/>
      <dgm:spPr/>
    </dgm:pt>
    <dgm:pt modelId="{987B0E43-63F9-4582-99BC-41B14C8FC204}" type="pres">
      <dgm:prSet presAssocID="{106520F5-7EC1-4462-8E6D-A73540D4384A}" presName="rootText2" presStyleLbl="alignAcc1" presStyleIdx="0" presStyleCnt="0">
        <dgm:presLayoutVars>
          <dgm:chPref val="3"/>
        </dgm:presLayoutVars>
      </dgm:prSet>
      <dgm:spPr/>
    </dgm:pt>
    <dgm:pt modelId="{D1FCDD9B-9B1B-4744-BA9A-B7A458B17CBF}" type="pres">
      <dgm:prSet presAssocID="{106520F5-7EC1-4462-8E6D-A73540D4384A}" presName="topArc2" presStyleLbl="parChTrans1D1" presStyleIdx="10" presStyleCnt="22"/>
      <dgm:spPr/>
    </dgm:pt>
    <dgm:pt modelId="{622DD436-AF7D-4788-98B4-00E5C6A36F04}" type="pres">
      <dgm:prSet presAssocID="{106520F5-7EC1-4462-8E6D-A73540D4384A}" presName="bottomArc2" presStyleLbl="parChTrans1D1" presStyleIdx="11" presStyleCnt="22"/>
      <dgm:spPr/>
    </dgm:pt>
    <dgm:pt modelId="{B0164D53-BD68-4B7B-BD99-97C72C405824}" type="pres">
      <dgm:prSet presAssocID="{106520F5-7EC1-4462-8E6D-A73540D4384A}" presName="topConnNode2" presStyleLbl="node3" presStyleIdx="0" presStyleCnt="0"/>
      <dgm:spPr/>
    </dgm:pt>
    <dgm:pt modelId="{4B987988-363A-4B27-BD76-403786D433C1}" type="pres">
      <dgm:prSet presAssocID="{106520F5-7EC1-4462-8E6D-A73540D4384A}" presName="hierChild4" presStyleCnt="0"/>
      <dgm:spPr/>
    </dgm:pt>
    <dgm:pt modelId="{9927BA4A-4221-4C51-8BCC-4F2A1C67EA69}" type="pres">
      <dgm:prSet presAssocID="{106520F5-7EC1-4462-8E6D-A73540D4384A}" presName="hierChild5" presStyleCnt="0"/>
      <dgm:spPr/>
    </dgm:pt>
    <dgm:pt modelId="{BFCF4B33-EC93-45CC-98EC-0DF4C587E91C}" type="pres">
      <dgm:prSet presAssocID="{00D601FA-796D-4AF7-9D17-ED1E585928DB}" presName="hierChild5" presStyleCnt="0"/>
      <dgm:spPr/>
    </dgm:pt>
    <dgm:pt modelId="{FA9BD24E-4429-42F8-842B-367EC224EE2B}" type="pres">
      <dgm:prSet presAssocID="{E0F552BA-9112-4647-BB66-40135BFF8F00}" presName="Name28" presStyleLbl="parChTrans1D2" presStyleIdx="1" presStyleCnt="2"/>
      <dgm:spPr/>
    </dgm:pt>
    <dgm:pt modelId="{7676FA74-1D91-4F6B-B0DF-DAABE246C26F}" type="pres">
      <dgm:prSet presAssocID="{81F7269C-4A91-448A-8C05-B41051928534}" presName="hierRoot2" presStyleCnt="0">
        <dgm:presLayoutVars>
          <dgm:hierBranch/>
        </dgm:presLayoutVars>
      </dgm:prSet>
      <dgm:spPr/>
    </dgm:pt>
    <dgm:pt modelId="{3B58B3EE-5584-4E79-A3CB-99CC899E4413}" type="pres">
      <dgm:prSet presAssocID="{81F7269C-4A91-448A-8C05-B41051928534}" presName="rootComposite2" presStyleCnt="0"/>
      <dgm:spPr/>
    </dgm:pt>
    <dgm:pt modelId="{D9E37F97-03B3-43B3-93B5-BE8F2B104B56}" type="pres">
      <dgm:prSet presAssocID="{81F7269C-4A91-448A-8C05-B41051928534}" presName="rootText2" presStyleLbl="alignAcc1" presStyleIdx="0" presStyleCnt="0">
        <dgm:presLayoutVars>
          <dgm:chPref val="3"/>
        </dgm:presLayoutVars>
      </dgm:prSet>
      <dgm:spPr/>
    </dgm:pt>
    <dgm:pt modelId="{6D4574CE-148E-4163-A317-32AB774FCF2D}" type="pres">
      <dgm:prSet presAssocID="{81F7269C-4A91-448A-8C05-B41051928534}" presName="topArc2" presStyleLbl="parChTrans1D1" presStyleIdx="12" presStyleCnt="22"/>
      <dgm:spPr/>
    </dgm:pt>
    <dgm:pt modelId="{3F580FD8-7874-46A6-BE50-84EB31011CD3}" type="pres">
      <dgm:prSet presAssocID="{81F7269C-4A91-448A-8C05-B41051928534}" presName="bottomArc2" presStyleLbl="parChTrans1D1" presStyleIdx="13" presStyleCnt="22"/>
      <dgm:spPr/>
    </dgm:pt>
    <dgm:pt modelId="{EECECC82-B95C-418A-B498-3DD9F771CA17}" type="pres">
      <dgm:prSet presAssocID="{81F7269C-4A91-448A-8C05-B41051928534}" presName="topConnNode2" presStyleLbl="node2" presStyleIdx="0" presStyleCnt="0"/>
      <dgm:spPr/>
    </dgm:pt>
    <dgm:pt modelId="{D26B49A2-2416-452E-B96C-7B45A5B4A708}" type="pres">
      <dgm:prSet presAssocID="{81F7269C-4A91-448A-8C05-B41051928534}" presName="hierChild4" presStyleCnt="0"/>
      <dgm:spPr/>
    </dgm:pt>
    <dgm:pt modelId="{4F19ED35-0D6E-4792-A4A0-6ED4D0A774B6}" type="pres">
      <dgm:prSet presAssocID="{17C59ED1-B535-4DFB-A4C0-043CECEE7FC0}" presName="Name28" presStyleLbl="parChTrans1D3" presStyleIdx="2" presStyleCnt="4"/>
      <dgm:spPr/>
    </dgm:pt>
    <dgm:pt modelId="{5B607367-46DC-4DF2-ACB5-02A5B745D134}" type="pres">
      <dgm:prSet presAssocID="{90312551-9CEA-42E9-A155-1977654066B7}" presName="hierRoot2" presStyleCnt="0">
        <dgm:presLayoutVars>
          <dgm:hierBranch val="l"/>
        </dgm:presLayoutVars>
      </dgm:prSet>
      <dgm:spPr/>
    </dgm:pt>
    <dgm:pt modelId="{8FFF5F46-83E6-4F0E-A99C-4C835B9527DF}" type="pres">
      <dgm:prSet presAssocID="{90312551-9CEA-42E9-A155-1977654066B7}" presName="rootComposite2" presStyleCnt="0"/>
      <dgm:spPr/>
    </dgm:pt>
    <dgm:pt modelId="{9EABF51D-13BA-44A8-A08A-F75331A70DAF}" type="pres">
      <dgm:prSet presAssocID="{90312551-9CEA-42E9-A155-1977654066B7}" presName="rootText2" presStyleLbl="alignAcc1" presStyleIdx="0" presStyleCnt="0">
        <dgm:presLayoutVars>
          <dgm:chPref val="3"/>
        </dgm:presLayoutVars>
      </dgm:prSet>
      <dgm:spPr/>
    </dgm:pt>
    <dgm:pt modelId="{D6183FCC-AD47-4CB2-B6FB-6A1B386F45C3}" type="pres">
      <dgm:prSet presAssocID="{90312551-9CEA-42E9-A155-1977654066B7}" presName="topArc2" presStyleLbl="parChTrans1D1" presStyleIdx="14" presStyleCnt="22"/>
      <dgm:spPr/>
    </dgm:pt>
    <dgm:pt modelId="{038FEDA3-2890-4A12-84BA-B8CB6F57F216}" type="pres">
      <dgm:prSet presAssocID="{90312551-9CEA-42E9-A155-1977654066B7}" presName="bottomArc2" presStyleLbl="parChTrans1D1" presStyleIdx="15" presStyleCnt="22"/>
      <dgm:spPr/>
    </dgm:pt>
    <dgm:pt modelId="{B17DB29C-DBAF-4E69-A1B1-363678FD7093}" type="pres">
      <dgm:prSet presAssocID="{90312551-9CEA-42E9-A155-1977654066B7}" presName="topConnNode2" presStyleLbl="node3" presStyleIdx="0" presStyleCnt="0"/>
      <dgm:spPr/>
    </dgm:pt>
    <dgm:pt modelId="{4A016B28-8311-4C63-84F9-A7703B5286A3}" type="pres">
      <dgm:prSet presAssocID="{90312551-9CEA-42E9-A155-1977654066B7}" presName="hierChild4" presStyleCnt="0"/>
      <dgm:spPr/>
    </dgm:pt>
    <dgm:pt modelId="{9AA2231D-FCB1-48B1-AF8F-FDD3E974635C}" type="pres">
      <dgm:prSet presAssocID="{870697B1-A060-4CBC-BF4F-66731F6FAB9B}" presName="Name28" presStyleLbl="parChTrans1D4" presStyleIdx="2" presStyleCnt="4"/>
      <dgm:spPr/>
    </dgm:pt>
    <dgm:pt modelId="{67E6CBC7-17AD-4175-8B7E-5F3A5FFBF4BC}" type="pres">
      <dgm:prSet presAssocID="{9D4C861E-86DA-40F3-A27B-7F03982F7E4A}" presName="hierRoot2" presStyleCnt="0">
        <dgm:presLayoutVars>
          <dgm:hierBranch val="l"/>
        </dgm:presLayoutVars>
      </dgm:prSet>
      <dgm:spPr/>
    </dgm:pt>
    <dgm:pt modelId="{724D8083-4FCD-42DB-9C0E-9E959AE1480B}" type="pres">
      <dgm:prSet presAssocID="{9D4C861E-86DA-40F3-A27B-7F03982F7E4A}" presName="rootComposite2" presStyleCnt="0"/>
      <dgm:spPr/>
    </dgm:pt>
    <dgm:pt modelId="{6942EA32-AD59-474B-BA65-F2F725FD526A}" type="pres">
      <dgm:prSet presAssocID="{9D4C861E-86DA-40F3-A27B-7F03982F7E4A}" presName="rootText2" presStyleLbl="alignAcc1" presStyleIdx="0" presStyleCnt="0">
        <dgm:presLayoutVars>
          <dgm:chPref val="3"/>
        </dgm:presLayoutVars>
      </dgm:prSet>
      <dgm:spPr/>
    </dgm:pt>
    <dgm:pt modelId="{6957B91A-32BE-4642-ACBE-739F74899903}" type="pres">
      <dgm:prSet presAssocID="{9D4C861E-86DA-40F3-A27B-7F03982F7E4A}" presName="topArc2" presStyleLbl="parChTrans1D1" presStyleIdx="16" presStyleCnt="22"/>
      <dgm:spPr/>
    </dgm:pt>
    <dgm:pt modelId="{71256CD7-AC75-4B31-BCD0-95755F4AC76B}" type="pres">
      <dgm:prSet presAssocID="{9D4C861E-86DA-40F3-A27B-7F03982F7E4A}" presName="bottomArc2" presStyleLbl="parChTrans1D1" presStyleIdx="17" presStyleCnt="22"/>
      <dgm:spPr/>
    </dgm:pt>
    <dgm:pt modelId="{D46FF605-7377-44EE-9E88-81B281447436}" type="pres">
      <dgm:prSet presAssocID="{9D4C861E-86DA-40F3-A27B-7F03982F7E4A}" presName="topConnNode2" presStyleLbl="node4" presStyleIdx="0" presStyleCnt="0"/>
      <dgm:spPr/>
    </dgm:pt>
    <dgm:pt modelId="{1DA24388-5A4C-449B-A1A2-B13C463CDCF6}" type="pres">
      <dgm:prSet presAssocID="{9D4C861E-86DA-40F3-A27B-7F03982F7E4A}" presName="hierChild4" presStyleCnt="0"/>
      <dgm:spPr/>
    </dgm:pt>
    <dgm:pt modelId="{B5BFB447-72EB-4B6D-98AF-2B3FF9AAF44E}" type="pres">
      <dgm:prSet presAssocID="{9D4C861E-86DA-40F3-A27B-7F03982F7E4A}" presName="hierChild5" presStyleCnt="0"/>
      <dgm:spPr/>
    </dgm:pt>
    <dgm:pt modelId="{A5D7E21E-9B8D-455C-82EB-F164A2D82123}" type="pres">
      <dgm:prSet presAssocID="{90312551-9CEA-42E9-A155-1977654066B7}" presName="hierChild5" presStyleCnt="0"/>
      <dgm:spPr/>
    </dgm:pt>
    <dgm:pt modelId="{7E7F7ED8-7F32-44D8-8CFC-6CE632804E3E}" type="pres">
      <dgm:prSet presAssocID="{34FEBC80-69AF-4207-9556-2B7D1FE4680E}" presName="Name28" presStyleLbl="parChTrans1D3" presStyleIdx="3" presStyleCnt="4"/>
      <dgm:spPr/>
    </dgm:pt>
    <dgm:pt modelId="{B8D5B4D9-9C5F-496E-9114-816A338FA406}" type="pres">
      <dgm:prSet presAssocID="{1A72930A-806F-4A43-AA55-1C9EC6394CF0}" presName="hierRoot2" presStyleCnt="0">
        <dgm:presLayoutVars>
          <dgm:hierBranch val="r"/>
        </dgm:presLayoutVars>
      </dgm:prSet>
      <dgm:spPr/>
    </dgm:pt>
    <dgm:pt modelId="{104C3AFA-B11C-4D52-8C3D-207A633BB172}" type="pres">
      <dgm:prSet presAssocID="{1A72930A-806F-4A43-AA55-1C9EC6394CF0}" presName="rootComposite2" presStyleCnt="0"/>
      <dgm:spPr/>
    </dgm:pt>
    <dgm:pt modelId="{CD4E80DE-695E-4804-8C0A-84F0E7AE3359}" type="pres">
      <dgm:prSet presAssocID="{1A72930A-806F-4A43-AA55-1C9EC6394CF0}" presName="rootText2" presStyleLbl="alignAcc1" presStyleIdx="0" presStyleCnt="0">
        <dgm:presLayoutVars>
          <dgm:chPref val="3"/>
        </dgm:presLayoutVars>
      </dgm:prSet>
      <dgm:spPr/>
    </dgm:pt>
    <dgm:pt modelId="{7673FBEC-3FCC-44ED-8799-3FE27DDECEFC}" type="pres">
      <dgm:prSet presAssocID="{1A72930A-806F-4A43-AA55-1C9EC6394CF0}" presName="topArc2" presStyleLbl="parChTrans1D1" presStyleIdx="18" presStyleCnt="22"/>
      <dgm:spPr/>
    </dgm:pt>
    <dgm:pt modelId="{4B239448-120F-4243-9E30-DDAB7E5744A5}" type="pres">
      <dgm:prSet presAssocID="{1A72930A-806F-4A43-AA55-1C9EC6394CF0}" presName="bottomArc2" presStyleLbl="parChTrans1D1" presStyleIdx="19" presStyleCnt="22"/>
      <dgm:spPr/>
    </dgm:pt>
    <dgm:pt modelId="{3A6DA6D1-37FF-4EDD-9C98-BBB0C8111A8B}" type="pres">
      <dgm:prSet presAssocID="{1A72930A-806F-4A43-AA55-1C9EC6394CF0}" presName="topConnNode2" presStyleLbl="node3" presStyleIdx="0" presStyleCnt="0"/>
      <dgm:spPr/>
    </dgm:pt>
    <dgm:pt modelId="{C7EEA897-5553-4987-8016-9820579DA08A}" type="pres">
      <dgm:prSet presAssocID="{1A72930A-806F-4A43-AA55-1C9EC6394CF0}" presName="hierChild4" presStyleCnt="0"/>
      <dgm:spPr/>
    </dgm:pt>
    <dgm:pt modelId="{4FE32E5F-BCD7-4BDF-AFE9-036E9433CF45}" type="pres">
      <dgm:prSet presAssocID="{A6AF7DB9-B25D-4762-8419-4BB56601EE6F}" presName="Name28" presStyleLbl="parChTrans1D4" presStyleIdx="3" presStyleCnt="4"/>
      <dgm:spPr/>
    </dgm:pt>
    <dgm:pt modelId="{319AD724-2C21-4224-A5B7-2FB3CB1E1695}" type="pres">
      <dgm:prSet presAssocID="{C636EA34-85B8-444E-AADD-758720406FF0}" presName="hierRoot2" presStyleCnt="0">
        <dgm:presLayoutVars>
          <dgm:hierBranch val="r"/>
        </dgm:presLayoutVars>
      </dgm:prSet>
      <dgm:spPr/>
    </dgm:pt>
    <dgm:pt modelId="{A4DB049B-45A9-4060-8510-ECB311905E6A}" type="pres">
      <dgm:prSet presAssocID="{C636EA34-85B8-444E-AADD-758720406FF0}" presName="rootComposite2" presStyleCnt="0"/>
      <dgm:spPr/>
    </dgm:pt>
    <dgm:pt modelId="{C605B6EE-C4A7-430A-BA87-9E6C9693B87F}" type="pres">
      <dgm:prSet presAssocID="{C636EA34-85B8-444E-AADD-758720406FF0}" presName="rootText2" presStyleLbl="alignAcc1" presStyleIdx="0" presStyleCnt="0">
        <dgm:presLayoutVars>
          <dgm:chPref val="3"/>
        </dgm:presLayoutVars>
      </dgm:prSet>
      <dgm:spPr/>
    </dgm:pt>
    <dgm:pt modelId="{CF6261D4-9C7D-4F8D-9D7A-1F71437CA7B2}" type="pres">
      <dgm:prSet presAssocID="{C636EA34-85B8-444E-AADD-758720406FF0}" presName="topArc2" presStyleLbl="parChTrans1D1" presStyleIdx="20" presStyleCnt="22"/>
      <dgm:spPr/>
    </dgm:pt>
    <dgm:pt modelId="{820CE351-CD1E-499B-9E4C-9808C286474B}" type="pres">
      <dgm:prSet presAssocID="{C636EA34-85B8-444E-AADD-758720406FF0}" presName="bottomArc2" presStyleLbl="parChTrans1D1" presStyleIdx="21" presStyleCnt="22"/>
      <dgm:spPr/>
    </dgm:pt>
    <dgm:pt modelId="{0FD57C43-BF6C-44D9-B9E8-478E4C261A6B}" type="pres">
      <dgm:prSet presAssocID="{C636EA34-85B8-444E-AADD-758720406FF0}" presName="topConnNode2" presStyleLbl="node4" presStyleIdx="0" presStyleCnt="0"/>
      <dgm:spPr/>
    </dgm:pt>
    <dgm:pt modelId="{E9AA98A0-69AD-4E35-94C2-9071A09B1437}" type="pres">
      <dgm:prSet presAssocID="{C636EA34-85B8-444E-AADD-758720406FF0}" presName="hierChild4" presStyleCnt="0"/>
      <dgm:spPr/>
    </dgm:pt>
    <dgm:pt modelId="{9FE525CF-E6D9-48D0-9404-858F05F49EDC}" type="pres">
      <dgm:prSet presAssocID="{C636EA34-85B8-444E-AADD-758720406FF0}" presName="hierChild5" presStyleCnt="0"/>
      <dgm:spPr/>
    </dgm:pt>
    <dgm:pt modelId="{AC51A5A6-2CAA-4C08-A3DD-81604A46E890}" type="pres">
      <dgm:prSet presAssocID="{1A72930A-806F-4A43-AA55-1C9EC6394CF0}" presName="hierChild5" presStyleCnt="0"/>
      <dgm:spPr/>
    </dgm:pt>
    <dgm:pt modelId="{921D1007-85E8-47C4-B60A-2774121CD704}" type="pres">
      <dgm:prSet presAssocID="{81F7269C-4A91-448A-8C05-B41051928534}" presName="hierChild5" presStyleCnt="0"/>
      <dgm:spPr/>
    </dgm:pt>
    <dgm:pt modelId="{709B4C4B-34B9-470E-999F-0B35B7C11A62}" type="pres">
      <dgm:prSet presAssocID="{717273F5-C5A8-409D-B842-D86D37C48552}" presName="hierChild3" presStyleCnt="0"/>
      <dgm:spPr/>
    </dgm:pt>
  </dgm:ptLst>
  <dgm:cxnLst>
    <dgm:cxn modelId="{0DC3C507-B47F-458E-B09D-46E61F8D9121}" type="presOf" srcId="{FCD26A93-0C80-4F6B-BB92-C9537BC171C4}" destId="{AD4F49CB-A199-422E-B538-5209E3FC57AB}" srcOrd="1" destOrd="0" presId="urn:microsoft.com/office/officeart/2008/layout/HalfCircleOrganizationChart"/>
    <dgm:cxn modelId="{32EDE114-4C19-488A-BC80-AA8455829D1A}" type="presOf" srcId="{516B2A18-F1DF-4F33-BF5C-0AED143944E6}" destId="{EE8355D5-901E-42AC-A3E9-65576E47EF2F}" srcOrd="0" destOrd="0" presId="urn:microsoft.com/office/officeart/2008/layout/HalfCircleOrganizationChart"/>
    <dgm:cxn modelId="{40B09816-EDC5-48BB-94C6-723518C5C7F0}" type="presOf" srcId="{106520F5-7EC1-4462-8E6D-A73540D4384A}" destId="{987B0E43-63F9-4582-99BC-41B14C8FC204}" srcOrd="0" destOrd="0" presId="urn:microsoft.com/office/officeart/2008/layout/HalfCircleOrganizationChart"/>
    <dgm:cxn modelId="{7B69791F-E4B8-4217-8252-5E12CFCEF9E2}" srcId="{90312551-9CEA-42E9-A155-1977654066B7}" destId="{9D4C861E-86DA-40F3-A27B-7F03982F7E4A}" srcOrd="0" destOrd="0" parTransId="{870697B1-A060-4CBC-BF4F-66731F6FAB9B}" sibTransId="{8382A279-EC8A-444F-800F-F47CA3A65159}"/>
    <dgm:cxn modelId="{B4F61B28-B519-4E69-AF52-DD6224204295}" type="presOf" srcId="{106520F5-7EC1-4462-8E6D-A73540D4384A}" destId="{B0164D53-BD68-4B7B-BD99-97C72C405824}" srcOrd="1" destOrd="0" presId="urn:microsoft.com/office/officeart/2008/layout/HalfCircleOrganizationChart"/>
    <dgm:cxn modelId="{AFCAF02F-C2D0-48D2-91D2-3747CA80263F}" type="presOf" srcId="{17C59ED1-B535-4DFB-A4C0-043CECEE7FC0}" destId="{4F19ED35-0D6E-4792-A4A0-6ED4D0A774B6}" srcOrd="0" destOrd="0" presId="urn:microsoft.com/office/officeart/2008/layout/HalfCircleOrganizationChart"/>
    <dgm:cxn modelId="{13347437-C6E2-48A4-87FD-E8A2D1521AA0}" type="presOf" srcId="{DAED8776-1273-4BCC-9C94-47F5B0339B4B}" destId="{BD4791FE-3418-4A02-A347-4CB21B897051}" srcOrd="1" destOrd="0" presId="urn:microsoft.com/office/officeart/2008/layout/HalfCircleOrganizationChart"/>
    <dgm:cxn modelId="{9A9D8A37-93B7-46DA-B6DD-E132C098AF79}" type="presOf" srcId="{870697B1-A060-4CBC-BF4F-66731F6FAB9B}" destId="{9AA2231D-FCB1-48B1-AF8F-FDD3E974635C}" srcOrd="0" destOrd="0" presId="urn:microsoft.com/office/officeart/2008/layout/HalfCircleOrganizationChart"/>
    <dgm:cxn modelId="{051E293A-98EE-4490-B3EE-4CBFC022709E}" srcId="{81F7269C-4A91-448A-8C05-B41051928534}" destId="{90312551-9CEA-42E9-A155-1977654066B7}" srcOrd="0" destOrd="0" parTransId="{17C59ED1-B535-4DFB-A4C0-043CECEE7FC0}" sibTransId="{C65444E8-2C6B-4033-9ACD-CA3B33DD1ADB}"/>
    <dgm:cxn modelId="{97659B3F-BC30-4C8E-91A5-F055574A6F0E}" type="presOf" srcId="{E0F552BA-9112-4647-BB66-40135BFF8F00}" destId="{FA9BD24E-4429-42F8-842B-367EC224EE2B}" srcOrd="0" destOrd="0" presId="urn:microsoft.com/office/officeart/2008/layout/HalfCircleOrganizationChart"/>
    <dgm:cxn modelId="{BB7C0545-38A7-405F-B10D-9B58DF44374B}" srcId="{D065DD97-49E6-4157-BEE0-87D2C8BCC570}" destId="{717273F5-C5A8-409D-B842-D86D37C48552}" srcOrd="0" destOrd="0" parTransId="{F82F48BB-AD7F-48A6-B24A-BE1C6AA4556A}" sibTransId="{8AABBE4C-D804-4F1C-B3B4-4370EAEB9440}"/>
    <dgm:cxn modelId="{5CF7A247-7FA2-4CD8-A947-0B3A94C468E7}" type="presOf" srcId="{D065DD97-49E6-4157-BEE0-87D2C8BCC570}" destId="{0CEBF924-5640-4CCB-B093-49A2B5452065}" srcOrd="0" destOrd="0" presId="urn:microsoft.com/office/officeart/2008/layout/HalfCircleOrganizationChart"/>
    <dgm:cxn modelId="{4332EB49-41C9-4E13-A642-CF9D3718FE31}" srcId="{81F7269C-4A91-448A-8C05-B41051928534}" destId="{1A72930A-806F-4A43-AA55-1C9EC6394CF0}" srcOrd="1" destOrd="0" parTransId="{34FEBC80-69AF-4207-9556-2B7D1FE4680E}" sibTransId="{BBF7704C-9C35-45E1-9D50-67417A0CA0F1}"/>
    <dgm:cxn modelId="{71EFB44E-5287-44A9-87E9-1DE4FA5D5955}" type="presOf" srcId="{0BF0EF39-00AB-4299-915A-2FA9EB2A1CBD}" destId="{9769064E-99F3-4E15-A2A2-71E47DB92CEC}" srcOrd="0" destOrd="0" presId="urn:microsoft.com/office/officeart/2008/layout/HalfCircleOrganizationChart"/>
    <dgm:cxn modelId="{CEBB9852-8BEC-4C78-8257-90AD2B3C6129}" type="presOf" srcId="{516B2A18-F1DF-4F33-BF5C-0AED143944E6}" destId="{C94D6CA1-D3A9-4EF8-8EA8-2BEAB6D72BAF}" srcOrd="1" destOrd="0" presId="urn:microsoft.com/office/officeart/2008/layout/HalfCircleOrganizationChart"/>
    <dgm:cxn modelId="{E92A0153-F68E-4BCD-AE7D-2E64FB860A97}" type="presOf" srcId="{C636EA34-85B8-444E-AADD-758720406FF0}" destId="{0FD57C43-BF6C-44D9-B9E8-478E4C261A6B}" srcOrd="1" destOrd="0" presId="urn:microsoft.com/office/officeart/2008/layout/HalfCircleOrganizationChart"/>
    <dgm:cxn modelId="{DE6AFE75-7096-48CC-85AC-9C7CDF39BB44}" type="presOf" srcId="{717273F5-C5A8-409D-B842-D86D37C48552}" destId="{6F0E0436-FABA-4EC2-8D80-55E751A1A63F}" srcOrd="0" destOrd="0" presId="urn:microsoft.com/office/officeart/2008/layout/HalfCircleOrganizationChart"/>
    <dgm:cxn modelId="{8C7B3E77-6B95-4318-B192-E45A50212BA2}" type="presOf" srcId="{A8585483-B708-44F7-967A-BBEAE85619AD}" destId="{249DA385-A8D8-4317-AC18-C27E98410AF7}" srcOrd="0" destOrd="0" presId="urn:microsoft.com/office/officeart/2008/layout/HalfCircleOrganizationChart"/>
    <dgm:cxn modelId="{041BA459-923C-40FE-8532-F0D0BED9149F}" type="presOf" srcId="{DAED8776-1273-4BCC-9C94-47F5B0339B4B}" destId="{A72880B4-67FE-427D-AA45-F44683EA1525}" srcOrd="0" destOrd="0" presId="urn:microsoft.com/office/officeart/2008/layout/HalfCircleOrganizationChart"/>
    <dgm:cxn modelId="{CCE2697F-57E2-4063-B92F-97FBE10C9824}" type="presOf" srcId="{339820C1-1CC1-483E-8F38-E37A68DD24CD}" destId="{81F2472F-E3B2-4136-B754-55524C9BCDE3}" srcOrd="0" destOrd="0" presId="urn:microsoft.com/office/officeart/2008/layout/HalfCircleOrganizationChart"/>
    <dgm:cxn modelId="{D98D517F-7DBD-4C3F-B493-E87DE04B91F1}" type="presOf" srcId="{1A72930A-806F-4A43-AA55-1C9EC6394CF0}" destId="{CD4E80DE-695E-4804-8C0A-84F0E7AE3359}" srcOrd="0" destOrd="0" presId="urn:microsoft.com/office/officeart/2008/layout/HalfCircleOrganizationChart"/>
    <dgm:cxn modelId="{9A0F867F-CF60-432D-A9F7-0DF23EB70108}" type="presOf" srcId="{FCD26A93-0C80-4F6B-BB92-C9537BC171C4}" destId="{15C65CC9-459B-414C-A7EA-3369B4BE6193}" srcOrd="0" destOrd="0" presId="urn:microsoft.com/office/officeart/2008/layout/HalfCircleOrganizationChart"/>
    <dgm:cxn modelId="{2D342F86-51F5-4DC4-BDA1-FBC6C6A0910D}" type="presOf" srcId="{70CD94C5-464A-45CE-A513-1A52C46895B9}" destId="{A7B92CB4-66C3-463A-B0FB-8AB0E9F85F5F}" srcOrd="0" destOrd="0" presId="urn:microsoft.com/office/officeart/2008/layout/HalfCircleOrganizationChart"/>
    <dgm:cxn modelId="{94DFE18C-EB42-4AB9-9280-31C85082A8AE}" srcId="{FCD26A93-0C80-4F6B-BB92-C9537BC171C4}" destId="{516B2A18-F1DF-4F33-BF5C-0AED143944E6}" srcOrd="1" destOrd="0" parTransId="{A8585483-B708-44F7-967A-BBEAE85619AD}" sibTransId="{0B1EC365-E23E-4ED8-81A7-C38A248B61A8}"/>
    <dgm:cxn modelId="{F07D7E99-BA0E-4CD2-B45A-DC15615D6115}" type="presOf" srcId="{34FEBC80-69AF-4207-9556-2B7D1FE4680E}" destId="{7E7F7ED8-7F32-44D8-8CFC-6CE632804E3E}" srcOrd="0" destOrd="0" presId="urn:microsoft.com/office/officeart/2008/layout/HalfCircleOrganizationChart"/>
    <dgm:cxn modelId="{8061599A-CCEB-4DA6-B0C1-5B94CD51AEC5}" type="presOf" srcId="{C636EA34-85B8-444E-AADD-758720406FF0}" destId="{C605B6EE-C4A7-430A-BA87-9E6C9693B87F}" srcOrd="0" destOrd="0" presId="urn:microsoft.com/office/officeart/2008/layout/HalfCircleOrganizationChart"/>
    <dgm:cxn modelId="{90AE3B9B-9D47-4A8D-BB45-0FAD08C028B1}" srcId="{FCD26A93-0C80-4F6B-BB92-C9537BC171C4}" destId="{DAED8776-1273-4BCC-9C94-47F5B0339B4B}" srcOrd="0" destOrd="0" parTransId="{E6FE9F6F-D16E-425F-A3B9-A6C530F3671C}" sibTransId="{50F8086C-E48C-427F-8427-5D8783B70E26}"/>
    <dgm:cxn modelId="{186584A9-AA58-400A-9022-6EAA272DFE57}" type="presOf" srcId="{1A72930A-806F-4A43-AA55-1C9EC6394CF0}" destId="{3A6DA6D1-37FF-4EDD-9C98-BBB0C8111A8B}" srcOrd="1" destOrd="0" presId="urn:microsoft.com/office/officeart/2008/layout/HalfCircleOrganizationChart"/>
    <dgm:cxn modelId="{317289B8-D149-446F-A005-45B2706726BE}" srcId="{717273F5-C5A8-409D-B842-D86D37C48552}" destId="{81F7269C-4A91-448A-8C05-B41051928534}" srcOrd="1" destOrd="0" parTransId="{E0F552BA-9112-4647-BB66-40135BFF8F00}" sibTransId="{AD73309A-F5B2-4858-B63E-BBA2B588684D}"/>
    <dgm:cxn modelId="{1C0E3CBC-F89D-438B-B3C6-AC9531A45B8E}" type="presOf" srcId="{9D4C861E-86DA-40F3-A27B-7F03982F7E4A}" destId="{6942EA32-AD59-474B-BA65-F2F725FD526A}" srcOrd="0" destOrd="0" presId="urn:microsoft.com/office/officeart/2008/layout/HalfCircleOrganizationChart"/>
    <dgm:cxn modelId="{62C210BD-531C-4B57-B9E4-4CA7AF68FCEA}" srcId="{717273F5-C5A8-409D-B842-D86D37C48552}" destId="{00D601FA-796D-4AF7-9D17-ED1E585928DB}" srcOrd="0" destOrd="0" parTransId="{0BF0EF39-00AB-4299-915A-2FA9EB2A1CBD}" sibTransId="{6D1D80EA-97E0-451B-ABF5-5F432AEDB4FD}"/>
    <dgm:cxn modelId="{99FB89C1-95FF-4F52-B930-305F2AEE6F87}" type="presOf" srcId="{90312551-9CEA-42E9-A155-1977654066B7}" destId="{B17DB29C-DBAF-4E69-A1B1-363678FD7093}" srcOrd="1" destOrd="0" presId="urn:microsoft.com/office/officeart/2008/layout/HalfCircleOrganizationChart"/>
    <dgm:cxn modelId="{34B443CA-F4D1-4342-B5B9-56EA6D0350B1}" type="presOf" srcId="{717273F5-C5A8-409D-B842-D86D37C48552}" destId="{C1C39CB0-CDC6-419C-95A8-BD307B46E88A}" srcOrd="1" destOrd="0" presId="urn:microsoft.com/office/officeart/2008/layout/HalfCircleOrganizationChart"/>
    <dgm:cxn modelId="{952358CB-9095-4639-A073-461D6DC0943B}" type="presOf" srcId="{9D4C861E-86DA-40F3-A27B-7F03982F7E4A}" destId="{D46FF605-7377-44EE-9E88-81B281447436}" srcOrd="1" destOrd="0" presId="urn:microsoft.com/office/officeart/2008/layout/HalfCircleOrganizationChart"/>
    <dgm:cxn modelId="{CA3D0BCE-5041-46C7-AEE8-ABB8A16A071F}" srcId="{00D601FA-796D-4AF7-9D17-ED1E585928DB}" destId="{FCD26A93-0C80-4F6B-BB92-C9537BC171C4}" srcOrd="0" destOrd="0" parTransId="{70CD94C5-464A-45CE-A513-1A52C46895B9}" sibTransId="{D92A4002-3F97-4A72-9AB4-33E4D363E42C}"/>
    <dgm:cxn modelId="{26257ED0-0B06-4C03-9B11-E5894D07F25F}" type="presOf" srcId="{81F7269C-4A91-448A-8C05-B41051928534}" destId="{EECECC82-B95C-418A-B498-3DD9F771CA17}" srcOrd="1" destOrd="0" presId="urn:microsoft.com/office/officeart/2008/layout/HalfCircleOrganizationChart"/>
    <dgm:cxn modelId="{1BCF39D6-0C20-4C52-86D7-6F34659F1241}" srcId="{00D601FA-796D-4AF7-9D17-ED1E585928DB}" destId="{106520F5-7EC1-4462-8E6D-A73540D4384A}" srcOrd="1" destOrd="0" parTransId="{339820C1-1CC1-483E-8F38-E37A68DD24CD}" sibTransId="{92B0782D-285B-4EE7-A941-270866B6D6E2}"/>
    <dgm:cxn modelId="{8F5A09E2-2CFE-4D2F-87C1-A59C8F32D784}" type="presOf" srcId="{E6FE9F6F-D16E-425F-A3B9-A6C530F3671C}" destId="{A6243AED-A8CD-4F42-80EC-C709A56AF079}" srcOrd="0" destOrd="0" presId="urn:microsoft.com/office/officeart/2008/layout/HalfCircleOrganizationChart"/>
    <dgm:cxn modelId="{321106E5-B63F-4B89-AC63-D3616EB1124F}" type="presOf" srcId="{90312551-9CEA-42E9-A155-1977654066B7}" destId="{9EABF51D-13BA-44A8-A08A-F75331A70DAF}" srcOrd="0" destOrd="0" presId="urn:microsoft.com/office/officeart/2008/layout/HalfCircleOrganizationChart"/>
    <dgm:cxn modelId="{36C5B7E7-F6C1-483E-BC0B-397C205F0F36}" type="presOf" srcId="{81F7269C-4A91-448A-8C05-B41051928534}" destId="{D9E37F97-03B3-43B3-93B5-BE8F2B104B56}" srcOrd="0" destOrd="0" presId="urn:microsoft.com/office/officeart/2008/layout/HalfCircleOrganizationChart"/>
    <dgm:cxn modelId="{881BA8E9-E4F6-4E42-BCF7-054FB097F659}" type="presOf" srcId="{00D601FA-796D-4AF7-9D17-ED1E585928DB}" destId="{FBBA26CE-1374-4490-823F-EDC78BBDC7AD}" srcOrd="1" destOrd="0" presId="urn:microsoft.com/office/officeart/2008/layout/HalfCircleOrganizationChart"/>
    <dgm:cxn modelId="{A3DE79EB-9035-4957-985D-43F9E9019637}" srcId="{1A72930A-806F-4A43-AA55-1C9EC6394CF0}" destId="{C636EA34-85B8-444E-AADD-758720406FF0}" srcOrd="0" destOrd="0" parTransId="{A6AF7DB9-B25D-4762-8419-4BB56601EE6F}" sibTransId="{1BD0E7A7-8826-4007-BB8F-3E0B0E66D41B}"/>
    <dgm:cxn modelId="{9D64B4EC-0DC9-4C75-B452-98AED057D0EE}" type="presOf" srcId="{A6AF7DB9-B25D-4762-8419-4BB56601EE6F}" destId="{4FE32E5F-BCD7-4BDF-AFE9-036E9433CF45}" srcOrd="0" destOrd="0" presId="urn:microsoft.com/office/officeart/2008/layout/HalfCircleOrganizationChart"/>
    <dgm:cxn modelId="{CCA308EE-0957-4783-B600-FAF00F262CD8}" type="presOf" srcId="{00D601FA-796D-4AF7-9D17-ED1E585928DB}" destId="{A45A8C77-D9E4-46EB-A198-747A9DBD4BB1}" srcOrd="0" destOrd="0" presId="urn:microsoft.com/office/officeart/2008/layout/HalfCircleOrganizationChart"/>
    <dgm:cxn modelId="{BE13B064-239A-4D6E-9433-4C55261F5836}" type="presParOf" srcId="{0CEBF924-5640-4CCB-B093-49A2B5452065}" destId="{7544D15E-6B62-48ED-9D0D-374A86299822}" srcOrd="0" destOrd="0" presId="urn:microsoft.com/office/officeart/2008/layout/HalfCircleOrganizationChart"/>
    <dgm:cxn modelId="{5B2AE0B7-63F3-4541-A417-175E96F06360}" type="presParOf" srcId="{7544D15E-6B62-48ED-9D0D-374A86299822}" destId="{ABCC26EF-A23F-4F31-BAA1-137D3F7FF7BD}" srcOrd="0" destOrd="0" presId="urn:microsoft.com/office/officeart/2008/layout/HalfCircleOrganizationChart"/>
    <dgm:cxn modelId="{5D79C6E0-1181-481D-BE06-90FD4F6C75FB}" type="presParOf" srcId="{ABCC26EF-A23F-4F31-BAA1-137D3F7FF7BD}" destId="{6F0E0436-FABA-4EC2-8D80-55E751A1A63F}" srcOrd="0" destOrd="0" presId="urn:microsoft.com/office/officeart/2008/layout/HalfCircleOrganizationChart"/>
    <dgm:cxn modelId="{42E6477B-AD60-499D-96C0-3A46ACA18273}" type="presParOf" srcId="{ABCC26EF-A23F-4F31-BAA1-137D3F7FF7BD}" destId="{4E95F033-F00F-44B0-8C38-61A0B10910CD}" srcOrd="1" destOrd="0" presId="urn:microsoft.com/office/officeart/2008/layout/HalfCircleOrganizationChart"/>
    <dgm:cxn modelId="{53C1B869-68B7-44F7-AA3A-4A2BB6007A33}" type="presParOf" srcId="{ABCC26EF-A23F-4F31-BAA1-137D3F7FF7BD}" destId="{4050F7A3-ADCF-469A-8B69-7E89EE6391ED}" srcOrd="2" destOrd="0" presId="urn:microsoft.com/office/officeart/2008/layout/HalfCircleOrganizationChart"/>
    <dgm:cxn modelId="{0A375F1F-D100-44BA-A68F-448D18887559}" type="presParOf" srcId="{ABCC26EF-A23F-4F31-BAA1-137D3F7FF7BD}" destId="{C1C39CB0-CDC6-419C-95A8-BD307B46E88A}" srcOrd="3" destOrd="0" presId="urn:microsoft.com/office/officeart/2008/layout/HalfCircleOrganizationChart"/>
    <dgm:cxn modelId="{D213B934-AE57-4FBF-B94A-A69ADE42A25C}" type="presParOf" srcId="{7544D15E-6B62-48ED-9D0D-374A86299822}" destId="{D1A0A749-1A3D-439C-B192-C89DE02C97A0}" srcOrd="1" destOrd="0" presId="urn:microsoft.com/office/officeart/2008/layout/HalfCircleOrganizationChart"/>
    <dgm:cxn modelId="{8F009C91-A732-403F-B90C-E16034FB9B10}" type="presParOf" srcId="{D1A0A749-1A3D-439C-B192-C89DE02C97A0}" destId="{9769064E-99F3-4E15-A2A2-71E47DB92CEC}" srcOrd="0" destOrd="0" presId="urn:microsoft.com/office/officeart/2008/layout/HalfCircleOrganizationChart"/>
    <dgm:cxn modelId="{3681BC1B-B491-4CF5-A86A-8E670BD63513}" type="presParOf" srcId="{D1A0A749-1A3D-439C-B192-C89DE02C97A0}" destId="{A4331F81-C6D8-478D-A279-29966B64A5C6}" srcOrd="1" destOrd="0" presId="urn:microsoft.com/office/officeart/2008/layout/HalfCircleOrganizationChart"/>
    <dgm:cxn modelId="{435B665F-9C72-421A-AF75-4A934496D962}" type="presParOf" srcId="{A4331F81-C6D8-478D-A279-29966B64A5C6}" destId="{5C733DE1-A624-4DC8-AB08-75B4185411C1}" srcOrd="0" destOrd="0" presId="urn:microsoft.com/office/officeart/2008/layout/HalfCircleOrganizationChart"/>
    <dgm:cxn modelId="{1BE0FBD8-46DA-49C1-AB87-6B705871BE27}" type="presParOf" srcId="{5C733DE1-A624-4DC8-AB08-75B4185411C1}" destId="{A45A8C77-D9E4-46EB-A198-747A9DBD4BB1}" srcOrd="0" destOrd="0" presId="urn:microsoft.com/office/officeart/2008/layout/HalfCircleOrganizationChart"/>
    <dgm:cxn modelId="{8E5F131F-5FD8-436D-BA87-1C2173AAA1C3}" type="presParOf" srcId="{5C733DE1-A624-4DC8-AB08-75B4185411C1}" destId="{AD955508-07BE-407C-86F0-F63D307EDEA3}" srcOrd="1" destOrd="0" presId="urn:microsoft.com/office/officeart/2008/layout/HalfCircleOrganizationChart"/>
    <dgm:cxn modelId="{83B99AFD-DFC6-412C-9C1D-F978B980CDF8}" type="presParOf" srcId="{5C733DE1-A624-4DC8-AB08-75B4185411C1}" destId="{A641092A-A4ED-497B-A0A9-6FBCD787EDB6}" srcOrd="2" destOrd="0" presId="urn:microsoft.com/office/officeart/2008/layout/HalfCircleOrganizationChart"/>
    <dgm:cxn modelId="{C0296C9A-90FE-429C-83E2-586F427C2C00}" type="presParOf" srcId="{5C733DE1-A624-4DC8-AB08-75B4185411C1}" destId="{FBBA26CE-1374-4490-823F-EDC78BBDC7AD}" srcOrd="3" destOrd="0" presId="urn:microsoft.com/office/officeart/2008/layout/HalfCircleOrganizationChart"/>
    <dgm:cxn modelId="{A5019FA2-A843-4D6A-B88C-4333E5117849}" type="presParOf" srcId="{A4331F81-C6D8-478D-A279-29966B64A5C6}" destId="{FCE3501D-9766-4086-B369-6A0A2D817229}" srcOrd="1" destOrd="0" presId="urn:microsoft.com/office/officeart/2008/layout/HalfCircleOrganizationChart"/>
    <dgm:cxn modelId="{3554A27A-0BA0-412F-A238-3319DF35E1FD}" type="presParOf" srcId="{FCE3501D-9766-4086-B369-6A0A2D817229}" destId="{A7B92CB4-66C3-463A-B0FB-8AB0E9F85F5F}" srcOrd="0" destOrd="0" presId="urn:microsoft.com/office/officeart/2008/layout/HalfCircleOrganizationChart"/>
    <dgm:cxn modelId="{5816E923-92D5-47EF-AAE8-B3853FA0A560}" type="presParOf" srcId="{FCE3501D-9766-4086-B369-6A0A2D817229}" destId="{7C9DA7E3-5F62-4F0B-A2AE-0B022C3196F1}" srcOrd="1" destOrd="0" presId="urn:microsoft.com/office/officeart/2008/layout/HalfCircleOrganizationChart"/>
    <dgm:cxn modelId="{87C7723A-1B6C-47AA-AB05-CB272E245AFE}" type="presParOf" srcId="{7C9DA7E3-5F62-4F0B-A2AE-0B022C3196F1}" destId="{68F01178-5FCB-4926-A3EB-597A0D94D22E}" srcOrd="0" destOrd="0" presId="urn:microsoft.com/office/officeart/2008/layout/HalfCircleOrganizationChart"/>
    <dgm:cxn modelId="{E6F5BA88-6D9F-4B12-B554-624DCE2CD19C}" type="presParOf" srcId="{68F01178-5FCB-4926-A3EB-597A0D94D22E}" destId="{15C65CC9-459B-414C-A7EA-3369B4BE6193}" srcOrd="0" destOrd="0" presId="urn:microsoft.com/office/officeart/2008/layout/HalfCircleOrganizationChart"/>
    <dgm:cxn modelId="{195BB623-525C-4EA6-84ED-AD3DC5A48C6E}" type="presParOf" srcId="{68F01178-5FCB-4926-A3EB-597A0D94D22E}" destId="{525C9673-72F3-430A-8647-4D7B345A3709}" srcOrd="1" destOrd="0" presId="urn:microsoft.com/office/officeart/2008/layout/HalfCircleOrganizationChart"/>
    <dgm:cxn modelId="{FFE73865-1A65-4930-8C95-644FE6D1BC38}" type="presParOf" srcId="{68F01178-5FCB-4926-A3EB-597A0D94D22E}" destId="{5D7233E8-6A47-4A01-8F57-1D46EF4863EC}" srcOrd="2" destOrd="0" presId="urn:microsoft.com/office/officeart/2008/layout/HalfCircleOrganizationChart"/>
    <dgm:cxn modelId="{4EED3CB8-2A46-4B83-8982-1595A7C8DF64}" type="presParOf" srcId="{68F01178-5FCB-4926-A3EB-597A0D94D22E}" destId="{AD4F49CB-A199-422E-B538-5209E3FC57AB}" srcOrd="3" destOrd="0" presId="urn:microsoft.com/office/officeart/2008/layout/HalfCircleOrganizationChart"/>
    <dgm:cxn modelId="{E6CACC38-2854-492C-9C34-15CC9EF9CD7B}" type="presParOf" srcId="{7C9DA7E3-5F62-4F0B-A2AE-0B022C3196F1}" destId="{E9EF6EBA-74FA-477B-B5FA-C10254D4035E}" srcOrd="1" destOrd="0" presId="urn:microsoft.com/office/officeart/2008/layout/HalfCircleOrganizationChart"/>
    <dgm:cxn modelId="{925642E5-BABF-4A94-8E24-07A255203515}" type="presParOf" srcId="{E9EF6EBA-74FA-477B-B5FA-C10254D4035E}" destId="{A6243AED-A8CD-4F42-80EC-C709A56AF079}" srcOrd="0" destOrd="0" presId="urn:microsoft.com/office/officeart/2008/layout/HalfCircleOrganizationChart"/>
    <dgm:cxn modelId="{64106281-AC1B-41D5-B30B-30BF7F96AB54}" type="presParOf" srcId="{E9EF6EBA-74FA-477B-B5FA-C10254D4035E}" destId="{B96722E0-B1EF-4C1C-8BC6-CFF7350C0F38}" srcOrd="1" destOrd="0" presId="urn:microsoft.com/office/officeart/2008/layout/HalfCircleOrganizationChart"/>
    <dgm:cxn modelId="{46B533FE-4764-4515-988E-18EB27480EE4}" type="presParOf" srcId="{B96722E0-B1EF-4C1C-8BC6-CFF7350C0F38}" destId="{C25F85C7-361C-483F-890D-BD860B68DA91}" srcOrd="0" destOrd="0" presId="urn:microsoft.com/office/officeart/2008/layout/HalfCircleOrganizationChart"/>
    <dgm:cxn modelId="{C6C4A3E8-EB2F-4F75-B38A-10A3D08CA538}" type="presParOf" srcId="{C25F85C7-361C-483F-890D-BD860B68DA91}" destId="{A72880B4-67FE-427D-AA45-F44683EA1525}" srcOrd="0" destOrd="0" presId="urn:microsoft.com/office/officeart/2008/layout/HalfCircleOrganizationChart"/>
    <dgm:cxn modelId="{95D1B19D-F558-4926-97E4-835793A700D0}" type="presParOf" srcId="{C25F85C7-361C-483F-890D-BD860B68DA91}" destId="{411BFD18-4427-4CAC-B67E-D64F8A6033D4}" srcOrd="1" destOrd="0" presId="urn:microsoft.com/office/officeart/2008/layout/HalfCircleOrganizationChart"/>
    <dgm:cxn modelId="{D22F1290-078C-4BD7-919F-445F7FA36691}" type="presParOf" srcId="{C25F85C7-361C-483F-890D-BD860B68DA91}" destId="{B7EEC830-13ED-490A-B322-6032CB67EC8E}" srcOrd="2" destOrd="0" presId="urn:microsoft.com/office/officeart/2008/layout/HalfCircleOrganizationChart"/>
    <dgm:cxn modelId="{81475A52-8F31-4BCD-B272-6CC8E8D3EBFE}" type="presParOf" srcId="{C25F85C7-361C-483F-890D-BD860B68DA91}" destId="{BD4791FE-3418-4A02-A347-4CB21B897051}" srcOrd="3" destOrd="0" presId="urn:microsoft.com/office/officeart/2008/layout/HalfCircleOrganizationChart"/>
    <dgm:cxn modelId="{67CC46FB-634F-4150-A7DB-878F9DD8AAA3}" type="presParOf" srcId="{B96722E0-B1EF-4C1C-8BC6-CFF7350C0F38}" destId="{F8CD6AEE-F565-4D88-AB58-59BF69AE2319}" srcOrd="1" destOrd="0" presId="urn:microsoft.com/office/officeart/2008/layout/HalfCircleOrganizationChart"/>
    <dgm:cxn modelId="{8988D052-1C8E-4F1D-AF47-9CB04E0A6116}" type="presParOf" srcId="{B96722E0-B1EF-4C1C-8BC6-CFF7350C0F38}" destId="{954DEA6D-D5CA-480E-9A0D-34DB101F4121}" srcOrd="2" destOrd="0" presId="urn:microsoft.com/office/officeart/2008/layout/HalfCircleOrganizationChart"/>
    <dgm:cxn modelId="{99D63B6A-E627-4ED7-A276-AF9205A23D3B}" type="presParOf" srcId="{E9EF6EBA-74FA-477B-B5FA-C10254D4035E}" destId="{249DA385-A8D8-4317-AC18-C27E98410AF7}" srcOrd="2" destOrd="0" presId="urn:microsoft.com/office/officeart/2008/layout/HalfCircleOrganizationChart"/>
    <dgm:cxn modelId="{1CCC36C2-C728-413A-8B2F-70819CD21E30}" type="presParOf" srcId="{E9EF6EBA-74FA-477B-B5FA-C10254D4035E}" destId="{8BB9D894-80EE-410D-A685-2FC08B033DD1}" srcOrd="3" destOrd="0" presId="urn:microsoft.com/office/officeart/2008/layout/HalfCircleOrganizationChart"/>
    <dgm:cxn modelId="{330D2F0A-59F4-4AB0-B4E9-F373027EAE88}" type="presParOf" srcId="{8BB9D894-80EE-410D-A685-2FC08B033DD1}" destId="{5D44E964-B38B-4A8E-9618-84DB2A77872D}" srcOrd="0" destOrd="0" presId="urn:microsoft.com/office/officeart/2008/layout/HalfCircleOrganizationChart"/>
    <dgm:cxn modelId="{4678B15C-45C5-48FD-AF34-3A0FAE175754}" type="presParOf" srcId="{5D44E964-B38B-4A8E-9618-84DB2A77872D}" destId="{EE8355D5-901E-42AC-A3E9-65576E47EF2F}" srcOrd="0" destOrd="0" presId="urn:microsoft.com/office/officeart/2008/layout/HalfCircleOrganizationChart"/>
    <dgm:cxn modelId="{9D1FACAF-B4DD-4EF9-9A2D-98647A8B5890}" type="presParOf" srcId="{5D44E964-B38B-4A8E-9618-84DB2A77872D}" destId="{3910EA9C-93A8-4E74-BAB9-3112D6FDE098}" srcOrd="1" destOrd="0" presId="urn:microsoft.com/office/officeart/2008/layout/HalfCircleOrganizationChart"/>
    <dgm:cxn modelId="{7E2211BA-85A8-48D6-B36F-74A98C6B87D2}" type="presParOf" srcId="{5D44E964-B38B-4A8E-9618-84DB2A77872D}" destId="{F19EA52C-922C-4432-ADB6-2564CCC67788}" srcOrd="2" destOrd="0" presId="urn:microsoft.com/office/officeart/2008/layout/HalfCircleOrganizationChart"/>
    <dgm:cxn modelId="{EFA96ED2-CDA0-4905-A063-75B4C88FAE8D}" type="presParOf" srcId="{5D44E964-B38B-4A8E-9618-84DB2A77872D}" destId="{C94D6CA1-D3A9-4EF8-8EA8-2BEAB6D72BAF}" srcOrd="3" destOrd="0" presId="urn:microsoft.com/office/officeart/2008/layout/HalfCircleOrganizationChart"/>
    <dgm:cxn modelId="{8DCCE4D8-84E3-406C-9538-1FD96FCFD87B}" type="presParOf" srcId="{8BB9D894-80EE-410D-A685-2FC08B033DD1}" destId="{F0512348-82D8-4642-81A4-115FB72AF1F6}" srcOrd="1" destOrd="0" presId="urn:microsoft.com/office/officeart/2008/layout/HalfCircleOrganizationChart"/>
    <dgm:cxn modelId="{FAFBED1A-65F9-458A-9931-B8FA9CA304DE}" type="presParOf" srcId="{8BB9D894-80EE-410D-A685-2FC08B033DD1}" destId="{DB747D33-0555-4BD3-B192-0ACC3C531B4E}" srcOrd="2" destOrd="0" presId="urn:microsoft.com/office/officeart/2008/layout/HalfCircleOrganizationChart"/>
    <dgm:cxn modelId="{A24E043B-EE19-4E51-914F-16D902E1BC2C}" type="presParOf" srcId="{7C9DA7E3-5F62-4F0B-A2AE-0B022C3196F1}" destId="{0725E762-257E-4F0F-8F2E-515D4F520780}" srcOrd="2" destOrd="0" presId="urn:microsoft.com/office/officeart/2008/layout/HalfCircleOrganizationChart"/>
    <dgm:cxn modelId="{32C70245-851E-4493-B7D1-5518EBF3E9C6}" type="presParOf" srcId="{FCE3501D-9766-4086-B369-6A0A2D817229}" destId="{81F2472F-E3B2-4136-B754-55524C9BCDE3}" srcOrd="2" destOrd="0" presId="urn:microsoft.com/office/officeart/2008/layout/HalfCircleOrganizationChart"/>
    <dgm:cxn modelId="{6349CD3D-3ACD-4245-8B24-1DBEC3E42CB9}" type="presParOf" srcId="{FCE3501D-9766-4086-B369-6A0A2D817229}" destId="{688B655F-3FBA-4651-84F2-6DB0DAE56329}" srcOrd="3" destOrd="0" presId="urn:microsoft.com/office/officeart/2008/layout/HalfCircleOrganizationChart"/>
    <dgm:cxn modelId="{5B8DBC68-AFEE-41CB-AACE-7E2A478AF444}" type="presParOf" srcId="{688B655F-3FBA-4651-84F2-6DB0DAE56329}" destId="{63F72F73-5CCA-4745-AE06-A57C1E646031}" srcOrd="0" destOrd="0" presId="urn:microsoft.com/office/officeart/2008/layout/HalfCircleOrganizationChart"/>
    <dgm:cxn modelId="{4C08850E-A972-4A65-9BBA-F61ECAF78382}" type="presParOf" srcId="{63F72F73-5CCA-4745-AE06-A57C1E646031}" destId="{987B0E43-63F9-4582-99BC-41B14C8FC204}" srcOrd="0" destOrd="0" presId="urn:microsoft.com/office/officeart/2008/layout/HalfCircleOrganizationChart"/>
    <dgm:cxn modelId="{C33FA746-F653-4DB8-80A3-818CFFCD0243}" type="presParOf" srcId="{63F72F73-5CCA-4745-AE06-A57C1E646031}" destId="{D1FCDD9B-9B1B-4744-BA9A-B7A458B17CBF}" srcOrd="1" destOrd="0" presId="urn:microsoft.com/office/officeart/2008/layout/HalfCircleOrganizationChart"/>
    <dgm:cxn modelId="{0093160F-9533-4C08-AEFC-A18B94619634}" type="presParOf" srcId="{63F72F73-5CCA-4745-AE06-A57C1E646031}" destId="{622DD436-AF7D-4788-98B4-00E5C6A36F04}" srcOrd="2" destOrd="0" presId="urn:microsoft.com/office/officeart/2008/layout/HalfCircleOrganizationChart"/>
    <dgm:cxn modelId="{C1C1CEB4-8F54-45E6-8A89-2332CCE73768}" type="presParOf" srcId="{63F72F73-5CCA-4745-AE06-A57C1E646031}" destId="{B0164D53-BD68-4B7B-BD99-97C72C405824}" srcOrd="3" destOrd="0" presId="urn:microsoft.com/office/officeart/2008/layout/HalfCircleOrganizationChart"/>
    <dgm:cxn modelId="{9416C33D-86A6-4B24-86AB-6D1F33337A58}" type="presParOf" srcId="{688B655F-3FBA-4651-84F2-6DB0DAE56329}" destId="{4B987988-363A-4B27-BD76-403786D433C1}" srcOrd="1" destOrd="0" presId="urn:microsoft.com/office/officeart/2008/layout/HalfCircleOrganizationChart"/>
    <dgm:cxn modelId="{FBE2660F-FA49-41D5-8F00-49BBC0A2FBD1}" type="presParOf" srcId="{688B655F-3FBA-4651-84F2-6DB0DAE56329}" destId="{9927BA4A-4221-4C51-8BCC-4F2A1C67EA69}" srcOrd="2" destOrd="0" presId="urn:microsoft.com/office/officeart/2008/layout/HalfCircleOrganizationChart"/>
    <dgm:cxn modelId="{03FF2AAF-66F5-4CFB-BF67-351AC9CF65DB}" type="presParOf" srcId="{A4331F81-C6D8-478D-A279-29966B64A5C6}" destId="{BFCF4B33-EC93-45CC-98EC-0DF4C587E91C}" srcOrd="2" destOrd="0" presId="urn:microsoft.com/office/officeart/2008/layout/HalfCircleOrganizationChart"/>
    <dgm:cxn modelId="{A60E6F41-EB70-4058-AB15-F3EDED2CA168}" type="presParOf" srcId="{D1A0A749-1A3D-439C-B192-C89DE02C97A0}" destId="{FA9BD24E-4429-42F8-842B-367EC224EE2B}" srcOrd="2" destOrd="0" presId="urn:microsoft.com/office/officeart/2008/layout/HalfCircleOrganizationChart"/>
    <dgm:cxn modelId="{1ED025D7-EAD5-41A4-844C-34BB269D89BC}" type="presParOf" srcId="{D1A0A749-1A3D-439C-B192-C89DE02C97A0}" destId="{7676FA74-1D91-4F6B-B0DF-DAABE246C26F}" srcOrd="3" destOrd="0" presId="urn:microsoft.com/office/officeart/2008/layout/HalfCircleOrganizationChart"/>
    <dgm:cxn modelId="{DA797B88-25A3-4425-8645-4FAF07DAEEFA}" type="presParOf" srcId="{7676FA74-1D91-4F6B-B0DF-DAABE246C26F}" destId="{3B58B3EE-5584-4E79-A3CB-99CC899E4413}" srcOrd="0" destOrd="0" presId="urn:microsoft.com/office/officeart/2008/layout/HalfCircleOrganizationChart"/>
    <dgm:cxn modelId="{AEC3F385-2371-46AD-9EA0-0A0A2ACA31D7}" type="presParOf" srcId="{3B58B3EE-5584-4E79-A3CB-99CC899E4413}" destId="{D9E37F97-03B3-43B3-93B5-BE8F2B104B56}" srcOrd="0" destOrd="0" presId="urn:microsoft.com/office/officeart/2008/layout/HalfCircleOrganizationChart"/>
    <dgm:cxn modelId="{9A5C99C6-7719-46AB-A764-795B25688458}" type="presParOf" srcId="{3B58B3EE-5584-4E79-A3CB-99CC899E4413}" destId="{6D4574CE-148E-4163-A317-32AB774FCF2D}" srcOrd="1" destOrd="0" presId="urn:microsoft.com/office/officeart/2008/layout/HalfCircleOrganizationChart"/>
    <dgm:cxn modelId="{84749D34-61D4-4292-93C5-503F6492BFBE}" type="presParOf" srcId="{3B58B3EE-5584-4E79-A3CB-99CC899E4413}" destId="{3F580FD8-7874-46A6-BE50-84EB31011CD3}" srcOrd="2" destOrd="0" presId="urn:microsoft.com/office/officeart/2008/layout/HalfCircleOrganizationChart"/>
    <dgm:cxn modelId="{04DFE5CD-3FB6-4FA2-93BB-7D6117723D24}" type="presParOf" srcId="{3B58B3EE-5584-4E79-A3CB-99CC899E4413}" destId="{EECECC82-B95C-418A-B498-3DD9F771CA17}" srcOrd="3" destOrd="0" presId="urn:microsoft.com/office/officeart/2008/layout/HalfCircleOrganizationChart"/>
    <dgm:cxn modelId="{7C31910B-A13A-4F90-8289-60AF91A672AF}" type="presParOf" srcId="{7676FA74-1D91-4F6B-B0DF-DAABE246C26F}" destId="{D26B49A2-2416-452E-B96C-7B45A5B4A708}" srcOrd="1" destOrd="0" presId="urn:microsoft.com/office/officeart/2008/layout/HalfCircleOrganizationChart"/>
    <dgm:cxn modelId="{66847895-8411-4D8C-B50A-44821E4BEBAF}" type="presParOf" srcId="{D26B49A2-2416-452E-B96C-7B45A5B4A708}" destId="{4F19ED35-0D6E-4792-A4A0-6ED4D0A774B6}" srcOrd="0" destOrd="0" presId="urn:microsoft.com/office/officeart/2008/layout/HalfCircleOrganizationChart"/>
    <dgm:cxn modelId="{6BC88E66-2524-4355-8070-E316635BF56F}" type="presParOf" srcId="{D26B49A2-2416-452E-B96C-7B45A5B4A708}" destId="{5B607367-46DC-4DF2-ACB5-02A5B745D134}" srcOrd="1" destOrd="0" presId="urn:microsoft.com/office/officeart/2008/layout/HalfCircleOrganizationChart"/>
    <dgm:cxn modelId="{EF2AED0C-E2DA-4CE6-B929-91BE91A7CE4A}" type="presParOf" srcId="{5B607367-46DC-4DF2-ACB5-02A5B745D134}" destId="{8FFF5F46-83E6-4F0E-A99C-4C835B9527DF}" srcOrd="0" destOrd="0" presId="urn:microsoft.com/office/officeart/2008/layout/HalfCircleOrganizationChart"/>
    <dgm:cxn modelId="{D9BD3C6D-6682-4877-9ABF-DEC62A9D56DA}" type="presParOf" srcId="{8FFF5F46-83E6-4F0E-A99C-4C835B9527DF}" destId="{9EABF51D-13BA-44A8-A08A-F75331A70DAF}" srcOrd="0" destOrd="0" presId="urn:microsoft.com/office/officeart/2008/layout/HalfCircleOrganizationChart"/>
    <dgm:cxn modelId="{6F112366-0B28-4C71-A754-D3835AAE1438}" type="presParOf" srcId="{8FFF5F46-83E6-4F0E-A99C-4C835B9527DF}" destId="{D6183FCC-AD47-4CB2-B6FB-6A1B386F45C3}" srcOrd="1" destOrd="0" presId="urn:microsoft.com/office/officeart/2008/layout/HalfCircleOrganizationChart"/>
    <dgm:cxn modelId="{207BFBFB-D04D-4467-9CB8-DED1FAF7B2CF}" type="presParOf" srcId="{8FFF5F46-83E6-4F0E-A99C-4C835B9527DF}" destId="{038FEDA3-2890-4A12-84BA-B8CB6F57F216}" srcOrd="2" destOrd="0" presId="urn:microsoft.com/office/officeart/2008/layout/HalfCircleOrganizationChart"/>
    <dgm:cxn modelId="{8DB7326C-D926-408D-BBC5-9E703CFB4F7F}" type="presParOf" srcId="{8FFF5F46-83E6-4F0E-A99C-4C835B9527DF}" destId="{B17DB29C-DBAF-4E69-A1B1-363678FD7093}" srcOrd="3" destOrd="0" presId="urn:microsoft.com/office/officeart/2008/layout/HalfCircleOrganizationChart"/>
    <dgm:cxn modelId="{4BE8F462-6C42-4BD2-AD8C-117EFC7446FD}" type="presParOf" srcId="{5B607367-46DC-4DF2-ACB5-02A5B745D134}" destId="{4A016B28-8311-4C63-84F9-A7703B5286A3}" srcOrd="1" destOrd="0" presId="urn:microsoft.com/office/officeart/2008/layout/HalfCircleOrganizationChart"/>
    <dgm:cxn modelId="{B3A78DA8-6058-4AD6-9F2A-233B3C36BE53}" type="presParOf" srcId="{4A016B28-8311-4C63-84F9-A7703B5286A3}" destId="{9AA2231D-FCB1-48B1-AF8F-FDD3E974635C}" srcOrd="0" destOrd="0" presId="urn:microsoft.com/office/officeart/2008/layout/HalfCircleOrganizationChart"/>
    <dgm:cxn modelId="{F208FB68-7AA1-42FF-95C4-45FB0525A782}" type="presParOf" srcId="{4A016B28-8311-4C63-84F9-A7703B5286A3}" destId="{67E6CBC7-17AD-4175-8B7E-5F3A5FFBF4BC}" srcOrd="1" destOrd="0" presId="urn:microsoft.com/office/officeart/2008/layout/HalfCircleOrganizationChart"/>
    <dgm:cxn modelId="{2EFA2B83-99EF-45A2-A527-7CFF284130F4}" type="presParOf" srcId="{67E6CBC7-17AD-4175-8B7E-5F3A5FFBF4BC}" destId="{724D8083-4FCD-42DB-9C0E-9E959AE1480B}" srcOrd="0" destOrd="0" presId="urn:microsoft.com/office/officeart/2008/layout/HalfCircleOrganizationChart"/>
    <dgm:cxn modelId="{602AE75F-A23B-4AD7-A7EC-E0C2649920AF}" type="presParOf" srcId="{724D8083-4FCD-42DB-9C0E-9E959AE1480B}" destId="{6942EA32-AD59-474B-BA65-F2F725FD526A}" srcOrd="0" destOrd="0" presId="urn:microsoft.com/office/officeart/2008/layout/HalfCircleOrganizationChart"/>
    <dgm:cxn modelId="{EEC66C5A-7D19-4FC7-8E8A-731586D4D16D}" type="presParOf" srcId="{724D8083-4FCD-42DB-9C0E-9E959AE1480B}" destId="{6957B91A-32BE-4642-ACBE-739F74899903}" srcOrd="1" destOrd="0" presId="urn:microsoft.com/office/officeart/2008/layout/HalfCircleOrganizationChart"/>
    <dgm:cxn modelId="{90189282-A5C6-4488-B87C-37FE17841A14}" type="presParOf" srcId="{724D8083-4FCD-42DB-9C0E-9E959AE1480B}" destId="{71256CD7-AC75-4B31-BCD0-95755F4AC76B}" srcOrd="2" destOrd="0" presId="urn:microsoft.com/office/officeart/2008/layout/HalfCircleOrganizationChart"/>
    <dgm:cxn modelId="{C7C207F5-768B-4185-A726-561808F97BDD}" type="presParOf" srcId="{724D8083-4FCD-42DB-9C0E-9E959AE1480B}" destId="{D46FF605-7377-44EE-9E88-81B281447436}" srcOrd="3" destOrd="0" presId="urn:microsoft.com/office/officeart/2008/layout/HalfCircleOrganizationChart"/>
    <dgm:cxn modelId="{9CD0E429-BBF5-416E-88A6-A605D3D78498}" type="presParOf" srcId="{67E6CBC7-17AD-4175-8B7E-5F3A5FFBF4BC}" destId="{1DA24388-5A4C-449B-A1A2-B13C463CDCF6}" srcOrd="1" destOrd="0" presId="urn:microsoft.com/office/officeart/2008/layout/HalfCircleOrganizationChart"/>
    <dgm:cxn modelId="{66C69841-178B-47C7-A7BA-9750C1435463}" type="presParOf" srcId="{67E6CBC7-17AD-4175-8B7E-5F3A5FFBF4BC}" destId="{B5BFB447-72EB-4B6D-98AF-2B3FF9AAF44E}" srcOrd="2" destOrd="0" presId="urn:microsoft.com/office/officeart/2008/layout/HalfCircleOrganizationChart"/>
    <dgm:cxn modelId="{13F1D567-AD1F-4583-912D-141BFFBE0799}" type="presParOf" srcId="{5B607367-46DC-4DF2-ACB5-02A5B745D134}" destId="{A5D7E21E-9B8D-455C-82EB-F164A2D82123}" srcOrd="2" destOrd="0" presId="urn:microsoft.com/office/officeart/2008/layout/HalfCircleOrganizationChart"/>
    <dgm:cxn modelId="{EBFB873B-B110-45AB-8CF3-5462201A3569}" type="presParOf" srcId="{D26B49A2-2416-452E-B96C-7B45A5B4A708}" destId="{7E7F7ED8-7F32-44D8-8CFC-6CE632804E3E}" srcOrd="2" destOrd="0" presId="urn:microsoft.com/office/officeart/2008/layout/HalfCircleOrganizationChart"/>
    <dgm:cxn modelId="{056DA5F0-2AC3-478F-81DD-3A5889621279}" type="presParOf" srcId="{D26B49A2-2416-452E-B96C-7B45A5B4A708}" destId="{B8D5B4D9-9C5F-496E-9114-816A338FA406}" srcOrd="3" destOrd="0" presId="urn:microsoft.com/office/officeart/2008/layout/HalfCircleOrganizationChart"/>
    <dgm:cxn modelId="{0FD8A371-A94C-474C-ABB4-69310DAF6E4B}" type="presParOf" srcId="{B8D5B4D9-9C5F-496E-9114-816A338FA406}" destId="{104C3AFA-B11C-4D52-8C3D-207A633BB172}" srcOrd="0" destOrd="0" presId="urn:microsoft.com/office/officeart/2008/layout/HalfCircleOrganizationChart"/>
    <dgm:cxn modelId="{B681EBF6-706A-48D7-B890-877A8626E483}" type="presParOf" srcId="{104C3AFA-B11C-4D52-8C3D-207A633BB172}" destId="{CD4E80DE-695E-4804-8C0A-84F0E7AE3359}" srcOrd="0" destOrd="0" presId="urn:microsoft.com/office/officeart/2008/layout/HalfCircleOrganizationChart"/>
    <dgm:cxn modelId="{C96F398C-5BEB-477D-93F9-A7ABC8AD4C68}" type="presParOf" srcId="{104C3AFA-B11C-4D52-8C3D-207A633BB172}" destId="{7673FBEC-3FCC-44ED-8799-3FE27DDECEFC}" srcOrd="1" destOrd="0" presId="urn:microsoft.com/office/officeart/2008/layout/HalfCircleOrganizationChart"/>
    <dgm:cxn modelId="{C84C1802-1C0E-42F8-A4E4-272577BBEDB0}" type="presParOf" srcId="{104C3AFA-B11C-4D52-8C3D-207A633BB172}" destId="{4B239448-120F-4243-9E30-DDAB7E5744A5}" srcOrd="2" destOrd="0" presId="urn:microsoft.com/office/officeart/2008/layout/HalfCircleOrganizationChart"/>
    <dgm:cxn modelId="{7A5EE99F-2922-4F3B-8A4E-215262794985}" type="presParOf" srcId="{104C3AFA-B11C-4D52-8C3D-207A633BB172}" destId="{3A6DA6D1-37FF-4EDD-9C98-BBB0C8111A8B}" srcOrd="3" destOrd="0" presId="urn:microsoft.com/office/officeart/2008/layout/HalfCircleOrganizationChart"/>
    <dgm:cxn modelId="{F1ED18B1-0A09-45A4-9508-7D269BDA1246}" type="presParOf" srcId="{B8D5B4D9-9C5F-496E-9114-816A338FA406}" destId="{C7EEA897-5553-4987-8016-9820579DA08A}" srcOrd="1" destOrd="0" presId="urn:microsoft.com/office/officeart/2008/layout/HalfCircleOrganizationChart"/>
    <dgm:cxn modelId="{17A58B35-4586-4DB2-A5DA-C08B0F4F29DB}" type="presParOf" srcId="{C7EEA897-5553-4987-8016-9820579DA08A}" destId="{4FE32E5F-BCD7-4BDF-AFE9-036E9433CF45}" srcOrd="0" destOrd="0" presId="urn:microsoft.com/office/officeart/2008/layout/HalfCircleOrganizationChart"/>
    <dgm:cxn modelId="{4E80841E-D6DF-4EA2-B2B7-009210CCFD17}" type="presParOf" srcId="{C7EEA897-5553-4987-8016-9820579DA08A}" destId="{319AD724-2C21-4224-A5B7-2FB3CB1E1695}" srcOrd="1" destOrd="0" presId="urn:microsoft.com/office/officeart/2008/layout/HalfCircleOrganizationChart"/>
    <dgm:cxn modelId="{EC7F62B5-0DC2-47EB-AF4A-ED613AD6BC31}" type="presParOf" srcId="{319AD724-2C21-4224-A5B7-2FB3CB1E1695}" destId="{A4DB049B-45A9-4060-8510-ECB311905E6A}" srcOrd="0" destOrd="0" presId="urn:microsoft.com/office/officeart/2008/layout/HalfCircleOrganizationChart"/>
    <dgm:cxn modelId="{7AD84931-D259-4519-9FD1-56291782F623}" type="presParOf" srcId="{A4DB049B-45A9-4060-8510-ECB311905E6A}" destId="{C605B6EE-C4A7-430A-BA87-9E6C9693B87F}" srcOrd="0" destOrd="0" presId="urn:microsoft.com/office/officeart/2008/layout/HalfCircleOrganizationChart"/>
    <dgm:cxn modelId="{C3F9348A-0C2E-4707-96E6-58B2569FC6A9}" type="presParOf" srcId="{A4DB049B-45A9-4060-8510-ECB311905E6A}" destId="{CF6261D4-9C7D-4F8D-9D7A-1F71437CA7B2}" srcOrd="1" destOrd="0" presId="urn:microsoft.com/office/officeart/2008/layout/HalfCircleOrganizationChart"/>
    <dgm:cxn modelId="{DF2CD489-141D-4675-B6E8-5EFAFC72CD26}" type="presParOf" srcId="{A4DB049B-45A9-4060-8510-ECB311905E6A}" destId="{820CE351-CD1E-499B-9E4C-9808C286474B}" srcOrd="2" destOrd="0" presId="urn:microsoft.com/office/officeart/2008/layout/HalfCircleOrganizationChart"/>
    <dgm:cxn modelId="{38F472AD-4178-4615-B7A0-B864CFB474A8}" type="presParOf" srcId="{A4DB049B-45A9-4060-8510-ECB311905E6A}" destId="{0FD57C43-BF6C-44D9-B9E8-478E4C261A6B}" srcOrd="3" destOrd="0" presId="urn:microsoft.com/office/officeart/2008/layout/HalfCircleOrganizationChart"/>
    <dgm:cxn modelId="{2168A644-61DE-4943-9148-6BCE6D1F8BAB}" type="presParOf" srcId="{319AD724-2C21-4224-A5B7-2FB3CB1E1695}" destId="{E9AA98A0-69AD-4E35-94C2-9071A09B1437}" srcOrd="1" destOrd="0" presId="urn:microsoft.com/office/officeart/2008/layout/HalfCircleOrganizationChart"/>
    <dgm:cxn modelId="{21B53F28-7E05-4A3A-8D64-F126C830B9A3}" type="presParOf" srcId="{319AD724-2C21-4224-A5B7-2FB3CB1E1695}" destId="{9FE525CF-E6D9-48D0-9404-858F05F49EDC}" srcOrd="2" destOrd="0" presId="urn:microsoft.com/office/officeart/2008/layout/HalfCircleOrganizationChart"/>
    <dgm:cxn modelId="{733D559E-FE29-49BF-9E0A-D292A341BE7B}" type="presParOf" srcId="{B8D5B4D9-9C5F-496E-9114-816A338FA406}" destId="{AC51A5A6-2CAA-4C08-A3DD-81604A46E890}" srcOrd="2" destOrd="0" presId="urn:microsoft.com/office/officeart/2008/layout/HalfCircleOrganizationChart"/>
    <dgm:cxn modelId="{197D1F45-0EDA-40D4-8351-17C9FD278ABD}" type="presParOf" srcId="{7676FA74-1D91-4F6B-B0DF-DAABE246C26F}" destId="{921D1007-85E8-47C4-B60A-2774121CD704}" srcOrd="2" destOrd="0" presId="urn:microsoft.com/office/officeart/2008/layout/HalfCircleOrganizationChart"/>
    <dgm:cxn modelId="{22662B5C-671D-447E-9D46-FF9FE9F68F7E}" type="presParOf" srcId="{7544D15E-6B62-48ED-9D0D-374A86299822}" destId="{709B4C4B-34B9-470E-999F-0B35B7C11A62}" srcOrd="2" destOrd="0" presId="urn:microsoft.com/office/officeart/2008/layout/HalfCircleOrganizationChart"/>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879BB10-BA7F-46D8-9A63-5989366806A8}"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1F37C8D-B84C-4F9C-AAED-0CFE2578BC47}">
      <dgm:prSet phldrT="[Text]"/>
      <dgm:spPr/>
      <dgm:t>
        <a:bodyPr/>
        <a:lstStyle/>
        <a:p>
          <a:r>
            <a:rPr lang="en-US"/>
            <a:t>Z</a:t>
          </a:r>
          <a:endParaRPr lang="id-ID"/>
        </a:p>
      </dgm:t>
    </dgm:pt>
    <dgm:pt modelId="{A50DAF03-4523-4A1C-A11F-83F9051F077C}" type="parTrans" cxnId="{EB5432F3-9EF0-45D4-A3A4-DB5AE76535D7}">
      <dgm:prSet/>
      <dgm:spPr/>
      <dgm:t>
        <a:bodyPr/>
        <a:lstStyle/>
        <a:p>
          <a:endParaRPr lang="id-ID"/>
        </a:p>
      </dgm:t>
    </dgm:pt>
    <dgm:pt modelId="{F6A27B74-4E50-4A1E-AFBA-2850EA8B07BF}" type="sibTrans" cxnId="{EB5432F3-9EF0-45D4-A3A4-DB5AE76535D7}">
      <dgm:prSet/>
      <dgm:spPr/>
      <dgm:t>
        <a:bodyPr/>
        <a:lstStyle/>
        <a:p>
          <a:endParaRPr lang="id-ID"/>
        </a:p>
      </dgm:t>
    </dgm:pt>
    <dgm:pt modelId="{C4F45221-4162-49B4-BBB5-8CE88F6F4D9E}">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4B568863-311B-4B36-AAB7-EC2182C14A34}" type="parTrans" cxnId="{1C279885-2F1F-4D21-AB40-18ECB506432E}">
      <dgm:prSet/>
      <dgm:spPr/>
      <dgm:t>
        <a:bodyPr/>
        <a:lstStyle/>
        <a:p>
          <a:endParaRPr lang="id-ID"/>
        </a:p>
      </dgm:t>
    </dgm:pt>
    <dgm:pt modelId="{E3FDD250-A287-43DF-B0BF-00DBDD2C6CC3}" type="sibTrans" cxnId="{1C279885-2F1F-4D21-AB40-18ECB506432E}">
      <dgm:prSet/>
      <dgm:spPr/>
      <dgm:t>
        <a:bodyPr/>
        <a:lstStyle/>
        <a:p>
          <a:endParaRPr lang="id-ID"/>
        </a:p>
      </dgm:t>
    </dgm:pt>
    <dgm:pt modelId="{B6DBB6A7-CCF8-44BF-9B65-D954633F055A}">
      <dgm:prSet phldrT="[Text]"/>
      <dgm:spPr/>
      <dgm:t>
        <a:bodyPr/>
        <a:lstStyle/>
        <a:p>
          <a:r>
            <a:rPr lang="en-US">
              <a:solidFill>
                <a:schemeClr val="accent1"/>
              </a:solidFill>
            </a:rPr>
            <a:t>d</a:t>
          </a:r>
          <a:endParaRPr lang="id-ID">
            <a:solidFill>
              <a:schemeClr val="accent1"/>
            </a:solidFill>
          </a:endParaRPr>
        </a:p>
      </dgm:t>
    </dgm:pt>
    <dgm:pt modelId="{6E494F7A-D685-482C-92C4-55CB6818A1B3}" type="parTrans" cxnId="{814953BD-285F-4A3C-BEA0-9F3954E6728E}">
      <dgm:prSet/>
      <dgm:spPr/>
      <dgm:t>
        <a:bodyPr/>
        <a:lstStyle/>
        <a:p>
          <a:endParaRPr lang="id-ID"/>
        </a:p>
      </dgm:t>
    </dgm:pt>
    <dgm:pt modelId="{25DACF12-0CEE-4623-8196-11948E5FF246}" type="sibTrans" cxnId="{814953BD-285F-4A3C-BEA0-9F3954E6728E}">
      <dgm:prSet/>
      <dgm:spPr/>
      <dgm:t>
        <a:bodyPr/>
        <a:lstStyle/>
        <a:p>
          <a:endParaRPr lang="id-ID"/>
        </a:p>
      </dgm:t>
    </dgm:pt>
    <dgm:pt modelId="{C31C8C0B-B37C-4190-A843-A6F722BC74B1}">
      <dgm:prSet phldrT="[Text]"/>
      <dgm:spPr/>
      <dgm:t>
        <a:bodyPr/>
        <a:lstStyle/>
        <a:p>
          <a:r>
            <a:rPr lang="en-US">
              <a:solidFill>
                <a:schemeClr val="accent1"/>
              </a:solidFill>
            </a:rPr>
            <a:t>a</a:t>
          </a:r>
          <a:endParaRPr lang="id-ID">
            <a:solidFill>
              <a:schemeClr val="accent1"/>
            </a:solidFill>
          </a:endParaRPr>
        </a:p>
      </dgm:t>
    </dgm:pt>
    <dgm:pt modelId="{5C626383-740A-4030-B5AD-9BE63A81056D}" type="parTrans" cxnId="{8ED32687-EF9C-4B2A-9D78-79EEEE3412F9}">
      <dgm:prSet/>
      <dgm:spPr/>
      <dgm:t>
        <a:bodyPr/>
        <a:lstStyle/>
        <a:p>
          <a:endParaRPr lang="id-ID"/>
        </a:p>
      </dgm:t>
    </dgm:pt>
    <dgm:pt modelId="{9DE27B18-2E44-4E69-BB50-CD36D3474D82}" type="sibTrans" cxnId="{8ED32687-EF9C-4B2A-9D78-79EEEE3412F9}">
      <dgm:prSet/>
      <dgm:spPr/>
      <dgm:t>
        <a:bodyPr/>
        <a:lstStyle/>
        <a:p>
          <a:endParaRPr lang="id-ID"/>
        </a:p>
      </dgm:t>
    </dgm:pt>
    <dgm:pt modelId="{68C34732-D279-4347-9036-ADCBFFE2FF7D}">
      <dgm:prSet phldrT="[Text]"/>
      <dgm:spPr/>
      <dgm:t>
        <a:bodyPr/>
        <a:lstStyle/>
        <a:p>
          <a:r>
            <a:rPr lang="en-US">
              <a:solidFill>
                <a:srgbClr val="FF0000"/>
              </a:solidFill>
            </a:rPr>
            <a:t>Y</a:t>
          </a:r>
          <a:endParaRPr lang="id-ID">
            <a:solidFill>
              <a:srgbClr val="FF0000"/>
            </a:solidFill>
          </a:endParaRPr>
        </a:p>
      </dgm:t>
    </dgm:pt>
    <dgm:pt modelId="{F282AFA3-4B5C-4A45-8FBF-4A58740BFE65}" type="parTrans" cxnId="{6C9EFD56-F279-4DD7-A7A0-6425F183886E}">
      <dgm:prSet/>
      <dgm:spPr/>
      <dgm:t>
        <a:bodyPr/>
        <a:lstStyle/>
        <a:p>
          <a:endParaRPr lang="id-ID"/>
        </a:p>
      </dgm:t>
    </dgm:pt>
    <dgm:pt modelId="{CFA3EB84-0EDE-46BE-A944-CCC9231BFA6F}" type="sibTrans" cxnId="{6C9EFD56-F279-4DD7-A7A0-6425F183886E}">
      <dgm:prSet/>
      <dgm:spPr/>
      <dgm:t>
        <a:bodyPr/>
        <a:lstStyle/>
        <a:p>
          <a:endParaRPr lang="id-ID"/>
        </a:p>
      </dgm:t>
    </dgm:pt>
    <dgm:pt modelId="{B90809F3-8D74-49E0-BA38-79993D3D586D}">
      <dgm:prSet phldrT="[Text]"/>
      <dgm:spPr/>
      <dgm:t>
        <a:bodyPr/>
        <a:lstStyle/>
        <a:p>
          <a:r>
            <a:rPr lang="en-US">
              <a:solidFill>
                <a:schemeClr val="accent1"/>
              </a:solidFill>
            </a:rPr>
            <a:t>b</a:t>
          </a:r>
          <a:endParaRPr lang="id-ID">
            <a:solidFill>
              <a:schemeClr val="accent1"/>
            </a:solidFill>
          </a:endParaRPr>
        </a:p>
      </dgm:t>
    </dgm:pt>
    <dgm:pt modelId="{940375CE-A6D5-4DBA-B3E7-21F67B13A569}" type="parTrans" cxnId="{A6219B8F-F592-451C-BAD6-3E44C1555C71}">
      <dgm:prSet/>
      <dgm:spPr/>
      <dgm:t>
        <a:bodyPr/>
        <a:lstStyle/>
        <a:p>
          <a:endParaRPr lang="id-ID"/>
        </a:p>
      </dgm:t>
    </dgm:pt>
    <dgm:pt modelId="{EFE0A89E-A7DB-4706-B0EF-E3EDF8BF6827}" type="sibTrans" cxnId="{A6219B8F-F592-451C-BAD6-3E44C1555C71}">
      <dgm:prSet/>
      <dgm:spPr/>
      <dgm:t>
        <a:bodyPr/>
        <a:lstStyle/>
        <a:p>
          <a:endParaRPr lang="id-ID"/>
        </a:p>
      </dgm:t>
    </dgm:pt>
    <dgm:pt modelId="{3C44B863-7A02-490C-AA42-824ABB40F586}">
      <dgm:prSet phldrT="[Text]"/>
      <dgm:spPr/>
      <dgm:t>
        <a:bodyPr/>
        <a:lstStyle/>
        <a:p>
          <a:r>
            <a:rPr lang="en-US">
              <a:solidFill>
                <a:schemeClr val="accent1"/>
              </a:solidFill>
            </a:rPr>
            <a:t>c</a:t>
          </a:r>
          <a:endParaRPr lang="id-ID">
            <a:solidFill>
              <a:schemeClr val="accent1"/>
            </a:solidFill>
          </a:endParaRPr>
        </a:p>
      </dgm:t>
    </dgm:pt>
    <dgm:pt modelId="{C12F803B-727A-457B-82FD-71D8B1945C2D}" type="parTrans" cxnId="{D0D50DDE-94EB-43CC-A593-EABC2FB85DCB}">
      <dgm:prSet/>
      <dgm:spPr/>
      <dgm:t>
        <a:bodyPr/>
        <a:lstStyle/>
        <a:p>
          <a:endParaRPr lang="id-ID"/>
        </a:p>
      </dgm:t>
    </dgm:pt>
    <dgm:pt modelId="{C5EB48A4-4331-4A09-A2AC-94491FDA88EB}" type="sibTrans" cxnId="{D0D50DDE-94EB-43CC-A593-EABC2FB85DCB}">
      <dgm:prSet/>
      <dgm:spPr/>
      <dgm:t>
        <a:bodyPr/>
        <a:lstStyle/>
        <a:p>
          <a:endParaRPr lang="id-ID"/>
        </a:p>
      </dgm:t>
    </dgm:pt>
    <dgm:pt modelId="{CDB70357-5114-4D19-958A-2D0FC3EE86C6}">
      <dgm:prSet phldrT="[Text]"/>
      <dgm:spPr/>
      <dgm:t>
        <a:bodyPr/>
        <a:lstStyle/>
        <a:p>
          <a:r>
            <a:rPr lang="en-US"/>
            <a:t>Z</a:t>
          </a:r>
          <a:endParaRPr lang="id-ID"/>
        </a:p>
      </dgm:t>
    </dgm:pt>
    <dgm:pt modelId="{E75723E1-16CA-4BC8-A560-64C72A6205CE}" type="parTrans" cxnId="{4C3678DA-0C19-47EC-B707-8905FCECE1FD}">
      <dgm:prSet/>
      <dgm:spPr/>
      <dgm:t>
        <a:bodyPr/>
        <a:lstStyle/>
        <a:p>
          <a:endParaRPr lang="id-ID"/>
        </a:p>
      </dgm:t>
    </dgm:pt>
    <dgm:pt modelId="{AC709475-53EC-4F59-A061-F5708E69C43E}" type="sibTrans" cxnId="{4C3678DA-0C19-47EC-B707-8905FCECE1FD}">
      <dgm:prSet/>
      <dgm:spPr/>
      <dgm:t>
        <a:bodyPr/>
        <a:lstStyle/>
        <a:p>
          <a:endParaRPr lang="id-ID"/>
        </a:p>
      </dgm:t>
    </dgm:pt>
    <dgm:pt modelId="{E45BBEE6-54BA-4945-AF26-FFA676F35D89}">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FD39311C-07C4-4759-B38E-F57C35D4C483}" type="parTrans" cxnId="{F3867D7B-19F5-45AD-977C-6590DFB877AC}">
      <dgm:prSet/>
      <dgm:spPr/>
      <dgm:t>
        <a:bodyPr/>
        <a:lstStyle/>
        <a:p>
          <a:endParaRPr lang="id-ID"/>
        </a:p>
      </dgm:t>
    </dgm:pt>
    <dgm:pt modelId="{A4EE902F-D666-4EF3-A591-72C10CB20BB8}" type="sibTrans" cxnId="{F3867D7B-19F5-45AD-977C-6590DFB877AC}">
      <dgm:prSet/>
      <dgm:spPr/>
      <dgm:t>
        <a:bodyPr/>
        <a:lstStyle/>
        <a:p>
          <a:endParaRPr lang="id-ID"/>
        </a:p>
      </dgm:t>
    </dgm:pt>
    <dgm:pt modelId="{D43C01A5-4A6B-495D-8FE1-A7EFE332DFB7}">
      <dgm:prSet phldrT="[Text]"/>
      <dgm:spPr/>
      <dgm:t>
        <a:bodyPr/>
        <a:lstStyle/>
        <a:p>
          <a:r>
            <a:rPr lang="en-US">
              <a:solidFill>
                <a:schemeClr val="accent1"/>
              </a:solidFill>
            </a:rPr>
            <a:t>a</a:t>
          </a:r>
          <a:endParaRPr lang="id-ID">
            <a:solidFill>
              <a:schemeClr val="accent1"/>
            </a:solidFill>
          </a:endParaRPr>
        </a:p>
      </dgm:t>
    </dgm:pt>
    <dgm:pt modelId="{5641D6DC-FBEA-4E3C-AC69-49A5656987B2}" type="parTrans" cxnId="{54A4EA02-9019-4BDC-9AD1-813606D63871}">
      <dgm:prSet/>
      <dgm:spPr/>
      <dgm:t>
        <a:bodyPr/>
        <a:lstStyle/>
        <a:p>
          <a:endParaRPr lang="id-ID"/>
        </a:p>
      </dgm:t>
    </dgm:pt>
    <dgm:pt modelId="{32C23EAF-AB5E-4D5A-BA0E-B59F5736C004}" type="sibTrans" cxnId="{54A4EA02-9019-4BDC-9AD1-813606D63871}">
      <dgm:prSet/>
      <dgm:spPr/>
      <dgm:t>
        <a:bodyPr/>
        <a:lstStyle/>
        <a:p>
          <a:endParaRPr lang="id-ID"/>
        </a:p>
      </dgm:t>
    </dgm:pt>
    <dgm:pt modelId="{17C77F96-4919-4CC3-AA66-CD13022393FE}">
      <dgm:prSet phldrT="[Text]"/>
      <dgm:spPr/>
      <dgm:t>
        <a:bodyPr/>
        <a:lstStyle/>
        <a:p>
          <a:r>
            <a:rPr lang="en-US">
              <a:solidFill>
                <a:srgbClr val="FF0000"/>
              </a:solidFill>
            </a:rPr>
            <a:t>Y</a:t>
          </a:r>
          <a:endParaRPr lang="id-ID">
            <a:solidFill>
              <a:srgbClr val="FF0000"/>
            </a:solidFill>
          </a:endParaRPr>
        </a:p>
      </dgm:t>
    </dgm:pt>
    <dgm:pt modelId="{AAEE4ED1-6DC3-4D60-94AD-B86C2BB8982D}" type="parTrans" cxnId="{D165CCA1-90C9-4B8F-82FC-B3589F9E6CB6}">
      <dgm:prSet/>
      <dgm:spPr/>
      <dgm:t>
        <a:bodyPr/>
        <a:lstStyle/>
        <a:p>
          <a:endParaRPr lang="id-ID"/>
        </a:p>
      </dgm:t>
    </dgm:pt>
    <dgm:pt modelId="{F604783C-6E3D-4008-A166-543923273605}" type="sibTrans" cxnId="{D165CCA1-90C9-4B8F-82FC-B3589F9E6CB6}">
      <dgm:prSet/>
      <dgm:spPr/>
      <dgm:t>
        <a:bodyPr/>
        <a:lstStyle/>
        <a:p>
          <a:endParaRPr lang="id-ID"/>
        </a:p>
      </dgm:t>
    </dgm:pt>
    <dgm:pt modelId="{92456A5C-85B5-4B0B-9240-A60D949FEA7D}">
      <dgm:prSet phldrT="[Text]"/>
      <dgm:spPr/>
      <dgm:t>
        <a:bodyPr/>
        <a:lstStyle/>
        <a:p>
          <a:r>
            <a:rPr lang="en-US">
              <a:solidFill>
                <a:schemeClr val="accent1"/>
              </a:solidFill>
            </a:rPr>
            <a:t>d</a:t>
          </a:r>
          <a:endParaRPr lang="id-ID">
            <a:solidFill>
              <a:schemeClr val="accent1"/>
            </a:solidFill>
          </a:endParaRPr>
        </a:p>
      </dgm:t>
    </dgm:pt>
    <dgm:pt modelId="{64312579-84D3-46DC-B183-B81B8227B6A3}" type="parTrans" cxnId="{9A7C4F17-327D-44FE-9ED1-E5ECD2796930}">
      <dgm:prSet/>
      <dgm:spPr/>
      <dgm:t>
        <a:bodyPr/>
        <a:lstStyle/>
        <a:p>
          <a:endParaRPr lang="id-ID"/>
        </a:p>
      </dgm:t>
    </dgm:pt>
    <dgm:pt modelId="{D44F5E78-17D1-4530-ACC5-E1F7B33C5B1C}" type="sibTrans" cxnId="{9A7C4F17-327D-44FE-9ED1-E5ECD2796930}">
      <dgm:prSet/>
      <dgm:spPr/>
      <dgm:t>
        <a:bodyPr/>
        <a:lstStyle/>
        <a:p>
          <a:endParaRPr lang="id-ID"/>
        </a:p>
      </dgm:t>
    </dgm:pt>
    <dgm:pt modelId="{F8C9B11E-57A2-4000-9872-D68B8906B2B4}">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1B1BB202-C0F0-4211-A96F-06F75A40F25B}" type="parTrans" cxnId="{B17A8D33-529A-4EF6-8121-481661E3A87B}">
      <dgm:prSet/>
      <dgm:spPr/>
      <dgm:t>
        <a:bodyPr/>
        <a:lstStyle/>
        <a:p>
          <a:endParaRPr lang="id-ID"/>
        </a:p>
      </dgm:t>
    </dgm:pt>
    <dgm:pt modelId="{3CD898EB-0AE1-4199-94B9-F7577BBD3F1F}" type="sibTrans" cxnId="{B17A8D33-529A-4EF6-8121-481661E3A87B}">
      <dgm:prSet/>
      <dgm:spPr/>
      <dgm:t>
        <a:bodyPr/>
        <a:lstStyle/>
        <a:p>
          <a:endParaRPr lang="id-ID"/>
        </a:p>
      </dgm:t>
    </dgm:pt>
    <dgm:pt modelId="{B1CF4366-208A-4744-82B8-0DD6A579C245}">
      <dgm:prSet phldrT="[Text]"/>
      <dgm:spPr/>
      <dgm:t>
        <a:bodyPr/>
        <a:lstStyle/>
        <a:p>
          <a:r>
            <a:rPr lang="en-US">
              <a:solidFill>
                <a:srgbClr val="FF0000"/>
              </a:solidFill>
            </a:rPr>
            <a:t>Z</a:t>
          </a:r>
          <a:endParaRPr lang="id-ID">
            <a:solidFill>
              <a:srgbClr val="FF0000"/>
            </a:solidFill>
          </a:endParaRPr>
        </a:p>
      </dgm:t>
    </dgm:pt>
    <dgm:pt modelId="{E78F2313-8EBB-44E2-B3B4-ACC6BCDE5D76}" type="parTrans" cxnId="{740307DB-525B-4E22-8AB3-0E8334901F77}">
      <dgm:prSet/>
      <dgm:spPr/>
      <dgm:t>
        <a:bodyPr/>
        <a:lstStyle/>
        <a:p>
          <a:endParaRPr lang="id-ID"/>
        </a:p>
      </dgm:t>
    </dgm:pt>
    <dgm:pt modelId="{6BD36B57-A850-4703-A1F8-9296A2D7E545}" type="sibTrans" cxnId="{740307DB-525B-4E22-8AB3-0E8334901F77}">
      <dgm:prSet/>
      <dgm:spPr/>
      <dgm:t>
        <a:bodyPr/>
        <a:lstStyle/>
        <a:p>
          <a:endParaRPr lang="id-ID"/>
        </a:p>
      </dgm:t>
    </dgm:pt>
    <dgm:pt modelId="{27E00482-3D30-492F-A785-6B3F6CF1F2F0}">
      <dgm:prSet phldrT="[Text]"/>
      <dgm:spPr/>
      <dgm:t>
        <a:bodyPr/>
        <a:lstStyle/>
        <a:p>
          <a:r>
            <a:rPr lang="en-US">
              <a:solidFill>
                <a:schemeClr val="accent1"/>
              </a:solidFill>
            </a:rPr>
            <a:t>d</a:t>
          </a:r>
          <a:endParaRPr lang="id-ID">
            <a:solidFill>
              <a:schemeClr val="accent1"/>
            </a:solidFill>
          </a:endParaRPr>
        </a:p>
      </dgm:t>
    </dgm:pt>
    <dgm:pt modelId="{34C2BB21-3C14-4E73-BFA0-7657F55318F1}" type="parTrans" cxnId="{E05A9263-6A8C-4B19-A0A9-D2F171C30362}">
      <dgm:prSet/>
      <dgm:spPr/>
      <dgm:t>
        <a:bodyPr/>
        <a:lstStyle/>
        <a:p>
          <a:endParaRPr lang="id-ID"/>
        </a:p>
      </dgm:t>
    </dgm:pt>
    <dgm:pt modelId="{CB345A21-5D7F-436E-B3E4-B4394E40ADD3}" type="sibTrans" cxnId="{E05A9263-6A8C-4B19-A0A9-D2F171C30362}">
      <dgm:prSet/>
      <dgm:spPr/>
      <dgm:t>
        <a:bodyPr/>
        <a:lstStyle/>
        <a:p>
          <a:endParaRPr lang="id-ID"/>
        </a:p>
      </dgm:t>
    </dgm:pt>
    <dgm:pt modelId="{A5F85D69-47AE-4931-AA32-F5BAE60D1393}">
      <dgm:prSet phldrT="[Text]"/>
      <dgm:spPr/>
      <dgm:t>
        <a:bodyPr/>
        <a:lstStyle/>
        <a:p>
          <a:r>
            <a:rPr lang="en-US">
              <a:solidFill>
                <a:srgbClr val="FF0000"/>
              </a:solidFill>
            </a:rPr>
            <a:t>Y</a:t>
          </a:r>
          <a:endParaRPr lang="id-ID">
            <a:solidFill>
              <a:srgbClr val="FF0000"/>
            </a:solidFill>
          </a:endParaRPr>
        </a:p>
      </dgm:t>
    </dgm:pt>
    <dgm:pt modelId="{8D30EB35-2DEC-4991-894B-0D96F79190E3}" type="parTrans" cxnId="{30892C27-CD37-4D86-AE09-968AF450FFCC}">
      <dgm:prSet/>
      <dgm:spPr/>
      <dgm:t>
        <a:bodyPr/>
        <a:lstStyle/>
        <a:p>
          <a:endParaRPr lang="id-ID"/>
        </a:p>
      </dgm:t>
    </dgm:pt>
    <dgm:pt modelId="{731CD253-0653-4701-9B58-7A483D1A8196}" type="sibTrans" cxnId="{30892C27-CD37-4D86-AE09-968AF450FFCC}">
      <dgm:prSet/>
      <dgm:spPr/>
      <dgm:t>
        <a:bodyPr/>
        <a:lstStyle/>
        <a:p>
          <a:endParaRPr lang="id-ID"/>
        </a:p>
      </dgm:t>
    </dgm:pt>
    <dgm:pt modelId="{5077BDF0-644C-4CDB-99DB-B48DB7313C2A}">
      <dgm:prSet phldrT="[Text]"/>
      <dgm:spPr/>
      <dgm:t>
        <a:bodyPr/>
        <a:lstStyle/>
        <a:p>
          <a:r>
            <a:rPr lang="en-US">
              <a:solidFill>
                <a:schemeClr val="accent1"/>
              </a:solidFill>
            </a:rPr>
            <a:t>b</a:t>
          </a:r>
          <a:endParaRPr lang="id-ID">
            <a:solidFill>
              <a:schemeClr val="accent1"/>
            </a:solidFill>
          </a:endParaRPr>
        </a:p>
      </dgm:t>
    </dgm:pt>
    <dgm:pt modelId="{14A78740-8788-4F7B-80B2-BF03F8F63EC4}" type="parTrans" cxnId="{DD00A50E-AD0C-4C2C-95DB-5D1B460C7F5F}">
      <dgm:prSet/>
      <dgm:spPr/>
      <dgm:t>
        <a:bodyPr/>
        <a:lstStyle/>
        <a:p>
          <a:endParaRPr lang="id-ID"/>
        </a:p>
      </dgm:t>
    </dgm:pt>
    <dgm:pt modelId="{4FCE5753-0112-4838-884A-28B1D01705C3}" type="sibTrans" cxnId="{DD00A50E-AD0C-4C2C-95DB-5D1B460C7F5F}">
      <dgm:prSet/>
      <dgm:spPr/>
      <dgm:t>
        <a:bodyPr/>
        <a:lstStyle/>
        <a:p>
          <a:endParaRPr lang="id-ID"/>
        </a:p>
      </dgm:t>
    </dgm:pt>
    <dgm:pt modelId="{4CC4BB5E-AA08-48BA-8536-19FCB2080ABC}">
      <dgm:prSet phldrT="[Text]"/>
      <dgm:spPr/>
      <dgm:t>
        <a:bodyPr/>
        <a:lstStyle/>
        <a:p>
          <a:r>
            <a:rPr lang="en-US">
              <a:solidFill>
                <a:schemeClr val="accent1"/>
              </a:solidFill>
            </a:rPr>
            <a:t>c</a:t>
          </a:r>
          <a:endParaRPr lang="id-ID">
            <a:solidFill>
              <a:schemeClr val="accent1"/>
            </a:solidFill>
          </a:endParaRPr>
        </a:p>
      </dgm:t>
    </dgm:pt>
    <dgm:pt modelId="{9E74F8F9-2EDF-4997-A924-998218D8FC5A}" type="parTrans" cxnId="{33D09522-B137-481A-8783-85941B64790F}">
      <dgm:prSet/>
      <dgm:spPr/>
      <dgm:t>
        <a:bodyPr/>
        <a:lstStyle/>
        <a:p>
          <a:endParaRPr lang="id-ID"/>
        </a:p>
      </dgm:t>
    </dgm:pt>
    <dgm:pt modelId="{6939C558-C27C-4724-BD1D-0C6BC88918FA}" type="sibTrans" cxnId="{33D09522-B137-481A-8783-85941B64790F}">
      <dgm:prSet/>
      <dgm:spPr/>
      <dgm:t>
        <a:bodyPr/>
        <a:lstStyle/>
        <a:p>
          <a:endParaRPr lang="id-ID"/>
        </a:p>
      </dgm:t>
    </dgm:pt>
    <dgm:pt modelId="{18D06023-D57F-4682-85C6-603793F268C8}">
      <dgm:prSet phldrT="[Text]"/>
      <dgm:spPr/>
      <dgm:t>
        <a:bodyPr/>
        <a:lstStyle/>
        <a:p>
          <a:r>
            <a:rPr lang="en-US">
              <a:solidFill>
                <a:schemeClr val="accent1"/>
              </a:solidFill>
            </a:rPr>
            <a:t>a</a:t>
          </a:r>
          <a:endParaRPr lang="id-ID">
            <a:solidFill>
              <a:schemeClr val="accent1"/>
            </a:solidFill>
          </a:endParaRPr>
        </a:p>
      </dgm:t>
    </dgm:pt>
    <dgm:pt modelId="{01A1D0C2-F2E7-4416-8B54-0AABAC36AE69}" type="parTrans" cxnId="{079627F0-F85D-4178-8F98-006FAC86C719}">
      <dgm:prSet/>
      <dgm:spPr/>
      <dgm:t>
        <a:bodyPr/>
        <a:lstStyle/>
        <a:p>
          <a:endParaRPr lang="id-ID"/>
        </a:p>
      </dgm:t>
    </dgm:pt>
    <dgm:pt modelId="{672EBD0F-1A5F-48FD-B45E-496ED2FE782D}" type="sibTrans" cxnId="{079627F0-F85D-4178-8F98-006FAC86C719}">
      <dgm:prSet/>
      <dgm:spPr/>
      <dgm:t>
        <a:bodyPr/>
        <a:lstStyle/>
        <a:p>
          <a:endParaRPr lang="id-ID"/>
        </a:p>
      </dgm:t>
    </dgm:pt>
    <dgm:pt modelId="{90F7A951-8359-4C5A-ACCC-F69A25B4F619}">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F4D2B759-ACBA-4823-A288-A19186651077}" type="parTrans" cxnId="{37871EA0-DCA4-48FE-9D04-82869C3D6CEF}">
      <dgm:prSet/>
      <dgm:spPr/>
      <dgm:t>
        <a:bodyPr/>
        <a:lstStyle/>
        <a:p>
          <a:endParaRPr lang="id-ID"/>
        </a:p>
      </dgm:t>
    </dgm:pt>
    <dgm:pt modelId="{0CCDD90A-AA28-48C5-A74F-788B5AD11E67}" type="sibTrans" cxnId="{37871EA0-DCA4-48FE-9D04-82869C3D6CEF}">
      <dgm:prSet/>
      <dgm:spPr/>
      <dgm:t>
        <a:bodyPr/>
        <a:lstStyle/>
        <a:p>
          <a:endParaRPr lang="id-ID"/>
        </a:p>
      </dgm:t>
    </dgm:pt>
    <dgm:pt modelId="{F21A369C-6631-4B56-AA2E-98EFD4C31294}">
      <dgm:prSet phldrT="[Text]"/>
      <dgm:spPr/>
      <dgm:t>
        <a:bodyPr/>
        <a:lstStyle/>
        <a:p>
          <a:r>
            <a:rPr lang="en-US">
              <a:solidFill>
                <a:srgbClr val="FF0000"/>
              </a:solidFill>
            </a:rPr>
            <a:t>Y</a:t>
          </a:r>
          <a:endParaRPr lang="id-ID">
            <a:solidFill>
              <a:srgbClr val="FF0000"/>
            </a:solidFill>
          </a:endParaRPr>
        </a:p>
      </dgm:t>
    </dgm:pt>
    <dgm:pt modelId="{57239B4E-626D-4F07-AACC-B671D3A9E248}" type="parTrans" cxnId="{C4579B37-1FB9-4FB0-ADF8-9473A707FC9C}">
      <dgm:prSet/>
      <dgm:spPr/>
      <dgm:t>
        <a:bodyPr/>
        <a:lstStyle/>
        <a:p>
          <a:endParaRPr lang="id-ID"/>
        </a:p>
      </dgm:t>
    </dgm:pt>
    <dgm:pt modelId="{72D1D0A1-0E08-4737-8B53-20B357A8C100}" type="sibTrans" cxnId="{C4579B37-1FB9-4FB0-ADF8-9473A707FC9C}">
      <dgm:prSet/>
      <dgm:spPr/>
      <dgm:t>
        <a:bodyPr/>
        <a:lstStyle/>
        <a:p>
          <a:endParaRPr lang="id-ID"/>
        </a:p>
      </dgm:t>
    </dgm:pt>
    <dgm:pt modelId="{5FDC0D09-F8CA-425D-8DE8-B9BBC7749A1A}">
      <dgm:prSet phldrT="[Text]"/>
      <dgm:spPr/>
      <dgm:t>
        <a:bodyPr/>
        <a:lstStyle/>
        <a:p>
          <a:r>
            <a:rPr lang="en-US">
              <a:solidFill>
                <a:schemeClr val="accent1"/>
              </a:solidFill>
            </a:rPr>
            <a:t>b</a:t>
          </a:r>
          <a:endParaRPr lang="id-ID">
            <a:solidFill>
              <a:schemeClr val="accent1"/>
            </a:solidFill>
          </a:endParaRPr>
        </a:p>
      </dgm:t>
    </dgm:pt>
    <dgm:pt modelId="{FE176BE6-FBCA-46E0-94E0-E231C95A0DEB}" type="parTrans" cxnId="{FC73DF4C-C39A-4A14-A420-B25A1E7445B6}">
      <dgm:prSet/>
      <dgm:spPr/>
      <dgm:t>
        <a:bodyPr/>
        <a:lstStyle/>
        <a:p>
          <a:endParaRPr lang="id-ID"/>
        </a:p>
      </dgm:t>
    </dgm:pt>
    <dgm:pt modelId="{3E2BA412-5A1D-492C-B155-7F1220BE8EF9}" type="sibTrans" cxnId="{FC73DF4C-C39A-4A14-A420-B25A1E7445B6}">
      <dgm:prSet/>
      <dgm:spPr/>
      <dgm:t>
        <a:bodyPr/>
        <a:lstStyle/>
        <a:p>
          <a:endParaRPr lang="id-ID"/>
        </a:p>
      </dgm:t>
    </dgm:pt>
    <dgm:pt modelId="{AE21099A-CC54-4A8F-BAF0-FA26D632E14B}">
      <dgm:prSet phldrT="[Text]"/>
      <dgm:spPr/>
      <dgm:t>
        <a:bodyPr/>
        <a:lstStyle/>
        <a:p>
          <a:r>
            <a:rPr lang="en-US">
              <a:solidFill>
                <a:srgbClr val="FF0000"/>
              </a:solidFill>
            </a:rPr>
            <a:t>Z</a:t>
          </a:r>
          <a:endParaRPr lang="id-ID">
            <a:solidFill>
              <a:srgbClr val="FF0000"/>
            </a:solidFill>
          </a:endParaRPr>
        </a:p>
      </dgm:t>
    </dgm:pt>
    <dgm:pt modelId="{709DFDEC-757F-43BF-8CC1-72CCF00B046B}" type="parTrans" cxnId="{5D21F3B6-DC14-4107-B405-2392093CB153}">
      <dgm:prSet/>
      <dgm:spPr/>
      <dgm:t>
        <a:bodyPr/>
        <a:lstStyle/>
        <a:p>
          <a:endParaRPr lang="id-ID"/>
        </a:p>
      </dgm:t>
    </dgm:pt>
    <dgm:pt modelId="{BFB0B59B-EC16-4AD3-93FC-C2F56E3CD030}" type="sibTrans" cxnId="{5D21F3B6-DC14-4107-B405-2392093CB153}">
      <dgm:prSet/>
      <dgm:spPr/>
      <dgm:t>
        <a:bodyPr/>
        <a:lstStyle/>
        <a:p>
          <a:endParaRPr lang="id-ID"/>
        </a:p>
      </dgm:t>
    </dgm:pt>
    <dgm:pt modelId="{A5B477FE-2F84-4C3F-ACC9-AAD031F5884F}">
      <dgm:prSet phldrT="[Text]"/>
      <dgm:spPr/>
      <dgm:t>
        <a:bodyPr/>
        <a:lstStyle/>
        <a:p>
          <a:r>
            <a:rPr lang="en-US">
              <a:solidFill>
                <a:schemeClr val="accent1"/>
              </a:solidFill>
            </a:rPr>
            <a:t>c</a:t>
          </a:r>
          <a:endParaRPr lang="id-ID">
            <a:solidFill>
              <a:schemeClr val="accent1"/>
            </a:solidFill>
          </a:endParaRPr>
        </a:p>
      </dgm:t>
    </dgm:pt>
    <dgm:pt modelId="{EC4F220D-8BD3-4B6D-9D97-45725C48B6F3}" type="parTrans" cxnId="{E84E9F3C-7F12-46EE-8800-FD08635849C6}">
      <dgm:prSet/>
      <dgm:spPr/>
      <dgm:t>
        <a:bodyPr/>
        <a:lstStyle/>
        <a:p>
          <a:endParaRPr lang="id-ID"/>
        </a:p>
      </dgm:t>
    </dgm:pt>
    <dgm:pt modelId="{2ADD686B-5E72-46C6-B929-0245C72F5CDD}" type="sibTrans" cxnId="{E84E9F3C-7F12-46EE-8800-FD08635849C6}">
      <dgm:prSet/>
      <dgm:spPr/>
      <dgm:t>
        <a:bodyPr/>
        <a:lstStyle/>
        <a:p>
          <a:endParaRPr lang="id-ID"/>
        </a:p>
      </dgm:t>
    </dgm:pt>
    <dgm:pt modelId="{B364E7FC-1AA3-48AD-A4B7-C34A4F18AD4E}">
      <dgm:prSet phldrT="[Text]"/>
      <dgm:spPr/>
      <dgm:t>
        <a:bodyPr/>
        <a:lstStyle/>
        <a:p>
          <a:r>
            <a:rPr lang="en-US">
              <a:solidFill>
                <a:schemeClr val="accent1"/>
              </a:solidFill>
            </a:rPr>
            <a:t>d</a:t>
          </a:r>
          <a:endParaRPr lang="id-ID">
            <a:solidFill>
              <a:schemeClr val="accent1"/>
            </a:solidFill>
          </a:endParaRPr>
        </a:p>
      </dgm:t>
    </dgm:pt>
    <dgm:pt modelId="{1053D891-AD92-49B1-BBA7-C3773925BF2F}" type="parTrans" cxnId="{7A59FA8D-9DDA-41CC-915F-DAA65E13DD94}">
      <dgm:prSet/>
      <dgm:spPr/>
      <dgm:t>
        <a:bodyPr/>
        <a:lstStyle/>
        <a:p>
          <a:endParaRPr lang="id-ID"/>
        </a:p>
      </dgm:t>
    </dgm:pt>
    <dgm:pt modelId="{A765D9C0-1B91-4AF9-B277-802D11CDD6AE}" type="sibTrans" cxnId="{7A59FA8D-9DDA-41CC-915F-DAA65E13DD94}">
      <dgm:prSet/>
      <dgm:spPr/>
      <dgm:t>
        <a:bodyPr/>
        <a:lstStyle/>
        <a:p>
          <a:endParaRPr lang="id-ID"/>
        </a:p>
      </dgm:t>
    </dgm:pt>
    <dgm:pt modelId="{38F516A4-5DE1-4D3F-AD96-103B96DFD0FF}">
      <dgm:prSet phldrT="[Text]"/>
      <dgm:spPr/>
      <dgm:t>
        <a:bodyPr/>
        <a:lstStyle/>
        <a:p>
          <a:r>
            <a:rPr lang="en-US">
              <a:solidFill>
                <a:schemeClr val="accent1"/>
              </a:solidFill>
            </a:rPr>
            <a:t>a</a:t>
          </a:r>
          <a:endParaRPr lang="id-ID">
            <a:solidFill>
              <a:schemeClr val="accent1"/>
            </a:solidFill>
          </a:endParaRPr>
        </a:p>
      </dgm:t>
    </dgm:pt>
    <dgm:pt modelId="{B350FD91-C0EF-49A2-8387-18C7DC8F04FE}" type="parTrans" cxnId="{B7B03B33-F89B-4B1E-BAF5-A9300805E216}">
      <dgm:prSet/>
      <dgm:spPr/>
      <dgm:t>
        <a:bodyPr/>
        <a:lstStyle/>
        <a:p>
          <a:endParaRPr lang="id-ID"/>
        </a:p>
      </dgm:t>
    </dgm:pt>
    <dgm:pt modelId="{2C76677F-32F5-445D-98E5-8A35FFB0C6DF}" type="sibTrans" cxnId="{B7B03B33-F89B-4B1E-BAF5-A9300805E216}">
      <dgm:prSet/>
      <dgm:spPr/>
      <dgm:t>
        <a:bodyPr/>
        <a:lstStyle/>
        <a:p>
          <a:endParaRPr lang="id-ID"/>
        </a:p>
      </dgm:t>
    </dgm:pt>
    <dgm:pt modelId="{E7727505-5707-41E0-B6B0-0BECABAA8A3B}">
      <dgm:prSet phldrT="[Text]"/>
      <dgm:spPr/>
      <dgm:t>
        <a:bodyPr/>
        <a:lstStyle/>
        <a:p>
          <a:r>
            <a:rPr lang="en-US">
              <a:solidFill>
                <a:schemeClr val="accent1"/>
              </a:solidFill>
            </a:rPr>
            <a:t>c</a:t>
          </a:r>
          <a:endParaRPr lang="id-ID">
            <a:solidFill>
              <a:schemeClr val="accent1"/>
            </a:solidFill>
          </a:endParaRPr>
        </a:p>
      </dgm:t>
    </dgm:pt>
    <dgm:pt modelId="{48587E9A-38F8-4E54-8591-5E08F5E56F12}" type="parTrans" cxnId="{FD9CA469-191A-499B-B06F-3FAFE394DF86}">
      <dgm:prSet/>
      <dgm:spPr/>
      <dgm:t>
        <a:bodyPr/>
        <a:lstStyle/>
        <a:p>
          <a:endParaRPr lang="id-ID"/>
        </a:p>
      </dgm:t>
    </dgm:pt>
    <dgm:pt modelId="{F4F323D3-1F77-4C70-92C6-A50025FD1AA9}" type="sibTrans" cxnId="{FD9CA469-191A-499B-B06F-3FAFE394DF86}">
      <dgm:prSet/>
      <dgm:spPr/>
      <dgm:t>
        <a:bodyPr/>
        <a:lstStyle/>
        <a:p>
          <a:endParaRPr lang="id-ID"/>
        </a:p>
      </dgm:t>
    </dgm:pt>
    <dgm:pt modelId="{C56D12B9-0D8A-4371-91C3-088FDEBC5037}">
      <dgm:prSet phldrT="[Text]"/>
      <dgm:spPr/>
      <dgm:t>
        <a:bodyPr/>
        <a:lstStyle/>
        <a:p>
          <a:r>
            <a:rPr lang="en-US">
              <a:solidFill>
                <a:schemeClr val="accent1"/>
              </a:solidFill>
            </a:rPr>
            <a:t>b</a:t>
          </a:r>
          <a:endParaRPr lang="id-ID">
            <a:solidFill>
              <a:schemeClr val="accent1"/>
            </a:solidFill>
          </a:endParaRPr>
        </a:p>
      </dgm:t>
    </dgm:pt>
    <dgm:pt modelId="{17C6C32D-4FC5-48A3-A62D-90680AC6E481}" type="parTrans" cxnId="{A120258D-A784-469C-96F5-DE22325094D0}">
      <dgm:prSet/>
      <dgm:spPr/>
      <dgm:t>
        <a:bodyPr/>
        <a:lstStyle/>
        <a:p>
          <a:endParaRPr lang="id-ID"/>
        </a:p>
      </dgm:t>
    </dgm:pt>
    <dgm:pt modelId="{35AD3599-FC80-4847-8ACA-7E0C775E4E2B}" type="sibTrans" cxnId="{A120258D-A784-469C-96F5-DE22325094D0}">
      <dgm:prSet/>
      <dgm:spPr/>
      <dgm:t>
        <a:bodyPr/>
        <a:lstStyle/>
        <a:p>
          <a:endParaRPr lang="id-ID"/>
        </a:p>
      </dgm:t>
    </dgm:pt>
    <dgm:pt modelId="{A9C47CD6-8A98-4B2B-BA12-825AB1934986}" type="pres">
      <dgm:prSet presAssocID="{4879BB10-BA7F-46D8-9A63-5989366806A8}" presName="Name0" presStyleCnt="0">
        <dgm:presLayoutVars>
          <dgm:orgChart val="1"/>
          <dgm:chPref val="1"/>
          <dgm:dir/>
          <dgm:animOne val="branch"/>
          <dgm:animLvl val="lvl"/>
          <dgm:resizeHandles/>
        </dgm:presLayoutVars>
      </dgm:prSet>
      <dgm:spPr/>
    </dgm:pt>
    <dgm:pt modelId="{8513E4F9-15D6-455C-B4D2-3E5118ADCA0E}" type="pres">
      <dgm:prSet presAssocID="{31F37C8D-B84C-4F9C-AAED-0CFE2578BC47}" presName="hierRoot1" presStyleCnt="0">
        <dgm:presLayoutVars>
          <dgm:hierBranch/>
        </dgm:presLayoutVars>
      </dgm:prSet>
      <dgm:spPr/>
    </dgm:pt>
    <dgm:pt modelId="{DAB5C714-DE6E-44C2-8829-79EE017BFFB7}" type="pres">
      <dgm:prSet presAssocID="{31F37C8D-B84C-4F9C-AAED-0CFE2578BC47}" presName="rootComposite1" presStyleCnt="0"/>
      <dgm:spPr/>
    </dgm:pt>
    <dgm:pt modelId="{3F584000-FAB4-4A21-89F4-9570D60C82CA}" type="pres">
      <dgm:prSet presAssocID="{31F37C8D-B84C-4F9C-AAED-0CFE2578BC47}" presName="rootText1" presStyleLbl="alignAcc1" presStyleIdx="0" presStyleCnt="0">
        <dgm:presLayoutVars>
          <dgm:chPref val="3"/>
        </dgm:presLayoutVars>
      </dgm:prSet>
      <dgm:spPr/>
    </dgm:pt>
    <dgm:pt modelId="{58D93C04-8DF0-4A94-8C6D-0225E3EB0C2A}" type="pres">
      <dgm:prSet presAssocID="{31F37C8D-B84C-4F9C-AAED-0CFE2578BC47}" presName="topArc1" presStyleLbl="parChTrans1D1" presStyleIdx="0" presStyleCnt="56">
        <dgm:style>
          <a:lnRef idx="2">
            <a:schemeClr val="accent1"/>
          </a:lnRef>
          <a:fillRef idx="1">
            <a:schemeClr val="lt1"/>
          </a:fillRef>
          <a:effectRef idx="0">
            <a:schemeClr val="accent1"/>
          </a:effectRef>
          <a:fontRef idx="minor">
            <a:schemeClr val="dk1"/>
          </a:fontRef>
        </dgm:style>
      </dgm:prSet>
      <dgm:spPr/>
    </dgm:pt>
    <dgm:pt modelId="{2724259F-175A-4CC9-8AAC-FACAC72E88E2}" type="pres">
      <dgm:prSet presAssocID="{31F37C8D-B84C-4F9C-AAED-0CFE2578BC47}" presName="bottomArc1" presStyleLbl="parChTrans1D1" presStyleIdx="1" presStyleCnt="56">
        <dgm:style>
          <a:lnRef idx="2">
            <a:schemeClr val="accent1"/>
          </a:lnRef>
          <a:fillRef idx="1">
            <a:schemeClr val="lt1"/>
          </a:fillRef>
          <a:effectRef idx="0">
            <a:schemeClr val="accent1"/>
          </a:effectRef>
          <a:fontRef idx="minor">
            <a:schemeClr val="dk1"/>
          </a:fontRef>
        </dgm:style>
      </dgm:prSet>
      <dgm:spPr/>
    </dgm:pt>
    <dgm:pt modelId="{41EBE750-FB9C-43B7-802A-460B3638D0C6}" type="pres">
      <dgm:prSet presAssocID="{31F37C8D-B84C-4F9C-AAED-0CFE2578BC47}" presName="topConnNode1" presStyleLbl="node1" presStyleIdx="0" presStyleCnt="0"/>
      <dgm:spPr/>
    </dgm:pt>
    <dgm:pt modelId="{F219D8B2-A07E-487E-AD5B-570EE5521410}" type="pres">
      <dgm:prSet presAssocID="{31F37C8D-B84C-4F9C-AAED-0CFE2578BC47}" presName="hierChild2" presStyleCnt="0"/>
      <dgm:spPr/>
    </dgm:pt>
    <dgm:pt modelId="{4EA4CC29-0655-4117-971A-DA990DC3B401}" type="pres">
      <dgm:prSet presAssocID="{4B568863-311B-4B36-AAB7-EC2182C14A34}" presName="Name28" presStyleLbl="parChTrans1D2" presStyleIdx="0" presStyleCnt="8"/>
      <dgm:spPr/>
    </dgm:pt>
    <dgm:pt modelId="{EA09CB78-EB5B-414B-B906-B28AD7882EE0}" type="pres">
      <dgm:prSet presAssocID="{C4F45221-4162-49B4-BBB5-8CE88F6F4D9E}" presName="hierRoot2" presStyleCnt="0">
        <dgm:presLayoutVars>
          <dgm:hierBranch/>
        </dgm:presLayoutVars>
      </dgm:prSet>
      <dgm:spPr/>
    </dgm:pt>
    <dgm:pt modelId="{77A19AA3-D04D-4335-A1B5-D11F68299631}" type="pres">
      <dgm:prSet presAssocID="{C4F45221-4162-49B4-BBB5-8CE88F6F4D9E}" presName="rootComposite2" presStyleCnt="0"/>
      <dgm:spPr/>
    </dgm:pt>
    <dgm:pt modelId="{9304A749-90FE-4D6D-A449-712C4400D7B0}" type="pres">
      <dgm:prSet presAssocID="{C4F45221-4162-49B4-BBB5-8CE88F6F4D9E}" presName="rootText2" presStyleLbl="alignAcc1" presStyleIdx="0" presStyleCnt="0">
        <dgm:presLayoutVars>
          <dgm:chPref val="3"/>
        </dgm:presLayoutVars>
      </dgm:prSet>
      <dgm:spPr/>
    </dgm:pt>
    <dgm:pt modelId="{AC0BB93D-499E-4CB6-A9F8-F25F5ACE4F1B}" type="pres">
      <dgm:prSet presAssocID="{C4F45221-4162-49B4-BBB5-8CE88F6F4D9E}" presName="topArc2" presStyleLbl="parChTrans1D1" presStyleIdx="2" presStyleCnt="56">
        <dgm:style>
          <a:lnRef idx="2">
            <a:schemeClr val="accent1"/>
          </a:lnRef>
          <a:fillRef idx="1">
            <a:schemeClr val="lt1"/>
          </a:fillRef>
          <a:effectRef idx="0">
            <a:schemeClr val="accent1"/>
          </a:effectRef>
          <a:fontRef idx="minor">
            <a:schemeClr val="dk1"/>
          </a:fontRef>
        </dgm:style>
      </dgm:prSet>
      <dgm:spPr/>
    </dgm:pt>
    <dgm:pt modelId="{CC9A7E6A-170A-41D4-92C6-F241EA7721EA}" type="pres">
      <dgm:prSet presAssocID="{C4F45221-4162-49B4-BBB5-8CE88F6F4D9E}" presName="bottomArc2" presStyleLbl="parChTrans1D1" presStyleIdx="3" presStyleCnt="56">
        <dgm:style>
          <a:lnRef idx="2">
            <a:schemeClr val="accent1"/>
          </a:lnRef>
          <a:fillRef idx="1">
            <a:schemeClr val="lt1"/>
          </a:fillRef>
          <a:effectRef idx="0">
            <a:schemeClr val="accent1"/>
          </a:effectRef>
          <a:fontRef idx="minor">
            <a:schemeClr val="dk1"/>
          </a:fontRef>
        </dgm:style>
      </dgm:prSet>
      <dgm:spPr/>
    </dgm:pt>
    <dgm:pt modelId="{CF0C2CF3-EE23-4064-AA23-0CCB477A3F94}" type="pres">
      <dgm:prSet presAssocID="{C4F45221-4162-49B4-BBB5-8CE88F6F4D9E}" presName="topConnNode2" presStyleLbl="node2" presStyleIdx="0" presStyleCnt="0"/>
      <dgm:spPr/>
    </dgm:pt>
    <dgm:pt modelId="{8E96DA58-6EF7-4C2D-BB14-1A6CF9674D69}" type="pres">
      <dgm:prSet presAssocID="{C4F45221-4162-49B4-BBB5-8CE88F6F4D9E}" presName="hierChild4" presStyleCnt="0"/>
      <dgm:spPr/>
    </dgm:pt>
    <dgm:pt modelId="{729417CE-CE10-46CF-8413-8FD4670F673C}" type="pres">
      <dgm:prSet presAssocID="{5C626383-740A-4030-B5AD-9BE63A81056D}" presName="Name28" presStyleLbl="parChTrans1D3" presStyleIdx="0" presStyleCnt="8"/>
      <dgm:spPr/>
    </dgm:pt>
    <dgm:pt modelId="{2038FFF1-6F8C-430D-ACD3-AB19BA8DF90A}" type="pres">
      <dgm:prSet presAssocID="{C31C8C0B-B37C-4190-A843-A6F722BC74B1}" presName="hierRoot2" presStyleCnt="0">
        <dgm:presLayoutVars>
          <dgm:hierBranch/>
        </dgm:presLayoutVars>
      </dgm:prSet>
      <dgm:spPr/>
    </dgm:pt>
    <dgm:pt modelId="{FC011921-1BB5-4896-9785-3A8C89103022}" type="pres">
      <dgm:prSet presAssocID="{C31C8C0B-B37C-4190-A843-A6F722BC74B1}" presName="rootComposite2" presStyleCnt="0"/>
      <dgm:spPr/>
    </dgm:pt>
    <dgm:pt modelId="{6DADA5D0-3267-44A3-BA76-EFFB7D27D049}" type="pres">
      <dgm:prSet presAssocID="{C31C8C0B-B37C-4190-A843-A6F722BC74B1}" presName="rootText2" presStyleLbl="alignAcc1" presStyleIdx="0" presStyleCnt="0">
        <dgm:presLayoutVars>
          <dgm:chPref val="3"/>
        </dgm:presLayoutVars>
      </dgm:prSet>
      <dgm:spPr/>
    </dgm:pt>
    <dgm:pt modelId="{8D8DC468-0ECA-40BE-A81B-B1D71768424B}" type="pres">
      <dgm:prSet presAssocID="{C31C8C0B-B37C-4190-A843-A6F722BC74B1}" presName="topArc2" presStyleLbl="parChTrans1D1" presStyleIdx="4" presStyleCnt="56"/>
      <dgm:spPr/>
    </dgm:pt>
    <dgm:pt modelId="{268B55D7-A299-4E43-AC6A-CB6D001AFB30}" type="pres">
      <dgm:prSet presAssocID="{C31C8C0B-B37C-4190-A843-A6F722BC74B1}" presName="bottomArc2" presStyleLbl="parChTrans1D1" presStyleIdx="5" presStyleCnt="56"/>
      <dgm:spPr/>
    </dgm:pt>
    <dgm:pt modelId="{58D6C2B9-6DC3-494E-9651-5CEBB808FB4C}" type="pres">
      <dgm:prSet presAssocID="{C31C8C0B-B37C-4190-A843-A6F722BC74B1}" presName="topConnNode2" presStyleLbl="node3" presStyleIdx="0" presStyleCnt="0"/>
      <dgm:spPr/>
    </dgm:pt>
    <dgm:pt modelId="{41E1398C-4FB9-4D11-A4FD-390E92CE9335}" type="pres">
      <dgm:prSet presAssocID="{C31C8C0B-B37C-4190-A843-A6F722BC74B1}" presName="hierChild4" presStyleCnt="0"/>
      <dgm:spPr/>
    </dgm:pt>
    <dgm:pt modelId="{AA5DF823-5333-448B-AAF2-C8A390CBC075}" type="pres">
      <dgm:prSet presAssocID="{C31C8C0B-B37C-4190-A843-A6F722BC74B1}" presName="hierChild5" presStyleCnt="0"/>
      <dgm:spPr/>
    </dgm:pt>
    <dgm:pt modelId="{9A644623-BF4E-425B-B571-57345F1E7757}" type="pres">
      <dgm:prSet presAssocID="{F282AFA3-4B5C-4A45-8FBF-4A58740BFE65}" presName="Name28" presStyleLbl="parChTrans1D3" presStyleIdx="1" presStyleCnt="8"/>
      <dgm:spPr/>
    </dgm:pt>
    <dgm:pt modelId="{F454DBA6-F174-417E-B6CE-C4B8EFA1A73E}" type="pres">
      <dgm:prSet presAssocID="{68C34732-D279-4347-9036-ADCBFFE2FF7D}" presName="hierRoot2" presStyleCnt="0">
        <dgm:presLayoutVars>
          <dgm:hierBranch/>
        </dgm:presLayoutVars>
      </dgm:prSet>
      <dgm:spPr/>
    </dgm:pt>
    <dgm:pt modelId="{4818000E-A25F-48EF-B877-8DAF08D74295}" type="pres">
      <dgm:prSet presAssocID="{68C34732-D279-4347-9036-ADCBFFE2FF7D}" presName="rootComposite2" presStyleCnt="0"/>
      <dgm:spPr/>
    </dgm:pt>
    <dgm:pt modelId="{44BE940B-DB9E-4F29-A3D3-D675E7A0A089}" type="pres">
      <dgm:prSet presAssocID="{68C34732-D279-4347-9036-ADCBFFE2FF7D}" presName="rootText2" presStyleLbl="alignAcc1" presStyleIdx="0" presStyleCnt="0">
        <dgm:presLayoutVars>
          <dgm:chPref val="3"/>
        </dgm:presLayoutVars>
      </dgm:prSet>
      <dgm:spPr/>
    </dgm:pt>
    <dgm:pt modelId="{1E0516BB-7435-451F-98DA-F7328568C28C}" type="pres">
      <dgm:prSet presAssocID="{68C34732-D279-4347-9036-ADCBFFE2FF7D}" presName="topArc2" presStyleLbl="parChTrans1D1" presStyleIdx="6" presStyleCnt="56">
        <dgm:style>
          <a:lnRef idx="2">
            <a:schemeClr val="accent1"/>
          </a:lnRef>
          <a:fillRef idx="1">
            <a:schemeClr val="lt1"/>
          </a:fillRef>
          <a:effectRef idx="0">
            <a:schemeClr val="accent1"/>
          </a:effectRef>
          <a:fontRef idx="minor">
            <a:schemeClr val="dk1"/>
          </a:fontRef>
        </dgm:style>
      </dgm:prSet>
      <dgm:spPr/>
    </dgm:pt>
    <dgm:pt modelId="{E5722925-1ACA-47AC-A484-4F97114C4DD0}" type="pres">
      <dgm:prSet presAssocID="{68C34732-D279-4347-9036-ADCBFFE2FF7D}" presName="bottomArc2" presStyleLbl="parChTrans1D1" presStyleIdx="7" presStyleCnt="56">
        <dgm:style>
          <a:lnRef idx="2">
            <a:schemeClr val="accent1"/>
          </a:lnRef>
          <a:fillRef idx="1">
            <a:schemeClr val="lt1"/>
          </a:fillRef>
          <a:effectRef idx="0">
            <a:schemeClr val="accent1"/>
          </a:effectRef>
          <a:fontRef idx="minor">
            <a:schemeClr val="dk1"/>
          </a:fontRef>
        </dgm:style>
      </dgm:prSet>
      <dgm:spPr/>
    </dgm:pt>
    <dgm:pt modelId="{709D3D4E-5C8D-4005-A87D-91B8A6EB3F4A}" type="pres">
      <dgm:prSet presAssocID="{68C34732-D279-4347-9036-ADCBFFE2FF7D}" presName="topConnNode2" presStyleLbl="node3" presStyleIdx="0" presStyleCnt="0"/>
      <dgm:spPr/>
    </dgm:pt>
    <dgm:pt modelId="{AFE3D843-6CD8-45E4-8EDC-126E15F885B6}" type="pres">
      <dgm:prSet presAssocID="{68C34732-D279-4347-9036-ADCBFFE2FF7D}" presName="hierChild4" presStyleCnt="0"/>
      <dgm:spPr/>
    </dgm:pt>
    <dgm:pt modelId="{A8545B8E-5D65-4023-ADBC-9B476B243C6F}" type="pres">
      <dgm:prSet presAssocID="{940375CE-A6D5-4DBA-B3E7-21F67B13A569}" presName="Name28" presStyleLbl="parChTrans1D4" presStyleIdx="0" presStyleCnt="8"/>
      <dgm:spPr/>
    </dgm:pt>
    <dgm:pt modelId="{552DE77D-8F13-43DD-B2B7-42B7CA41AD5F}" type="pres">
      <dgm:prSet presAssocID="{B90809F3-8D74-49E0-BA38-79993D3D586D}" presName="hierRoot2" presStyleCnt="0">
        <dgm:presLayoutVars>
          <dgm:hierBranch/>
        </dgm:presLayoutVars>
      </dgm:prSet>
      <dgm:spPr/>
    </dgm:pt>
    <dgm:pt modelId="{D5ADE933-6FD8-4218-AEE8-DC1D0B960547}" type="pres">
      <dgm:prSet presAssocID="{B90809F3-8D74-49E0-BA38-79993D3D586D}" presName="rootComposite2" presStyleCnt="0"/>
      <dgm:spPr/>
    </dgm:pt>
    <dgm:pt modelId="{1D1FEC92-F41E-4378-9AE0-51D8CF3E7CF4}" type="pres">
      <dgm:prSet presAssocID="{B90809F3-8D74-49E0-BA38-79993D3D586D}" presName="rootText2" presStyleLbl="alignAcc1" presStyleIdx="0" presStyleCnt="0">
        <dgm:presLayoutVars>
          <dgm:chPref val="3"/>
        </dgm:presLayoutVars>
      </dgm:prSet>
      <dgm:spPr/>
    </dgm:pt>
    <dgm:pt modelId="{5EBBFC84-CBDD-41A6-AED6-3D13572C9A39}" type="pres">
      <dgm:prSet presAssocID="{B90809F3-8D74-49E0-BA38-79993D3D586D}" presName="topArc2" presStyleLbl="parChTrans1D1" presStyleIdx="8" presStyleCnt="56"/>
      <dgm:spPr/>
    </dgm:pt>
    <dgm:pt modelId="{9A15C638-238F-4037-8B2B-0C4FEE04B618}" type="pres">
      <dgm:prSet presAssocID="{B90809F3-8D74-49E0-BA38-79993D3D586D}" presName="bottomArc2" presStyleLbl="parChTrans1D1" presStyleIdx="9" presStyleCnt="56"/>
      <dgm:spPr/>
    </dgm:pt>
    <dgm:pt modelId="{D49FB6EE-5F09-4F99-93ED-066F3068B8F1}" type="pres">
      <dgm:prSet presAssocID="{B90809F3-8D74-49E0-BA38-79993D3D586D}" presName="topConnNode2" presStyleLbl="node4" presStyleIdx="0" presStyleCnt="0"/>
      <dgm:spPr/>
    </dgm:pt>
    <dgm:pt modelId="{1F8026DE-344A-4D00-B71C-A78ECEE18C85}" type="pres">
      <dgm:prSet presAssocID="{B90809F3-8D74-49E0-BA38-79993D3D586D}" presName="hierChild4" presStyleCnt="0"/>
      <dgm:spPr/>
    </dgm:pt>
    <dgm:pt modelId="{1008A27B-58F1-4E23-B1EB-23FE7DC9142A}" type="pres">
      <dgm:prSet presAssocID="{B90809F3-8D74-49E0-BA38-79993D3D586D}" presName="hierChild5" presStyleCnt="0"/>
      <dgm:spPr/>
    </dgm:pt>
    <dgm:pt modelId="{34922777-1EC6-49FD-8F63-9367734209A9}" type="pres">
      <dgm:prSet presAssocID="{C12F803B-727A-457B-82FD-71D8B1945C2D}" presName="Name28" presStyleLbl="parChTrans1D4" presStyleIdx="1" presStyleCnt="8"/>
      <dgm:spPr/>
    </dgm:pt>
    <dgm:pt modelId="{BEF7B88A-8A5E-4286-B309-49176E53E29C}" type="pres">
      <dgm:prSet presAssocID="{3C44B863-7A02-490C-AA42-824ABB40F586}" presName="hierRoot2" presStyleCnt="0">
        <dgm:presLayoutVars>
          <dgm:hierBranch/>
        </dgm:presLayoutVars>
      </dgm:prSet>
      <dgm:spPr/>
    </dgm:pt>
    <dgm:pt modelId="{A34D3FB1-1B89-4BE0-B49D-4ADE94B321A1}" type="pres">
      <dgm:prSet presAssocID="{3C44B863-7A02-490C-AA42-824ABB40F586}" presName="rootComposite2" presStyleCnt="0"/>
      <dgm:spPr/>
    </dgm:pt>
    <dgm:pt modelId="{B11301C1-E181-4A53-B08A-D6B435CB280B}" type="pres">
      <dgm:prSet presAssocID="{3C44B863-7A02-490C-AA42-824ABB40F586}" presName="rootText2" presStyleLbl="alignAcc1" presStyleIdx="0" presStyleCnt="0">
        <dgm:presLayoutVars>
          <dgm:chPref val="3"/>
        </dgm:presLayoutVars>
      </dgm:prSet>
      <dgm:spPr/>
    </dgm:pt>
    <dgm:pt modelId="{361BBCB9-7092-42A9-9D93-3762F5567AF2}" type="pres">
      <dgm:prSet presAssocID="{3C44B863-7A02-490C-AA42-824ABB40F586}" presName="topArc2" presStyleLbl="parChTrans1D1" presStyleIdx="10" presStyleCnt="56"/>
      <dgm:spPr/>
    </dgm:pt>
    <dgm:pt modelId="{D21F4E61-74E8-46DF-8383-CBDEC23920EB}" type="pres">
      <dgm:prSet presAssocID="{3C44B863-7A02-490C-AA42-824ABB40F586}" presName="bottomArc2" presStyleLbl="parChTrans1D1" presStyleIdx="11" presStyleCnt="56"/>
      <dgm:spPr/>
    </dgm:pt>
    <dgm:pt modelId="{3CB6155C-AD05-4774-9B91-DC9E87E76474}" type="pres">
      <dgm:prSet presAssocID="{3C44B863-7A02-490C-AA42-824ABB40F586}" presName="topConnNode2" presStyleLbl="node4" presStyleIdx="0" presStyleCnt="0"/>
      <dgm:spPr/>
    </dgm:pt>
    <dgm:pt modelId="{324ED31D-850C-4534-BA83-2A17099FEE2F}" type="pres">
      <dgm:prSet presAssocID="{3C44B863-7A02-490C-AA42-824ABB40F586}" presName="hierChild4" presStyleCnt="0"/>
      <dgm:spPr/>
    </dgm:pt>
    <dgm:pt modelId="{0491EE6C-246E-44AF-B50D-9E563EFA4D25}" type="pres">
      <dgm:prSet presAssocID="{3C44B863-7A02-490C-AA42-824ABB40F586}" presName="hierChild5" presStyleCnt="0"/>
      <dgm:spPr/>
    </dgm:pt>
    <dgm:pt modelId="{3400F4F2-EAFD-4EE2-9607-C9A93716CC4B}" type="pres">
      <dgm:prSet presAssocID="{68C34732-D279-4347-9036-ADCBFFE2FF7D}" presName="hierChild5" presStyleCnt="0"/>
      <dgm:spPr/>
    </dgm:pt>
    <dgm:pt modelId="{4CDA6A4E-2329-400D-99A4-43A520A4169E}" type="pres">
      <dgm:prSet presAssocID="{C4F45221-4162-49B4-BBB5-8CE88F6F4D9E}" presName="hierChild5" presStyleCnt="0"/>
      <dgm:spPr/>
    </dgm:pt>
    <dgm:pt modelId="{94D738B7-6732-47C3-A59E-0DA07E0617D3}" type="pres">
      <dgm:prSet presAssocID="{6E494F7A-D685-482C-92C4-55CB6818A1B3}" presName="Name28" presStyleLbl="parChTrans1D2" presStyleIdx="1" presStyleCnt="8"/>
      <dgm:spPr/>
    </dgm:pt>
    <dgm:pt modelId="{9953C53F-293E-41B1-89FF-614A23297775}" type="pres">
      <dgm:prSet presAssocID="{B6DBB6A7-CCF8-44BF-9B65-D954633F055A}" presName="hierRoot2" presStyleCnt="0">
        <dgm:presLayoutVars>
          <dgm:hierBranch/>
        </dgm:presLayoutVars>
      </dgm:prSet>
      <dgm:spPr/>
    </dgm:pt>
    <dgm:pt modelId="{AE47084F-88A5-4B7A-9CAD-EC39E0400F0F}" type="pres">
      <dgm:prSet presAssocID="{B6DBB6A7-CCF8-44BF-9B65-D954633F055A}" presName="rootComposite2" presStyleCnt="0"/>
      <dgm:spPr/>
    </dgm:pt>
    <dgm:pt modelId="{689EA799-2B0E-4767-B11C-D09DEC07F2FD}" type="pres">
      <dgm:prSet presAssocID="{B6DBB6A7-CCF8-44BF-9B65-D954633F055A}" presName="rootText2" presStyleLbl="alignAcc1" presStyleIdx="0" presStyleCnt="0">
        <dgm:presLayoutVars>
          <dgm:chPref val="3"/>
        </dgm:presLayoutVars>
      </dgm:prSet>
      <dgm:spPr/>
    </dgm:pt>
    <dgm:pt modelId="{162CBBC7-679F-46F4-BD50-EBC835480F56}" type="pres">
      <dgm:prSet presAssocID="{B6DBB6A7-CCF8-44BF-9B65-D954633F055A}" presName="topArc2" presStyleLbl="parChTrans1D1" presStyleIdx="12" presStyleCnt="56"/>
      <dgm:spPr/>
    </dgm:pt>
    <dgm:pt modelId="{F6E44AE3-308B-4956-A570-7CE8F6DA9772}" type="pres">
      <dgm:prSet presAssocID="{B6DBB6A7-CCF8-44BF-9B65-D954633F055A}" presName="bottomArc2" presStyleLbl="parChTrans1D1" presStyleIdx="13" presStyleCnt="56"/>
      <dgm:spPr/>
    </dgm:pt>
    <dgm:pt modelId="{9B48D97F-3085-48C1-9A44-AFBA66CB3778}" type="pres">
      <dgm:prSet presAssocID="{B6DBB6A7-CCF8-44BF-9B65-D954633F055A}" presName="topConnNode2" presStyleLbl="node2" presStyleIdx="0" presStyleCnt="0"/>
      <dgm:spPr/>
    </dgm:pt>
    <dgm:pt modelId="{D114599F-D677-4DF4-8517-EB91B25C7040}" type="pres">
      <dgm:prSet presAssocID="{B6DBB6A7-CCF8-44BF-9B65-D954633F055A}" presName="hierChild4" presStyleCnt="0"/>
      <dgm:spPr/>
    </dgm:pt>
    <dgm:pt modelId="{60C8DBFB-977D-4623-AE7E-5B420517D645}" type="pres">
      <dgm:prSet presAssocID="{B6DBB6A7-CCF8-44BF-9B65-D954633F055A}" presName="hierChild5" presStyleCnt="0"/>
      <dgm:spPr/>
    </dgm:pt>
    <dgm:pt modelId="{8970B366-7E6A-45C3-B583-BCA9107FE4A8}" type="pres">
      <dgm:prSet presAssocID="{31F37C8D-B84C-4F9C-AAED-0CFE2578BC47}" presName="hierChild3" presStyleCnt="0"/>
      <dgm:spPr/>
    </dgm:pt>
    <dgm:pt modelId="{89B481C1-DC88-4447-9350-A3B602D6CC13}" type="pres">
      <dgm:prSet presAssocID="{CDB70357-5114-4D19-958A-2D0FC3EE86C6}" presName="hierRoot1" presStyleCnt="0">
        <dgm:presLayoutVars>
          <dgm:hierBranch/>
        </dgm:presLayoutVars>
      </dgm:prSet>
      <dgm:spPr/>
    </dgm:pt>
    <dgm:pt modelId="{7C345DB6-BFD3-4993-92AA-340EE0315E89}" type="pres">
      <dgm:prSet presAssocID="{CDB70357-5114-4D19-958A-2D0FC3EE86C6}" presName="rootComposite1" presStyleCnt="0"/>
      <dgm:spPr/>
    </dgm:pt>
    <dgm:pt modelId="{28099A2D-7D67-414E-B82D-6148DE2981F5}" type="pres">
      <dgm:prSet presAssocID="{CDB70357-5114-4D19-958A-2D0FC3EE86C6}" presName="rootText1" presStyleLbl="alignAcc1" presStyleIdx="0" presStyleCnt="0">
        <dgm:presLayoutVars>
          <dgm:chPref val="3"/>
        </dgm:presLayoutVars>
      </dgm:prSet>
      <dgm:spPr/>
    </dgm:pt>
    <dgm:pt modelId="{34296889-A177-4EF0-A265-913F651925F6}" type="pres">
      <dgm:prSet presAssocID="{CDB70357-5114-4D19-958A-2D0FC3EE86C6}" presName="topArc1" presStyleLbl="parChTrans1D1" presStyleIdx="14" presStyleCnt="56">
        <dgm:style>
          <a:lnRef idx="2">
            <a:schemeClr val="accent1"/>
          </a:lnRef>
          <a:fillRef idx="1">
            <a:schemeClr val="lt1"/>
          </a:fillRef>
          <a:effectRef idx="0">
            <a:schemeClr val="accent1"/>
          </a:effectRef>
          <a:fontRef idx="minor">
            <a:schemeClr val="dk1"/>
          </a:fontRef>
        </dgm:style>
      </dgm:prSet>
      <dgm:spPr/>
    </dgm:pt>
    <dgm:pt modelId="{55846C47-4DA3-40DE-BE93-135EDE6B1E05}" type="pres">
      <dgm:prSet presAssocID="{CDB70357-5114-4D19-958A-2D0FC3EE86C6}" presName="bottomArc1" presStyleLbl="parChTrans1D1" presStyleIdx="15" presStyleCnt="56">
        <dgm:style>
          <a:lnRef idx="2">
            <a:schemeClr val="accent1"/>
          </a:lnRef>
          <a:fillRef idx="1">
            <a:schemeClr val="lt1"/>
          </a:fillRef>
          <a:effectRef idx="0">
            <a:schemeClr val="accent1"/>
          </a:effectRef>
          <a:fontRef idx="minor">
            <a:schemeClr val="dk1"/>
          </a:fontRef>
        </dgm:style>
      </dgm:prSet>
      <dgm:spPr/>
    </dgm:pt>
    <dgm:pt modelId="{06B69FB9-15B5-4C16-A00A-44FC107412AB}" type="pres">
      <dgm:prSet presAssocID="{CDB70357-5114-4D19-958A-2D0FC3EE86C6}" presName="topConnNode1" presStyleLbl="node1" presStyleIdx="0" presStyleCnt="0"/>
      <dgm:spPr/>
    </dgm:pt>
    <dgm:pt modelId="{39F973D7-3440-429F-A36F-7930F40D0894}" type="pres">
      <dgm:prSet presAssocID="{CDB70357-5114-4D19-958A-2D0FC3EE86C6}" presName="hierChild2" presStyleCnt="0"/>
      <dgm:spPr/>
    </dgm:pt>
    <dgm:pt modelId="{8BFC0861-5DFF-49D4-9EA6-C743105F5DB5}" type="pres">
      <dgm:prSet presAssocID="{FD39311C-07C4-4759-B38E-F57C35D4C483}" presName="Name28" presStyleLbl="parChTrans1D2" presStyleIdx="2" presStyleCnt="8"/>
      <dgm:spPr/>
    </dgm:pt>
    <dgm:pt modelId="{50F78CE2-2796-4DA1-A32C-36BE0E6F8E3C}" type="pres">
      <dgm:prSet presAssocID="{E45BBEE6-54BA-4945-AF26-FFA676F35D89}" presName="hierRoot2" presStyleCnt="0">
        <dgm:presLayoutVars>
          <dgm:hierBranch/>
        </dgm:presLayoutVars>
      </dgm:prSet>
      <dgm:spPr/>
    </dgm:pt>
    <dgm:pt modelId="{C51076F5-CDC9-4214-9F4A-6883B78BFF2E}" type="pres">
      <dgm:prSet presAssocID="{E45BBEE6-54BA-4945-AF26-FFA676F35D89}" presName="rootComposite2" presStyleCnt="0"/>
      <dgm:spPr/>
    </dgm:pt>
    <dgm:pt modelId="{A88AA5A8-1C21-4166-8B25-1E7E47889A7C}" type="pres">
      <dgm:prSet presAssocID="{E45BBEE6-54BA-4945-AF26-FFA676F35D89}" presName="rootText2" presStyleLbl="alignAcc1" presStyleIdx="0" presStyleCnt="0">
        <dgm:presLayoutVars>
          <dgm:chPref val="3"/>
        </dgm:presLayoutVars>
      </dgm:prSet>
      <dgm:spPr/>
    </dgm:pt>
    <dgm:pt modelId="{4AA37ECA-D1A6-45A0-8C12-7E812503A643}" type="pres">
      <dgm:prSet presAssocID="{E45BBEE6-54BA-4945-AF26-FFA676F35D89}" presName="topArc2" presStyleLbl="parChTrans1D1" presStyleIdx="16" presStyleCnt="56">
        <dgm:style>
          <a:lnRef idx="2">
            <a:schemeClr val="accent1"/>
          </a:lnRef>
          <a:fillRef idx="1">
            <a:schemeClr val="lt1"/>
          </a:fillRef>
          <a:effectRef idx="0">
            <a:schemeClr val="accent1"/>
          </a:effectRef>
          <a:fontRef idx="minor">
            <a:schemeClr val="dk1"/>
          </a:fontRef>
        </dgm:style>
      </dgm:prSet>
      <dgm:spPr/>
    </dgm:pt>
    <dgm:pt modelId="{E5C84F2B-F5E8-44DF-A9C1-06D028C1DA38}" type="pres">
      <dgm:prSet presAssocID="{E45BBEE6-54BA-4945-AF26-FFA676F35D89}" presName="bottomArc2" presStyleLbl="parChTrans1D1" presStyleIdx="17" presStyleCnt="56">
        <dgm:style>
          <a:lnRef idx="2">
            <a:schemeClr val="accent1"/>
          </a:lnRef>
          <a:fillRef idx="1">
            <a:schemeClr val="lt1"/>
          </a:fillRef>
          <a:effectRef idx="0">
            <a:schemeClr val="accent1"/>
          </a:effectRef>
          <a:fontRef idx="minor">
            <a:schemeClr val="dk1"/>
          </a:fontRef>
        </dgm:style>
      </dgm:prSet>
      <dgm:spPr/>
    </dgm:pt>
    <dgm:pt modelId="{E5DC5F6D-69E1-480B-A375-35CF9CD3B0EE}" type="pres">
      <dgm:prSet presAssocID="{E45BBEE6-54BA-4945-AF26-FFA676F35D89}" presName="topConnNode2" presStyleLbl="node2" presStyleIdx="0" presStyleCnt="0"/>
      <dgm:spPr/>
    </dgm:pt>
    <dgm:pt modelId="{8E057D46-CF5F-49B1-81C1-571E57C33EF9}" type="pres">
      <dgm:prSet presAssocID="{E45BBEE6-54BA-4945-AF26-FFA676F35D89}" presName="hierChild4" presStyleCnt="0"/>
      <dgm:spPr/>
    </dgm:pt>
    <dgm:pt modelId="{FBA067A2-8164-4C3A-9E24-5594FF695D9E}" type="pres">
      <dgm:prSet presAssocID="{5641D6DC-FBEA-4E3C-AC69-49A5656987B2}" presName="Name28" presStyleLbl="parChTrans1D3" presStyleIdx="2" presStyleCnt="8"/>
      <dgm:spPr/>
    </dgm:pt>
    <dgm:pt modelId="{2047EDB4-03C2-4E58-B8FB-6462312C60E9}" type="pres">
      <dgm:prSet presAssocID="{D43C01A5-4A6B-495D-8FE1-A7EFE332DFB7}" presName="hierRoot2" presStyleCnt="0">
        <dgm:presLayoutVars>
          <dgm:hierBranch/>
        </dgm:presLayoutVars>
      </dgm:prSet>
      <dgm:spPr/>
    </dgm:pt>
    <dgm:pt modelId="{C35FFE7E-008F-44F4-AC9C-EF7A0EABD9B7}" type="pres">
      <dgm:prSet presAssocID="{D43C01A5-4A6B-495D-8FE1-A7EFE332DFB7}" presName="rootComposite2" presStyleCnt="0"/>
      <dgm:spPr/>
    </dgm:pt>
    <dgm:pt modelId="{2DA2B37C-75EB-4D15-9C08-19C1EF3C5BD9}" type="pres">
      <dgm:prSet presAssocID="{D43C01A5-4A6B-495D-8FE1-A7EFE332DFB7}" presName="rootText2" presStyleLbl="alignAcc1" presStyleIdx="0" presStyleCnt="0">
        <dgm:presLayoutVars>
          <dgm:chPref val="3"/>
        </dgm:presLayoutVars>
      </dgm:prSet>
      <dgm:spPr/>
    </dgm:pt>
    <dgm:pt modelId="{5AB1B4DE-2DF9-4DA3-9F71-78EDE1FC33DE}" type="pres">
      <dgm:prSet presAssocID="{D43C01A5-4A6B-495D-8FE1-A7EFE332DFB7}" presName="topArc2" presStyleLbl="parChTrans1D1" presStyleIdx="18" presStyleCnt="56"/>
      <dgm:spPr/>
    </dgm:pt>
    <dgm:pt modelId="{CE658F74-EBEA-4334-A046-47093B6E08F7}" type="pres">
      <dgm:prSet presAssocID="{D43C01A5-4A6B-495D-8FE1-A7EFE332DFB7}" presName="bottomArc2" presStyleLbl="parChTrans1D1" presStyleIdx="19" presStyleCnt="56"/>
      <dgm:spPr/>
    </dgm:pt>
    <dgm:pt modelId="{13B25246-52B1-4376-880F-AD2F5A5412F4}" type="pres">
      <dgm:prSet presAssocID="{D43C01A5-4A6B-495D-8FE1-A7EFE332DFB7}" presName="topConnNode2" presStyleLbl="node3" presStyleIdx="0" presStyleCnt="0"/>
      <dgm:spPr/>
    </dgm:pt>
    <dgm:pt modelId="{F956202E-A235-45A0-806B-9C9D8F2365E4}" type="pres">
      <dgm:prSet presAssocID="{D43C01A5-4A6B-495D-8FE1-A7EFE332DFB7}" presName="hierChild4" presStyleCnt="0"/>
      <dgm:spPr/>
    </dgm:pt>
    <dgm:pt modelId="{444A8600-836A-4040-A936-F5B470F4EC97}" type="pres">
      <dgm:prSet presAssocID="{D43C01A5-4A6B-495D-8FE1-A7EFE332DFB7}" presName="hierChild5" presStyleCnt="0"/>
      <dgm:spPr/>
    </dgm:pt>
    <dgm:pt modelId="{21C5579B-3D53-4FDB-A296-52110EA07DEF}" type="pres">
      <dgm:prSet presAssocID="{AAEE4ED1-6DC3-4D60-94AD-B86C2BB8982D}" presName="Name28" presStyleLbl="parChTrans1D3" presStyleIdx="3" presStyleCnt="8"/>
      <dgm:spPr/>
    </dgm:pt>
    <dgm:pt modelId="{2A8935B7-8227-45D9-B4BF-DC5B9C03F431}" type="pres">
      <dgm:prSet presAssocID="{17C77F96-4919-4CC3-AA66-CD13022393FE}" presName="hierRoot2" presStyleCnt="0">
        <dgm:presLayoutVars>
          <dgm:hierBranch/>
        </dgm:presLayoutVars>
      </dgm:prSet>
      <dgm:spPr/>
    </dgm:pt>
    <dgm:pt modelId="{3D6C8061-29C7-48AC-B751-BB6D254494AB}" type="pres">
      <dgm:prSet presAssocID="{17C77F96-4919-4CC3-AA66-CD13022393FE}" presName="rootComposite2" presStyleCnt="0"/>
      <dgm:spPr/>
    </dgm:pt>
    <dgm:pt modelId="{16009EFD-0DD8-48A6-B1ED-549A14BDD4E5}" type="pres">
      <dgm:prSet presAssocID="{17C77F96-4919-4CC3-AA66-CD13022393FE}" presName="rootText2" presStyleLbl="alignAcc1" presStyleIdx="0" presStyleCnt="0">
        <dgm:presLayoutVars>
          <dgm:chPref val="3"/>
        </dgm:presLayoutVars>
      </dgm:prSet>
      <dgm:spPr/>
    </dgm:pt>
    <dgm:pt modelId="{24279163-4808-44F3-A375-7C919623B8EF}" type="pres">
      <dgm:prSet presAssocID="{17C77F96-4919-4CC3-AA66-CD13022393FE}" presName="topArc2" presStyleLbl="parChTrans1D1" presStyleIdx="20" presStyleCnt="56">
        <dgm:style>
          <a:lnRef idx="2">
            <a:schemeClr val="accent1"/>
          </a:lnRef>
          <a:fillRef idx="1">
            <a:schemeClr val="lt1"/>
          </a:fillRef>
          <a:effectRef idx="0">
            <a:schemeClr val="accent1"/>
          </a:effectRef>
          <a:fontRef idx="minor">
            <a:schemeClr val="dk1"/>
          </a:fontRef>
        </dgm:style>
      </dgm:prSet>
      <dgm:spPr/>
    </dgm:pt>
    <dgm:pt modelId="{1C6BF38B-42D3-47CB-BE18-80169B4ADF60}" type="pres">
      <dgm:prSet presAssocID="{17C77F96-4919-4CC3-AA66-CD13022393FE}" presName="bottomArc2" presStyleLbl="parChTrans1D1" presStyleIdx="21" presStyleCnt="56">
        <dgm:style>
          <a:lnRef idx="2">
            <a:schemeClr val="accent1"/>
          </a:lnRef>
          <a:fillRef idx="1">
            <a:schemeClr val="lt1"/>
          </a:fillRef>
          <a:effectRef idx="0">
            <a:schemeClr val="accent1"/>
          </a:effectRef>
          <a:fontRef idx="minor">
            <a:schemeClr val="dk1"/>
          </a:fontRef>
        </dgm:style>
      </dgm:prSet>
      <dgm:spPr/>
    </dgm:pt>
    <dgm:pt modelId="{5C595FEA-F91D-4550-8C35-2C57186BFD3E}" type="pres">
      <dgm:prSet presAssocID="{17C77F96-4919-4CC3-AA66-CD13022393FE}" presName="topConnNode2" presStyleLbl="node3" presStyleIdx="0" presStyleCnt="0"/>
      <dgm:spPr/>
    </dgm:pt>
    <dgm:pt modelId="{057F0CC2-06A9-41FB-8270-221C23D2F0FB}" type="pres">
      <dgm:prSet presAssocID="{17C77F96-4919-4CC3-AA66-CD13022393FE}" presName="hierChild4" presStyleCnt="0"/>
      <dgm:spPr/>
    </dgm:pt>
    <dgm:pt modelId="{E17062ED-27E6-497B-96E7-BAF2D1A64C85}" type="pres">
      <dgm:prSet presAssocID="{17C6C32D-4FC5-48A3-A62D-90680AC6E481}" presName="Name28" presStyleLbl="parChTrans1D4" presStyleIdx="2" presStyleCnt="8"/>
      <dgm:spPr/>
    </dgm:pt>
    <dgm:pt modelId="{43605C0C-6350-42A0-BD8D-6BD2074A442B}" type="pres">
      <dgm:prSet presAssocID="{C56D12B9-0D8A-4371-91C3-088FDEBC5037}" presName="hierRoot2" presStyleCnt="0">
        <dgm:presLayoutVars>
          <dgm:hierBranch/>
        </dgm:presLayoutVars>
      </dgm:prSet>
      <dgm:spPr/>
    </dgm:pt>
    <dgm:pt modelId="{56BB7B8B-42D8-4376-BD45-62CAE9AD3C16}" type="pres">
      <dgm:prSet presAssocID="{C56D12B9-0D8A-4371-91C3-088FDEBC5037}" presName="rootComposite2" presStyleCnt="0"/>
      <dgm:spPr/>
    </dgm:pt>
    <dgm:pt modelId="{5E44111A-C39B-4344-B581-B3CEFD5D4182}" type="pres">
      <dgm:prSet presAssocID="{C56D12B9-0D8A-4371-91C3-088FDEBC5037}" presName="rootText2" presStyleLbl="alignAcc1" presStyleIdx="0" presStyleCnt="0">
        <dgm:presLayoutVars>
          <dgm:chPref val="3"/>
        </dgm:presLayoutVars>
      </dgm:prSet>
      <dgm:spPr/>
    </dgm:pt>
    <dgm:pt modelId="{1A5AE368-FDD3-4F84-A643-0430573E8DA9}" type="pres">
      <dgm:prSet presAssocID="{C56D12B9-0D8A-4371-91C3-088FDEBC5037}" presName="topArc2" presStyleLbl="parChTrans1D1" presStyleIdx="22" presStyleCnt="56"/>
      <dgm:spPr/>
    </dgm:pt>
    <dgm:pt modelId="{AD48F50C-4D79-4919-8BA0-638867CB8DA8}" type="pres">
      <dgm:prSet presAssocID="{C56D12B9-0D8A-4371-91C3-088FDEBC5037}" presName="bottomArc2" presStyleLbl="parChTrans1D1" presStyleIdx="23" presStyleCnt="56"/>
      <dgm:spPr/>
    </dgm:pt>
    <dgm:pt modelId="{454555EB-E747-49E0-BF42-7B3383F55D3B}" type="pres">
      <dgm:prSet presAssocID="{C56D12B9-0D8A-4371-91C3-088FDEBC5037}" presName="topConnNode2" presStyleLbl="node4" presStyleIdx="0" presStyleCnt="0"/>
      <dgm:spPr/>
    </dgm:pt>
    <dgm:pt modelId="{0363C51C-A990-4D1B-9C9B-0C8F857CE9CE}" type="pres">
      <dgm:prSet presAssocID="{C56D12B9-0D8A-4371-91C3-088FDEBC5037}" presName="hierChild4" presStyleCnt="0"/>
      <dgm:spPr/>
    </dgm:pt>
    <dgm:pt modelId="{0023BBFF-4A6A-4784-A61E-248853C1D632}" type="pres">
      <dgm:prSet presAssocID="{C56D12B9-0D8A-4371-91C3-088FDEBC5037}" presName="hierChild5" presStyleCnt="0"/>
      <dgm:spPr/>
    </dgm:pt>
    <dgm:pt modelId="{EC22ED89-26B1-4CCD-AC8C-33A8561BEAEC}" type="pres">
      <dgm:prSet presAssocID="{48587E9A-38F8-4E54-8591-5E08F5E56F12}" presName="Name28" presStyleLbl="parChTrans1D4" presStyleIdx="3" presStyleCnt="8"/>
      <dgm:spPr/>
    </dgm:pt>
    <dgm:pt modelId="{6771DE7A-A4DE-4A12-A888-5C659F5923FC}" type="pres">
      <dgm:prSet presAssocID="{E7727505-5707-41E0-B6B0-0BECABAA8A3B}" presName="hierRoot2" presStyleCnt="0">
        <dgm:presLayoutVars>
          <dgm:hierBranch/>
        </dgm:presLayoutVars>
      </dgm:prSet>
      <dgm:spPr/>
    </dgm:pt>
    <dgm:pt modelId="{27F73644-6522-4E23-8DC3-93612576D121}" type="pres">
      <dgm:prSet presAssocID="{E7727505-5707-41E0-B6B0-0BECABAA8A3B}" presName="rootComposite2" presStyleCnt="0"/>
      <dgm:spPr/>
    </dgm:pt>
    <dgm:pt modelId="{5C5D9CCC-33DA-4B2B-9249-FA830E8ED513}" type="pres">
      <dgm:prSet presAssocID="{E7727505-5707-41E0-B6B0-0BECABAA8A3B}" presName="rootText2" presStyleLbl="alignAcc1" presStyleIdx="0" presStyleCnt="0">
        <dgm:presLayoutVars>
          <dgm:chPref val="3"/>
        </dgm:presLayoutVars>
      </dgm:prSet>
      <dgm:spPr/>
    </dgm:pt>
    <dgm:pt modelId="{218CDFC9-F15D-411D-B5DA-04D1ACEA5354}" type="pres">
      <dgm:prSet presAssocID="{E7727505-5707-41E0-B6B0-0BECABAA8A3B}" presName="topArc2" presStyleLbl="parChTrans1D1" presStyleIdx="24" presStyleCnt="56"/>
      <dgm:spPr/>
    </dgm:pt>
    <dgm:pt modelId="{54F42065-B235-4D1A-AC06-4CA334D56432}" type="pres">
      <dgm:prSet presAssocID="{E7727505-5707-41E0-B6B0-0BECABAA8A3B}" presName="bottomArc2" presStyleLbl="parChTrans1D1" presStyleIdx="25" presStyleCnt="56"/>
      <dgm:spPr/>
    </dgm:pt>
    <dgm:pt modelId="{A3CE2560-6000-409F-9126-EE214793B01C}" type="pres">
      <dgm:prSet presAssocID="{E7727505-5707-41E0-B6B0-0BECABAA8A3B}" presName="topConnNode2" presStyleLbl="node4" presStyleIdx="0" presStyleCnt="0"/>
      <dgm:spPr/>
    </dgm:pt>
    <dgm:pt modelId="{55ABC37C-D82F-4D79-91E5-B55421C0CC1C}" type="pres">
      <dgm:prSet presAssocID="{E7727505-5707-41E0-B6B0-0BECABAA8A3B}" presName="hierChild4" presStyleCnt="0"/>
      <dgm:spPr/>
    </dgm:pt>
    <dgm:pt modelId="{C99C8468-D8AE-436A-A495-40ACB55BF6F6}" type="pres">
      <dgm:prSet presAssocID="{E7727505-5707-41E0-B6B0-0BECABAA8A3B}" presName="hierChild5" presStyleCnt="0"/>
      <dgm:spPr/>
    </dgm:pt>
    <dgm:pt modelId="{7F2FFCA6-C005-489D-9EDC-AD37FB238186}" type="pres">
      <dgm:prSet presAssocID="{17C77F96-4919-4CC3-AA66-CD13022393FE}" presName="hierChild5" presStyleCnt="0"/>
      <dgm:spPr/>
    </dgm:pt>
    <dgm:pt modelId="{AA375C4A-BC4A-400D-BB6E-95E922D4DD9C}" type="pres">
      <dgm:prSet presAssocID="{E45BBEE6-54BA-4945-AF26-FFA676F35D89}" presName="hierChild5" presStyleCnt="0"/>
      <dgm:spPr/>
    </dgm:pt>
    <dgm:pt modelId="{320DB625-8F3D-495D-BC8A-C4118F14C87A}" type="pres">
      <dgm:prSet presAssocID="{64312579-84D3-46DC-B183-B81B8227B6A3}" presName="Name28" presStyleLbl="parChTrans1D2" presStyleIdx="3" presStyleCnt="8"/>
      <dgm:spPr/>
    </dgm:pt>
    <dgm:pt modelId="{794141E8-8024-4B13-996B-6D906C8CD0F4}" type="pres">
      <dgm:prSet presAssocID="{92456A5C-85B5-4B0B-9240-A60D949FEA7D}" presName="hierRoot2" presStyleCnt="0">
        <dgm:presLayoutVars>
          <dgm:hierBranch/>
        </dgm:presLayoutVars>
      </dgm:prSet>
      <dgm:spPr/>
    </dgm:pt>
    <dgm:pt modelId="{2B610E46-5060-4E2C-A39D-5C60EDA9F276}" type="pres">
      <dgm:prSet presAssocID="{92456A5C-85B5-4B0B-9240-A60D949FEA7D}" presName="rootComposite2" presStyleCnt="0"/>
      <dgm:spPr/>
    </dgm:pt>
    <dgm:pt modelId="{8934C6D8-1F04-4A4D-9283-80D5D2BAE9FF}" type="pres">
      <dgm:prSet presAssocID="{92456A5C-85B5-4B0B-9240-A60D949FEA7D}" presName="rootText2" presStyleLbl="alignAcc1" presStyleIdx="0" presStyleCnt="0">
        <dgm:presLayoutVars>
          <dgm:chPref val="3"/>
        </dgm:presLayoutVars>
      </dgm:prSet>
      <dgm:spPr/>
    </dgm:pt>
    <dgm:pt modelId="{E07F02EB-97A0-4F83-BB9D-AC54EC5A6AC1}" type="pres">
      <dgm:prSet presAssocID="{92456A5C-85B5-4B0B-9240-A60D949FEA7D}" presName="topArc2" presStyleLbl="parChTrans1D1" presStyleIdx="26" presStyleCnt="56"/>
      <dgm:spPr/>
    </dgm:pt>
    <dgm:pt modelId="{52373E15-5775-46C0-952C-14990526800D}" type="pres">
      <dgm:prSet presAssocID="{92456A5C-85B5-4B0B-9240-A60D949FEA7D}" presName="bottomArc2" presStyleLbl="parChTrans1D1" presStyleIdx="27" presStyleCnt="56"/>
      <dgm:spPr/>
    </dgm:pt>
    <dgm:pt modelId="{3072A7CF-29EC-4B57-93BB-985ACE93A6D1}" type="pres">
      <dgm:prSet presAssocID="{92456A5C-85B5-4B0B-9240-A60D949FEA7D}" presName="topConnNode2" presStyleLbl="node2" presStyleIdx="0" presStyleCnt="0"/>
      <dgm:spPr/>
    </dgm:pt>
    <dgm:pt modelId="{1B74DDAF-3BA1-496F-9481-7078D7CC01C2}" type="pres">
      <dgm:prSet presAssocID="{92456A5C-85B5-4B0B-9240-A60D949FEA7D}" presName="hierChild4" presStyleCnt="0"/>
      <dgm:spPr/>
    </dgm:pt>
    <dgm:pt modelId="{2199D3C0-74A5-4FF9-A402-063CE0462E52}" type="pres">
      <dgm:prSet presAssocID="{92456A5C-85B5-4B0B-9240-A60D949FEA7D}" presName="hierChild5" presStyleCnt="0"/>
      <dgm:spPr/>
    </dgm:pt>
    <dgm:pt modelId="{D96F1A19-298E-4131-960C-86522268B602}" type="pres">
      <dgm:prSet presAssocID="{CDB70357-5114-4D19-958A-2D0FC3EE86C6}" presName="hierChild3" presStyleCnt="0"/>
      <dgm:spPr/>
    </dgm:pt>
    <dgm:pt modelId="{3633754E-9C17-42C2-B854-6A8442E0E0AD}" type="pres">
      <dgm:prSet presAssocID="{F8C9B11E-57A2-4000-9872-D68B8906B2B4}" presName="hierRoot1" presStyleCnt="0">
        <dgm:presLayoutVars>
          <dgm:hierBranch/>
        </dgm:presLayoutVars>
      </dgm:prSet>
      <dgm:spPr/>
    </dgm:pt>
    <dgm:pt modelId="{978FF522-DFF7-4986-8967-BED83588AB98}" type="pres">
      <dgm:prSet presAssocID="{F8C9B11E-57A2-4000-9872-D68B8906B2B4}" presName="rootComposite1" presStyleCnt="0"/>
      <dgm:spPr/>
    </dgm:pt>
    <dgm:pt modelId="{0B27A588-171A-45EF-B19C-F03DD1B73EF2}" type="pres">
      <dgm:prSet presAssocID="{F8C9B11E-57A2-4000-9872-D68B8906B2B4}" presName="rootText1" presStyleLbl="alignAcc1" presStyleIdx="0" presStyleCnt="0">
        <dgm:presLayoutVars>
          <dgm:chPref val="3"/>
        </dgm:presLayoutVars>
      </dgm:prSet>
      <dgm:spPr/>
    </dgm:pt>
    <dgm:pt modelId="{1B1C9824-A656-46D8-8981-88773050FD78}" type="pres">
      <dgm:prSet presAssocID="{F8C9B11E-57A2-4000-9872-D68B8906B2B4}" presName="topArc1" presStyleLbl="parChTrans1D1" presStyleIdx="28" presStyleCnt="56">
        <dgm:style>
          <a:lnRef idx="2">
            <a:schemeClr val="accent1"/>
          </a:lnRef>
          <a:fillRef idx="1">
            <a:schemeClr val="lt1"/>
          </a:fillRef>
          <a:effectRef idx="0">
            <a:schemeClr val="accent1"/>
          </a:effectRef>
          <a:fontRef idx="minor">
            <a:schemeClr val="dk1"/>
          </a:fontRef>
        </dgm:style>
      </dgm:prSet>
      <dgm:spPr/>
    </dgm:pt>
    <dgm:pt modelId="{8E832C16-956F-4DB2-82EF-BD7C101B97EC}" type="pres">
      <dgm:prSet presAssocID="{F8C9B11E-57A2-4000-9872-D68B8906B2B4}" presName="bottomArc1" presStyleLbl="parChTrans1D1" presStyleIdx="29" presStyleCnt="56"/>
      <dgm:spPr/>
    </dgm:pt>
    <dgm:pt modelId="{325E7BA4-AD47-4905-B7D4-7C86947E4D9E}" type="pres">
      <dgm:prSet presAssocID="{F8C9B11E-57A2-4000-9872-D68B8906B2B4}" presName="topConnNode1" presStyleLbl="node1" presStyleIdx="0" presStyleCnt="0"/>
      <dgm:spPr/>
    </dgm:pt>
    <dgm:pt modelId="{B3232021-8D05-457A-A485-6C18B484F993}" type="pres">
      <dgm:prSet presAssocID="{F8C9B11E-57A2-4000-9872-D68B8906B2B4}" presName="hierChild2" presStyleCnt="0"/>
      <dgm:spPr/>
    </dgm:pt>
    <dgm:pt modelId="{503BB0F2-C3C7-4BBE-A383-C29B9C0AACCF}" type="pres">
      <dgm:prSet presAssocID="{01A1D0C2-F2E7-4416-8B54-0AABAC36AE69}" presName="Name28" presStyleLbl="parChTrans1D2" presStyleIdx="4" presStyleCnt="8"/>
      <dgm:spPr/>
    </dgm:pt>
    <dgm:pt modelId="{AFB48A0E-759A-4040-9161-2F167D6C643B}" type="pres">
      <dgm:prSet presAssocID="{18D06023-D57F-4682-85C6-603793F268C8}" presName="hierRoot2" presStyleCnt="0">
        <dgm:presLayoutVars>
          <dgm:hierBranch/>
        </dgm:presLayoutVars>
      </dgm:prSet>
      <dgm:spPr/>
    </dgm:pt>
    <dgm:pt modelId="{B1A0BCA7-F227-4277-A60E-51096D6DB9FF}" type="pres">
      <dgm:prSet presAssocID="{18D06023-D57F-4682-85C6-603793F268C8}" presName="rootComposite2" presStyleCnt="0"/>
      <dgm:spPr/>
    </dgm:pt>
    <dgm:pt modelId="{7155DA4C-96AC-4F4E-8E7F-A816D6BEB250}" type="pres">
      <dgm:prSet presAssocID="{18D06023-D57F-4682-85C6-603793F268C8}" presName="rootText2" presStyleLbl="alignAcc1" presStyleIdx="0" presStyleCnt="0">
        <dgm:presLayoutVars>
          <dgm:chPref val="3"/>
        </dgm:presLayoutVars>
      </dgm:prSet>
      <dgm:spPr/>
    </dgm:pt>
    <dgm:pt modelId="{FF1EDFFA-BE5D-46AB-A598-47BB00A36B17}" type="pres">
      <dgm:prSet presAssocID="{18D06023-D57F-4682-85C6-603793F268C8}" presName="topArc2" presStyleLbl="parChTrans1D1" presStyleIdx="30" presStyleCnt="56"/>
      <dgm:spPr/>
    </dgm:pt>
    <dgm:pt modelId="{5AF82232-81BE-4C68-9ED2-D8ACB30D7262}" type="pres">
      <dgm:prSet presAssocID="{18D06023-D57F-4682-85C6-603793F268C8}" presName="bottomArc2" presStyleLbl="parChTrans1D1" presStyleIdx="31" presStyleCnt="56"/>
      <dgm:spPr/>
    </dgm:pt>
    <dgm:pt modelId="{E5823A8C-70BB-4BFA-8308-DA8D9ECF3149}" type="pres">
      <dgm:prSet presAssocID="{18D06023-D57F-4682-85C6-603793F268C8}" presName="topConnNode2" presStyleLbl="node2" presStyleIdx="0" presStyleCnt="0"/>
      <dgm:spPr/>
    </dgm:pt>
    <dgm:pt modelId="{B2B53EE7-EA16-4CD2-9B8B-88FEBF006F41}" type="pres">
      <dgm:prSet presAssocID="{18D06023-D57F-4682-85C6-603793F268C8}" presName="hierChild4" presStyleCnt="0"/>
      <dgm:spPr/>
    </dgm:pt>
    <dgm:pt modelId="{267E7241-EF17-4C82-B61F-F0238E2DD80F}" type="pres">
      <dgm:prSet presAssocID="{18D06023-D57F-4682-85C6-603793F268C8}" presName="hierChild5" presStyleCnt="0"/>
      <dgm:spPr/>
    </dgm:pt>
    <dgm:pt modelId="{954DD574-E84B-4162-B0B3-AD4BDECB71F3}" type="pres">
      <dgm:prSet presAssocID="{E78F2313-8EBB-44E2-B3B4-ACC6BCDE5D76}" presName="Name28" presStyleLbl="parChTrans1D2" presStyleIdx="5" presStyleCnt="8"/>
      <dgm:spPr/>
    </dgm:pt>
    <dgm:pt modelId="{7B2B4AB5-4674-4E25-8D10-5BC91A7248DF}" type="pres">
      <dgm:prSet presAssocID="{B1CF4366-208A-4744-82B8-0DD6A579C245}" presName="hierRoot2" presStyleCnt="0">
        <dgm:presLayoutVars>
          <dgm:hierBranch/>
        </dgm:presLayoutVars>
      </dgm:prSet>
      <dgm:spPr/>
    </dgm:pt>
    <dgm:pt modelId="{52529D67-D002-4F78-8216-419FFCE65542}" type="pres">
      <dgm:prSet presAssocID="{B1CF4366-208A-4744-82B8-0DD6A579C245}" presName="rootComposite2" presStyleCnt="0"/>
      <dgm:spPr/>
    </dgm:pt>
    <dgm:pt modelId="{4A974F50-072E-4056-A41C-8F9C230512FB}" type="pres">
      <dgm:prSet presAssocID="{B1CF4366-208A-4744-82B8-0DD6A579C245}" presName="rootText2" presStyleLbl="alignAcc1" presStyleIdx="0" presStyleCnt="0">
        <dgm:presLayoutVars>
          <dgm:chPref val="3"/>
        </dgm:presLayoutVars>
      </dgm:prSet>
      <dgm:spPr/>
    </dgm:pt>
    <dgm:pt modelId="{56BC62D5-9C35-4109-8A32-5550EF00B71C}" type="pres">
      <dgm:prSet presAssocID="{B1CF4366-208A-4744-82B8-0DD6A579C245}" presName="topArc2" presStyleLbl="parChTrans1D1" presStyleIdx="32" presStyleCnt="56">
        <dgm:style>
          <a:lnRef idx="2">
            <a:schemeClr val="accent1"/>
          </a:lnRef>
          <a:fillRef idx="1">
            <a:schemeClr val="lt1"/>
          </a:fillRef>
          <a:effectRef idx="0">
            <a:schemeClr val="accent1"/>
          </a:effectRef>
          <a:fontRef idx="minor">
            <a:schemeClr val="dk1"/>
          </a:fontRef>
        </dgm:style>
      </dgm:prSet>
      <dgm:spPr/>
    </dgm:pt>
    <dgm:pt modelId="{3482A7C4-A1E5-4B85-A631-A4C52C9D20FD}" type="pres">
      <dgm:prSet presAssocID="{B1CF4366-208A-4744-82B8-0DD6A579C245}" presName="bottomArc2" presStyleLbl="parChTrans1D1" presStyleIdx="33" presStyleCnt="56">
        <dgm:style>
          <a:lnRef idx="2">
            <a:schemeClr val="accent1"/>
          </a:lnRef>
          <a:fillRef idx="1">
            <a:schemeClr val="lt1"/>
          </a:fillRef>
          <a:effectRef idx="0">
            <a:schemeClr val="accent1"/>
          </a:effectRef>
          <a:fontRef idx="minor">
            <a:schemeClr val="dk1"/>
          </a:fontRef>
        </dgm:style>
      </dgm:prSet>
      <dgm:spPr/>
    </dgm:pt>
    <dgm:pt modelId="{A77B3AD7-AB26-4424-AF58-9968DC9E6D03}" type="pres">
      <dgm:prSet presAssocID="{B1CF4366-208A-4744-82B8-0DD6A579C245}" presName="topConnNode2" presStyleLbl="node2" presStyleIdx="0" presStyleCnt="0"/>
      <dgm:spPr/>
    </dgm:pt>
    <dgm:pt modelId="{0CC7E249-2E39-4CD5-8485-95D8E25B03E6}" type="pres">
      <dgm:prSet presAssocID="{B1CF4366-208A-4744-82B8-0DD6A579C245}" presName="hierChild4" presStyleCnt="0"/>
      <dgm:spPr/>
    </dgm:pt>
    <dgm:pt modelId="{0DEFB042-14FB-45BE-BEEE-FCF5E4F01E30}" type="pres">
      <dgm:prSet presAssocID="{8D30EB35-2DEC-4991-894B-0D96F79190E3}" presName="Name28" presStyleLbl="parChTrans1D3" presStyleIdx="4" presStyleCnt="8"/>
      <dgm:spPr/>
    </dgm:pt>
    <dgm:pt modelId="{3D67FDBC-FC8E-4459-92BE-AF2B139F3121}" type="pres">
      <dgm:prSet presAssocID="{A5F85D69-47AE-4931-AA32-F5BAE60D1393}" presName="hierRoot2" presStyleCnt="0">
        <dgm:presLayoutVars>
          <dgm:hierBranch/>
        </dgm:presLayoutVars>
      </dgm:prSet>
      <dgm:spPr/>
    </dgm:pt>
    <dgm:pt modelId="{0DC752F6-07BC-4D38-A18D-0C81A0EB1CB1}" type="pres">
      <dgm:prSet presAssocID="{A5F85D69-47AE-4931-AA32-F5BAE60D1393}" presName="rootComposite2" presStyleCnt="0"/>
      <dgm:spPr/>
    </dgm:pt>
    <dgm:pt modelId="{EFC2B7B7-1538-475A-BF0F-6C62E5066AA1}" type="pres">
      <dgm:prSet presAssocID="{A5F85D69-47AE-4931-AA32-F5BAE60D1393}" presName="rootText2" presStyleLbl="alignAcc1" presStyleIdx="0" presStyleCnt="0">
        <dgm:presLayoutVars>
          <dgm:chPref val="3"/>
        </dgm:presLayoutVars>
      </dgm:prSet>
      <dgm:spPr/>
    </dgm:pt>
    <dgm:pt modelId="{953BE4EA-759F-49AE-AF35-AB1671836E89}" type="pres">
      <dgm:prSet presAssocID="{A5F85D69-47AE-4931-AA32-F5BAE60D1393}" presName="topArc2" presStyleLbl="parChTrans1D1" presStyleIdx="34" presStyleCnt="56">
        <dgm:style>
          <a:lnRef idx="2">
            <a:schemeClr val="accent1"/>
          </a:lnRef>
          <a:fillRef idx="1">
            <a:schemeClr val="lt1"/>
          </a:fillRef>
          <a:effectRef idx="0">
            <a:schemeClr val="accent1"/>
          </a:effectRef>
          <a:fontRef idx="minor">
            <a:schemeClr val="dk1"/>
          </a:fontRef>
        </dgm:style>
      </dgm:prSet>
      <dgm:spPr/>
    </dgm:pt>
    <dgm:pt modelId="{68BCA615-C5F6-480D-B2BD-8DF913D232DC}" type="pres">
      <dgm:prSet presAssocID="{A5F85D69-47AE-4931-AA32-F5BAE60D1393}" presName="bottomArc2" presStyleLbl="parChTrans1D1" presStyleIdx="35" presStyleCnt="56">
        <dgm:style>
          <a:lnRef idx="2">
            <a:schemeClr val="accent1"/>
          </a:lnRef>
          <a:fillRef idx="1">
            <a:schemeClr val="lt1"/>
          </a:fillRef>
          <a:effectRef idx="0">
            <a:schemeClr val="accent1"/>
          </a:effectRef>
          <a:fontRef idx="minor">
            <a:schemeClr val="dk1"/>
          </a:fontRef>
        </dgm:style>
      </dgm:prSet>
      <dgm:spPr/>
    </dgm:pt>
    <dgm:pt modelId="{C8CB1301-269F-4FF2-A90E-A941604B456E}" type="pres">
      <dgm:prSet presAssocID="{A5F85D69-47AE-4931-AA32-F5BAE60D1393}" presName="topConnNode2" presStyleLbl="node3" presStyleIdx="0" presStyleCnt="0"/>
      <dgm:spPr/>
    </dgm:pt>
    <dgm:pt modelId="{133E952E-C2E8-46C1-A4ED-DB08D43C75D3}" type="pres">
      <dgm:prSet presAssocID="{A5F85D69-47AE-4931-AA32-F5BAE60D1393}" presName="hierChild4" presStyleCnt="0"/>
      <dgm:spPr/>
    </dgm:pt>
    <dgm:pt modelId="{993599EF-C185-4703-9D8F-8A10E01AB681}" type="pres">
      <dgm:prSet presAssocID="{14A78740-8788-4F7B-80B2-BF03F8F63EC4}" presName="Name28" presStyleLbl="parChTrans1D4" presStyleIdx="4" presStyleCnt="8"/>
      <dgm:spPr/>
    </dgm:pt>
    <dgm:pt modelId="{F01D8DC2-7FAD-4601-BC83-9CCC1455F36E}" type="pres">
      <dgm:prSet presAssocID="{5077BDF0-644C-4CDB-99DB-B48DB7313C2A}" presName="hierRoot2" presStyleCnt="0">
        <dgm:presLayoutVars>
          <dgm:hierBranch/>
        </dgm:presLayoutVars>
      </dgm:prSet>
      <dgm:spPr/>
    </dgm:pt>
    <dgm:pt modelId="{72460A8A-FA10-4DEB-8E3A-3D442FC52014}" type="pres">
      <dgm:prSet presAssocID="{5077BDF0-644C-4CDB-99DB-B48DB7313C2A}" presName="rootComposite2" presStyleCnt="0"/>
      <dgm:spPr/>
    </dgm:pt>
    <dgm:pt modelId="{6DC4ECAD-DD8C-4960-A21D-59995A38C33C}" type="pres">
      <dgm:prSet presAssocID="{5077BDF0-644C-4CDB-99DB-B48DB7313C2A}" presName="rootText2" presStyleLbl="alignAcc1" presStyleIdx="0" presStyleCnt="0">
        <dgm:presLayoutVars>
          <dgm:chPref val="3"/>
        </dgm:presLayoutVars>
      </dgm:prSet>
      <dgm:spPr/>
    </dgm:pt>
    <dgm:pt modelId="{23787D5D-AB15-46AA-8980-B75213DF7E8B}" type="pres">
      <dgm:prSet presAssocID="{5077BDF0-644C-4CDB-99DB-B48DB7313C2A}" presName="topArc2" presStyleLbl="parChTrans1D1" presStyleIdx="36" presStyleCnt="56"/>
      <dgm:spPr/>
    </dgm:pt>
    <dgm:pt modelId="{6DC46980-1545-44EF-A9D9-64AEFAC3DC4C}" type="pres">
      <dgm:prSet presAssocID="{5077BDF0-644C-4CDB-99DB-B48DB7313C2A}" presName="bottomArc2" presStyleLbl="parChTrans1D1" presStyleIdx="37" presStyleCnt="56"/>
      <dgm:spPr/>
    </dgm:pt>
    <dgm:pt modelId="{67DE51F4-ED71-402A-AFCC-3BF99C33D082}" type="pres">
      <dgm:prSet presAssocID="{5077BDF0-644C-4CDB-99DB-B48DB7313C2A}" presName="topConnNode2" presStyleLbl="node4" presStyleIdx="0" presStyleCnt="0"/>
      <dgm:spPr/>
    </dgm:pt>
    <dgm:pt modelId="{22502CA2-3173-4771-BA1F-9B64208D13A2}" type="pres">
      <dgm:prSet presAssocID="{5077BDF0-644C-4CDB-99DB-B48DB7313C2A}" presName="hierChild4" presStyleCnt="0"/>
      <dgm:spPr/>
    </dgm:pt>
    <dgm:pt modelId="{14175788-8B17-4326-91F3-65EB671DCC17}" type="pres">
      <dgm:prSet presAssocID="{5077BDF0-644C-4CDB-99DB-B48DB7313C2A}" presName="hierChild5" presStyleCnt="0"/>
      <dgm:spPr/>
    </dgm:pt>
    <dgm:pt modelId="{E3D06486-B152-402F-B07D-589B0A22E48B}" type="pres">
      <dgm:prSet presAssocID="{9E74F8F9-2EDF-4997-A924-998218D8FC5A}" presName="Name28" presStyleLbl="parChTrans1D4" presStyleIdx="5" presStyleCnt="8"/>
      <dgm:spPr/>
    </dgm:pt>
    <dgm:pt modelId="{CCA44E34-1BC4-42C5-8CAB-9F1A4C4D8026}" type="pres">
      <dgm:prSet presAssocID="{4CC4BB5E-AA08-48BA-8536-19FCB2080ABC}" presName="hierRoot2" presStyleCnt="0">
        <dgm:presLayoutVars>
          <dgm:hierBranch/>
        </dgm:presLayoutVars>
      </dgm:prSet>
      <dgm:spPr/>
    </dgm:pt>
    <dgm:pt modelId="{5EB8AEBE-08B3-4869-A834-02EB8B619FE9}" type="pres">
      <dgm:prSet presAssocID="{4CC4BB5E-AA08-48BA-8536-19FCB2080ABC}" presName="rootComposite2" presStyleCnt="0"/>
      <dgm:spPr/>
    </dgm:pt>
    <dgm:pt modelId="{6F2498F3-352D-4057-88D7-9179445BB140}" type="pres">
      <dgm:prSet presAssocID="{4CC4BB5E-AA08-48BA-8536-19FCB2080ABC}" presName="rootText2" presStyleLbl="alignAcc1" presStyleIdx="0" presStyleCnt="0">
        <dgm:presLayoutVars>
          <dgm:chPref val="3"/>
        </dgm:presLayoutVars>
      </dgm:prSet>
      <dgm:spPr/>
    </dgm:pt>
    <dgm:pt modelId="{D585DC0D-FF86-4F37-9B8E-ABEAB3D4217A}" type="pres">
      <dgm:prSet presAssocID="{4CC4BB5E-AA08-48BA-8536-19FCB2080ABC}" presName="topArc2" presStyleLbl="parChTrans1D1" presStyleIdx="38" presStyleCnt="56"/>
      <dgm:spPr/>
    </dgm:pt>
    <dgm:pt modelId="{F6978665-92EC-4DAF-A21D-02B23CA511D0}" type="pres">
      <dgm:prSet presAssocID="{4CC4BB5E-AA08-48BA-8536-19FCB2080ABC}" presName="bottomArc2" presStyleLbl="parChTrans1D1" presStyleIdx="39" presStyleCnt="56"/>
      <dgm:spPr/>
    </dgm:pt>
    <dgm:pt modelId="{FAAA2B2B-3E16-434B-82AB-3704AE7D13CC}" type="pres">
      <dgm:prSet presAssocID="{4CC4BB5E-AA08-48BA-8536-19FCB2080ABC}" presName="topConnNode2" presStyleLbl="node4" presStyleIdx="0" presStyleCnt="0"/>
      <dgm:spPr/>
    </dgm:pt>
    <dgm:pt modelId="{FA66F902-F098-40D4-948F-E8EE4FDCBF39}" type="pres">
      <dgm:prSet presAssocID="{4CC4BB5E-AA08-48BA-8536-19FCB2080ABC}" presName="hierChild4" presStyleCnt="0"/>
      <dgm:spPr/>
    </dgm:pt>
    <dgm:pt modelId="{69265415-98DE-41A4-B9D9-AAC321C33295}" type="pres">
      <dgm:prSet presAssocID="{4CC4BB5E-AA08-48BA-8536-19FCB2080ABC}" presName="hierChild5" presStyleCnt="0"/>
      <dgm:spPr/>
    </dgm:pt>
    <dgm:pt modelId="{4B712799-A211-4E1A-AA9D-969B25AD9B87}" type="pres">
      <dgm:prSet presAssocID="{A5F85D69-47AE-4931-AA32-F5BAE60D1393}" presName="hierChild5" presStyleCnt="0"/>
      <dgm:spPr/>
    </dgm:pt>
    <dgm:pt modelId="{32C64712-4075-4371-9C14-A0DD216FA771}" type="pres">
      <dgm:prSet presAssocID="{34C2BB21-3C14-4E73-BFA0-7657F55318F1}" presName="Name28" presStyleLbl="parChTrans1D3" presStyleIdx="5" presStyleCnt="8"/>
      <dgm:spPr/>
    </dgm:pt>
    <dgm:pt modelId="{DD925034-5871-44F7-AAC1-53DF0D388D38}" type="pres">
      <dgm:prSet presAssocID="{27E00482-3D30-492F-A785-6B3F6CF1F2F0}" presName="hierRoot2" presStyleCnt="0">
        <dgm:presLayoutVars>
          <dgm:hierBranch/>
        </dgm:presLayoutVars>
      </dgm:prSet>
      <dgm:spPr/>
    </dgm:pt>
    <dgm:pt modelId="{3035464E-930D-458B-89EA-FBCCCD88C8E4}" type="pres">
      <dgm:prSet presAssocID="{27E00482-3D30-492F-A785-6B3F6CF1F2F0}" presName="rootComposite2" presStyleCnt="0"/>
      <dgm:spPr/>
    </dgm:pt>
    <dgm:pt modelId="{9D6F43B6-E4F8-4F1A-8C6E-3B87478EB6D0}" type="pres">
      <dgm:prSet presAssocID="{27E00482-3D30-492F-A785-6B3F6CF1F2F0}" presName="rootText2" presStyleLbl="alignAcc1" presStyleIdx="0" presStyleCnt="0">
        <dgm:presLayoutVars>
          <dgm:chPref val="3"/>
        </dgm:presLayoutVars>
      </dgm:prSet>
      <dgm:spPr/>
    </dgm:pt>
    <dgm:pt modelId="{FA1F7120-463C-4D40-9EFC-F8BCC9A82FDB}" type="pres">
      <dgm:prSet presAssocID="{27E00482-3D30-492F-A785-6B3F6CF1F2F0}" presName="topArc2" presStyleLbl="parChTrans1D1" presStyleIdx="40" presStyleCnt="56"/>
      <dgm:spPr/>
    </dgm:pt>
    <dgm:pt modelId="{78C978C7-AC5A-4FAA-AA8C-A88AD2892D47}" type="pres">
      <dgm:prSet presAssocID="{27E00482-3D30-492F-A785-6B3F6CF1F2F0}" presName="bottomArc2" presStyleLbl="parChTrans1D1" presStyleIdx="41" presStyleCnt="56"/>
      <dgm:spPr/>
    </dgm:pt>
    <dgm:pt modelId="{3E3A976C-3ACB-445F-9415-F01AF4453C86}" type="pres">
      <dgm:prSet presAssocID="{27E00482-3D30-492F-A785-6B3F6CF1F2F0}" presName="topConnNode2" presStyleLbl="node3" presStyleIdx="0" presStyleCnt="0"/>
      <dgm:spPr/>
    </dgm:pt>
    <dgm:pt modelId="{70CA1FBE-E115-4F4A-A731-EF72B8129214}" type="pres">
      <dgm:prSet presAssocID="{27E00482-3D30-492F-A785-6B3F6CF1F2F0}" presName="hierChild4" presStyleCnt="0"/>
      <dgm:spPr/>
    </dgm:pt>
    <dgm:pt modelId="{7F6382AC-3594-41BC-BB4B-DF20C87EEFC8}" type="pres">
      <dgm:prSet presAssocID="{27E00482-3D30-492F-A785-6B3F6CF1F2F0}" presName="hierChild5" presStyleCnt="0"/>
      <dgm:spPr/>
    </dgm:pt>
    <dgm:pt modelId="{DA602260-2AB3-4B55-89D4-E97CD8EC6BF2}" type="pres">
      <dgm:prSet presAssocID="{B1CF4366-208A-4744-82B8-0DD6A579C245}" presName="hierChild5" presStyleCnt="0"/>
      <dgm:spPr/>
    </dgm:pt>
    <dgm:pt modelId="{C3A00660-4C5D-43BB-A100-120F71BD57CB}" type="pres">
      <dgm:prSet presAssocID="{F8C9B11E-57A2-4000-9872-D68B8906B2B4}" presName="hierChild3" presStyleCnt="0"/>
      <dgm:spPr/>
    </dgm:pt>
    <dgm:pt modelId="{1B92EA7B-DBA4-4F19-94B1-D74A06468A9D}" type="pres">
      <dgm:prSet presAssocID="{90F7A951-8359-4C5A-ACCC-F69A25B4F619}" presName="hierRoot1" presStyleCnt="0">
        <dgm:presLayoutVars>
          <dgm:hierBranch/>
        </dgm:presLayoutVars>
      </dgm:prSet>
      <dgm:spPr/>
    </dgm:pt>
    <dgm:pt modelId="{2D8B7CAE-6574-4E4B-9A94-FEFB84C44289}" type="pres">
      <dgm:prSet presAssocID="{90F7A951-8359-4C5A-ACCC-F69A25B4F619}" presName="rootComposite1" presStyleCnt="0"/>
      <dgm:spPr/>
    </dgm:pt>
    <dgm:pt modelId="{EFF528D4-FBFF-4A81-8330-299DBABFCE01}" type="pres">
      <dgm:prSet presAssocID="{90F7A951-8359-4C5A-ACCC-F69A25B4F619}" presName="rootText1" presStyleLbl="alignAcc1" presStyleIdx="0" presStyleCnt="0">
        <dgm:presLayoutVars>
          <dgm:chPref val="3"/>
        </dgm:presLayoutVars>
      </dgm:prSet>
      <dgm:spPr/>
    </dgm:pt>
    <dgm:pt modelId="{405FB2FF-6B62-4F72-8591-DC5397EF8BCB}" type="pres">
      <dgm:prSet presAssocID="{90F7A951-8359-4C5A-ACCC-F69A25B4F619}" presName="topArc1" presStyleLbl="parChTrans1D1" presStyleIdx="42" presStyleCnt="56">
        <dgm:style>
          <a:lnRef idx="2">
            <a:schemeClr val="accent1"/>
          </a:lnRef>
          <a:fillRef idx="1">
            <a:schemeClr val="lt1"/>
          </a:fillRef>
          <a:effectRef idx="0">
            <a:schemeClr val="accent1"/>
          </a:effectRef>
          <a:fontRef idx="minor">
            <a:schemeClr val="dk1"/>
          </a:fontRef>
        </dgm:style>
      </dgm:prSet>
      <dgm:spPr/>
    </dgm:pt>
    <dgm:pt modelId="{28DB5F5B-9B1F-4AD5-BA9E-0D653DB3F152}" type="pres">
      <dgm:prSet presAssocID="{90F7A951-8359-4C5A-ACCC-F69A25B4F619}" presName="bottomArc1" presStyleLbl="parChTrans1D1" presStyleIdx="43" presStyleCnt="56"/>
      <dgm:spPr/>
    </dgm:pt>
    <dgm:pt modelId="{2F6B241C-0092-4C20-852C-4D306671C149}" type="pres">
      <dgm:prSet presAssocID="{90F7A951-8359-4C5A-ACCC-F69A25B4F619}" presName="topConnNode1" presStyleLbl="node1" presStyleIdx="0" presStyleCnt="0"/>
      <dgm:spPr/>
    </dgm:pt>
    <dgm:pt modelId="{7E1BEA42-4D34-4978-935A-2E5148AC7D7D}" type="pres">
      <dgm:prSet presAssocID="{90F7A951-8359-4C5A-ACCC-F69A25B4F619}" presName="hierChild2" presStyleCnt="0"/>
      <dgm:spPr/>
    </dgm:pt>
    <dgm:pt modelId="{364E3CDA-2E7D-4062-9F32-749918E4551D}" type="pres">
      <dgm:prSet presAssocID="{B350FD91-C0EF-49A2-8387-18C7DC8F04FE}" presName="Name28" presStyleLbl="parChTrans1D2" presStyleIdx="6" presStyleCnt="8"/>
      <dgm:spPr/>
    </dgm:pt>
    <dgm:pt modelId="{B7E5B4F5-C74D-4E0B-A527-2FCF0319BF00}" type="pres">
      <dgm:prSet presAssocID="{38F516A4-5DE1-4D3F-AD96-103B96DFD0FF}" presName="hierRoot2" presStyleCnt="0">
        <dgm:presLayoutVars>
          <dgm:hierBranch/>
        </dgm:presLayoutVars>
      </dgm:prSet>
      <dgm:spPr/>
    </dgm:pt>
    <dgm:pt modelId="{00898344-E6F1-4158-A657-28D4734469A6}" type="pres">
      <dgm:prSet presAssocID="{38F516A4-5DE1-4D3F-AD96-103B96DFD0FF}" presName="rootComposite2" presStyleCnt="0"/>
      <dgm:spPr/>
    </dgm:pt>
    <dgm:pt modelId="{A7FBC601-67E2-4E09-87DB-1C11F9111B51}" type="pres">
      <dgm:prSet presAssocID="{38F516A4-5DE1-4D3F-AD96-103B96DFD0FF}" presName="rootText2" presStyleLbl="alignAcc1" presStyleIdx="0" presStyleCnt="0">
        <dgm:presLayoutVars>
          <dgm:chPref val="3"/>
        </dgm:presLayoutVars>
      </dgm:prSet>
      <dgm:spPr/>
    </dgm:pt>
    <dgm:pt modelId="{63092709-21BB-47FE-B5E0-5B4442FCF847}" type="pres">
      <dgm:prSet presAssocID="{38F516A4-5DE1-4D3F-AD96-103B96DFD0FF}" presName="topArc2" presStyleLbl="parChTrans1D1" presStyleIdx="44" presStyleCnt="56"/>
      <dgm:spPr/>
    </dgm:pt>
    <dgm:pt modelId="{534C4D36-FA4C-455D-95C0-4DF6D2D9E2A6}" type="pres">
      <dgm:prSet presAssocID="{38F516A4-5DE1-4D3F-AD96-103B96DFD0FF}" presName="bottomArc2" presStyleLbl="parChTrans1D1" presStyleIdx="45" presStyleCnt="56"/>
      <dgm:spPr/>
    </dgm:pt>
    <dgm:pt modelId="{26562CE9-924D-492A-8E8E-33830900E8F3}" type="pres">
      <dgm:prSet presAssocID="{38F516A4-5DE1-4D3F-AD96-103B96DFD0FF}" presName="topConnNode2" presStyleLbl="node2" presStyleIdx="0" presStyleCnt="0"/>
      <dgm:spPr/>
    </dgm:pt>
    <dgm:pt modelId="{596D8815-64B7-4012-9A99-FECBB9D62D6C}" type="pres">
      <dgm:prSet presAssocID="{38F516A4-5DE1-4D3F-AD96-103B96DFD0FF}" presName="hierChild4" presStyleCnt="0"/>
      <dgm:spPr/>
    </dgm:pt>
    <dgm:pt modelId="{542398C9-51BF-431C-AAB1-B28230B9D300}" type="pres">
      <dgm:prSet presAssocID="{38F516A4-5DE1-4D3F-AD96-103B96DFD0FF}" presName="hierChild5" presStyleCnt="0"/>
      <dgm:spPr/>
    </dgm:pt>
    <dgm:pt modelId="{94C5C6CF-3411-450B-8A2E-74E4F31658EB}" type="pres">
      <dgm:prSet presAssocID="{57239B4E-626D-4F07-AACC-B671D3A9E248}" presName="Name28" presStyleLbl="parChTrans1D2" presStyleIdx="7" presStyleCnt="8"/>
      <dgm:spPr/>
    </dgm:pt>
    <dgm:pt modelId="{0F3543AF-CB5D-45C1-BECA-585110D438E8}" type="pres">
      <dgm:prSet presAssocID="{F21A369C-6631-4B56-AA2E-98EFD4C31294}" presName="hierRoot2" presStyleCnt="0">
        <dgm:presLayoutVars>
          <dgm:hierBranch/>
        </dgm:presLayoutVars>
      </dgm:prSet>
      <dgm:spPr/>
    </dgm:pt>
    <dgm:pt modelId="{90B430DF-BAE8-4274-A7F9-36D15F2FAF7F}" type="pres">
      <dgm:prSet presAssocID="{F21A369C-6631-4B56-AA2E-98EFD4C31294}" presName="rootComposite2" presStyleCnt="0"/>
      <dgm:spPr/>
    </dgm:pt>
    <dgm:pt modelId="{79C88663-0FBC-4984-A3F8-35F70373E976}" type="pres">
      <dgm:prSet presAssocID="{F21A369C-6631-4B56-AA2E-98EFD4C31294}" presName="rootText2" presStyleLbl="alignAcc1" presStyleIdx="0" presStyleCnt="0">
        <dgm:presLayoutVars>
          <dgm:chPref val="3"/>
        </dgm:presLayoutVars>
      </dgm:prSet>
      <dgm:spPr/>
    </dgm:pt>
    <dgm:pt modelId="{252299B1-8C63-489B-AC2E-C91B857250FA}" type="pres">
      <dgm:prSet presAssocID="{F21A369C-6631-4B56-AA2E-98EFD4C31294}" presName="topArc2" presStyleLbl="parChTrans1D1" presStyleIdx="46" presStyleCnt="56">
        <dgm:style>
          <a:lnRef idx="2">
            <a:schemeClr val="accent1"/>
          </a:lnRef>
          <a:fillRef idx="1">
            <a:schemeClr val="lt1"/>
          </a:fillRef>
          <a:effectRef idx="0">
            <a:schemeClr val="accent1"/>
          </a:effectRef>
          <a:fontRef idx="minor">
            <a:schemeClr val="dk1"/>
          </a:fontRef>
        </dgm:style>
      </dgm:prSet>
      <dgm:spPr/>
    </dgm:pt>
    <dgm:pt modelId="{4FA75143-A55B-4E04-B54D-2CA33819F7A0}" type="pres">
      <dgm:prSet presAssocID="{F21A369C-6631-4B56-AA2E-98EFD4C31294}" presName="bottomArc2" presStyleLbl="parChTrans1D1" presStyleIdx="47" presStyleCnt="56">
        <dgm:style>
          <a:lnRef idx="2">
            <a:schemeClr val="accent1"/>
          </a:lnRef>
          <a:fillRef idx="1">
            <a:schemeClr val="lt1"/>
          </a:fillRef>
          <a:effectRef idx="0">
            <a:schemeClr val="accent1"/>
          </a:effectRef>
          <a:fontRef idx="minor">
            <a:schemeClr val="dk1"/>
          </a:fontRef>
        </dgm:style>
      </dgm:prSet>
      <dgm:spPr/>
    </dgm:pt>
    <dgm:pt modelId="{695E5851-8893-462C-9543-834C8725B58A}" type="pres">
      <dgm:prSet presAssocID="{F21A369C-6631-4B56-AA2E-98EFD4C31294}" presName="topConnNode2" presStyleLbl="node2" presStyleIdx="0" presStyleCnt="0"/>
      <dgm:spPr/>
    </dgm:pt>
    <dgm:pt modelId="{7F2EA1F8-0C8E-462B-882D-37A32EBF2A6F}" type="pres">
      <dgm:prSet presAssocID="{F21A369C-6631-4B56-AA2E-98EFD4C31294}" presName="hierChild4" presStyleCnt="0"/>
      <dgm:spPr/>
    </dgm:pt>
    <dgm:pt modelId="{AF8595D7-6BE0-4FEB-BE8D-507A505C0F02}" type="pres">
      <dgm:prSet presAssocID="{FE176BE6-FBCA-46E0-94E0-E231C95A0DEB}" presName="Name28" presStyleLbl="parChTrans1D3" presStyleIdx="6" presStyleCnt="8"/>
      <dgm:spPr/>
    </dgm:pt>
    <dgm:pt modelId="{2E23E219-7140-4753-87F4-272768417EAC}" type="pres">
      <dgm:prSet presAssocID="{5FDC0D09-F8CA-425D-8DE8-B9BBC7749A1A}" presName="hierRoot2" presStyleCnt="0">
        <dgm:presLayoutVars>
          <dgm:hierBranch/>
        </dgm:presLayoutVars>
      </dgm:prSet>
      <dgm:spPr/>
    </dgm:pt>
    <dgm:pt modelId="{10374E6F-A070-4CE8-84B8-5E9ACA108374}" type="pres">
      <dgm:prSet presAssocID="{5FDC0D09-F8CA-425D-8DE8-B9BBC7749A1A}" presName="rootComposite2" presStyleCnt="0"/>
      <dgm:spPr/>
    </dgm:pt>
    <dgm:pt modelId="{4AF2ADDD-5034-44B6-9F98-A04C45A2DDBF}" type="pres">
      <dgm:prSet presAssocID="{5FDC0D09-F8CA-425D-8DE8-B9BBC7749A1A}" presName="rootText2" presStyleLbl="alignAcc1" presStyleIdx="0" presStyleCnt="0">
        <dgm:presLayoutVars>
          <dgm:chPref val="3"/>
        </dgm:presLayoutVars>
      </dgm:prSet>
      <dgm:spPr/>
    </dgm:pt>
    <dgm:pt modelId="{F83D8E64-E569-41FB-B644-AD3F69CA0888}" type="pres">
      <dgm:prSet presAssocID="{5FDC0D09-F8CA-425D-8DE8-B9BBC7749A1A}" presName="topArc2" presStyleLbl="parChTrans1D1" presStyleIdx="48" presStyleCnt="56"/>
      <dgm:spPr/>
    </dgm:pt>
    <dgm:pt modelId="{12E0E320-16E1-415E-A42F-3AAE6098F0F2}" type="pres">
      <dgm:prSet presAssocID="{5FDC0D09-F8CA-425D-8DE8-B9BBC7749A1A}" presName="bottomArc2" presStyleLbl="parChTrans1D1" presStyleIdx="49" presStyleCnt="56"/>
      <dgm:spPr/>
    </dgm:pt>
    <dgm:pt modelId="{F7D5EEE3-FF7C-4D9C-BECC-9DC77E45512C}" type="pres">
      <dgm:prSet presAssocID="{5FDC0D09-F8CA-425D-8DE8-B9BBC7749A1A}" presName="topConnNode2" presStyleLbl="node3" presStyleIdx="0" presStyleCnt="0"/>
      <dgm:spPr/>
    </dgm:pt>
    <dgm:pt modelId="{3FC41660-F9E2-4216-8CFB-2D0968998BA9}" type="pres">
      <dgm:prSet presAssocID="{5FDC0D09-F8CA-425D-8DE8-B9BBC7749A1A}" presName="hierChild4" presStyleCnt="0"/>
      <dgm:spPr/>
    </dgm:pt>
    <dgm:pt modelId="{CEF23B05-C418-4EF4-8C03-CBE38C7C3767}" type="pres">
      <dgm:prSet presAssocID="{5FDC0D09-F8CA-425D-8DE8-B9BBC7749A1A}" presName="hierChild5" presStyleCnt="0"/>
      <dgm:spPr/>
    </dgm:pt>
    <dgm:pt modelId="{D252062E-9487-4339-BBFE-D4154FC1B077}" type="pres">
      <dgm:prSet presAssocID="{709DFDEC-757F-43BF-8CC1-72CCF00B046B}" presName="Name28" presStyleLbl="parChTrans1D3" presStyleIdx="7" presStyleCnt="8"/>
      <dgm:spPr/>
    </dgm:pt>
    <dgm:pt modelId="{DE776909-0C41-4710-88F4-E27760DCA6E4}" type="pres">
      <dgm:prSet presAssocID="{AE21099A-CC54-4A8F-BAF0-FA26D632E14B}" presName="hierRoot2" presStyleCnt="0">
        <dgm:presLayoutVars>
          <dgm:hierBranch/>
        </dgm:presLayoutVars>
      </dgm:prSet>
      <dgm:spPr/>
    </dgm:pt>
    <dgm:pt modelId="{5D4910A0-D11F-4838-9C8B-288BB6683F8B}" type="pres">
      <dgm:prSet presAssocID="{AE21099A-CC54-4A8F-BAF0-FA26D632E14B}" presName="rootComposite2" presStyleCnt="0"/>
      <dgm:spPr/>
    </dgm:pt>
    <dgm:pt modelId="{7F2BA8EA-C78B-445A-A4F8-1EDCDD937EF2}" type="pres">
      <dgm:prSet presAssocID="{AE21099A-CC54-4A8F-BAF0-FA26D632E14B}" presName="rootText2" presStyleLbl="alignAcc1" presStyleIdx="0" presStyleCnt="0">
        <dgm:presLayoutVars>
          <dgm:chPref val="3"/>
        </dgm:presLayoutVars>
      </dgm:prSet>
      <dgm:spPr/>
    </dgm:pt>
    <dgm:pt modelId="{80BE22F1-879E-44BB-8A58-2BC2C62B52F3}" type="pres">
      <dgm:prSet presAssocID="{AE21099A-CC54-4A8F-BAF0-FA26D632E14B}" presName="topArc2" presStyleLbl="parChTrans1D1" presStyleIdx="50" presStyleCnt="56">
        <dgm:style>
          <a:lnRef idx="2">
            <a:schemeClr val="accent1"/>
          </a:lnRef>
          <a:fillRef idx="1">
            <a:schemeClr val="lt1"/>
          </a:fillRef>
          <a:effectRef idx="0">
            <a:schemeClr val="accent1"/>
          </a:effectRef>
          <a:fontRef idx="minor">
            <a:schemeClr val="dk1"/>
          </a:fontRef>
        </dgm:style>
      </dgm:prSet>
      <dgm:spPr/>
    </dgm:pt>
    <dgm:pt modelId="{D9C096A5-4F42-46C8-8104-3ACE4D80AF79}" type="pres">
      <dgm:prSet presAssocID="{AE21099A-CC54-4A8F-BAF0-FA26D632E14B}" presName="bottomArc2" presStyleLbl="parChTrans1D1" presStyleIdx="51" presStyleCnt="56">
        <dgm:style>
          <a:lnRef idx="2">
            <a:schemeClr val="accent1"/>
          </a:lnRef>
          <a:fillRef idx="1">
            <a:schemeClr val="lt1"/>
          </a:fillRef>
          <a:effectRef idx="0">
            <a:schemeClr val="accent1"/>
          </a:effectRef>
          <a:fontRef idx="minor">
            <a:schemeClr val="dk1"/>
          </a:fontRef>
        </dgm:style>
      </dgm:prSet>
      <dgm:spPr/>
    </dgm:pt>
    <dgm:pt modelId="{400D8847-95E3-4296-B8E3-B554B2BEE06A}" type="pres">
      <dgm:prSet presAssocID="{AE21099A-CC54-4A8F-BAF0-FA26D632E14B}" presName="topConnNode2" presStyleLbl="node3" presStyleIdx="0" presStyleCnt="0"/>
      <dgm:spPr/>
    </dgm:pt>
    <dgm:pt modelId="{623C9E9B-68A6-43CD-9E36-0DC5C7B96652}" type="pres">
      <dgm:prSet presAssocID="{AE21099A-CC54-4A8F-BAF0-FA26D632E14B}" presName="hierChild4" presStyleCnt="0"/>
      <dgm:spPr/>
    </dgm:pt>
    <dgm:pt modelId="{CD37B451-9EB7-4CC3-A8C7-DB753FF11479}" type="pres">
      <dgm:prSet presAssocID="{EC4F220D-8BD3-4B6D-9D97-45725C48B6F3}" presName="Name28" presStyleLbl="parChTrans1D4" presStyleIdx="6" presStyleCnt="8"/>
      <dgm:spPr/>
    </dgm:pt>
    <dgm:pt modelId="{CBAFB0E6-571F-40BF-9EC0-60E908EA0BF1}" type="pres">
      <dgm:prSet presAssocID="{A5B477FE-2F84-4C3F-ACC9-AAD031F5884F}" presName="hierRoot2" presStyleCnt="0">
        <dgm:presLayoutVars>
          <dgm:hierBranch/>
        </dgm:presLayoutVars>
      </dgm:prSet>
      <dgm:spPr/>
    </dgm:pt>
    <dgm:pt modelId="{B6F35D5B-723E-4DB7-8100-792D512916A7}" type="pres">
      <dgm:prSet presAssocID="{A5B477FE-2F84-4C3F-ACC9-AAD031F5884F}" presName="rootComposite2" presStyleCnt="0"/>
      <dgm:spPr/>
    </dgm:pt>
    <dgm:pt modelId="{B9361230-7F77-49BA-A01C-6F1E0288F70C}" type="pres">
      <dgm:prSet presAssocID="{A5B477FE-2F84-4C3F-ACC9-AAD031F5884F}" presName="rootText2" presStyleLbl="alignAcc1" presStyleIdx="0" presStyleCnt="0">
        <dgm:presLayoutVars>
          <dgm:chPref val="3"/>
        </dgm:presLayoutVars>
      </dgm:prSet>
      <dgm:spPr/>
    </dgm:pt>
    <dgm:pt modelId="{87B0A700-D5E7-4EEF-9E63-AEB5A6881C74}" type="pres">
      <dgm:prSet presAssocID="{A5B477FE-2F84-4C3F-ACC9-AAD031F5884F}" presName="topArc2" presStyleLbl="parChTrans1D1" presStyleIdx="52" presStyleCnt="56"/>
      <dgm:spPr/>
    </dgm:pt>
    <dgm:pt modelId="{BBF18FF3-F227-447A-AF9E-85B87C5D18CE}" type="pres">
      <dgm:prSet presAssocID="{A5B477FE-2F84-4C3F-ACC9-AAD031F5884F}" presName="bottomArc2" presStyleLbl="parChTrans1D1" presStyleIdx="53" presStyleCnt="56"/>
      <dgm:spPr/>
    </dgm:pt>
    <dgm:pt modelId="{74FF0895-716C-4EE3-9A14-56E82CCDC8E2}" type="pres">
      <dgm:prSet presAssocID="{A5B477FE-2F84-4C3F-ACC9-AAD031F5884F}" presName="topConnNode2" presStyleLbl="node4" presStyleIdx="0" presStyleCnt="0"/>
      <dgm:spPr/>
    </dgm:pt>
    <dgm:pt modelId="{79289782-375F-433D-A1F9-CEB6A194C03D}" type="pres">
      <dgm:prSet presAssocID="{A5B477FE-2F84-4C3F-ACC9-AAD031F5884F}" presName="hierChild4" presStyleCnt="0"/>
      <dgm:spPr/>
    </dgm:pt>
    <dgm:pt modelId="{1F32E70D-7A43-44F1-81E6-AB88F3B7632D}" type="pres">
      <dgm:prSet presAssocID="{A5B477FE-2F84-4C3F-ACC9-AAD031F5884F}" presName="hierChild5" presStyleCnt="0"/>
      <dgm:spPr/>
    </dgm:pt>
    <dgm:pt modelId="{52CE2C1B-B524-447A-955C-55055F6EE3D4}" type="pres">
      <dgm:prSet presAssocID="{1053D891-AD92-49B1-BBA7-C3773925BF2F}" presName="Name28" presStyleLbl="parChTrans1D4" presStyleIdx="7" presStyleCnt="8"/>
      <dgm:spPr/>
    </dgm:pt>
    <dgm:pt modelId="{7B971915-8B5B-447E-B823-4F8F65480A30}" type="pres">
      <dgm:prSet presAssocID="{B364E7FC-1AA3-48AD-A4B7-C34A4F18AD4E}" presName="hierRoot2" presStyleCnt="0">
        <dgm:presLayoutVars>
          <dgm:hierBranch/>
        </dgm:presLayoutVars>
      </dgm:prSet>
      <dgm:spPr/>
    </dgm:pt>
    <dgm:pt modelId="{CC640679-19E1-43DB-93D7-7F7CB1FD31AA}" type="pres">
      <dgm:prSet presAssocID="{B364E7FC-1AA3-48AD-A4B7-C34A4F18AD4E}" presName="rootComposite2" presStyleCnt="0"/>
      <dgm:spPr/>
    </dgm:pt>
    <dgm:pt modelId="{B451D3CF-7206-4AD1-812C-5E8B084224AD}" type="pres">
      <dgm:prSet presAssocID="{B364E7FC-1AA3-48AD-A4B7-C34A4F18AD4E}" presName="rootText2" presStyleLbl="alignAcc1" presStyleIdx="0" presStyleCnt="0">
        <dgm:presLayoutVars>
          <dgm:chPref val="3"/>
        </dgm:presLayoutVars>
      </dgm:prSet>
      <dgm:spPr/>
    </dgm:pt>
    <dgm:pt modelId="{3EE10922-D995-49DD-B063-FD11E218BADB}" type="pres">
      <dgm:prSet presAssocID="{B364E7FC-1AA3-48AD-A4B7-C34A4F18AD4E}" presName="topArc2" presStyleLbl="parChTrans1D1" presStyleIdx="54" presStyleCnt="56"/>
      <dgm:spPr/>
    </dgm:pt>
    <dgm:pt modelId="{D8697C7D-ED35-4908-ADD6-B31DBF0C6464}" type="pres">
      <dgm:prSet presAssocID="{B364E7FC-1AA3-48AD-A4B7-C34A4F18AD4E}" presName="bottomArc2" presStyleLbl="parChTrans1D1" presStyleIdx="55" presStyleCnt="56"/>
      <dgm:spPr/>
    </dgm:pt>
    <dgm:pt modelId="{D2AEDC7B-B799-40DE-87CB-89AFC823E340}" type="pres">
      <dgm:prSet presAssocID="{B364E7FC-1AA3-48AD-A4B7-C34A4F18AD4E}" presName="topConnNode2" presStyleLbl="node4" presStyleIdx="0" presStyleCnt="0"/>
      <dgm:spPr/>
    </dgm:pt>
    <dgm:pt modelId="{586F53BA-5C12-4333-9C74-7A2B1A8AB4A0}" type="pres">
      <dgm:prSet presAssocID="{B364E7FC-1AA3-48AD-A4B7-C34A4F18AD4E}" presName="hierChild4" presStyleCnt="0"/>
      <dgm:spPr/>
    </dgm:pt>
    <dgm:pt modelId="{B89B34BE-4051-4EB9-8D13-C9BE744D16C7}" type="pres">
      <dgm:prSet presAssocID="{B364E7FC-1AA3-48AD-A4B7-C34A4F18AD4E}" presName="hierChild5" presStyleCnt="0"/>
      <dgm:spPr/>
    </dgm:pt>
    <dgm:pt modelId="{D99FE8C9-D4CE-4CB5-B503-5FF1412431B0}" type="pres">
      <dgm:prSet presAssocID="{AE21099A-CC54-4A8F-BAF0-FA26D632E14B}" presName="hierChild5" presStyleCnt="0"/>
      <dgm:spPr/>
    </dgm:pt>
    <dgm:pt modelId="{7CC0B572-2BF6-42D8-87E4-121D5EEF1F05}" type="pres">
      <dgm:prSet presAssocID="{F21A369C-6631-4B56-AA2E-98EFD4C31294}" presName="hierChild5" presStyleCnt="0"/>
      <dgm:spPr/>
    </dgm:pt>
    <dgm:pt modelId="{C7F941C4-D4EF-422E-9F40-D471494FA44B}" type="pres">
      <dgm:prSet presAssocID="{90F7A951-8359-4C5A-ACCC-F69A25B4F619}" presName="hierChild3" presStyleCnt="0"/>
      <dgm:spPr/>
    </dgm:pt>
  </dgm:ptLst>
  <dgm:cxnLst>
    <dgm:cxn modelId="{54A4EA02-9019-4BDC-9AD1-813606D63871}" srcId="{E45BBEE6-54BA-4945-AF26-FFA676F35D89}" destId="{D43C01A5-4A6B-495D-8FE1-A7EFE332DFB7}" srcOrd="0" destOrd="0" parTransId="{5641D6DC-FBEA-4E3C-AC69-49A5656987B2}" sibTransId="{32C23EAF-AB5E-4D5A-BA0E-B59F5736C004}"/>
    <dgm:cxn modelId="{B0AC0705-BB29-42AA-B3D6-C3DA42EC7F69}" type="presOf" srcId="{5FDC0D09-F8CA-425D-8DE8-B9BBC7749A1A}" destId="{4AF2ADDD-5034-44B6-9F98-A04C45A2DDBF}" srcOrd="0" destOrd="0" presId="urn:microsoft.com/office/officeart/2008/layout/HalfCircleOrganizationChart"/>
    <dgm:cxn modelId="{E8BB7709-02F0-4085-B486-6C267041C4D6}" type="presOf" srcId="{4CC4BB5E-AA08-48BA-8536-19FCB2080ABC}" destId="{FAAA2B2B-3E16-434B-82AB-3704AE7D13CC}" srcOrd="1" destOrd="0" presId="urn:microsoft.com/office/officeart/2008/layout/HalfCircleOrganizationChart"/>
    <dgm:cxn modelId="{8BE1170B-B877-4D06-B9B0-19378F7CCED4}" type="presOf" srcId="{D43C01A5-4A6B-495D-8FE1-A7EFE332DFB7}" destId="{13B25246-52B1-4376-880F-AD2F5A5412F4}" srcOrd="1" destOrd="0" presId="urn:microsoft.com/office/officeart/2008/layout/HalfCircleOrganizationChart"/>
    <dgm:cxn modelId="{74CC070E-DE2D-4E99-85C2-93E8BA23831E}" type="presOf" srcId="{C56D12B9-0D8A-4371-91C3-088FDEBC5037}" destId="{454555EB-E747-49E0-BF42-7B3383F55D3B}" srcOrd="1" destOrd="0" presId="urn:microsoft.com/office/officeart/2008/layout/HalfCircleOrganizationChart"/>
    <dgm:cxn modelId="{213AA30E-317A-42EB-A32C-01AA5432D105}" type="presOf" srcId="{B6DBB6A7-CCF8-44BF-9B65-D954633F055A}" destId="{689EA799-2B0E-4767-B11C-D09DEC07F2FD}" srcOrd="0" destOrd="0" presId="urn:microsoft.com/office/officeart/2008/layout/HalfCircleOrganizationChart"/>
    <dgm:cxn modelId="{DD00A50E-AD0C-4C2C-95DB-5D1B460C7F5F}" srcId="{A5F85D69-47AE-4931-AA32-F5BAE60D1393}" destId="{5077BDF0-644C-4CDB-99DB-B48DB7313C2A}" srcOrd="0" destOrd="0" parTransId="{14A78740-8788-4F7B-80B2-BF03F8F63EC4}" sibTransId="{4FCE5753-0112-4838-884A-28B1D01705C3}"/>
    <dgm:cxn modelId="{36CDB60F-2D18-4F08-AA4E-D7367548EFDE}" type="presOf" srcId="{5077BDF0-644C-4CDB-99DB-B48DB7313C2A}" destId="{6DC4ECAD-DD8C-4960-A21D-59995A38C33C}" srcOrd="0" destOrd="0" presId="urn:microsoft.com/office/officeart/2008/layout/HalfCircleOrganizationChart"/>
    <dgm:cxn modelId="{9A7C4F17-327D-44FE-9ED1-E5ECD2796930}" srcId="{CDB70357-5114-4D19-958A-2D0FC3EE86C6}" destId="{92456A5C-85B5-4B0B-9240-A60D949FEA7D}" srcOrd="1" destOrd="0" parTransId="{64312579-84D3-46DC-B183-B81B8227B6A3}" sibTransId="{D44F5E78-17D1-4530-ACC5-E1F7B33C5B1C}"/>
    <dgm:cxn modelId="{FFB0F819-5B5A-41E1-9388-26B04B3E9346}" type="presOf" srcId="{92456A5C-85B5-4B0B-9240-A60D949FEA7D}" destId="{8934C6D8-1F04-4A4D-9283-80D5D2BAE9FF}" srcOrd="0" destOrd="0" presId="urn:microsoft.com/office/officeart/2008/layout/HalfCircleOrganizationChart"/>
    <dgm:cxn modelId="{C0B4DE1A-0F03-4BEE-8B78-93207C276B1C}" type="presOf" srcId="{3C44B863-7A02-490C-AA42-824ABB40F586}" destId="{B11301C1-E181-4A53-B08A-D6B435CB280B}" srcOrd="0" destOrd="0" presId="urn:microsoft.com/office/officeart/2008/layout/HalfCircleOrganizationChart"/>
    <dgm:cxn modelId="{C45F491B-B1DE-42A6-B8BA-FAA5422357D6}" type="presOf" srcId="{57239B4E-626D-4F07-AACC-B671D3A9E248}" destId="{94C5C6CF-3411-450B-8A2E-74E4F31658EB}" srcOrd="0" destOrd="0" presId="urn:microsoft.com/office/officeart/2008/layout/HalfCircleOrganizationChart"/>
    <dgm:cxn modelId="{2FD7FE1D-3EF4-4C1E-B533-9AC77C2AC4BC}" type="presOf" srcId="{18D06023-D57F-4682-85C6-603793F268C8}" destId="{7155DA4C-96AC-4F4E-8E7F-A816D6BEB250}" srcOrd="0" destOrd="0" presId="urn:microsoft.com/office/officeart/2008/layout/HalfCircleOrganizationChart"/>
    <dgm:cxn modelId="{6746E21E-D5A7-4952-8982-CE3245007CC0}" type="presOf" srcId="{B364E7FC-1AA3-48AD-A4B7-C34A4F18AD4E}" destId="{D2AEDC7B-B799-40DE-87CB-89AFC823E340}" srcOrd="1" destOrd="0" presId="urn:microsoft.com/office/officeart/2008/layout/HalfCircleOrganizationChart"/>
    <dgm:cxn modelId="{33D09522-B137-481A-8783-85941B64790F}" srcId="{A5F85D69-47AE-4931-AA32-F5BAE60D1393}" destId="{4CC4BB5E-AA08-48BA-8536-19FCB2080ABC}" srcOrd="1" destOrd="0" parTransId="{9E74F8F9-2EDF-4997-A924-998218D8FC5A}" sibTransId="{6939C558-C27C-4724-BD1D-0C6BC88918FA}"/>
    <dgm:cxn modelId="{FF8BF423-F963-48B2-A3C8-1248DA103DC0}" type="presOf" srcId="{31F37C8D-B84C-4F9C-AAED-0CFE2578BC47}" destId="{3F584000-FAB4-4A21-89F4-9570D60C82CA}" srcOrd="0" destOrd="0" presId="urn:microsoft.com/office/officeart/2008/layout/HalfCircleOrganizationChart"/>
    <dgm:cxn modelId="{30892C27-CD37-4D86-AE09-968AF450FFCC}" srcId="{B1CF4366-208A-4744-82B8-0DD6A579C245}" destId="{A5F85D69-47AE-4931-AA32-F5BAE60D1393}" srcOrd="0" destOrd="0" parTransId="{8D30EB35-2DEC-4991-894B-0D96F79190E3}" sibTransId="{731CD253-0653-4701-9B58-7A483D1A8196}"/>
    <dgm:cxn modelId="{5F156828-4ECC-4AA7-BF40-D63D5216C78C}" type="presOf" srcId="{E7727505-5707-41E0-B6B0-0BECABAA8A3B}" destId="{5C5D9CCC-33DA-4B2B-9249-FA830E8ED513}" srcOrd="0" destOrd="0" presId="urn:microsoft.com/office/officeart/2008/layout/HalfCircleOrganizationChart"/>
    <dgm:cxn modelId="{4D31632E-5F5A-4F3E-837E-F6828D0A1BD9}" type="presOf" srcId="{38F516A4-5DE1-4D3F-AD96-103B96DFD0FF}" destId="{A7FBC601-67E2-4E09-87DB-1C11F9111B51}" srcOrd="0" destOrd="0" presId="urn:microsoft.com/office/officeart/2008/layout/HalfCircleOrganizationChart"/>
    <dgm:cxn modelId="{84D58530-B51B-4B89-A1E3-FD012D32F34C}" type="presOf" srcId="{B1CF4366-208A-4744-82B8-0DD6A579C245}" destId="{A77B3AD7-AB26-4424-AF58-9968DC9E6D03}" srcOrd="1" destOrd="0" presId="urn:microsoft.com/office/officeart/2008/layout/HalfCircleOrganizationChart"/>
    <dgm:cxn modelId="{B7B03B33-F89B-4B1E-BAF5-A9300805E216}" srcId="{90F7A951-8359-4C5A-ACCC-F69A25B4F619}" destId="{38F516A4-5DE1-4D3F-AD96-103B96DFD0FF}" srcOrd="0" destOrd="0" parTransId="{B350FD91-C0EF-49A2-8387-18C7DC8F04FE}" sibTransId="{2C76677F-32F5-445D-98E5-8A35FFB0C6DF}"/>
    <dgm:cxn modelId="{B17A8D33-529A-4EF6-8121-481661E3A87B}" srcId="{4879BB10-BA7F-46D8-9A63-5989366806A8}" destId="{F8C9B11E-57A2-4000-9872-D68B8906B2B4}" srcOrd="2" destOrd="0" parTransId="{1B1BB202-C0F0-4211-A96F-06F75A40F25B}" sibTransId="{3CD898EB-0AE1-4199-94B9-F7577BBD3F1F}"/>
    <dgm:cxn modelId="{62D6D533-0323-4A05-81DD-B6DE410FDA62}" type="presOf" srcId="{64312579-84D3-46DC-B183-B81B8227B6A3}" destId="{320DB625-8F3D-495D-BC8A-C4118F14C87A}" srcOrd="0" destOrd="0" presId="urn:microsoft.com/office/officeart/2008/layout/HalfCircleOrganizationChart"/>
    <dgm:cxn modelId="{C4579B37-1FB9-4FB0-ADF8-9473A707FC9C}" srcId="{90F7A951-8359-4C5A-ACCC-F69A25B4F619}" destId="{F21A369C-6631-4B56-AA2E-98EFD4C31294}" srcOrd="1" destOrd="0" parTransId="{57239B4E-626D-4F07-AACC-B671D3A9E248}" sibTransId="{72D1D0A1-0E08-4737-8B53-20B357A8C100}"/>
    <dgm:cxn modelId="{B147F737-148D-4452-A5A5-855EE5A80EE9}" type="presOf" srcId="{F8C9B11E-57A2-4000-9872-D68B8906B2B4}" destId="{325E7BA4-AD47-4905-B7D4-7C86947E4D9E}" srcOrd="1" destOrd="0" presId="urn:microsoft.com/office/officeart/2008/layout/HalfCircleOrganizationChart"/>
    <dgm:cxn modelId="{E84E9F3C-7F12-46EE-8800-FD08635849C6}" srcId="{AE21099A-CC54-4A8F-BAF0-FA26D632E14B}" destId="{A5B477FE-2F84-4C3F-ACC9-AAD031F5884F}" srcOrd="0" destOrd="0" parTransId="{EC4F220D-8BD3-4B6D-9D97-45725C48B6F3}" sibTransId="{2ADD686B-5E72-46C6-B929-0245C72F5CDD}"/>
    <dgm:cxn modelId="{5CFEEC3C-D82E-4443-952D-1CC3F4BF7794}" type="presOf" srcId="{C56D12B9-0D8A-4371-91C3-088FDEBC5037}" destId="{5E44111A-C39B-4344-B581-B3CEFD5D4182}" srcOrd="0" destOrd="0" presId="urn:microsoft.com/office/officeart/2008/layout/HalfCircleOrganizationChart"/>
    <dgm:cxn modelId="{5AD36560-96A8-4F2D-B981-385D73B21962}" type="presOf" srcId="{90F7A951-8359-4C5A-ACCC-F69A25B4F619}" destId="{EFF528D4-FBFF-4A81-8330-299DBABFCE01}" srcOrd="0" destOrd="0" presId="urn:microsoft.com/office/officeart/2008/layout/HalfCircleOrganizationChart"/>
    <dgm:cxn modelId="{96821041-32F0-4DCE-B069-048A62D554C9}" type="presOf" srcId="{CDB70357-5114-4D19-958A-2D0FC3EE86C6}" destId="{28099A2D-7D67-414E-B82D-6148DE2981F5}" srcOrd="0" destOrd="0" presId="urn:microsoft.com/office/officeart/2008/layout/HalfCircleOrganizationChart"/>
    <dgm:cxn modelId="{7D982B42-174C-43AC-8F64-19A1D1A81981}" type="presOf" srcId="{4B568863-311B-4B36-AAB7-EC2182C14A34}" destId="{4EA4CC29-0655-4117-971A-DA990DC3B401}" srcOrd="0" destOrd="0" presId="urn:microsoft.com/office/officeart/2008/layout/HalfCircleOrganizationChart"/>
    <dgm:cxn modelId="{E05A9263-6A8C-4B19-A0A9-D2F171C30362}" srcId="{B1CF4366-208A-4744-82B8-0DD6A579C245}" destId="{27E00482-3D30-492F-A785-6B3F6CF1F2F0}" srcOrd="1" destOrd="0" parTransId="{34C2BB21-3C14-4E73-BFA0-7657F55318F1}" sibTransId="{CB345A21-5D7F-436E-B3E4-B4394E40ADD3}"/>
    <dgm:cxn modelId="{2184A363-BB3E-4399-A686-EE178C07EA28}" type="presOf" srcId="{F282AFA3-4B5C-4A45-8FBF-4A58740BFE65}" destId="{9A644623-BF4E-425B-B571-57345F1E7757}" srcOrd="0" destOrd="0" presId="urn:microsoft.com/office/officeart/2008/layout/HalfCircleOrganizationChart"/>
    <dgm:cxn modelId="{C1059564-5D4D-4313-B1D8-B146C944DE62}" type="presOf" srcId="{5FDC0D09-F8CA-425D-8DE8-B9BBC7749A1A}" destId="{F7D5EEE3-FF7C-4D9C-BECC-9DC77E45512C}" srcOrd="1" destOrd="0" presId="urn:microsoft.com/office/officeart/2008/layout/HalfCircleOrganizationChart"/>
    <dgm:cxn modelId="{A8E4A264-0295-4A28-9142-C4B31C1E8BF7}" type="presOf" srcId="{5C626383-740A-4030-B5AD-9BE63A81056D}" destId="{729417CE-CE10-46CF-8413-8FD4670F673C}" srcOrd="0" destOrd="0" presId="urn:microsoft.com/office/officeart/2008/layout/HalfCircleOrganizationChart"/>
    <dgm:cxn modelId="{59D0F765-9552-4497-85CE-43824567BBAC}" type="presOf" srcId="{F21A369C-6631-4B56-AA2E-98EFD4C31294}" destId="{79C88663-0FBC-4984-A3F8-35F70373E976}" srcOrd="0" destOrd="0" presId="urn:microsoft.com/office/officeart/2008/layout/HalfCircleOrganizationChart"/>
    <dgm:cxn modelId="{FEE80147-6A80-4053-AA48-E84AEF42AF23}" type="presOf" srcId="{B364E7FC-1AA3-48AD-A4B7-C34A4F18AD4E}" destId="{B451D3CF-7206-4AD1-812C-5E8B084224AD}" srcOrd="0" destOrd="0" presId="urn:microsoft.com/office/officeart/2008/layout/HalfCircleOrganizationChart"/>
    <dgm:cxn modelId="{D1BEFF48-B728-425B-8343-85F159A5136F}" type="presOf" srcId="{FD39311C-07C4-4759-B38E-F57C35D4C483}" destId="{8BFC0861-5DFF-49D4-9EA6-C743105F5DB5}" srcOrd="0" destOrd="0" presId="urn:microsoft.com/office/officeart/2008/layout/HalfCircleOrganizationChart"/>
    <dgm:cxn modelId="{C17C8A69-A44F-47FD-B0B9-101BF104ABB7}" type="presOf" srcId="{9E74F8F9-2EDF-4997-A924-998218D8FC5A}" destId="{E3D06486-B152-402F-B07D-589B0A22E48B}" srcOrd="0" destOrd="0" presId="urn:microsoft.com/office/officeart/2008/layout/HalfCircleOrganizationChart"/>
    <dgm:cxn modelId="{FD9CA469-191A-499B-B06F-3FAFE394DF86}" srcId="{17C77F96-4919-4CC3-AA66-CD13022393FE}" destId="{E7727505-5707-41E0-B6B0-0BECABAA8A3B}" srcOrd="1" destOrd="0" parTransId="{48587E9A-38F8-4E54-8591-5E08F5E56F12}" sibTransId="{F4F323D3-1F77-4C70-92C6-A50025FD1AA9}"/>
    <dgm:cxn modelId="{FC73DF4C-C39A-4A14-A420-B25A1E7445B6}" srcId="{F21A369C-6631-4B56-AA2E-98EFD4C31294}" destId="{5FDC0D09-F8CA-425D-8DE8-B9BBC7749A1A}" srcOrd="0" destOrd="0" parTransId="{FE176BE6-FBCA-46E0-94E0-E231C95A0DEB}" sibTransId="{3E2BA412-5A1D-492C-B155-7F1220BE8EF9}"/>
    <dgm:cxn modelId="{13E75D6D-F9C7-4A39-971B-D7636D2DCF6D}" type="presOf" srcId="{AAEE4ED1-6DC3-4D60-94AD-B86C2BB8982D}" destId="{21C5579B-3D53-4FDB-A296-52110EA07DEF}" srcOrd="0" destOrd="0" presId="urn:microsoft.com/office/officeart/2008/layout/HalfCircleOrganizationChart"/>
    <dgm:cxn modelId="{0184296E-3728-4C5D-8F9B-A83DA9491609}" type="presOf" srcId="{5077BDF0-644C-4CDB-99DB-B48DB7313C2A}" destId="{67DE51F4-ED71-402A-AFCC-3BF99C33D082}" srcOrd="1" destOrd="0" presId="urn:microsoft.com/office/officeart/2008/layout/HalfCircleOrganizationChart"/>
    <dgm:cxn modelId="{2DE7FE6E-2D59-4B44-B420-EBD7BDD1D001}" type="presOf" srcId="{17C77F96-4919-4CC3-AA66-CD13022393FE}" destId="{5C595FEA-F91D-4550-8C35-2C57186BFD3E}" srcOrd="1" destOrd="0" presId="urn:microsoft.com/office/officeart/2008/layout/HalfCircleOrganizationChart"/>
    <dgm:cxn modelId="{499E7070-1D14-4CA3-BB1B-A117F9D0B4BE}" type="presOf" srcId="{A5F85D69-47AE-4931-AA32-F5BAE60D1393}" destId="{C8CB1301-269F-4FF2-A90E-A941604B456E}" srcOrd="1" destOrd="0" presId="urn:microsoft.com/office/officeart/2008/layout/HalfCircleOrganizationChart"/>
    <dgm:cxn modelId="{5A052374-EF8B-466C-9ABA-975B5143247A}" type="presOf" srcId="{01A1D0C2-F2E7-4416-8B54-0AABAC36AE69}" destId="{503BB0F2-C3C7-4BBE-A383-C29B9C0AACCF}" srcOrd="0" destOrd="0" presId="urn:microsoft.com/office/officeart/2008/layout/HalfCircleOrganizationChart"/>
    <dgm:cxn modelId="{DC945976-64BC-44F3-AF85-AC5D32FAF5A9}" type="presOf" srcId="{90F7A951-8359-4C5A-ACCC-F69A25B4F619}" destId="{2F6B241C-0092-4C20-852C-4D306671C149}" srcOrd="1" destOrd="0" presId="urn:microsoft.com/office/officeart/2008/layout/HalfCircleOrganizationChart"/>
    <dgm:cxn modelId="{454B8676-DC27-45A8-89E7-D902E0DA613E}" type="presOf" srcId="{34C2BB21-3C14-4E73-BFA0-7657F55318F1}" destId="{32C64712-4075-4371-9C14-A0DD216FA771}" srcOrd="0" destOrd="0" presId="urn:microsoft.com/office/officeart/2008/layout/HalfCircleOrganizationChart"/>
    <dgm:cxn modelId="{6C9EFD56-F279-4DD7-A7A0-6425F183886E}" srcId="{C4F45221-4162-49B4-BBB5-8CE88F6F4D9E}" destId="{68C34732-D279-4347-9036-ADCBFFE2FF7D}" srcOrd="1" destOrd="0" parTransId="{F282AFA3-4B5C-4A45-8FBF-4A58740BFE65}" sibTransId="{CFA3EB84-0EDE-46BE-A944-CCC9231BFA6F}"/>
    <dgm:cxn modelId="{9E348757-698A-4776-AAA1-DD0C28E1FE99}" type="presOf" srcId="{A5F85D69-47AE-4931-AA32-F5BAE60D1393}" destId="{EFC2B7B7-1538-475A-BF0F-6C62E5066AA1}" srcOrd="0" destOrd="0" presId="urn:microsoft.com/office/officeart/2008/layout/HalfCircleOrganizationChart"/>
    <dgm:cxn modelId="{7BC01958-6304-482B-9112-9745D3EF142B}" type="presOf" srcId="{B90809F3-8D74-49E0-BA38-79993D3D586D}" destId="{1D1FEC92-F41E-4378-9AE0-51D8CF3E7CF4}" srcOrd="0" destOrd="0" presId="urn:microsoft.com/office/officeart/2008/layout/HalfCircleOrganizationChart"/>
    <dgm:cxn modelId="{B3518678-4F3A-4EB0-BD96-B628A2724E1E}" type="presOf" srcId="{4CC4BB5E-AA08-48BA-8536-19FCB2080ABC}" destId="{6F2498F3-352D-4057-88D7-9179445BB140}" srcOrd="0" destOrd="0" presId="urn:microsoft.com/office/officeart/2008/layout/HalfCircleOrganizationChart"/>
    <dgm:cxn modelId="{5D42F478-733F-476E-8958-67256DBFF8D1}" type="presOf" srcId="{92456A5C-85B5-4B0B-9240-A60D949FEA7D}" destId="{3072A7CF-29EC-4B57-93BB-985ACE93A6D1}" srcOrd="1" destOrd="0" presId="urn:microsoft.com/office/officeart/2008/layout/HalfCircleOrganizationChart"/>
    <dgm:cxn modelId="{8FDC2479-95ED-4D29-A275-5A3E886D6F70}" type="presOf" srcId="{17C77F96-4919-4CC3-AA66-CD13022393FE}" destId="{16009EFD-0DD8-48A6-B1ED-549A14BDD4E5}" srcOrd="0" destOrd="0" presId="urn:microsoft.com/office/officeart/2008/layout/HalfCircleOrganizationChart"/>
    <dgm:cxn modelId="{F3867D7B-19F5-45AD-977C-6590DFB877AC}" srcId="{CDB70357-5114-4D19-958A-2D0FC3EE86C6}" destId="{E45BBEE6-54BA-4945-AF26-FFA676F35D89}" srcOrd="0" destOrd="0" parTransId="{FD39311C-07C4-4759-B38E-F57C35D4C483}" sibTransId="{A4EE902F-D666-4EF3-A591-72C10CB20BB8}"/>
    <dgm:cxn modelId="{B6331A7C-B2C2-4116-AF10-94FEF32CF0EC}" type="presOf" srcId="{5641D6DC-FBEA-4E3C-AC69-49A5656987B2}" destId="{FBA067A2-8164-4C3A-9E24-5594FF695D9E}" srcOrd="0" destOrd="0" presId="urn:microsoft.com/office/officeart/2008/layout/HalfCircleOrganizationChart"/>
    <dgm:cxn modelId="{9A802F7F-6BC4-4F43-80A1-7D658C35A100}" type="presOf" srcId="{E7727505-5707-41E0-B6B0-0BECABAA8A3B}" destId="{A3CE2560-6000-409F-9126-EE214793B01C}" srcOrd="1" destOrd="0" presId="urn:microsoft.com/office/officeart/2008/layout/HalfCircleOrganizationChart"/>
    <dgm:cxn modelId="{1CF79F82-3333-4384-9383-01C604EFB5E9}" type="presOf" srcId="{68C34732-D279-4347-9036-ADCBFFE2FF7D}" destId="{709D3D4E-5C8D-4005-A87D-91B8A6EB3F4A}" srcOrd="1" destOrd="0" presId="urn:microsoft.com/office/officeart/2008/layout/HalfCircleOrganizationChart"/>
    <dgm:cxn modelId="{1C279885-2F1F-4D21-AB40-18ECB506432E}" srcId="{31F37C8D-B84C-4F9C-AAED-0CFE2578BC47}" destId="{C4F45221-4162-49B4-BBB5-8CE88F6F4D9E}" srcOrd="0" destOrd="0" parTransId="{4B568863-311B-4B36-AAB7-EC2182C14A34}" sibTransId="{E3FDD250-A287-43DF-B0BF-00DBDD2C6CC3}"/>
    <dgm:cxn modelId="{21D3F585-2820-4E5D-9022-643D01A57F4E}" type="presOf" srcId="{E45BBEE6-54BA-4945-AF26-FFA676F35D89}" destId="{A88AA5A8-1C21-4166-8B25-1E7E47889A7C}" srcOrd="0" destOrd="0" presId="urn:microsoft.com/office/officeart/2008/layout/HalfCircleOrganizationChart"/>
    <dgm:cxn modelId="{8ED32687-EF9C-4B2A-9D78-79EEEE3412F9}" srcId="{C4F45221-4162-49B4-BBB5-8CE88F6F4D9E}" destId="{C31C8C0B-B37C-4190-A843-A6F722BC74B1}" srcOrd="0" destOrd="0" parTransId="{5C626383-740A-4030-B5AD-9BE63A81056D}" sibTransId="{9DE27B18-2E44-4E69-BB50-CD36D3474D82}"/>
    <dgm:cxn modelId="{16D75B89-842D-4115-B19A-1892F9177492}" type="presOf" srcId="{AE21099A-CC54-4A8F-BAF0-FA26D632E14B}" destId="{400D8847-95E3-4296-B8E3-B554B2BEE06A}" srcOrd="1" destOrd="0" presId="urn:microsoft.com/office/officeart/2008/layout/HalfCircleOrganizationChart"/>
    <dgm:cxn modelId="{B6BD498C-6A1F-474B-B417-F4E0E871CCF5}" type="presOf" srcId="{38F516A4-5DE1-4D3F-AD96-103B96DFD0FF}" destId="{26562CE9-924D-492A-8E8E-33830900E8F3}" srcOrd="1" destOrd="0" presId="urn:microsoft.com/office/officeart/2008/layout/HalfCircleOrganizationChart"/>
    <dgm:cxn modelId="{56DF548C-D193-4A35-91CC-53A28F23A1D5}" type="presOf" srcId="{B1CF4366-208A-4744-82B8-0DD6A579C245}" destId="{4A974F50-072E-4056-A41C-8F9C230512FB}" srcOrd="0" destOrd="0" presId="urn:microsoft.com/office/officeart/2008/layout/HalfCircleOrganizationChart"/>
    <dgm:cxn modelId="{FAEDEC8C-49DF-40A5-9CB7-00BF79DA29A4}" type="presOf" srcId="{B90809F3-8D74-49E0-BA38-79993D3D586D}" destId="{D49FB6EE-5F09-4F99-93ED-066F3068B8F1}" srcOrd="1" destOrd="0" presId="urn:microsoft.com/office/officeart/2008/layout/HalfCircleOrganizationChart"/>
    <dgm:cxn modelId="{3C8B178D-69F4-449C-93FA-177DF3B26597}" type="presOf" srcId="{B350FD91-C0EF-49A2-8387-18C7DC8F04FE}" destId="{364E3CDA-2E7D-4062-9F32-749918E4551D}" srcOrd="0" destOrd="0" presId="urn:microsoft.com/office/officeart/2008/layout/HalfCircleOrganizationChart"/>
    <dgm:cxn modelId="{A120258D-A784-469C-96F5-DE22325094D0}" srcId="{17C77F96-4919-4CC3-AA66-CD13022393FE}" destId="{C56D12B9-0D8A-4371-91C3-088FDEBC5037}" srcOrd="0" destOrd="0" parTransId="{17C6C32D-4FC5-48A3-A62D-90680AC6E481}" sibTransId="{35AD3599-FC80-4847-8ACA-7E0C775E4E2B}"/>
    <dgm:cxn modelId="{7A59FA8D-9DDA-41CC-915F-DAA65E13DD94}" srcId="{AE21099A-CC54-4A8F-BAF0-FA26D632E14B}" destId="{B364E7FC-1AA3-48AD-A4B7-C34A4F18AD4E}" srcOrd="1" destOrd="0" parTransId="{1053D891-AD92-49B1-BBA7-C3773925BF2F}" sibTransId="{A765D9C0-1B91-4AF9-B277-802D11CDD6AE}"/>
    <dgm:cxn modelId="{A6219B8F-F592-451C-BAD6-3E44C1555C71}" srcId="{68C34732-D279-4347-9036-ADCBFFE2FF7D}" destId="{B90809F3-8D74-49E0-BA38-79993D3D586D}" srcOrd="0" destOrd="0" parTransId="{940375CE-A6D5-4DBA-B3E7-21F67B13A569}" sibTransId="{EFE0A89E-A7DB-4706-B0EF-E3EDF8BF6827}"/>
    <dgm:cxn modelId="{21D0EE8F-1542-41A9-A975-69D6697CA1D5}" type="presOf" srcId="{8D30EB35-2DEC-4991-894B-0D96F79190E3}" destId="{0DEFB042-14FB-45BE-BEEE-FCF5E4F01E30}" srcOrd="0" destOrd="0" presId="urn:microsoft.com/office/officeart/2008/layout/HalfCircleOrganizationChart"/>
    <dgm:cxn modelId="{72A72691-D923-49CA-9C54-26CF1AD08622}" type="presOf" srcId="{AE21099A-CC54-4A8F-BAF0-FA26D632E14B}" destId="{7F2BA8EA-C78B-445A-A4F8-1EDCDD937EF2}" srcOrd="0" destOrd="0" presId="urn:microsoft.com/office/officeart/2008/layout/HalfCircleOrganizationChart"/>
    <dgm:cxn modelId="{00DC9791-638A-488C-8A25-BCDEEFCC9687}" type="presOf" srcId="{D43C01A5-4A6B-495D-8FE1-A7EFE332DFB7}" destId="{2DA2B37C-75EB-4D15-9C08-19C1EF3C5BD9}" srcOrd="0" destOrd="0" presId="urn:microsoft.com/office/officeart/2008/layout/HalfCircleOrganizationChart"/>
    <dgm:cxn modelId="{B3675495-9731-413E-836D-97F1123AB6E4}" type="presOf" srcId="{18D06023-D57F-4682-85C6-603793F268C8}" destId="{E5823A8C-70BB-4BFA-8308-DA8D9ECF3149}" srcOrd="1" destOrd="0" presId="urn:microsoft.com/office/officeart/2008/layout/HalfCircleOrganizationChart"/>
    <dgm:cxn modelId="{37871EA0-DCA4-48FE-9D04-82869C3D6CEF}" srcId="{4879BB10-BA7F-46D8-9A63-5989366806A8}" destId="{90F7A951-8359-4C5A-ACCC-F69A25B4F619}" srcOrd="3" destOrd="0" parTransId="{F4D2B759-ACBA-4823-A288-A19186651077}" sibTransId="{0CCDD90A-AA28-48C5-A74F-788B5AD11E67}"/>
    <dgm:cxn modelId="{D165CCA1-90C9-4B8F-82FC-B3589F9E6CB6}" srcId="{E45BBEE6-54BA-4945-AF26-FFA676F35D89}" destId="{17C77F96-4919-4CC3-AA66-CD13022393FE}" srcOrd="1" destOrd="0" parTransId="{AAEE4ED1-6DC3-4D60-94AD-B86C2BB8982D}" sibTransId="{F604783C-6E3D-4008-A166-543923273605}"/>
    <dgm:cxn modelId="{972704A2-CEF8-48CE-AA96-8AA173DCD0D7}" type="presOf" srcId="{F8C9B11E-57A2-4000-9872-D68B8906B2B4}" destId="{0B27A588-171A-45EF-B19C-F03DD1B73EF2}" srcOrd="0" destOrd="0" presId="urn:microsoft.com/office/officeart/2008/layout/HalfCircleOrganizationChart"/>
    <dgm:cxn modelId="{C84864A6-E914-4F8D-98B0-54DE52C0115C}" type="presOf" srcId="{6E494F7A-D685-482C-92C4-55CB6818A1B3}" destId="{94D738B7-6732-47C3-A59E-0DA07E0617D3}" srcOrd="0" destOrd="0" presId="urn:microsoft.com/office/officeart/2008/layout/HalfCircleOrganizationChart"/>
    <dgm:cxn modelId="{019065A8-4A05-4325-97B3-799DB304A6E3}" type="presOf" srcId="{31F37C8D-B84C-4F9C-AAED-0CFE2578BC47}" destId="{41EBE750-FB9C-43B7-802A-460B3638D0C6}" srcOrd="1" destOrd="0" presId="urn:microsoft.com/office/officeart/2008/layout/HalfCircleOrganizationChart"/>
    <dgm:cxn modelId="{B8D4BDAA-9F50-445A-B49C-383DB6F5138B}" type="presOf" srcId="{3C44B863-7A02-490C-AA42-824ABB40F586}" destId="{3CB6155C-AD05-4774-9B91-DC9E87E76474}" srcOrd="1" destOrd="0" presId="urn:microsoft.com/office/officeart/2008/layout/HalfCircleOrganizationChart"/>
    <dgm:cxn modelId="{D94111AB-54FB-43C7-8F97-58B65FDEEEE1}" type="presOf" srcId="{A5B477FE-2F84-4C3F-ACC9-AAD031F5884F}" destId="{B9361230-7F77-49BA-A01C-6F1E0288F70C}" srcOrd="0" destOrd="0" presId="urn:microsoft.com/office/officeart/2008/layout/HalfCircleOrganizationChart"/>
    <dgm:cxn modelId="{84AEA4AC-FEBA-4AA0-AE18-C96D1AA451AF}" type="presOf" srcId="{C4F45221-4162-49B4-BBB5-8CE88F6F4D9E}" destId="{CF0C2CF3-EE23-4064-AA23-0CCB477A3F94}" srcOrd="1" destOrd="0" presId="urn:microsoft.com/office/officeart/2008/layout/HalfCircleOrganizationChart"/>
    <dgm:cxn modelId="{5DFF78B0-8E7C-464E-9E8C-3FABAE089F4E}" type="presOf" srcId="{27E00482-3D30-492F-A785-6B3F6CF1F2F0}" destId="{9D6F43B6-E4F8-4F1A-8C6E-3B87478EB6D0}" srcOrd="0" destOrd="0" presId="urn:microsoft.com/office/officeart/2008/layout/HalfCircleOrganizationChart"/>
    <dgm:cxn modelId="{5D21F3B6-DC14-4107-B405-2392093CB153}" srcId="{F21A369C-6631-4B56-AA2E-98EFD4C31294}" destId="{AE21099A-CC54-4A8F-BAF0-FA26D632E14B}" srcOrd="1" destOrd="0" parTransId="{709DFDEC-757F-43BF-8CC1-72CCF00B046B}" sibTransId="{BFB0B59B-EC16-4AD3-93FC-C2F56E3CD030}"/>
    <dgm:cxn modelId="{814953BD-285F-4A3C-BEA0-9F3954E6728E}" srcId="{31F37C8D-B84C-4F9C-AAED-0CFE2578BC47}" destId="{B6DBB6A7-CCF8-44BF-9B65-D954633F055A}" srcOrd="1" destOrd="0" parTransId="{6E494F7A-D685-482C-92C4-55CB6818A1B3}" sibTransId="{25DACF12-0CEE-4623-8196-11948E5FF246}"/>
    <dgm:cxn modelId="{20934BC0-4F75-439F-834D-CBA5EFA8B89F}" type="presOf" srcId="{48587E9A-38F8-4E54-8591-5E08F5E56F12}" destId="{EC22ED89-26B1-4CCD-AC8C-33A8561BEAEC}" srcOrd="0" destOrd="0" presId="urn:microsoft.com/office/officeart/2008/layout/HalfCircleOrganizationChart"/>
    <dgm:cxn modelId="{5DD925C3-D59A-4AA0-B574-0C8039AF0216}" type="presOf" srcId="{940375CE-A6D5-4DBA-B3E7-21F67B13A569}" destId="{A8545B8E-5D65-4023-ADBC-9B476B243C6F}" srcOrd="0" destOrd="0" presId="urn:microsoft.com/office/officeart/2008/layout/HalfCircleOrganizationChart"/>
    <dgm:cxn modelId="{093DC5C9-E5CB-4F91-AB47-9D144A838FD5}" type="presOf" srcId="{68C34732-D279-4347-9036-ADCBFFE2FF7D}" destId="{44BE940B-DB9E-4F29-A3D3-D675E7A0A089}" srcOrd="0" destOrd="0" presId="urn:microsoft.com/office/officeart/2008/layout/HalfCircleOrganizationChart"/>
    <dgm:cxn modelId="{8BB6CFC9-31C7-4C91-8B74-11704C50DD1F}" type="presOf" srcId="{EC4F220D-8BD3-4B6D-9D97-45725C48B6F3}" destId="{CD37B451-9EB7-4CC3-A8C7-DB753FF11479}" srcOrd="0" destOrd="0" presId="urn:microsoft.com/office/officeart/2008/layout/HalfCircleOrganizationChart"/>
    <dgm:cxn modelId="{2139D3C9-0245-4079-9D91-6D898D5BC9FF}" type="presOf" srcId="{B6DBB6A7-CCF8-44BF-9B65-D954633F055A}" destId="{9B48D97F-3085-48C1-9A44-AFBA66CB3778}" srcOrd="1" destOrd="0" presId="urn:microsoft.com/office/officeart/2008/layout/HalfCircleOrganizationChart"/>
    <dgm:cxn modelId="{7DF692CD-023B-4C4F-BD9E-E5468CB4DF75}" type="presOf" srcId="{A5B477FE-2F84-4C3F-ACC9-AAD031F5884F}" destId="{74FF0895-716C-4EE3-9A14-56E82CCDC8E2}" srcOrd="1" destOrd="0" presId="urn:microsoft.com/office/officeart/2008/layout/HalfCircleOrganizationChart"/>
    <dgm:cxn modelId="{FDF472D0-1DFF-42C3-B19F-6FE89CDFDACF}" type="presOf" srcId="{1053D891-AD92-49B1-BBA7-C3773925BF2F}" destId="{52CE2C1B-B524-447A-955C-55055F6EE3D4}" srcOrd="0" destOrd="0" presId="urn:microsoft.com/office/officeart/2008/layout/HalfCircleOrganizationChart"/>
    <dgm:cxn modelId="{D5DA68D1-0F13-44C4-99CF-69E7B77F281D}" type="presOf" srcId="{C12F803B-727A-457B-82FD-71D8B1945C2D}" destId="{34922777-1EC6-49FD-8F63-9367734209A9}" srcOrd="0" destOrd="0" presId="urn:microsoft.com/office/officeart/2008/layout/HalfCircleOrganizationChart"/>
    <dgm:cxn modelId="{165501D6-22D9-41CE-BAC0-7A936E39AB09}" type="presOf" srcId="{CDB70357-5114-4D19-958A-2D0FC3EE86C6}" destId="{06B69FB9-15B5-4C16-A00A-44FC107412AB}" srcOrd="1" destOrd="0" presId="urn:microsoft.com/office/officeart/2008/layout/HalfCircleOrganizationChart"/>
    <dgm:cxn modelId="{4C3678DA-0C19-47EC-B707-8905FCECE1FD}" srcId="{4879BB10-BA7F-46D8-9A63-5989366806A8}" destId="{CDB70357-5114-4D19-958A-2D0FC3EE86C6}" srcOrd="1" destOrd="0" parTransId="{E75723E1-16CA-4BC8-A560-64C72A6205CE}" sibTransId="{AC709475-53EC-4F59-A061-F5708E69C43E}"/>
    <dgm:cxn modelId="{740307DB-525B-4E22-8AB3-0E8334901F77}" srcId="{F8C9B11E-57A2-4000-9872-D68B8906B2B4}" destId="{B1CF4366-208A-4744-82B8-0DD6A579C245}" srcOrd="1" destOrd="0" parTransId="{E78F2313-8EBB-44E2-B3B4-ACC6BCDE5D76}" sibTransId="{6BD36B57-A850-4703-A1F8-9296A2D7E545}"/>
    <dgm:cxn modelId="{D0D50DDE-94EB-43CC-A593-EABC2FB85DCB}" srcId="{68C34732-D279-4347-9036-ADCBFFE2FF7D}" destId="{3C44B863-7A02-490C-AA42-824ABB40F586}" srcOrd="1" destOrd="0" parTransId="{C12F803B-727A-457B-82FD-71D8B1945C2D}" sibTransId="{C5EB48A4-4331-4A09-A2AC-94491FDA88EB}"/>
    <dgm:cxn modelId="{5DE026E1-FAD6-4D40-A438-D6DE06B0FF71}" type="presOf" srcId="{E45BBEE6-54BA-4945-AF26-FFA676F35D89}" destId="{E5DC5F6D-69E1-480B-A375-35CF9CD3B0EE}" srcOrd="1" destOrd="0" presId="urn:microsoft.com/office/officeart/2008/layout/HalfCircleOrganizationChart"/>
    <dgm:cxn modelId="{C8225DE2-4C82-4F87-8BE5-056C6EF5A2C0}" type="presOf" srcId="{E78F2313-8EBB-44E2-B3B4-ACC6BCDE5D76}" destId="{954DD574-E84B-4162-B0B3-AD4BDECB71F3}" srcOrd="0" destOrd="0" presId="urn:microsoft.com/office/officeart/2008/layout/HalfCircleOrganizationChart"/>
    <dgm:cxn modelId="{FCDB3BE4-F020-4AD6-B6EF-60179EFFA2EC}" type="presOf" srcId="{27E00482-3D30-492F-A785-6B3F6CF1F2F0}" destId="{3E3A976C-3ACB-445F-9415-F01AF4453C86}" srcOrd="1" destOrd="0" presId="urn:microsoft.com/office/officeart/2008/layout/HalfCircleOrganizationChart"/>
    <dgm:cxn modelId="{E11435E5-B532-4419-B198-18E5B6F3F93D}" type="presOf" srcId="{F21A369C-6631-4B56-AA2E-98EFD4C31294}" destId="{695E5851-8893-462C-9543-834C8725B58A}" srcOrd="1" destOrd="0" presId="urn:microsoft.com/office/officeart/2008/layout/HalfCircleOrganizationChart"/>
    <dgm:cxn modelId="{51838EEA-0D5B-46F2-9C07-03A8E3832EF8}" type="presOf" srcId="{C31C8C0B-B37C-4190-A843-A6F722BC74B1}" destId="{6DADA5D0-3267-44A3-BA76-EFFB7D27D049}" srcOrd="0" destOrd="0" presId="urn:microsoft.com/office/officeart/2008/layout/HalfCircleOrganizationChart"/>
    <dgm:cxn modelId="{741CD4EA-8C66-4A31-BE6B-625F3975625D}" type="presOf" srcId="{C31C8C0B-B37C-4190-A843-A6F722BC74B1}" destId="{58D6C2B9-6DC3-494E-9651-5CEBB808FB4C}" srcOrd="1" destOrd="0" presId="urn:microsoft.com/office/officeart/2008/layout/HalfCircleOrganizationChart"/>
    <dgm:cxn modelId="{5816A2EC-80CB-4F08-9F03-840AAB761D6B}" type="presOf" srcId="{14A78740-8788-4F7B-80B2-BF03F8F63EC4}" destId="{993599EF-C185-4703-9D8F-8A10E01AB681}" srcOrd="0" destOrd="0" presId="urn:microsoft.com/office/officeart/2008/layout/HalfCircleOrganizationChart"/>
    <dgm:cxn modelId="{35EAC6EE-0B74-4DCF-93E6-B51646A866C3}" type="presOf" srcId="{709DFDEC-757F-43BF-8CC1-72CCF00B046B}" destId="{D252062E-9487-4339-BBFE-D4154FC1B077}" srcOrd="0" destOrd="0" presId="urn:microsoft.com/office/officeart/2008/layout/HalfCircleOrganizationChart"/>
    <dgm:cxn modelId="{BF1FD1EE-5BE2-4C34-ADC6-56EAD5340ECC}" type="presOf" srcId="{FE176BE6-FBCA-46E0-94E0-E231C95A0DEB}" destId="{AF8595D7-6BE0-4FEB-BE8D-507A505C0F02}" srcOrd="0" destOrd="0" presId="urn:microsoft.com/office/officeart/2008/layout/HalfCircleOrganizationChart"/>
    <dgm:cxn modelId="{31BF21EF-446E-41CF-9F28-E3C961761B89}" type="presOf" srcId="{4879BB10-BA7F-46D8-9A63-5989366806A8}" destId="{A9C47CD6-8A98-4B2B-BA12-825AB1934986}" srcOrd="0" destOrd="0" presId="urn:microsoft.com/office/officeart/2008/layout/HalfCircleOrganizationChart"/>
    <dgm:cxn modelId="{079627F0-F85D-4178-8F98-006FAC86C719}" srcId="{F8C9B11E-57A2-4000-9872-D68B8906B2B4}" destId="{18D06023-D57F-4682-85C6-603793F268C8}" srcOrd="0" destOrd="0" parTransId="{01A1D0C2-F2E7-4416-8B54-0AABAC36AE69}" sibTransId="{672EBD0F-1A5F-48FD-B45E-496ED2FE782D}"/>
    <dgm:cxn modelId="{13D3B8F2-C411-4DBB-B0AF-B8F7BA7DCC29}" type="presOf" srcId="{17C6C32D-4FC5-48A3-A62D-90680AC6E481}" destId="{E17062ED-27E6-497B-96E7-BAF2D1A64C85}" srcOrd="0" destOrd="0" presId="urn:microsoft.com/office/officeart/2008/layout/HalfCircleOrganizationChart"/>
    <dgm:cxn modelId="{EB5432F3-9EF0-45D4-A3A4-DB5AE76535D7}" srcId="{4879BB10-BA7F-46D8-9A63-5989366806A8}" destId="{31F37C8D-B84C-4F9C-AAED-0CFE2578BC47}" srcOrd="0" destOrd="0" parTransId="{A50DAF03-4523-4A1C-A11F-83F9051F077C}" sibTransId="{F6A27B74-4E50-4A1E-AFBA-2850EA8B07BF}"/>
    <dgm:cxn modelId="{DDBF31F5-9FFC-4E3C-B609-BB9C98483495}" type="presOf" srcId="{C4F45221-4162-49B4-BBB5-8CE88F6F4D9E}" destId="{9304A749-90FE-4D6D-A449-712C4400D7B0}" srcOrd="0" destOrd="0" presId="urn:microsoft.com/office/officeart/2008/layout/HalfCircleOrganizationChart"/>
    <dgm:cxn modelId="{9E611B55-D2E8-4296-A36F-4182257211A8}" type="presParOf" srcId="{A9C47CD6-8A98-4B2B-BA12-825AB1934986}" destId="{8513E4F9-15D6-455C-B4D2-3E5118ADCA0E}" srcOrd="0" destOrd="0" presId="urn:microsoft.com/office/officeart/2008/layout/HalfCircleOrganizationChart"/>
    <dgm:cxn modelId="{891A16F4-73D3-4532-B190-0AF0580F5925}" type="presParOf" srcId="{8513E4F9-15D6-455C-B4D2-3E5118ADCA0E}" destId="{DAB5C714-DE6E-44C2-8829-79EE017BFFB7}" srcOrd="0" destOrd="0" presId="urn:microsoft.com/office/officeart/2008/layout/HalfCircleOrganizationChart"/>
    <dgm:cxn modelId="{7A9F9A4C-FBFD-41DA-8F25-F43AEB11B960}" type="presParOf" srcId="{DAB5C714-DE6E-44C2-8829-79EE017BFFB7}" destId="{3F584000-FAB4-4A21-89F4-9570D60C82CA}" srcOrd="0" destOrd="0" presId="urn:microsoft.com/office/officeart/2008/layout/HalfCircleOrganizationChart"/>
    <dgm:cxn modelId="{C174FAD2-839F-42ED-9408-3FD4A6655600}" type="presParOf" srcId="{DAB5C714-DE6E-44C2-8829-79EE017BFFB7}" destId="{58D93C04-8DF0-4A94-8C6D-0225E3EB0C2A}" srcOrd="1" destOrd="0" presId="urn:microsoft.com/office/officeart/2008/layout/HalfCircleOrganizationChart"/>
    <dgm:cxn modelId="{B4C9D12D-4CC0-44C6-99F7-BBCC32ED314E}" type="presParOf" srcId="{DAB5C714-DE6E-44C2-8829-79EE017BFFB7}" destId="{2724259F-175A-4CC9-8AAC-FACAC72E88E2}" srcOrd="2" destOrd="0" presId="urn:microsoft.com/office/officeart/2008/layout/HalfCircleOrganizationChart"/>
    <dgm:cxn modelId="{E5FA8E04-8527-4100-B0EC-B395CFB9B917}" type="presParOf" srcId="{DAB5C714-DE6E-44C2-8829-79EE017BFFB7}" destId="{41EBE750-FB9C-43B7-802A-460B3638D0C6}" srcOrd="3" destOrd="0" presId="urn:microsoft.com/office/officeart/2008/layout/HalfCircleOrganizationChart"/>
    <dgm:cxn modelId="{17135A27-A472-4C29-8BD1-44E58F4EDA57}" type="presParOf" srcId="{8513E4F9-15D6-455C-B4D2-3E5118ADCA0E}" destId="{F219D8B2-A07E-487E-AD5B-570EE5521410}" srcOrd="1" destOrd="0" presId="urn:microsoft.com/office/officeart/2008/layout/HalfCircleOrganizationChart"/>
    <dgm:cxn modelId="{CBC142EE-4FA0-4B79-9F78-0390BCCA8EA8}" type="presParOf" srcId="{F219D8B2-A07E-487E-AD5B-570EE5521410}" destId="{4EA4CC29-0655-4117-971A-DA990DC3B401}" srcOrd="0" destOrd="0" presId="urn:microsoft.com/office/officeart/2008/layout/HalfCircleOrganizationChart"/>
    <dgm:cxn modelId="{7B8CD7D1-C446-4BF2-A703-73F8991D0CD9}" type="presParOf" srcId="{F219D8B2-A07E-487E-AD5B-570EE5521410}" destId="{EA09CB78-EB5B-414B-B906-B28AD7882EE0}" srcOrd="1" destOrd="0" presId="urn:microsoft.com/office/officeart/2008/layout/HalfCircleOrganizationChart"/>
    <dgm:cxn modelId="{601CC1A0-4F8D-4F6B-A970-3333D0C7B447}" type="presParOf" srcId="{EA09CB78-EB5B-414B-B906-B28AD7882EE0}" destId="{77A19AA3-D04D-4335-A1B5-D11F68299631}" srcOrd="0" destOrd="0" presId="urn:microsoft.com/office/officeart/2008/layout/HalfCircleOrganizationChart"/>
    <dgm:cxn modelId="{77F87C0E-E07E-45F6-94B5-93117CF9BBB9}" type="presParOf" srcId="{77A19AA3-D04D-4335-A1B5-D11F68299631}" destId="{9304A749-90FE-4D6D-A449-712C4400D7B0}" srcOrd="0" destOrd="0" presId="urn:microsoft.com/office/officeart/2008/layout/HalfCircleOrganizationChart"/>
    <dgm:cxn modelId="{E97C9E27-4440-467D-B17E-948BF8427D84}" type="presParOf" srcId="{77A19AA3-D04D-4335-A1B5-D11F68299631}" destId="{AC0BB93D-499E-4CB6-A9F8-F25F5ACE4F1B}" srcOrd="1" destOrd="0" presId="urn:microsoft.com/office/officeart/2008/layout/HalfCircleOrganizationChart"/>
    <dgm:cxn modelId="{D4CA9C65-E9CB-4068-8B26-A71BBDD19E32}" type="presParOf" srcId="{77A19AA3-D04D-4335-A1B5-D11F68299631}" destId="{CC9A7E6A-170A-41D4-92C6-F241EA7721EA}" srcOrd="2" destOrd="0" presId="urn:microsoft.com/office/officeart/2008/layout/HalfCircleOrganizationChart"/>
    <dgm:cxn modelId="{A8586BE5-2C48-4029-B2F5-8BA206FD2AC2}" type="presParOf" srcId="{77A19AA3-D04D-4335-A1B5-D11F68299631}" destId="{CF0C2CF3-EE23-4064-AA23-0CCB477A3F94}" srcOrd="3" destOrd="0" presId="urn:microsoft.com/office/officeart/2008/layout/HalfCircleOrganizationChart"/>
    <dgm:cxn modelId="{F138EA5D-3F4A-4A80-B64A-6F239BEA2B1D}" type="presParOf" srcId="{EA09CB78-EB5B-414B-B906-B28AD7882EE0}" destId="{8E96DA58-6EF7-4C2D-BB14-1A6CF9674D69}" srcOrd="1" destOrd="0" presId="urn:microsoft.com/office/officeart/2008/layout/HalfCircleOrganizationChart"/>
    <dgm:cxn modelId="{E72A6624-9F63-4409-A193-7262B45B2DED}" type="presParOf" srcId="{8E96DA58-6EF7-4C2D-BB14-1A6CF9674D69}" destId="{729417CE-CE10-46CF-8413-8FD4670F673C}" srcOrd="0" destOrd="0" presId="urn:microsoft.com/office/officeart/2008/layout/HalfCircleOrganizationChart"/>
    <dgm:cxn modelId="{2366F458-E804-4118-9A42-AA53848D0A60}" type="presParOf" srcId="{8E96DA58-6EF7-4C2D-BB14-1A6CF9674D69}" destId="{2038FFF1-6F8C-430D-ACD3-AB19BA8DF90A}" srcOrd="1" destOrd="0" presId="urn:microsoft.com/office/officeart/2008/layout/HalfCircleOrganizationChart"/>
    <dgm:cxn modelId="{D4091B88-6CE5-4F9F-9770-C26440C6BFBF}" type="presParOf" srcId="{2038FFF1-6F8C-430D-ACD3-AB19BA8DF90A}" destId="{FC011921-1BB5-4896-9785-3A8C89103022}" srcOrd="0" destOrd="0" presId="urn:microsoft.com/office/officeart/2008/layout/HalfCircleOrganizationChart"/>
    <dgm:cxn modelId="{ED9D1866-CA41-495C-BC9E-C7074696BA8E}" type="presParOf" srcId="{FC011921-1BB5-4896-9785-3A8C89103022}" destId="{6DADA5D0-3267-44A3-BA76-EFFB7D27D049}" srcOrd="0" destOrd="0" presId="urn:microsoft.com/office/officeart/2008/layout/HalfCircleOrganizationChart"/>
    <dgm:cxn modelId="{661C26B5-27B3-4638-99CF-F9DC67464B09}" type="presParOf" srcId="{FC011921-1BB5-4896-9785-3A8C89103022}" destId="{8D8DC468-0ECA-40BE-A81B-B1D71768424B}" srcOrd="1" destOrd="0" presId="urn:microsoft.com/office/officeart/2008/layout/HalfCircleOrganizationChart"/>
    <dgm:cxn modelId="{BD01C8B5-28B6-4B08-B8BE-CB1E82135BD0}" type="presParOf" srcId="{FC011921-1BB5-4896-9785-3A8C89103022}" destId="{268B55D7-A299-4E43-AC6A-CB6D001AFB30}" srcOrd="2" destOrd="0" presId="urn:microsoft.com/office/officeart/2008/layout/HalfCircleOrganizationChart"/>
    <dgm:cxn modelId="{E95A1E70-4D9E-4580-B8E7-0EA4B3EA192B}" type="presParOf" srcId="{FC011921-1BB5-4896-9785-3A8C89103022}" destId="{58D6C2B9-6DC3-494E-9651-5CEBB808FB4C}" srcOrd="3" destOrd="0" presId="urn:microsoft.com/office/officeart/2008/layout/HalfCircleOrganizationChart"/>
    <dgm:cxn modelId="{BA65AE5D-817B-4B34-A1D5-5E8D91DEB2AE}" type="presParOf" srcId="{2038FFF1-6F8C-430D-ACD3-AB19BA8DF90A}" destId="{41E1398C-4FB9-4D11-A4FD-390E92CE9335}" srcOrd="1" destOrd="0" presId="urn:microsoft.com/office/officeart/2008/layout/HalfCircleOrganizationChart"/>
    <dgm:cxn modelId="{C7223DC0-A258-4347-9355-8559F5A9DFD9}" type="presParOf" srcId="{2038FFF1-6F8C-430D-ACD3-AB19BA8DF90A}" destId="{AA5DF823-5333-448B-AAF2-C8A390CBC075}" srcOrd="2" destOrd="0" presId="urn:microsoft.com/office/officeart/2008/layout/HalfCircleOrganizationChart"/>
    <dgm:cxn modelId="{B1E129B1-6E97-408E-86ED-61D51F6494A6}" type="presParOf" srcId="{8E96DA58-6EF7-4C2D-BB14-1A6CF9674D69}" destId="{9A644623-BF4E-425B-B571-57345F1E7757}" srcOrd="2" destOrd="0" presId="urn:microsoft.com/office/officeart/2008/layout/HalfCircleOrganizationChart"/>
    <dgm:cxn modelId="{A4E6DD2B-37C5-42A3-A915-2703D32323F5}" type="presParOf" srcId="{8E96DA58-6EF7-4C2D-BB14-1A6CF9674D69}" destId="{F454DBA6-F174-417E-B6CE-C4B8EFA1A73E}" srcOrd="3" destOrd="0" presId="urn:microsoft.com/office/officeart/2008/layout/HalfCircleOrganizationChart"/>
    <dgm:cxn modelId="{28A54AAC-8E8A-40DF-8DA3-892460A2719C}" type="presParOf" srcId="{F454DBA6-F174-417E-B6CE-C4B8EFA1A73E}" destId="{4818000E-A25F-48EF-B877-8DAF08D74295}" srcOrd="0" destOrd="0" presId="urn:microsoft.com/office/officeart/2008/layout/HalfCircleOrganizationChart"/>
    <dgm:cxn modelId="{874BAD9A-1A41-4723-A51B-04B72DCA77C5}" type="presParOf" srcId="{4818000E-A25F-48EF-B877-8DAF08D74295}" destId="{44BE940B-DB9E-4F29-A3D3-D675E7A0A089}" srcOrd="0" destOrd="0" presId="urn:microsoft.com/office/officeart/2008/layout/HalfCircleOrganizationChart"/>
    <dgm:cxn modelId="{86B039F0-331C-4F2B-A3C4-2D97F0B51900}" type="presParOf" srcId="{4818000E-A25F-48EF-B877-8DAF08D74295}" destId="{1E0516BB-7435-451F-98DA-F7328568C28C}" srcOrd="1" destOrd="0" presId="urn:microsoft.com/office/officeart/2008/layout/HalfCircleOrganizationChart"/>
    <dgm:cxn modelId="{0AF0AB7F-C96D-4D49-9B4E-8162C499A08B}" type="presParOf" srcId="{4818000E-A25F-48EF-B877-8DAF08D74295}" destId="{E5722925-1ACA-47AC-A484-4F97114C4DD0}" srcOrd="2" destOrd="0" presId="urn:microsoft.com/office/officeart/2008/layout/HalfCircleOrganizationChart"/>
    <dgm:cxn modelId="{8E13C16F-7CE4-4867-B120-722446EC9A72}" type="presParOf" srcId="{4818000E-A25F-48EF-B877-8DAF08D74295}" destId="{709D3D4E-5C8D-4005-A87D-91B8A6EB3F4A}" srcOrd="3" destOrd="0" presId="urn:microsoft.com/office/officeart/2008/layout/HalfCircleOrganizationChart"/>
    <dgm:cxn modelId="{37A405CA-23BB-46AD-A5D9-6F1E1FFD7AE0}" type="presParOf" srcId="{F454DBA6-F174-417E-B6CE-C4B8EFA1A73E}" destId="{AFE3D843-6CD8-45E4-8EDC-126E15F885B6}" srcOrd="1" destOrd="0" presId="urn:microsoft.com/office/officeart/2008/layout/HalfCircleOrganizationChart"/>
    <dgm:cxn modelId="{E316DBD2-6A22-418E-B684-0D1B60826813}" type="presParOf" srcId="{AFE3D843-6CD8-45E4-8EDC-126E15F885B6}" destId="{A8545B8E-5D65-4023-ADBC-9B476B243C6F}" srcOrd="0" destOrd="0" presId="urn:microsoft.com/office/officeart/2008/layout/HalfCircleOrganizationChart"/>
    <dgm:cxn modelId="{7069750F-4BF3-493C-ABDA-B73DF04E8FB4}" type="presParOf" srcId="{AFE3D843-6CD8-45E4-8EDC-126E15F885B6}" destId="{552DE77D-8F13-43DD-B2B7-42B7CA41AD5F}" srcOrd="1" destOrd="0" presId="urn:microsoft.com/office/officeart/2008/layout/HalfCircleOrganizationChart"/>
    <dgm:cxn modelId="{69F96C0E-B290-452F-A85E-C154F85AD026}" type="presParOf" srcId="{552DE77D-8F13-43DD-B2B7-42B7CA41AD5F}" destId="{D5ADE933-6FD8-4218-AEE8-DC1D0B960547}" srcOrd="0" destOrd="0" presId="urn:microsoft.com/office/officeart/2008/layout/HalfCircleOrganizationChart"/>
    <dgm:cxn modelId="{63A69BC6-0144-4542-B66D-A058CA9AE8F5}" type="presParOf" srcId="{D5ADE933-6FD8-4218-AEE8-DC1D0B960547}" destId="{1D1FEC92-F41E-4378-9AE0-51D8CF3E7CF4}" srcOrd="0" destOrd="0" presId="urn:microsoft.com/office/officeart/2008/layout/HalfCircleOrganizationChart"/>
    <dgm:cxn modelId="{7CDE85B8-D92B-47A7-82C2-0FD735AD5D46}" type="presParOf" srcId="{D5ADE933-6FD8-4218-AEE8-DC1D0B960547}" destId="{5EBBFC84-CBDD-41A6-AED6-3D13572C9A39}" srcOrd="1" destOrd="0" presId="urn:microsoft.com/office/officeart/2008/layout/HalfCircleOrganizationChart"/>
    <dgm:cxn modelId="{CAEA8D5F-78FC-4994-8FC5-E6D28EC77F5D}" type="presParOf" srcId="{D5ADE933-6FD8-4218-AEE8-DC1D0B960547}" destId="{9A15C638-238F-4037-8B2B-0C4FEE04B618}" srcOrd="2" destOrd="0" presId="urn:microsoft.com/office/officeart/2008/layout/HalfCircleOrganizationChart"/>
    <dgm:cxn modelId="{596BBB80-C3DB-46B0-AB6F-C79C442DF8F2}" type="presParOf" srcId="{D5ADE933-6FD8-4218-AEE8-DC1D0B960547}" destId="{D49FB6EE-5F09-4F99-93ED-066F3068B8F1}" srcOrd="3" destOrd="0" presId="urn:microsoft.com/office/officeart/2008/layout/HalfCircleOrganizationChart"/>
    <dgm:cxn modelId="{F390EA81-1386-4921-A632-C112C1BF793B}" type="presParOf" srcId="{552DE77D-8F13-43DD-B2B7-42B7CA41AD5F}" destId="{1F8026DE-344A-4D00-B71C-A78ECEE18C85}" srcOrd="1" destOrd="0" presId="urn:microsoft.com/office/officeart/2008/layout/HalfCircleOrganizationChart"/>
    <dgm:cxn modelId="{E180E4E7-034F-4204-BB72-13843C35ECE0}" type="presParOf" srcId="{552DE77D-8F13-43DD-B2B7-42B7CA41AD5F}" destId="{1008A27B-58F1-4E23-B1EB-23FE7DC9142A}" srcOrd="2" destOrd="0" presId="urn:microsoft.com/office/officeart/2008/layout/HalfCircleOrganizationChart"/>
    <dgm:cxn modelId="{FB22D009-5448-44AD-9F61-FAB23FA8FB2A}" type="presParOf" srcId="{AFE3D843-6CD8-45E4-8EDC-126E15F885B6}" destId="{34922777-1EC6-49FD-8F63-9367734209A9}" srcOrd="2" destOrd="0" presId="urn:microsoft.com/office/officeart/2008/layout/HalfCircleOrganizationChart"/>
    <dgm:cxn modelId="{DE3354AF-0132-4114-83CE-5D68E073461C}" type="presParOf" srcId="{AFE3D843-6CD8-45E4-8EDC-126E15F885B6}" destId="{BEF7B88A-8A5E-4286-B309-49176E53E29C}" srcOrd="3" destOrd="0" presId="urn:microsoft.com/office/officeart/2008/layout/HalfCircleOrganizationChart"/>
    <dgm:cxn modelId="{72D2604D-EF7A-4C57-A528-20315C838FFC}" type="presParOf" srcId="{BEF7B88A-8A5E-4286-B309-49176E53E29C}" destId="{A34D3FB1-1B89-4BE0-B49D-4ADE94B321A1}" srcOrd="0" destOrd="0" presId="urn:microsoft.com/office/officeart/2008/layout/HalfCircleOrganizationChart"/>
    <dgm:cxn modelId="{6FF3DBA9-9CDC-46CB-A07E-E99FFD301253}" type="presParOf" srcId="{A34D3FB1-1B89-4BE0-B49D-4ADE94B321A1}" destId="{B11301C1-E181-4A53-B08A-D6B435CB280B}" srcOrd="0" destOrd="0" presId="urn:microsoft.com/office/officeart/2008/layout/HalfCircleOrganizationChart"/>
    <dgm:cxn modelId="{FC21EDB1-BCF3-4C65-AB4E-AE4DB87C74ED}" type="presParOf" srcId="{A34D3FB1-1B89-4BE0-B49D-4ADE94B321A1}" destId="{361BBCB9-7092-42A9-9D93-3762F5567AF2}" srcOrd="1" destOrd="0" presId="urn:microsoft.com/office/officeart/2008/layout/HalfCircleOrganizationChart"/>
    <dgm:cxn modelId="{416B1AEE-298B-4908-9C58-6A9C7D9102FA}" type="presParOf" srcId="{A34D3FB1-1B89-4BE0-B49D-4ADE94B321A1}" destId="{D21F4E61-74E8-46DF-8383-CBDEC23920EB}" srcOrd="2" destOrd="0" presId="urn:microsoft.com/office/officeart/2008/layout/HalfCircleOrganizationChart"/>
    <dgm:cxn modelId="{D9CC7B20-619A-4004-A78C-A76FC796A70A}" type="presParOf" srcId="{A34D3FB1-1B89-4BE0-B49D-4ADE94B321A1}" destId="{3CB6155C-AD05-4774-9B91-DC9E87E76474}" srcOrd="3" destOrd="0" presId="urn:microsoft.com/office/officeart/2008/layout/HalfCircleOrganizationChart"/>
    <dgm:cxn modelId="{A9FA1501-6AD4-409E-9AE0-D37D2D00A063}" type="presParOf" srcId="{BEF7B88A-8A5E-4286-B309-49176E53E29C}" destId="{324ED31D-850C-4534-BA83-2A17099FEE2F}" srcOrd="1" destOrd="0" presId="urn:microsoft.com/office/officeart/2008/layout/HalfCircleOrganizationChart"/>
    <dgm:cxn modelId="{FA8DD944-9142-4CAE-B667-B4C3417CD348}" type="presParOf" srcId="{BEF7B88A-8A5E-4286-B309-49176E53E29C}" destId="{0491EE6C-246E-44AF-B50D-9E563EFA4D25}" srcOrd="2" destOrd="0" presId="urn:microsoft.com/office/officeart/2008/layout/HalfCircleOrganizationChart"/>
    <dgm:cxn modelId="{90E31E5B-E20D-4D91-91FE-8601B0789517}" type="presParOf" srcId="{F454DBA6-F174-417E-B6CE-C4B8EFA1A73E}" destId="{3400F4F2-EAFD-4EE2-9607-C9A93716CC4B}" srcOrd="2" destOrd="0" presId="urn:microsoft.com/office/officeart/2008/layout/HalfCircleOrganizationChart"/>
    <dgm:cxn modelId="{4A9512E7-B029-4E54-89C1-A4BBE7A73F96}" type="presParOf" srcId="{EA09CB78-EB5B-414B-B906-B28AD7882EE0}" destId="{4CDA6A4E-2329-400D-99A4-43A520A4169E}" srcOrd="2" destOrd="0" presId="urn:microsoft.com/office/officeart/2008/layout/HalfCircleOrganizationChart"/>
    <dgm:cxn modelId="{A3F9144F-BDEF-41DB-B7AF-22656A6CF731}" type="presParOf" srcId="{F219D8B2-A07E-487E-AD5B-570EE5521410}" destId="{94D738B7-6732-47C3-A59E-0DA07E0617D3}" srcOrd="2" destOrd="0" presId="urn:microsoft.com/office/officeart/2008/layout/HalfCircleOrganizationChart"/>
    <dgm:cxn modelId="{E0D6BE7A-EF2F-4548-BE4A-9B4C75C7B3F2}" type="presParOf" srcId="{F219D8B2-A07E-487E-AD5B-570EE5521410}" destId="{9953C53F-293E-41B1-89FF-614A23297775}" srcOrd="3" destOrd="0" presId="urn:microsoft.com/office/officeart/2008/layout/HalfCircleOrganizationChart"/>
    <dgm:cxn modelId="{9F0DF6DE-5374-4A76-B6E1-19D096D22EC3}" type="presParOf" srcId="{9953C53F-293E-41B1-89FF-614A23297775}" destId="{AE47084F-88A5-4B7A-9CAD-EC39E0400F0F}" srcOrd="0" destOrd="0" presId="urn:microsoft.com/office/officeart/2008/layout/HalfCircleOrganizationChart"/>
    <dgm:cxn modelId="{633B5E20-C61D-4454-913E-5599EDA27201}" type="presParOf" srcId="{AE47084F-88A5-4B7A-9CAD-EC39E0400F0F}" destId="{689EA799-2B0E-4767-B11C-D09DEC07F2FD}" srcOrd="0" destOrd="0" presId="urn:microsoft.com/office/officeart/2008/layout/HalfCircleOrganizationChart"/>
    <dgm:cxn modelId="{F6D2954B-F2E3-41FA-B488-10BBC26995FA}" type="presParOf" srcId="{AE47084F-88A5-4B7A-9CAD-EC39E0400F0F}" destId="{162CBBC7-679F-46F4-BD50-EBC835480F56}" srcOrd="1" destOrd="0" presId="urn:microsoft.com/office/officeart/2008/layout/HalfCircleOrganizationChart"/>
    <dgm:cxn modelId="{01A396D2-E84C-42B4-B9AE-3B5D06B68ED1}" type="presParOf" srcId="{AE47084F-88A5-4B7A-9CAD-EC39E0400F0F}" destId="{F6E44AE3-308B-4956-A570-7CE8F6DA9772}" srcOrd="2" destOrd="0" presId="urn:microsoft.com/office/officeart/2008/layout/HalfCircleOrganizationChart"/>
    <dgm:cxn modelId="{9D332C32-1095-44AE-B99B-1E6F29872712}" type="presParOf" srcId="{AE47084F-88A5-4B7A-9CAD-EC39E0400F0F}" destId="{9B48D97F-3085-48C1-9A44-AFBA66CB3778}" srcOrd="3" destOrd="0" presId="urn:microsoft.com/office/officeart/2008/layout/HalfCircleOrganizationChart"/>
    <dgm:cxn modelId="{DFFDC788-3A2D-4E5C-998D-8959C0DDDE49}" type="presParOf" srcId="{9953C53F-293E-41B1-89FF-614A23297775}" destId="{D114599F-D677-4DF4-8517-EB91B25C7040}" srcOrd="1" destOrd="0" presId="urn:microsoft.com/office/officeart/2008/layout/HalfCircleOrganizationChart"/>
    <dgm:cxn modelId="{09630184-D74C-4693-A9A4-EC7BB1BAD02B}" type="presParOf" srcId="{9953C53F-293E-41B1-89FF-614A23297775}" destId="{60C8DBFB-977D-4623-AE7E-5B420517D645}" srcOrd="2" destOrd="0" presId="urn:microsoft.com/office/officeart/2008/layout/HalfCircleOrganizationChart"/>
    <dgm:cxn modelId="{4BE13914-CF32-4879-8895-BBE9DFBAC69F}" type="presParOf" srcId="{8513E4F9-15D6-455C-B4D2-3E5118ADCA0E}" destId="{8970B366-7E6A-45C3-B583-BCA9107FE4A8}" srcOrd="2" destOrd="0" presId="urn:microsoft.com/office/officeart/2008/layout/HalfCircleOrganizationChart"/>
    <dgm:cxn modelId="{6D6A6B95-19BC-42AD-B828-0679F376E896}" type="presParOf" srcId="{A9C47CD6-8A98-4B2B-BA12-825AB1934986}" destId="{89B481C1-DC88-4447-9350-A3B602D6CC13}" srcOrd="1" destOrd="0" presId="urn:microsoft.com/office/officeart/2008/layout/HalfCircleOrganizationChart"/>
    <dgm:cxn modelId="{F9630332-7646-44FB-A456-3E9008D86C67}" type="presParOf" srcId="{89B481C1-DC88-4447-9350-A3B602D6CC13}" destId="{7C345DB6-BFD3-4993-92AA-340EE0315E89}" srcOrd="0" destOrd="0" presId="urn:microsoft.com/office/officeart/2008/layout/HalfCircleOrganizationChart"/>
    <dgm:cxn modelId="{91286D99-0A2E-4E28-880C-81CA865ECA73}" type="presParOf" srcId="{7C345DB6-BFD3-4993-92AA-340EE0315E89}" destId="{28099A2D-7D67-414E-B82D-6148DE2981F5}" srcOrd="0" destOrd="0" presId="urn:microsoft.com/office/officeart/2008/layout/HalfCircleOrganizationChart"/>
    <dgm:cxn modelId="{27A2B7FF-F247-4497-B277-E1EFFEB05DA8}" type="presParOf" srcId="{7C345DB6-BFD3-4993-92AA-340EE0315E89}" destId="{34296889-A177-4EF0-A265-913F651925F6}" srcOrd="1" destOrd="0" presId="urn:microsoft.com/office/officeart/2008/layout/HalfCircleOrganizationChart"/>
    <dgm:cxn modelId="{77432109-622E-41C1-9DA1-0B992AE0DDA9}" type="presParOf" srcId="{7C345DB6-BFD3-4993-92AA-340EE0315E89}" destId="{55846C47-4DA3-40DE-BE93-135EDE6B1E05}" srcOrd="2" destOrd="0" presId="urn:microsoft.com/office/officeart/2008/layout/HalfCircleOrganizationChart"/>
    <dgm:cxn modelId="{B587B763-31D6-4358-B56E-1BD281604487}" type="presParOf" srcId="{7C345DB6-BFD3-4993-92AA-340EE0315E89}" destId="{06B69FB9-15B5-4C16-A00A-44FC107412AB}" srcOrd="3" destOrd="0" presId="urn:microsoft.com/office/officeart/2008/layout/HalfCircleOrganizationChart"/>
    <dgm:cxn modelId="{83EBC35D-B92A-4348-B0B7-EB87C587A02A}" type="presParOf" srcId="{89B481C1-DC88-4447-9350-A3B602D6CC13}" destId="{39F973D7-3440-429F-A36F-7930F40D0894}" srcOrd="1" destOrd="0" presId="urn:microsoft.com/office/officeart/2008/layout/HalfCircleOrganizationChart"/>
    <dgm:cxn modelId="{C737D6B5-38D3-4BAA-87EA-CD1667713ADB}" type="presParOf" srcId="{39F973D7-3440-429F-A36F-7930F40D0894}" destId="{8BFC0861-5DFF-49D4-9EA6-C743105F5DB5}" srcOrd="0" destOrd="0" presId="urn:microsoft.com/office/officeart/2008/layout/HalfCircleOrganizationChart"/>
    <dgm:cxn modelId="{50B83B48-D9E9-4B82-A462-98AE241DDC9C}" type="presParOf" srcId="{39F973D7-3440-429F-A36F-7930F40D0894}" destId="{50F78CE2-2796-4DA1-A32C-36BE0E6F8E3C}" srcOrd="1" destOrd="0" presId="urn:microsoft.com/office/officeart/2008/layout/HalfCircleOrganizationChart"/>
    <dgm:cxn modelId="{8130759F-CA71-49A8-B46D-70B8BDAE2D1B}" type="presParOf" srcId="{50F78CE2-2796-4DA1-A32C-36BE0E6F8E3C}" destId="{C51076F5-CDC9-4214-9F4A-6883B78BFF2E}" srcOrd="0" destOrd="0" presId="urn:microsoft.com/office/officeart/2008/layout/HalfCircleOrganizationChart"/>
    <dgm:cxn modelId="{5607F041-1014-42E8-ADCB-CD99885627AF}" type="presParOf" srcId="{C51076F5-CDC9-4214-9F4A-6883B78BFF2E}" destId="{A88AA5A8-1C21-4166-8B25-1E7E47889A7C}" srcOrd="0" destOrd="0" presId="urn:microsoft.com/office/officeart/2008/layout/HalfCircleOrganizationChart"/>
    <dgm:cxn modelId="{B29AC7F9-2686-48D5-B385-856E45B94509}" type="presParOf" srcId="{C51076F5-CDC9-4214-9F4A-6883B78BFF2E}" destId="{4AA37ECA-D1A6-45A0-8C12-7E812503A643}" srcOrd="1" destOrd="0" presId="urn:microsoft.com/office/officeart/2008/layout/HalfCircleOrganizationChart"/>
    <dgm:cxn modelId="{D463D76F-1177-4B61-A3DD-23A65B473DFE}" type="presParOf" srcId="{C51076F5-CDC9-4214-9F4A-6883B78BFF2E}" destId="{E5C84F2B-F5E8-44DF-A9C1-06D028C1DA38}" srcOrd="2" destOrd="0" presId="urn:microsoft.com/office/officeart/2008/layout/HalfCircleOrganizationChart"/>
    <dgm:cxn modelId="{52C47230-711E-41EB-9171-625CB72FD8FF}" type="presParOf" srcId="{C51076F5-CDC9-4214-9F4A-6883B78BFF2E}" destId="{E5DC5F6D-69E1-480B-A375-35CF9CD3B0EE}" srcOrd="3" destOrd="0" presId="urn:microsoft.com/office/officeart/2008/layout/HalfCircleOrganizationChart"/>
    <dgm:cxn modelId="{4E806D41-791B-4116-87FF-792F17B1C4EF}" type="presParOf" srcId="{50F78CE2-2796-4DA1-A32C-36BE0E6F8E3C}" destId="{8E057D46-CF5F-49B1-81C1-571E57C33EF9}" srcOrd="1" destOrd="0" presId="urn:microsoft.com/office/officeart/2008/layout/HalfCircleOrganizationChart"/>
    <dgm:cxn modelId="{D8D3F274-9E94-4474-8B29-3BD937C98C7B}" type="presParOf" srcId="{8E057D46-CF5F-49B1-81C1-571E57C33EF9}" destId="{FBA067A2-8164-4C3A-9E24-5594FF695D9E}" srcOrd="0" destOrd="0" presId="urn:microsoft.com/office/officeart/2008/layout/HalfCircleOrganizationChart"/>
    <dgm:cxn modelId="{18C84468-CF3F-4DF6-97BD-1D8BD4303AA5}" type="presParOf" srcId="{8E057D46-CF5F-49B1-81C1-571E57C33EF9}" destId="{2047EDB4-03C2-4E58-B8FB-6462312C60E9}" srcOrd="1" destOrd="0" presId="urn:microsoft.com/office/officeart/2008/layout/HalfCircleOrganizationChart"/>
    <dgm:cxn modelId="{E9CB74DF-DF3E-4227-AB9A-1165573A5B26}" type="presParOf" srcId="{2047EDB4-03C2-4E58-B8FB-6462312C60E9}" destId="{C35FFE7E-008F-44F4-AC9C-EF7A0EABD9B7}" srcOrd="0" destOrd="0" presId="urn:microsoft.com/office/officeart/2008/layout/HalfCircleOrganizationChart"/>
    <dgm:cxn modelId="{1E966F4A-4491-40A6-8131-4350339C2911}" type="presParOf" srcId="{C35FFE7E-008F-44F4-AC9C-EF7A0EABD9B7}" destId="{2DA2B37C-75EB-4D15-9C08-19C1EF3C5BD9}" srcOrd="0" destOrd="0" presId="urn:microsoft.com/office/officeart/2008/layout/HalfCircleOrganizationChart"/>
    <dgm:cxn modelId="{B68BC693-9321-44D2-A85B-0315E45CC5D1}" type="presParOf" srcId="{C35FFE7E-008F-44F4-AC9C-EF7A0EABD9B7}" destId="{5AB1B4DE-2DF9-4DA3-9F71-78EDE1FC33DE}" srcOrd="1" destOrd="0" presId="urn:microsoft.com/office/officeart/2008/layout/HalfCircleOrganizationChart"/>
    <dgm:cxn modelId="{1DF08B76-7D01-4680-8C10-AA9733AD5F95}" type="presParOf" srcId="{C35FFE7E-008F-44F4-AC9C-EF7A0EABD9B7}" destId="{CE658F74-EBEA-4334-A046-47093B6E08F7}" srcOrd="2" destOrd="0" presId="urn:microsoft.com/office/officeart/2008/layout/HalfCircleOrganizationChart"/>
    <dgm:cxn modelId="{13306D40-1828-4831-B8A2-77C3BADD90F6}" type="presParOf" srcId="{C35FFE7E-008F-44F4-AC9C-EF7A0EABD9B7}" destId="{13B25246-52B1-4376-880F-AD2F5A5412F4}" srcOrd="3" destOrd="0" presId="urn:microsoft.com/office/officeart/2008/layout/HalfCircleOrganizationChart"/>
    <dgm:cxn modelId="{30067FF2-6C2C-4C98-AC9D-9D389EB3FA28}" type="presParOf" srcId="{2047EDB4-03C2-4E58-B8FB-6462312C60E9}" destId="{F956202E-A235-45A0-806B-9C9D8F2365E4}" srcOrd="1" destOrd="0" presId="urn:microsoft.com/office/officeart/2008/layout/HalfCircleOrganizationChart"/>
    <dgm:cxn modelId="{78517CA9-41D7-4887-BC45-B441B42CE144}" type="presParOf" srcId="{2047EDB4-03C2-4E58-B8FB-6462312C60E9}" destId="{444A8600-836A-4040-A936-F5B470F4EC97}" srcOrd="2" destOrd="0" presId="urn:microsoft.com/office/officeart/2008/layout/HalfCircleOrganizationChart"/>
    <dgm:cxn modelId="{FA0DB350-E029-476D-894F-D15F5826B173}" type="presParOf" srcId="{8E057D46-CF5F-49B1-81C1-571E57C33EF9}" destId="{21C5579B-3D53-4FDB-A296-52110EA07DEF}" srcOrd="2" destOrd="0" presId="urn:microsoft.com/office/officeart/2008/layout/HalfCircleOrganizationChart"/>
    <dgm:cxn modelId="{8D8B335B-1436-49A2-955D-E63AF3F10BCD}" type="presParOf" srcId="{8E057D46-CF5F-49B1-81C1-571E57C33EF9}" destId="{2A8935B7-8227-45D9-B4BF-DC5B9C03F431}" srcOrd="3" destOrd="0" presId="urn:microsoft.com/office/officeart/2008/layout/HalfCircleOrganizationChart"/>
    <dgm:cxn modelId="{D8FA8CE5-DFB2-49E6-BD26-28D3C0B7A954}" type="presParOf" srcId="{2A8935B7-8227-45D9-B4BF-DC5B9C03F431}" destId="{3D6C8061-29C7-48AC-B751-BB6D254494AB}" srcOrd="0" destOrd="0" presId="urn:microsoft.com/office/officeart/2008/layout/HalfCircleOrganizationChart"/>
    <dgm:cxn modelId="{7AE80128-7E79-400B-A72A-E99DB4B861CC}" type="presParOf" srcId="{3D6C8061-29C7-48AC-B751-BB6D254494AB}" destId="{16009EFD-0DD8-48A6-B1ED-549A14BDD4E5}" srcOrd="0" destOrd="0" presId="urn:microsoft.com/office/officeart/2008/layout/HalfCircleOrganizationChart"/>
    <dgm:cxn modelId="{8256BCEB-9AC1-4DE2-A295-217EC43899FA}" type="presParOf" srcId="{3D6C8061-29C7-48AC-B751-BB6D254494AB}" destId="{24279163-4808-44F3-A375-7C919623B8EF}" srcOrd="1" destOrd="0" presId="urn:microsoft.com/office/officeart/2008/layout/HalfCircleOrganizationChart"/>
    <dgm:cxn modelId="{3D28C7F1-F603-49E8-9EF0-B57C2CC47231}" type="presParOf" srcId="{3D6C8061-29C7-48AC-B751-BB6D254494AB}" destId="{1C6BF38B-42D3-47CB-BE18-80169B4ADF60}" srcOrd="2" destOrd="0" presId="urn:microsoft.com/office/officeart/2008/layout/HalfCircleOrganizationChart"/>
    <dgm:cxn modelId="{32C40308-FD16-4CCD-A82F-2EB5E437815A}" type="presParOf" srcId="{3D6C8061-29C7-48AC-B751-BB6D254494AB}" destId="{5C595FEA-F91D-4550-8C35-2C57186BFD3E}" srcOrd="3" destOrd="0" presId="urn:microsoft.com/office/officeart/2008/layout/HalfCircleOrganizationChart"/>
    <dgm:cxn modelId="{3145BDD2-EAAC-429A-9448-983F6CF4D6DF}" type="presParOf" srcId="{2A8935B7-8227-45D9-B4BF-DC5B9C03F431}" destId="{057F0CC2-06A9-41FB-8270-221C23D2F0FB}" srcOrd="1" destOrd="0" presId="urn:microsoft.com/office/officeart/2008/layout/HalfCircleOrganizationChart"/>
    <dgm:cxn modelId="{C820627C-D348-4BD2-AF2E-0058CB4E9A2D}" type="presParOf" srcId="{057F0CC2-06A9-41FB-8270-221C23D2F0FB}" destId="{E17062ED-27E6-497B-96E7-BAF2D1A64C85}" srcOrd="0" destOrd="0" presId="urn:microsoft.com/office/officeart/2008/layout/HalfCircleOrganizationChart"/>
    <dgm:cxn modelId="{8614E046-F32D-41B8-9797-ACDAFD3E6CF2}" type="presParOf" srcId="{057F0CC2-06A9-41FB-8270-221C23D2F0FB}" destId="{43605C0C-6350-42A0-BD8D-6BD2074A442B}" srcOrd="1" destOrd="0" presId="urn:microsoft.com/office/officeart/2008/layout/HalfCircleOrganizationChart"/>
    <dgm:cxn modelId="{6D83C2A5-0F5F-44A9-AB4B-A767CA6C8FD2}" type="presParOf" srcId="{43605C0C-6350-42A0-BD8D-6BD2074A442B}" destId="{56BB7B8B-42D8-4376-BD45-62CAE9AD3C16}" srcOrd="0" destOrd="0" presId="urn:microsoft.com/office/officeart/2008/layout/HalfCircleOrganizationChart"/>
    <dgm:cxn modelId="{A6B37C32-47B9-4196-8E47-FF3197449B39}" type="presParOf" srcId="{56BB7B8B-42D8-4376-BD45-62CAE9AD3C16}" destId="{5E44111A-C39B-4344-B581-B3CEFD5D4182}" srcOrd="0" destOrd="0" presId="urn:microsoft.com/office/officeart/2008/layout/HalfCircleOrganizationChart"/>
    <dgm:cxn modelId="{97A96C73-14BD-4130-8F30-83263FA3A21F}" type="presParOf" srcId="{56BB7B8B-42D8-4376-BD45-62CAE9AD3C16}" destId="{1A5AE368-FDD3-4F84-A643-0430573E8DA9}" srcOrd="1" destOrd="0" presId="urn:microsoft.com/office/officeart/2008/layout/HalfCircleOrganizationChart"/>
    <dgm:cxn modelId="{198E0A42-AFE1-4E05-91A9-52CB1C6A0435}" type="presParOf" srcId="{56BB7B8B-42D8-4376-BD45-62CAE9AD3C16}" destId="{AD48F50C-4D79-4919-8BA0-638867CB8DA8}" srcOrd="2" destOrd="0" presId="urn:microsoft.com/office/officeart/2008/layout/HalfCircleOrganizationChart"/>
    <dgm:cxn modelId="{C1AD1DC8-91A7-4631-9E83-CCD3B1F87210}" type="presParOf" srcId="{56BB7B8B-42D8-4376-BD45-62CAE9AD3C16}" destId="{454555EB-E747-49E0-BF42-7B3383F55D3B}" srcOrd="3" destOrd="0" presId="urn:microsoft.com/office/officeart/2008/layout/HalfCircleOrganizationChart"/>
    <dgm:cxn modelId="{2B211EAD-9C50-48C0-AD6D-E1C3532EEA38}" type="presParOf" srcId="{43605C0C-6350-42A0-BD8D-6BD2074A442B}" destId="{0363C51C-A990-4D1B-9C9B-0C8F857CE9CE}" srcOrd="1" destOrd="0" presId="urn:microsoft.com/office/officeart/2008/layout/HalfCircleOrganizationChart"/>
    <dgm:cxn modelId="{D42078EE-AB06-4FD7-A90D-061BF659DF46}" type="presParOf" srcId="{43605C0C-6350-42A0-BD8D-6BD2074A442B}" destId="{0023BBFF-4A6A-4784-A61E-248853C1D632}" srcOrd="2" destOrd="0" presId="urn:microsoft.com/office/officeart/2008/layout/HalfCircleOrganizationChart"/>
    <dgm:cxn modelId="{354E695F-31DF-465E-B4E9-C9032312C8BD}" type="presParOf" srcId="{057F0CC2-06A9-41FB-8270-221C23D2F0FB}" destId="{EC22ED89-26B1-4CCD-AC8C-33A8561BEAEC}" srcOrd="2" destOrd="0" presId="urn:microsoft.com/office/officeart/2008/layout/HalfCircleOrganizationChart"/>
    <dgm:cxn modelId="{D5468D28-4C97-404A-8FC5-50E6C6B4E4F5}" type="presParOf" srcId="{057F0CC2-06A9-41FB-8270-221C23D2F0FB}" destId="{6771DE7A-A4DE-4A12-A888-5C659F5923FC}" srcOrd="3" destOrd="0" presId="urn:microsoft.com/office/officeart/2008/layout/HalfCircleOrganizationChart"/>
    <dgm:cxn modelId="{F068C75A-D28F-4698-9CE2-119E23261F7C}" type="presParOf" srcId="{6771DE7A-A4DE-4A12-A888-5C659F5923FC}" destId="{27F73644-6522-4E23-8DC3-93612576D121}" srcOrd="0" destOrd="0" presId="urn:microsoft.com/office/officeart/2008/layout/HalfCircleOrganizationChart"/>
    <dgm:cxn modelId="{16581742-D443-4F96-8E34-B3FE6B2E4173}" type="presParOf" srcId="{27F73644-6522-4E23-8DC3-93612576D121}" destId="{5C5D9CCC-33DA-4B2B-9249-FA830E8ED513}" srcOrd="0" destOrd="0" presId="urn:microsoft.com/office/officeart/2008/layout/HalfCircleOrganizationChart"/>
    <dgm:cxn modelId="{1A508314-0156-4C29-999B-361A5986FB64}" type="presParOf" srcId="{27F73644-6522-4E23-8DC3-93612576D121}" destId="{218CDFC9-F15D-411D-B5DA-04D1ACEA5354}" srcOrd="1" destOrd="0" presId="urn:microsoft.com/office/officeart/2008/layout/HalfCircleOrganizationChart"/>
    <dgm:cxn modelId="{456E0FB3-97D7-49A3-95A6-FD0D29C50413}" type="presParOf" srcId="{27F73644-6522-4E23-8DC3-93612576D121}" destId="{54F42065-B235-4D1A-AC06-4CA334D56432}" srcOrd="2" destOrd="0" presId="urn:microsoft.com/office/officeart/2008/layout/HalfCircleOrganizationChart"/>
    <dgm:cxn modelId="{0B22A18E-FFEC-4779-9D05-853E9268E0C7}" type="presParOf" srcId="{27F73644-6522-4E23-8DC3-93612576D121}" destId="{A3CE2560-6000-409F-9126-EE214793B01C}" srcOrd="3" destOrd="0" presId="urn:microsoft.com/office/officeart/2008/layout/HalfCircleOrganizationChart"/>
    <dgm:cxn modelId="{839D1D16-336B-4F92-A2E3-06D7588D8A4C}" type="presParOf" srcId="{6771DE7A-A4DE-4A12-A888-5C659F5923FC}" destId="{55ABC37C-D82F-4D79-91E5-B55421C0CC1C}" srcOrd="1" destOrd="0" presId="urn:microsoft.com/office/officeart/2008/layout/HalfCircleOrganizationChart"/>
    <dgm:cxn modelId="{D4CBCD56-9193-4E62-A62A-94839514BCA7}" type="presParOf" srcId="{6771DE7A-A4DE-4A12-A888-5C659F5923FC}" destId="{C99C8468-D8AE-436A-A495-40ACB55BF6F6}" srcOrd="2" destOrd="0" presId="urn:microsoft.com/office/officeart/2008/layout/HalfCircleOrganizationChart"/>
    <dgm:cxn modelId="{E9E788DB-0616-47E0-A062-645919DF5148}" type="presParOf" srcId="{2A8935B7-8227-45D9-B4BF-DC5B9C03F431}" destId="{7F2FFCA6-C005-489D-9EDC-AD37FB238186}" srcOrd="2" destOrd="0" presId="urn:microsoft.com/office/officeart/2008/layout/HalfCircleOrganizationChart"/>
    <dgm:cxn modelId="{76CD70F5-FCBB-4050-9B12-1B60898EB1C3}" type="presParOf" srcId="{50F78CE2-2796-4DA1-A32C-36BE0E6F8E3C}" destId="{AA375C4A-BC4A-400D-BB6E-95E922D4DD9C}" srcOrd="2" destOrd="0" presId="urn:microsoft.com/office/officeart/2008/layout/HalfCircleOrganizationChart"/>
    <dgm:cxn modelId="{1125586A-1B33-46A6-BA1D-121DA2A911DE}" type="presParOf" srcId="{39F973D7-3440-429F-A36F-7930F40D0894}" destId="{320DB625-8F3D-495D-BC8A-C4118F14C87A}" srcOrd="2" destOrd="0" presId="urn:microsoft.com/office/officeart/2008/layout/HalfCircleOrganizationChart"/>
    <dgm:cxn modelId="{7A509405-B12E-4825-B2A9-CA2AE9F41E36}" type="presParOf" srcId="{39F973D7-3440-429F-A36F-7930F40D0894}" destId="{794141E8-8024-4B13-996B-6D906C8CD0F4}" srcOrd="3" destOrd="0" presId="urn:microsoft.com/office/officeart/2008/layout/HalfCircleOrganizationChart"/>
    <dgm:cxn modelId="{ECD084F1-EFD2-4A03-8B00-72C302B86E52}" type="presParOf" srcId="{794141E8-8024-4B13-996B-6D906C8CD0F4}" destId="{2B610E46-5060-4E2C-A39D-5C60EDA9F276}" srcOrd="0" destOrd="0" presId="urn:microsoft.com/office/officeart/2008/layout/HalfCircleOrganizationChart"/>
    <dgm:cxn modelId="{E5A5C01D-30A7-4DB0-A770-FD9B87E32234}" type="presParOf" srcId="{2B610E46-5060-4E2C-A39D-5C60EDA9F276}" destId="{8934C6D8-1F04-4A4D-9283-80D5D2BAE9FF}" srcOrd="0" destOrd="0" presId="urn:microsoft.com/office/officeart/2008/layout/HalfCircleOrganizationChart"/>
    <dgm:cxn modelId="{9F074747-3C0A-433E-8F16-C8D6344834C4}" type="presParOf" srcId="{2B610E46-5060-4E2C-A39D-5C60EDA9F276}" destId="{E07F02EB-97A0-4F83-BB9D-AC54EC5A6AC1}" srcOrd="1" destOrd="0" presId="urn:microsoft.com/office/officeart/2008/layout/HalfCircleOrganizationChart"/>
    <dgm:cxn modelId="{D25F656B-45DC-4C88-A086-B36205365BDE}" type="presParOf" srcId="{2B610E46-5060-4E2C-A39D-5C60EDA9F276}" destId="{52373E15-5775-46C0-952C-14990526800D}" srcOrd="2" destOrd="0" presId="urn:microsoft.com/office/officeart/2008/layout/HalfCircleOrganizationChart"/>
    <dgm:cxn modelId="{EE78B4D5-A45D-413A-AD31-D689B2012BA7}" type="presParOf" srcId="{2B610E46-5060-4E2C-A39D-5C60EDA9F276}" destId="{3072A7CF-29EC-4B57-93BB-985ACE93A6D1}" srcOrd="3" destOrd="0" presId="urn:microsoft.com/office/officeart/2008/layout/HalfCircleOrganizationChart"/>
    <dgm:cxn modelId="{36B9CBA5-A419-458F-B80F-93313C9921C8}" type="presParOf" srcId="{794141E8-8024-4B13-996B-6D906C8CD0F4}" destId="{1B74DDAF-3BA1-496F-9481-7078D7CC01C2}" srcOrd="1" destOrd="0" presId="urn:microsoft.com/office/officeart/2008/layout/HalfCircleOrganizationChart"/>
    <dgm:cxn modelId="{2EC22AE7-1266-411E-9B58-AF8AE851A833}" type="presParOf" srcId="{794141E8-8024-4B13-996B-6D906C8CD0F4}" destId="{2199D3C0-74A5-4FF9-A402-063CE0462E52}" srcOrd="2" destOrd="0" presId="urn:microsoft.com/office/officeart/2008/layout/HalfCircleOrganizationChart"/>
    <dgm:cxn modelId="{DBAC2FA2-9106-43F7-B1A9-3532A9CEB399}" type="presParOf" srcId="{89B481C1-DC88-4447-9350-A3B602D6CC13}" destId="{D96F1A19-298E-4131-960C-86522268B602}" srcOrd="2" destOrd="0" presId="urn:microsoft.com/office/officeart/2008/layout/HalfCircleOrganizationChart"/>
    <dgm:cxn modelId="{E82A05C2-05CB-4523-BC51-725DBEF3AAD3}" type="presParOf" srcId="{A9C47CD6-8A98-4B2B-BA12-825AB1934986}" destId="{3633754E-9C17-42C2-B854-6A8442E0E0AD}" srcOrd="2" destOrd="0" presId="urn:microsoft.com/office/officeart/2008/layout/HalfCircleOrganizationChart"/>
    <dgm:cxn modelId="{974253DA-A136-4D02-9EB2-3528784F0918}" type="presParOf" srcId="{3633754E-9C17-42C2-B854-6A8442E0E0AD}" destId="{978FF522-DFF7-4986-8967-BED83588AB98}" srcOrd="0" destOrd="0" presId="urn:microsoft.com/office/officeart/2008/layout/HalfCircleOrganizationChart"/>
    <dgm:cxn modelId="{66B42B59-6EC1-436E-B8BD-CF211466E3AB}" type="presParOf" srcId="{978FF522-DFF7-4986-8967-BED83588AB98}" destId="{0B27A588-171A-45EF-B19C-F03DD1B73EF2}" srcOrd="0" destOrd="0" presId="urn:microsoft.com/office/officeart/2008/layout/HalfCircleOrganizationChart"/>
    <dgm:cxn modelId="{DB6F1DB1-E984-4A74-9E08-90E4522EEFEC}" type="presParOf" srcId="{978FF522-DFF7-4986-8967-BED83588AB98}" destId="{1B1C9824-A656-46D8-8981-88773050FD78}" srcOrd="1" destOrd="0" presId="urn:microsoft.com/office/officeart/2008/layout/HalfCircleOrganizationChart"/>
    <dgm:cxn modelId="{27E5D59C-A51A-4C81-BFF6-A91276DDF9C6}" type="presParOf" srcId="{978FF522-DFF7-4986-8967-BED83588AB98}" destId="{8E832C16-956F-4DB2-82EF-BD7C101B97EC}" srcOrd="2" destOrd="0" presId="urn:microsoft.com/office/officeart/2008/layout/HalfCircleOrganizationChart"/>
    <dgm:cxn modelId="{6F9119C4-01AC-4664-8438-528CBE382DE2}" type="presParOf" srcId="{978FF522-DFF7-4986-8967-BED83588AB98}" destId="{325E7BA4-AD47-4905-B7D4-7C86947E4D9E}" srcOrd="3" destOrd="0" presId="urn:microsoft.com/office/officeart/2008/layout/HalfCircleOrganizationChart"/>
    <dgm:cxn modelId="{3F076F8D-4877-4084-8266-1B90F0C51267}" type="presParOf" srcId="{3633754E-9C17-42C2-B854-6A8442E0E0AD}" destId="{B3232021-8D05-457A-A485-6C18B484F993}" srcOrd="1" destOrd="0" presId="urn:microsoft.com/office/officeart/2008/layout/HalfCircleOrganizationChart"/>
    <dgm:cxn modelId="{25CA64EB-57FD-45D0-89B6-BD41B53403A1}" type="presParOf" srcId="{B3232021-8D05-457A-A485-6C18B484F993}" destId="{503BB0F2-C3C7-4BBE-A383-C29B9C0AACCF}" srcOrd="0" destOrd="0" presId="urn:microsoft.com/office/officeart/2008/layout/HalfCircleOrganizationChart"/>
    <dgm:cxn modelId="{2B2E966C-C53A-4129-A618-59F7C81CB8EC}" type="presParOf" srcId="{B3232021-8D05-457A-A485-6C18B484F993}" destId="{AFB48A0E-759A-4040-9161-2F167D6C643B}" srcOrd="1" destOrd="0" presId="urn:microsoft.com/office/officeart/2008/layout/HalfCircleOrganizationChart"/>
    <dgm:cxn modelId="{F4B3DFBA-A947-420C-B413-8BBA643F2DF8}" type="presParOf" srcId="{AFB48A0E-759A-4040-9161-2F167D6C643B}" destId="{B1A0BCA7-F227-4277-A60E-51096D6DB9FF}" srcOrd="0" destOrd="0" presId="urn:microsoft.com/office/officeart/2008/layout/HalfCircleOrganizationChart"/>
    <dgm:cxn modelId="{3E1206FD-1788-4A4F-B73D-1B7111D466C1}" type="presParOf" srcId="{B1A0BCA7-F227-4277-A60E-51096D6DB9FF}" destId="{7155DA4C-96AC-4F4E-8E7F-A816D6BEB250}" srcOrd="0" destOrd="0" presId="urn:microsoft.com/office/officeart/2008/layout/HalfCircleOrganizationChart"/>
    <dgm:cxn modelId="{219C37D1-94BD-4FFC-824E-15995E17049D}" type="presParOf" srcId="{B1A0BCA7-F227-4277-A60E-51096D6DB9FF}" destId="{FF1EDFFA-BE5D-46AB-A598-47BB00A36B17}" srcOrd="1" destOrd="0" presId="urn:microsoft.com/office/officeart/2008/layout/HalfCircleOrganizationChart"/>
    <dgm:cxn modelId="{A5C10D5A-E941-480F-B037-59A8CF9EB2DE}" type="presParOf" srcId="{B1A0BCA7-F227-4277-A60E-51096D6DB9FF}" destId="{5AF82232-81BE-4C68-9ED2-D8ACB30D7262}" srcOrd="2" destOrd="0" presId="urn:microsoft.com/office/officeart/2008/layout/HalfCircleOrganizationChart"/>
    <dgm:cxn modelId="{A71B07CD-259A-4675-BBAA-9AE7194454B2}" type="presParOf" srcId="{B1A0BCA7-F227-4277-A60E-51096D6DB9FF}" destId="{E5823A8C-70BB-4BFA-8308-DA8D9ECF3149}" srcOrd="3" destOrd="0" presId="urn:microsoft.com/office/officeart/2008/layout/HalfCircleOrganizationChart"/>
    <dgm:cxn modelId="{63B4938E-3DE8-41C6-8241-6FCBFDF2BEC8}" type="presParOf" srcId="{AFB48A0E-759A-4040-9161-2F167D6C643B}" destId="{B2B53EE7-EA16-4CD2-9B8B-88FEBF006F41}" srcOrd="1" destOrd="0" presId="urn:microsoft.com/office/officeart/2008/layout/HalfCircleOrganizationChart"/>
    <dgm:cxn modelId="{F15C5741-D9A3-42BD-B866-4BC259D29501}" type="presParOf" srcId="{AFB48A0E-759A-4040-9161-2F167D6C643B}" destId="{267E7241-EF17-4C82-B61F-F0238E2DD80F}" srcOrd="2" destOrd="0" presId="urn:microsoft.com/office/officeart/2008/layout/HalfCircleOrganizationChart"/>
    <dgm:cxn modelId="{F1736331-8D93-4AD9-A80D-354123129156}" type="presParOf" srcId="{B3232021-8D05-457A-A485-6C18B484F993}" destId="{954DD574-E84B-4162-B0B3-AD4BDECB71F3}" srcOrd="2" destOrd="0" presId="urn:microsoft.com/office/officeart/2008/layout/HalfCircleOrganizationChart"/>
    <dgm:cxn modelId="{7A5B2274-C074-4EE6-8A05-633C8E7E578B}" type="presParOf" srcId="{B3232021-8D05-457A-A485-6C18B484F993}" destId="{7B2B4AB5-4674-4E25-8D10-5BC91A7248DF}" srcOrd="3" destOrd="0" presId="urn:microsoft.com/office/officeart/2008/layout/HalfCircleOrganizationChart"/>
    <dgm:cxn modelId="{C0AF6B3C-48B6-4D57-8F49-111837C9F38F}" type="presParOf" srcId="{7B2B4AB5-4674-4E25-8D10-5BC91A7248DF}" destId="{52529D67-D002-4F78-8216-419FFCE65542}" srcOrd="0" destOrd="0" presId="urn:microsoft.com/office/officeart/2008/layout/HalfCircleOrganizationChart"/>
    <dgm:cxn modelId="{BB985B23-246B-4204-B91D-BA9CB62F71BF}" type="presParOf" srcId="{52529D67-D002-4F78-8216-419FFCE65542}" destId="{4A974F50-072E-4056-A41C-8F9C230512FB}" srcOrd="0" destOrd="0" presId="urn:microsoft.com/office/officeart/2008/layout/HalfCircleOrganizationChart"/>
    <dgm:cxn modelId="{E3FF20F8-4DEA-46C6-80FF-7705F95D58F4}" type="presParOf" srcId="{52529D67-D002-4F78-8216-419FFCE65542}" destId="{56BC62D5-9C35-4109-8A32-5550EF00B71C}" srcOrd="1" destOrd="0" presId="urn:microsoft.com/office/officeart/2008/layout/HalfCircleOrganizationChart"/>
    <dgm:cxn modelId="{62F0378E-39F1-4705-88A6-85CAE34615E9}" type="presParOf" srcId="{52529D67-D002-4F78-8216-419FFCE65542}" destId="{3482A7C4-A1E5-4B85-A631-A4C52C9D20FD}" srcOrd="2" destOrd="0" presId="urn:microsoft.com/office/officeart/2008/layout/HalfCircleOrganizationChart"/>
    <dgm:cxn modelId="{2E10A2AA-3D59-449E-8613-AC1A76013952}" type="presParOf" srcId="{52529D67-D002-4F78-8216-419FFCE65542}" destId="{A77B3AD7-AB26-4424-AF58-9968DC9E6D03}" srcOrd="3" destOrd="0" presId="urn:microsoft.com/office/officeart/2008/layout/HalfCircleOrganizationChart"/>
    <dgm:cxn modelId="{CD6D552F-87B2-48AD-B51C-8954BB862585}" type="presParOf" srcId="{7B2B4AB5-4674-4E25-8D10-5BC91A7248DF}" destId="{0CC7E249-2E39-4CD5-8485-95D8E25B03E6}" srcOrd="1" destOrd="0" presId="urn:microsoft.com/office/officeart/2008/layout/HalfCircleOrganizationChart"/>
    <dgm:cxn modelId="{1C691C20-DD62-45F6-87CD-88BA95670623}" type="presParOf" srcId="{0CC7E249-2E39-4CD5-8485-95D8E25B03E6}" destId="{0DEFB042-14FB-45BE-BEEE-FCF5E4F01E30}" srcOrd="0" destOrd="0" presId="urn:microsoft.com/office/officeart/2008/layout/HalfCircleOrganizationChart"/>
    <dgm:cxn modelId="{E1E1BE1F-19FE-43A3-BF3F-00F5A0D1DF78}" type="presParOf" srcId="{0CC7E249-2E39-4CD5-8485-95D8E25B03E6}" destId="{3D67FDBC-FC8E-4459-92BE-AF2B139F3121}" srcOrd="1" destOrd="0" presId="urn:microsoft.com/office/officeart/2008/layout/HalfCircleOrganizationChart"/>
    <dgm:cxn modelId="{17A08FFE-A084-49FD-BFDA-BDE65127D58F}" type="presParOf" srcId="{3D67FDBC-FC8E-4459-92BE-AF2B139F3121}" destId="{0DC752F6-07BC-4D38-A18D-0C81A0EB1CB1}" srcOrd="0" destOrd="0" presId="urn:microsoft.com/office/officeart/2008/layout/HalfCircleOrganizationChart"/>
    <dgm:cxn modelId="{CD71F2CD-1B9C-4E18-83EF-DE3E574B18E8}" type="presParOf" srcId="{0DC752F6-07BC-4D38-A18D-0C81A0EB1CB1}" destId="{EFC2B7B7-1538-475A-BF0F-6C62E5066AA1}" srcOrd="0" destOrd="0" presId="urn:microsoft.com/office/officeart/2008/layout/HalfCircleOrganizationChart"/>
    <dgm:cxn modelId="{C3A6B429-D8E0-46AB-AB6F-6AF4D9920C30}" type="presParOf" srcId="{0DC752F6-07BC-4D38-A18D-0C81A0EB1CB1}" destId="{953BE4EA-759F-49AE-AF35-AB1671836E89}" srcOrd="1" destOrd="0" presId="urn:microsoft.com/office/officeart/2008/layout/HalfCircleOrganizationChart"/>
    <dgm:cxn modelId="{E19B9241-DF58-4A3B-A2BB-49DA409342CA}" type="presParOf" srcId="{0DC752F6-07BC-4D38-A18D-0C81A0EB1CB1}" destId="{68BCA615-C5F6-480D-B2BD-8DF913D232DC}" srcOrd="2" destOrd="0" presId="urn:microsoft.com/office/officeart/2008/layout/HalfCircleOrganizationChart"/>
    <dgm:cxn modelId="{08C66438-004D-4C03-A52D-2E3438174863}" type="presParOf" srcId="{0DC752F6-07BC-4D38-A18D-0C81A0EB1CB1}" destId="{C8CB1301-269F-4FF2-A90E-A941604B456E}" srcOrd="3" destOrd="0" presId="urn:microsoft.com/office/officeart/2008/layout/HalfCircleOrganizationChart"/>
    <dgm:cxn modelId="{3F5C2EC6-91E3-4BCA-9DBB-6A5BD4A31ECA}" type="presParOf" srcId="{3D67FDBC-FC8E-4459-92BE-AF2B139F3121}" destId="{133E952E-C2E8-46C1-A4ED-DB08D43C75D3}" srcOrd="1" destOrd="0" presId="urn:microsoft.com/office/officeart/2008/layout/HalfCircleOrganizationChart"/>
    <dgm:cxn modelId="{113E7556-40C5-47F6-B744-367995693A4B}" type="presParOf" srcId="{133E952E-C2E8-46C1-A4ED-DB08D43C75D3}" destId="{993599EF-C185-4703-9D8F-8A10E01AB681}" srcOrd="0" destOrd="0" presId="urn:microsoft.com/office/officeart/2008/layout/HalfCircleOrganizationChart"/>
    <dgm:cxn modelId="{B5923888-4B61-43DE-88DC-12E9D6632A7B}" type="presParOf" srcId="{133E952E-C2E8-46C1-A4ED-DB08D43C75D3}" destId="{F01D8DC2-7FAD-4601-BC83-9CCC1455F36E}" srcOrd="1" destOrd="0" presId="urn:microsoft.com/office/officeart/2008/layout/HalfCircleOrganizationChart"/>
    <dgm:cxn modelId="{9CC2E45E-4BA6-41C3-ABF3-24B31E31738D}" type="presParOf" srcId="{F01D8DC2-7FAD-4601-BC83-9CCC1455F36E}" destId="{72460A8A-FA10-4DEB-8E3A-3D442FC52014}" srcOrd="0" destOrd="0" presId="urn:microsoft.com/office/officeart/2008/layout/HalfCircleOrganizationChart"/>
    <dgm:cxn modelId="{AB465C39-7568-4E00-A34A-1BA90D7E3B43}" type="presParOf" srcId="{72460A8A-FA10-4DEB-8E3A-3D442FC52014}" destId="{6DC4ECAD-DD8C-4960-A21D-59995A38C33C}" srcOrd="0" destOrd="0" presId="urn:microsoft.com/office/officeart/2008/layout/HalfCircleOrganizationChart"/>
    <dgm:cxn modelId="{2E87006E-DAAA-4385-92DE-DE4C998A9F0B}" type="presParOf" srcId="{72460A8A-FA10-4DEB-8E3A-3D442FC52014}" destId="{23787D5D-AB15-46AA-8980-B75213DF7E8B}" srcOrd="1" destOrd="0" presId="urn:microsoft.com/office/officeart/2008/layout/HalfCircleOrganizationChart"/>
    <dgm:cxn modelId="{C2476529-5FFA-44C9-ACE1-BCE01D72A32B}" type="presParOf" srcId="{72460A8A-FA10-4DEB-8E3A-3D442FC52014}" destId="{6DC46980-1545-44EF-A9D9-64AEFAC3DC4C}" srcOrd="2" destOrd="0" presId="urn:microsoft.com/office/officeart/2008/layout/HalfCircleOrganizationChart"/>
    <dgm:cxn modelId="{BCD3455C-94E6-4AAB-8E78-D28C8EF1BFF9}" type="presParOf" srcId="{72460A8A-FA10-4DEB-8E3A-3D442FC52014}" destId="{67DE51F4-ED71-402A-AFCC-3BF99C33D082}" srcOrd="3" destOrd="0" presId="urn:microsoft.com/office/officeart/2008/layout/HalfCircleOrganizationChart"/>
    <dgm:cxn modelId="{C596D682-8E94-4E0C-9BAB-694A72DE7B9A}" type="presParOf" srcId="{F01D8DC2-7FAD-4601-BC83-9CCC1455F36E}" destId="{22502CA2-3173-4771-BA1F-9B64208D13A2}" srcOrd="1" destOrd="0" presId="urn:microsoft.com/office/officeart/2008/layout/HalfCircleOrganizationChart"/>
    <dgm:cxn modelId="{62E75F42-3A00-41D1-9672-CF2E705D284D}" type="presParOf" srcId="{F01D8DC2-7FAD-4601-BC83-9CCC1455F36E}" destId="{14175788-8B17-4326-91F3-65EB671DCC17}" srcOrd="2" destOrd="0" presId="urn:microsoft.com/office/officeart/2008/layout/HalfCircleOrganizationChart"/>
    <dgm:cxn modelId="{A352EBC5-BC71-4A98-8136-E6BCE39BC30A}" type="presParOf" srcId="{133E952E-C2E8-46C1-A4ED-DB08D43C75D3}" destId="{E3D06486-B152-402F-B07D-589B0A22E48B}" srcOrd="2" destOrd="0" presId="urn:microsoft.com/office/officeart/2008/layout/HalfCircleOrganizationChart"/>
    <dgm:cxn modelId="{1EC0F3F7-169C-4AEF-B45C-6ADF0A5CF5F4}" type="presParOf" srcId="{133E952E-C2E8-46C1-A4ED-DB08D43C75D3}" destId="{CCA44E34-1BC4-42C5-8CAB-9F1A4C4D8026}" srcOrd="3" destOrd="0" presId="urn:microsoft.com/office/officeart/2008/layout/HalfCircleOrganizationChart"/>
    <dgm:cxn modelId="{7C34F6B6-1FC6-4B19-B79C-28EC6A4F107F}" type="presParOf" srcId="{CCA44E34-1BC4-42C5-8CAB-9F1A4C4D8026}" destId="{5EB8AEBE-08B3-4869-A834-02EB8B619FE9}" srcOrd="0" destOrd="0" presId="urn:microsoft.com/office/officeart/2008/layout/HalfCircleOrganizationChart"/>
    <dgm:cxn modelId="{56D5FC72-4DB9-4E77-A3C0-1A462CE3D733}" type="presParOf" srcId="{5EB8AEBE-08B3-4869-A834-02EB8B619FE9}" destId="{6F2498F3-352D-4057-88D7-9179445BB140}" srcOrd="0" destOrd="0" presId="urn:microsoft.com/office/officeart/2008/layout/HalfCircleOrganizationChart"/>
    <dgm:cxn modelId="{F1727FD2-555A-42F1-92D5-0FDF685C758D}" type="presParOf" srcId="{5EB8AEBE-08B3-4869-A834-02EB8B619FE9}" destId="{D585DC0D-FF86-4F37-9B8E-ABEAB3D4217A}" srcOrd="1" destOrd="0" presId="urn:microsoft.com/office/officeart/2008/layout/HalfCircleOrganizationChart"/>
    <dgm:cxn modelId="{5CBEB2F6-0163-4826-83CF-02CBECEA28F8}" type="presParOf" srcId="{5EB8AEBE-08B3-4869-A834-02EB8B619FE9}" destId="{F6978665-92EC-4DAF-A21D-02B23CA511D0}" srcOrd="2" destOrd="0" presId="urn:microsoft.com/office/officeart/2008/layout/HalfCircleOrganizationChart"/>
    <dgm:cxn modelId="{82BBDF86-C2FD-4117-83D0-C7DB15683CD1}" type="presParOf" srcId="{5EB8AEBE-08B3-4869-A834-02EB8B619FE9}" destId="{FAAA2B2B-3E16-434B-82AB-3704AE7D13CC}" srcOrd="3" destOrd="0" presId="urn:microsoft.com/office/officeart/2008/layout/HalfCircleOrganizationChart"/>
    <dgm:cxn modelId="{6D9D6476-9083-4E94-9E7B-340090342547}" type="presParOf" srcId="{CCA44E34-1BC4-42C5-8CAB-9F1A4C4D8026}" destId="{FA66F902-F098-40D4-948F-E8EE4FDCBF39}" srcOrd="1" destOrd="0" presId="urn:microsoft.com/office/officeart/2008/layout/HalfCircleOrganizationChart"/>
    <dgm:cxn modelId="{55E3CB3D-2861-432F-99CE-1FBD1A360E3D}" type="presParOf" srcId="{CCA44E34-1BC4-42C5-8CAB-9F1A4C4D8026}" destId="{69265415-98DE-41A4-B9D9-AAC321C33295}" srcOrd="2" destOrd="0" presId="urn:microsoft.com/office/officeart/2008/layout/HalfCircleOrganizationChart"/>
    <dgm:cxn modelId="{3495216C-E0F8-4E6C-9157-E9B51E39833F}" type="presParOf" srcId="{3D67FDBC-FC8E-4459-92BE-AF2B139F3121}" destId="{4B712799-A211-4E1A-AA9D-969B25AD9B87}" srcOrd="2" destOrd="0" presId="urn:microsoft.com/office/officeart/2008/layout/HalfCircleOrganizationChart"/>
    <dgm:cxn modelId="{FD45659A-EC72-49A8-AA85-FB7FD0BCA13C}" type="presParOf" srcId="{0CC7E249-2E39-4CD5-8485-95D8E25B03E6}" destId="{32C64712-4075-4371-9C14-A0DD216FA771}" srcOrd="2" destOrd="0" presId="urn:microsoft.com/office/officeart/2008/layout/HalfCircleOrganizationChart"/>
    <dgm:cxn modelId="{C743A6A6-3511-4BD0-AEED-5E41EBB1D60A}" type="presParOf" srcId="{0CC7E249-2E39-4CD5-8485-95D8E25B03E6}" destId="{DD925034-5871-44F7-AAC1-53DF0D388D38}" srcOrd="3" destOrd="0" presId="urn:microsoft.com/office/officeart/2008/layout/HalfCircleOrganizationChart"/>
    <dgm:cxn modelId="{EB39441D-6998-40FA-83F1-DAD721331305}" type="presParOf" srcId="{DD925034-5871-44F7-AAC1-53DF0D388D38}" destId="{3035464E-930D-458B-89EA-FBCCCD88C8E4}" srcOrd="0" destOrd="0" presId="urn:microsoft.com/office/officeart/2008/layout/HalfCircleOrganizationChart"/>
    <dgm:cxn modelId="{97F0ACCA-EC09-42E8-9BA6-F63BD6EE95C2}" type="presParOf" srcId="{3035464E-930D-458B-89EA-FBCCCD88C8E4}" destId="{9D6F43B6-E4F8-4F1A-8C6E-3B87478EB6D0}" srcOrd="0" destOrd="0" presId="urn:microsoft.com/office/officeart/2008/layout/HalfCircleOrganizationChart"/>
    <dgm:cxn modelId="{A6AD57C7-3432-43C3-821D-AEC1A3AC9670}" type="presParOf" srcId="{3035464E-930D-458B-89EA-FBCCCD88C8E4}" destId="{FA1F7120-463C-4D40-9EFC-F8BCC9A82FDB}" srcOrd="1" destOrd="0" presId="urn:microsoft.com/office/officeart/2008/layout/HalfCircleOrganizationChart"/>
    <dgm:cxn modelId="{64CD758F-EE64-4980-9305-EECC89480E5B}" type="presParOf" srcId="{3035464E-930D-458B-89EA-FBCCCD88C8E4}" destId="{78C978C7-AC5A-4FAA-AA8C-A88AD2892D47}" srcOrd="2" destOrd="0" presId="urn:microsoft.com/office/officeart/2008/layout/HalfCircleOrganizationChart"/>
    <dgm:cxn modelId="{21AC7307-E84F-4621-9D1D-34C0D69C4FF1}" type="presParOf" srcId="{3035464E-930D-458B-89EA-FBCCCD88C8E4}" destId="{3E3A976C-3ACB-445F-9415-F01AF4453C86}" srcOrd="3" destOrd="0" presId="urn:microsoft.com/office/officeart/2008/layout/HalfCircleOrganizationChart"/>
    <dgm:cxn modelId="{E23176CC-0FF4-440D-8E26-5376218EFAF2}" type="presParOf" srcId="{DD925034-5871-44F7-AAC1-53DF0D388D38}" destId="{70CA1FBE-E115-4F4A-A731-EF72B8129214}" srcOrd="1" destOrd="0" presId="urn:microsoft.com/office/officeart/2008/layout/HalfCircleOrganizationChart"/>
    <dgm:cxn modelId="{92F697D9-1AB2-469F-8E2F-4FFFE9730522}" type="presParOf" srcId="{DD925034-5871-44F7-AAC1-53DF0D388D38}" destId="{7F6382AC-3594-41BC-BB4B-DF20C87EEFC8}" srcOrd="2" destOrd="0" presId="urn:microsoft.com/office/officeart/2008/layout/HalfCircleOrganizationChart"/>
    <dgm:cxn modelId="{139129F1-D578-46C6-8A10-7BBD8FBD95CF}" type="presParOf" srcId="{7B2B4AB5-4674-4E25-8D10-5BC91A7248DF}" destId="{DA602260-2AB3-4B55-89D4-E97CD8EC6BF2}" srcOrd="2" destOrd="0" presId="urn:microsoft.com/office/officeart/2008/layout/HalfCircleOrganizationChart"/>
    <dgm:cxn modelId="{EA5A4689-911D-40F3-9D89-B97A4B4154C6}" type="presParOf" srcId="{3633754E-9C17-42C2-B854-6A8442E0E0AD}" destId="{C3A00660-4C5D-43BB-A100-120F71BD57CB}" srcOrd="2" destOrd="0" presId="urn:microsoft.com/office/officeart/2008/layout/HalfCircleOrganizationChart"/>
    <dgm:cxn modelId="{94E1E156-9861-4318-A6CA-0F9512F3A24F}" type="presParOf" srcId="{A9C47CD6-8A98-4B2B-BA12-825AB1934986}" destId="{1B92EA7B-DBA4-4F19-94B1-D74A06468A9D}" srcOrd="3" destOrd="0" presId="urn:microsoft.com/office/officeart/2008/layout/HalfCircleOrganizationChart"/>
    <dgm:cxn modelId="{24EDEE3F-E948-45B0-B3CA-CFBF0204515B}" type="presParOf" srcId="{1B92EA7B-DBA4-4F19-94B1-D74A06468A9D}" destId="{2D8B7CAE-6574-4E4B-9A94-FEFB84C44289}" srcOrd="0" destOrd="0" presId="urn:microsoft.com/office/officeart/2008/layout/HalfCircleOrganizationChart"/>
    <dgm:cxn modelId="{80FC365C-1D0E-4194-BF8A-FA2D72CDF62C}" type="presParOf" srcId="{2D8B7CAE-6574-4E4B-9A94-FEFB84C44289}" destId="{EFF528D4-FBFF-4A81-8330-299DBABFCE01}" srcOrd="0" destOrd="0" presId="urn:microsoft.com/office/officeart/2008/layout/HalfCircleOrganizationChart"/>
    <dgm:cxn modelId="{3A63B281-9E24-4089-922D-259BF3AA01A7}" type="presParOf" srcId="{2D8B7CAE-6574-4E4B-9A94-FEFB84C44289}" destId="{405FB2FF-6B62-4F72-8591-DC5397EF8BCB}" srcOrd="1" destOrd="0" presId="urn:microsoft.com/office/officeart/2008/layout/HalfCircleOrganizationChart"/>
    <dgm:cxn modelId="{AD099889-BD70-4BC9-8C72-0DDFB839FBF5}" type="presParOf" srcId="{2D8B7CAE-6574-4E4B-9A94-FEFB84C44289}" destId="{28DB5F5B-9B1F-4AD5-BA9E-0D653DB3F152}" srcOrd="2" destOrd="0" presId="urn:microsoft.com/office/officeart/2008/layout/HalfCircleOrganizationChart"/>
    <dgm:cxn modelId="{6C6A5B8E-98A6-4A3D-B535-A6D23C122438}" type="presParOf" srcId="{2D8B7CAE-6574-4E4B-9A94-FEFB84C44289}" destId="{2F6B241C-0092-4C20-852C-4D306671C149}" srcOrd="3" destOrd="0" presId="urn:microsoft.com/office/officeart/2008/layout/HalfCircleOrganizationChart"/>
    <dgm:cxn modelId="{3F7791FA-3F14-4583-A30F-B8A4D62B4CBB}" type="presParOf" srcId="{1B92EA7B-DBA4-4F19-94B1-D74A06468A9D}" destId="{7E1BEA42-4D34-4978-935A-2E5148AC7D7D}" srcOrd="1" destOrd="0" presId="urn:microsoft.com/office/officeart/2008/layout/HalfCircleOrganizationChart"/>
    <dgm:cxn modelId="{4EEC48E4-4524-4671-BA00-47657BDB1931}" type="presParOf" srcId="{7E1BEA42-4D34-4978-935A-2E5148AC7D7D}" destId="{364E3CDA-2E7D-4062-9F32-749918E4551D}" srcOrd="0" destOrd="0" presId="urn:microsoft.com/office/officeart/2008/layout/HalfCircleOrganizationChart"/>
    <dgm:cxn modelId="{D22AC7AB-F61C-4508-8C78-341C3930236E}" type="presParOf" srcId="{7E1BEA42-4D34-4978-935A-2E5148AC7D7D}" destId="{B7E5B4F5-C74D-4E0B-A527-2FCF0319BF00}" srcOrd="1" destOrd="0" presId="urn:microsoft.com/office/officeart/2008/layout/HalfCircleOrganizationChart"/>
    <dgm:cxn modelId="{D7D5F615-C64B-49FD-A7BA-33E4D0C16E56}" type="presParOf" srcId="{B7E5B4F5-C74D-4E0B-A527-2FCF0319BF00}" destId="{00898344-E6F1-4158-A657-28D4734469A6}" srcOrd="0" destOrd="0" presId="urn:microsoft.com/office/officeart/2008/layout/HalfCircleOrganizationChart"/>
    <dgm:cxn modelId="{19DAB74B-5FFD-4554-ACDD-6D616C756F35}" type="presParOf" srcId="{00898344-E6F1-4158-A657-28D4734469A6}" destId="{A7FBC601-67E2-4E09-87DB-1C11F9111B51}" srcOrd="0" destOrd="0" presId="urn:microsoft.com/office/officeart/2008/layout/HalfCircleOrganizationChart"/>
    <dgm:cxn modelId="{53576609-6649-4B41-B8EF-A3059BCC2A78}" type="presParOf" srcId="{00898344-E6F1-4158-A657-28D4734469A6}" destId="{63092709-21BB-47FE-B5E0-5B4442FCF847}" srcOrd="1" destOrd="0" presId="urn:microsoft.com/office/officeart/2008/layout/HalfCircleOrganizationChart"/>
    <dgm:cxn modelId="{12310483-BDDB-4B7A-B2AE-046DF214FACB}" type="presParOf" srcId="{00898344-E6F1-4158-A657-28D4734469A6}" destId="{534C4D36-FA4C-455D-95C0-4DF6D2D9E2A6}" srcOrd="2" destOrd="0" presId="urn:microsoft.com/office/officeart/2008/layout/HalfCircleOrganizationChart"/>
    <dgm:cxn modelId="{8D1753D8-A352-484C-968F-7E8F08900367}" type="presParOf" srcId="{00898344-E6F1-4158-A657-28D4734469A6}" destId="{26562CE9-924D-492A-8E8E-33830900E8F3}" srcOrd="3" destOrd="0" presId="urn:microsoft.com/office/officeart/2008/layout/HalfCircleOrganizationChart"/>
    <dgm:cxn modelId="{ADDDCA81-DB8B-4922-8410-5BB1013A3E74}" type="presParOf" srcId="{B7E5B4F5-C74D-4E0B-A527-2FCF0319BF00}" destId="{596D8815-64B7-4012-9A99-FECBB9D62D6C}" srcOrd="1" destOrd="0" presId="urn:microsoft.com/office/officeart/2008/layout/HalfCircleOrganizationChart"/>
    <dgm:cxn modelId="{D0996BC3-D257-4C73-B838-C535E1C583F0}" type="presParOf" srcId="{B7E5B4F5-C74D-4E0B-A527-2FCF0319BF00}" destId="{542398C9-51BF-431C-AAB1-B28230B9D300}" srcOrd="2" destOrd="0" presId="urn:microsoft.com/office/officeart/2008/layout/HalfCircleOrganizationChart"/>
    <dgm:cxn modelId="{BE2E090F-04C6-40F4-9057-98A3D6093E87}" type="presParOf" srcId="{7E1BEA42-4D34-4978-935A-2E5148AC7D7D}" destId="{94C5C6CF-3411-450B-8A2E-74E4F31658EB}" srcOrd="2" destOrd="0" presId="urn:microsoft.com/office/officeart/2008/layout/HalfCircleOrganizationChart"/>
    <dgm:cxn modelId="{0A4249A8-8D1A-4B31-859D-0DF7AC2E7DCF}" type="presParOf" srcId="{7E1BEA42-4D34-4978-935A-2E5148AC7D7D}" destId="{0F3543AF-CB5D-45C1-BECA-585110D438E8}" srcOrd="3" destOrd="0" presId="urn:microsoft.com/office/officeart/2008/layout/HalfCircleOrganizationChart"/>
    <dgm:cxn modelId="{B09331E6-79AB-4432-8727-9886EC181FF6}" type="presParOf" srcId="{0F3543AF-CB5D-45C1-BECA-585110D438E8}" destId="{90B430DF-BAE8-4274-A7F9-36D15F2FAF7F}" srcOrd="0" destOrd="0" presId="urn:microsoft.com/office/officeart/2008/layout/HalfCircleOrganizationChart"/>
    <dgm:cxn modelId="{E1798B5C-E30D-4783-93BF-9E12B034078E}" type="presParOf" srcId="{90B430DF-BAE8-4274-A7F9-36D15F2FAF7F}" destId="{79C88663-0FBC-4984-A3F8-35F70373E976}" srcOrd="0" destOrd="0" presId="urn:microsoft.com/office/officeart/2008/layout/HalfCircleOrganizationChart"/>
    <dgm:cxn modelId="{FDDF9BE5-3798-4651-867C-39A6BF0DC975}" type="presParOf" srcId="{90B430DF-BAE8-4274-A7F9-36D15F2FAF7F}" destId="{252299B1-8C63-489B-AC2E-C91B857250FA}" srcOrd="1" destOrd="0" presId="urn:microsoft.com/office/officeart/2008/layout/HalfCircleOrganizationChart"/>
    <dgm:cxn modelId="{D4243C6B-1AA6-41BC-B903-7D1C8B67F857}" type="presParOf" srcId="{90B430DF-BAE8-4274-A7F9-36D15F2FAF7F}" destId="{4FA75143-A55B-4E04-B54D-2CA33819F7A0}" srcOrd="2" destOrd="0" presId="urn:microsoft.com/office/officeart/2008/layout/HalfCircleOrganizationChart"/>
    <dgm:cxn modelId="{325E08BC-75C5-4307-8992-964072CABD34}" type="presParOf" srcId="{90B430DF-BAE8-4274-A7F9-36D15F2FAF7F}" destId="{695E5851-8893-462C-9543-834C8725B58A}" srcOrd="3" destOrd="0" presId="urn:microsoft.com/office/officeart/2008/layout/HalfCircleOrganizationChart"/>
    <dgm:cxn modelId="{DDDD6C6F-00BD-4E0C-9928-8009180AEF0E}" type="presParOf" srcId="{0F3543AF-CB5D-45C1-BECA-585110D438E8}" destId="{7F2EA1F8-0C8E-462B-882D-37A32EBF2A6F}" srcOrd="1" destOrd="0" presId="urn:microsoft.com/office/officeart/2008/layout/HalfCircleOrganizationChart"/>
    <dgm:cxn modelId="{13930A5D-9975-47A4-8479-B63A03577896}" type="presParOf" srcId="{7F2EA1F8-0C8E-462B-882D-37A32EBF2A6F}" destId="{AF8595D7-6BE0-4FEB-BE8D-507A505C0F02}" srcOrd="0" destOrd="0" presId="urn:microsoft.com/office/officeart/2008/layout/HalfCircleOrganizationChart"/>
    <dgm:cxn modelId="{3C3BDEF9-E01E-4A24-8782-395DA46DA94F}" type="presParOf" srcId="{7F2EA1F8-0C8E-462B-882D-37A32EBF2A6F}" destId="{2E23E219-7140-4753-87F4-272768417EAC}" srcOrd="1" destOrd="0" presId="urn:microsoft.com/office/officeart/2008/layout/HalfCircleOrganizationChart"/>
    <dgm:cxn modelId="{0305F852-5F94-434E-8184-508367751A85}" type="presParOf" srcId="{2E23E219-7140-4753-87F4-272768417EAC}" destId="{10374E6F-A070-4CE8-84B8-5E9ACA108374}" srcOrd="0" destOrd="0" presId="urn:microsoft.com/office/officeart/2008/layout/HalfCircleOrganizationChart"/>
    <dgm:cxn modelId="{D58770A8-0CA8-465B-868D-A18A864C387F}" type="presParOf" srcId="{10374E6F-A070-4CE8-84B8-5E9ACA108374}" destId="{4AF2ADDD-5034-44B6-9F98-A04C45A2DDBF}" srcOrd="0" destOrd="0" presId="urn:microsoft.com/office/officeart/2008/layout/HalfCircleOrganizationChart"/>
    <dgm:cxn modelId="{CAD54778-DC42-4D9D-A6D0-AF9750930B52}" type="presParOf" srcId="{10374E6F-A070-4CE8-84B8-5E9ACA108374}" destId="{F83D8E64-E569-41FB-B644-AD3F69CA0888}" srcOrd="1" destOrd="0" presId="urn:microsoft.com/office/officeart/2008/layout/HalfCircleOrganizationChart"/>
    <dgm:cxn modelId="{7A9B9011-088B-4DD7-9BB1-480A3331798D}" type="presParOf" srcId="{10374E6F-A070-4CE8-84B8-5E9ACA108374}" destId="{12E0E320-16E1-415E-A42F-3AAE6098F0F2}" srcOrd="2" destOrd="0" presId="urn:microsoft.com/office/officeart/2008/layout/HalfCircleOrganizationChart"/>
    <dgm:cxn modelId="{C9815117-8E5D-4784-9E96-42814137EBA4}" type="presParOf" srcId="{10374E6F-A070-4CE8-84B8-5E9ACA108374}" destId="{F7D5EEE3-FF7C-4D9C-BECC-9DC77E45512C}" srcOrd="3" destOrd="0" presId="urn:microsoft.com/office/officeart/2008/layout/HalfCircleOrganizationChart"/>
    <dgm:cxn modelId="{85FFA81E-9515-4671-89B7-75DB08F67523}" type="presParOf" srcId="{2E23E219-7140-4753-87F4-272768417EAC}" destId="{3FC41660-F9E2-4216-8CFB-2D0968998BA9}" srcOrd="1" destOrd="0" presId="urn:microsoft.com/office/officeart/2008/layout/HalfCircleOrganizationChart"/>
    <dgm:cxn modelId="{D8CFFF12-2AAA-4E71-BF0D-6AA9F387EB0F}" type="presParOf" srcId="{2E23E219-7140-4753-87F4-272768417EAC}" destId="{CEF23B05-C418-4EF4-8C03-CBE38C7C3767}" srcOrd="2" destOrd="0" presId="urn:microsoft.com/office/officeart/2008/layout/HalfCircleOrganizationChart"/>
    <dgm:cxn modelId="{BEAAEC7A-F683-427E-BF11-30D208181173}" type="presParOf" srcId="{7F2EA1F8-0C8E-462B-882D-37A32EBF2A6F}" destId="{D252062E-9487-4339-BBFE-D4154FC1B077}" srcOrd="2" destOrd="0" presId="urn:microsoft.com/office/officeart/2008/layout/HalfCircleOrganizationChart"/>
    <dgm:cxn modelId="{C0E6BFB0-7EAD-4C52-BB47-F8F9ED432E0F}" type="presParOf" srcId="{7F2EA1F8-0C8E-462B-882D-37A32EBF2A6F}" destId="{DE776909-0C41-4710-88F4-E27760DCA6E4}" srcOrd="3" destOrd="0" presId="urn:microsoft.com/office/officeart/2008/layout/HalfCircleOrganizationChart"/>
    <dgm:cxn modelId="{C9E30541-3890-4116-98F9-C8E912E39C33}" type="presParOf" srcId="{DE776909-0C41-4710-88F4-E27760DCA6E4}" destId="{5D4910A0-D11F-4838-9C8B-288BB6683F8B}" srcOrd="0" destOrd="0" presId="urn:microsoft.com/office/officeart/2008/layout/HalfCircleOrganizationChart"/>
    <dgm:cxn modelId="{123993A3-923C-49B7-AC79-ECAF76A68FC4}" type="presParOf" srcId="{5D4910A0-D11F-4838-9C8B-288BB6683F8B}" destId="{7F2BA8EA-C78B-445A-A4F8-1EDCDD937EF2}" srcOrd="0" destOrd="0" presId="urn:microsoft.com/office/officeart/2008/layout/HalfCircleOrganizationChart"/>
    <dgm:cxn modelId="{FC0A58D1-7FBD-414A-BAD3-8670C9D72156}" type="presParOf" srcId="{5D4910A0-D11F-4838-9C8B-288BB6683F8B}" destId="{80BE22F1-879E-44BB-8A58-2BC2C62B52F3}" srcOrd="1" destOrd="0" presId="urn:microsoft.com/office/officeart/2008/layout/HalfCircleOrganizationChart"/>
    <dgm:cxn modelId="{2BF60753-C708-4CA4-B4FA-2CADA2F77312}" type="presParOf" srcId="{5D4910A0-D11F-4838-9C8B-288BB6683F8B}" destId="{D9C096A5-4F42-46C8-8104-3ACE4D80AF79}" srcOrd="2" destOrd="0" presId="urn:microsoft.com/office/officeart/2008/layout/HalfCircleOrganizationChart"/>
    <dgm:cxn modelId="{37E9945D-98C4-42C0-B268-8424C2739D4D}" type="presParOf" srcId="{5D4910A0-D11F-4838-9C8B-288BB6683F8B}" destId="{400D8847-95E3-4296-B8E3-B554B2BEE06A}" srcOrd="3" destOrd="0" presId="urn:microsoft.com/office/officeart/2008/layout/HalfCircleOrganizationChart"/>
    <dgm:cxn modelId="{38D971AF-286A-4508-88D3-71ECFAEE894E}" type="presParOf" srcId="{DE776909-0C41-4710-88F4-E27760DCA6E4}" destId="{623C9E9B-68A6-43CD-9E36-0DC5C7B96652}" srcOrd="1" destOrd="0" presId="urn:microsoft.com/office/officeart/2008/layout/HalfCircleOrganizationChart"/>
    <dgm:cxn modelId="{74B20A29-A474-49CE-884A-45344F7FE531}" type="presParOf" srcId="{623C9E9B-68A6-43CD-9E36-0DC5C7B96652}" destId="{CD37B451-9EB7-4CC3-A8C7-DB753FF11479}" srcOrd="0" destOrd="0" presId="urn:microsoft.com/office/officeart/2008/layout/HalfCircleOrganizationChart"/>
    <dgm:cxn modelId="{030173FC-23F6-4CDD-88E4-578356104FDF}" type="presParOf" srcId="{623C9E9B-68A6-43CD-9E36-0DC5C7B96652}" destId="{CBAFB0E6-571F-40BF-9EC0-60E908EA0BF1}" srcOrd="1" destOrd="0" presId="urn:microsoft.com/office/officeart/2008/layout/HalfCircleOrganizationChart"/>
    <dgm:cxn modelId="{DFD610AF-5665-4845-A9A1-C3A57DD86343}" type="presParOf" srcId="{CBAFB0E6-571F-40BF-9EC0-60E908EA0BF1}" destId="{B6F35D5B-723E-4DB7-8100-792D512916A7}" srcOrd="0" destOrd="0" presId="urn:microsoft.com/office/officeart/2008/layout/HalfCircleOrganizationChart"/>
    <dgm:cxn modelId="{7B9A5894-24C8-448E-BB92-542A644D0C34}" type="presParOf" srcId="{B6F35D5B-723E-4DB7-8100-792D512916A7}" destId="{B9361230-7F77-49BA-A01C-6F1E0288F70C}" srcOrd="0" destOrd="0" presId="urn:microsoft.com/office/officeart/2008/layout/HalfCircleOrganizationChart"/>
    <dgm:cxn modelId="{60A8AED4-0E99-4B8B-AB96-9999DEB99F3A}" type="presParOf" srcId="{B6F35D5B-723E-4DB7-8100-792D512916A7}" destId="{87B0A700-D5E7-4EEF-9E63-AEB5A6881C74}" srcOrd="1" destOrd="0" presId="urn:microsoft.com/office/officeart/2008/layout/HalfCircleOrganizationChart"/>
    <dgm:cxn modelId="{819C90B5-537E-4C8F-B834-5AFA9987364B}" type="presParOf" srcId="{B6F35D5B-723E-4DB7-8100-792D512916A7}" destId="{BBF18FF3-F227-447A-AF9E-85B87C5D18CE}" srcOrd="2" destOrd="0" presId="urn:microsoft.com/office/officeart/2008/layout/HalfCircleOrganizationChart"/>
    <dgm:cxn modelId="{5EC394CB-9E3D-4479-AE66-DB1062AE0B4C}" type="presParOf" srcId="{B6F35D5B-723E-4DB7-8100-792D512916A7}" destId="{74FF0895-716C-4EE3-9A14-56E82CCDC8E2}" srcOrd="3" destOrd="0" presId="urn:microsoft.com/office/officeart/2008/layout/HalfCircleOrganizationChart"/>
    <dgm:cxn modelId="{C4E1ECCE-8B46-4CB8-9657-21E6BACADF38}" type="presParOf" srcId="{CBAFB0E6-571F-40BF-9EC0-60E908EA0BF1}" destId="{79289782-375F-433D-A1F9-CEB6A194C03D}" srcOrd="1" destOrd="0" presId="urn:microsoft.com/office/officeart/2008/layout/HalfCircleOrganizationChart"/>
    <dgm:cxn modelId="{67239724-1728-4F8E-BB99-E58EE5059D94}" type="presParOf" srcId="{CBAFB0E6-571F-40BF-9EC0-60E908EA0BF1}" destId="{1F32E70D-7A43-44F1-81E6-AB88F3B7632D}" srcOrd="2" destOrd="0" presId="urn:microsoft.com/office/officeart/2008/layout/HalfCircleOrganizationChart"/>
    <dgm:cxn modelId="{5290DE05-15C2-4EFA-80BA-C5D2334D70CA}" type="presParOf" srcId="{623C9E9B-68A6-43CD-9E36-0DC5C7B96652}" destId="{52CE2C1B-B524-447A-955C-55055F6EE3D4}" srcOrd="2" destOrd="0" presId="urn:microsoft.com/office/officeart/2008/layout/HalfCircleOrganizationChart"/>
    <dgm:cxn modelId="{7B2F8741-7EA4-406B-AB20-A5F3D91C9AD1}" type="presParOf" srcId="{623C9E9B-68A6-43CD-9E36-0DC5C7B96652}" destId="{7B971915-8B5B-447E-B823-4F8F65480A30}" srcOrd="3" destOrd="0" presId="urn:microsoft.com/office/officeart/2008/layout/HalfCircleOrganizationChart"/>
    <dgm:cxn modelId="{3F295B63-B738-4122-9E4C-2CBFFCFE20C2}" type="presParOf" srcId="{7B971915-8B5B-447E-B823-4F8F65480A30}" destId="{CC640679-19E1-43DB-93D7-7F7CB1FD31AA}" srcOrd="0" destOrd="0" presId="urn:microsoft.com/office/officeart/2008/layout/HalfCircleOrganizationChart"/>
    <dgm:cxn modelId="{1B57F61B-BAC8-4D63-8456-13E183B9FD28}" type="presParOf" srcId="{CC640679-19E1-43DB-93D7-7F7CB1FD31AA}" destId="{B451D3CF-7206-4AD1-812C-5E8B084224AD}" srcOrd="0" destOrd="0" presId="urn:microsoft.com/office/officeart/2008/layout/HalfCircleOrganizationChart"/>
    <dgm:cxn modelId="{8EF2CF22-8744-4FA4-ADB0-4DD55B4D19B6}" type="presParOf" srcId="{CC640679-19E1-43DB-93D7-7F7CB1FD31AA}" destId="{3EE10922-D995-49DD-B063-FD11E218BADB}" srcOrd="1" destOrd="0" presId="urn:microsoft.com/office/officeart/2008/layout/HalfCircleOrganizationChart"/>
    <dgm:cxn modelId="{216E8B42-DD52-4626-A139-33E6FF6AED0F}" type="presParOf" srcId="{CC640679-19E1-43DB-93D7-7F7CB1FD31AA}" destId="{D8697C7D-ED35-4908-ADD6-B31DBF0C6464}" srcOrd="2" destOrd="0" presId="urn:microsoft.com/office/officeart/2008/layout/HalfCircleOrganizationChart"/>
    <dgm:cxn modelId="{4A06F1E2-E58E-43C4-86D1-70C0DA5DF9F4}" type="presParOf" srcId="{CC640679-19E1-43DB-93D7-7F7CB1FD31AA}" destId="{D2AEDC7B-B799-40DE-87CB-89AFC823E340}" srcOrd="3" destOrd="0" presId="urn:microsoft.com/office/officeart/2008/layout/HalfCircleOrganizationChart"/>
    <dgm:cxn modelId="{E931DD8C-DE55-49A1-AF7C-39B3E30E949E}" type="presParOf" srcId="{7B971915-8B5B-447E-B823-4F8F65480A30}" destId="{586F53BA-5C12-4333-9C74-7A2B1A8AB4A0}" srcOrd="1" destOrd="0" presId="urn:microsoft.com/office/officeart/2008/layout/HalfCircleOrganizationChart"/>
    <dgm:cxn modelId="{929B73A5-069E-4747-BE22-9D340000660F}" type="presParOf" srcId="{7B971915-8B5B-447E-B823-4F8F65480A30}" destId="{B89B34BE-4051-4EB9-8D13-C9BE744D16C7}" srcOrd="2" destOrd="0" presId="urn:microsoft.com/office/officeart/2008/layout/HalfCircleOrganizationChart"/>
    <dgm:cxn modelId="{FAFC7F4E-7B86-4B03-AF43-EB1F37E2DABA}" type="presParOf" srcId="{DE776909-0C41-4710-88F4-E27760DCA6E4}" destId="{D99FE8C9-D4CE-4CB5-B503-5FF1412431B0}" srcOrd="2" destOrd="0" presId="urn:microsoft.com/office/officeart/2008/layout/HalfCircleOrganizationChart"/>
    <dgm:cxn modelId="{B8F369A3-B97E-4DCC-819D-ED7F4AC2A926}" type="presParOf" srcId="{0F3543AF-CB5D-45C1-BECA-585110D438E8}" destId="{7CC0B572-2BF6-42D8-87E4-121D5EEF1F05}" srcOrd="2" destOrd="0" presId="urn:microsoft.com/office/officeart/2008/layout/HalfCircleOrganizationChart"/>
    <dgm:cxn modelId="{889E96DE-EC82-44D9-8A60-E7C59128ADEB}" type="presParOf" srcId="{1B92EA7B-DBA4-4F19-94B1-D74A06468A9D}" destId="{C7F941C4-D4EF-422E-9F40-D471494FA44B}" srcOrd="2" destOrd="0" presId="urn:microsoft.com/office/officeart/2008/layout/HalfCircleOrganizationChart"/>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solidFill>
                <a:srgbClr val="FF0000"/>
              </a:solidFill>
            </a:rPr>
            <a:t>Y</a:t>
          </a:r>
          <a:endParaRPr lang="id-ID">
            <a:solidFill>
              <a:srgbClr val="FF0000"/>
            </a:solidFill>
          </a:endParaRPr>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ysClr val="windowText" lastClr="000000"/>
              </a:solidFill>
            </a:rPr>
            <a:t>X</a:t>
          </a:r>
          <a:endParaRPr lang="id-ID">
            <a:solidFill>
              <a:sysClr val="windowText" lastClr="00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solidFill>
                <a:schemeClr val="accent1"/>
              </a:solidFill>
            </a:rPr>
            <a:t>a</a:t>
          </a:r>
          <a:endParaRPr lang="id-ID">
            <a:solidFill>
              <a:schemeClr val="accent1"/>
            </a:solidFill>
          </a:endParaRPr>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chemeClr val="accent1"/>
              </a:solidFill>
            </a:rPr>
            <a:t>b</a:t>
          </a:r>
          <a:endParaRPr lang="id-ID">
            <a:solidFill>
              <a:schemeClr val="accent1"/>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ysClr val="windowText" lastClr="000000"/>
              </a:solidFill>
            </a:rPr>
            <a:t>Z</a:t>
          </a:r>
          <a:endParaRPr lang="id-ID">
            <a:solidFill>
              <a:sysClr val="windowText" lastClr="000000"/>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0700A9-B829-470C-8415-C15155CFDD72}">
      <dgm:prSet phldrT="[Text]"/>
      <dgm:spPr/>
      <dgm:t>
        <a:bodyPr/>
        <a:lstStyle/>
        <a:p>
          <a:r>
            <a:rPr lang="en-US">
              <a:solidFill>
                <a:schemeClr val="accent1"/>
              </a:solidFill>
            </a:rPr>
            <a:t>c</a:t>
          </a:r>
          <a:endParaRPr lang="id-ID">
            <a:solidFill>
              <a:schemeClr val="accent1"/>
            </a:solidFill>
          </a:endParaRPr>
        </a:p>
      </dgm:t>
    </dgm:pt>
    <dgm:pt modelId="{F764DB1F-CFA3-4110-8851-1DEA388F1DCF}" type="parTrans" cxnId="{7E1BAC81-403D-4C59-94C9-597AC21C1D95}">
      <dgm:prSet/>
      <dgm:spPr/>
      <dgm:t>
        <a:bodyPr/>
        <a:lstStyle/>
        <a:p>
          <a:endParaRPr lang="id-ID"/>
        </a:p>
      </dgm:t>
    </dgm:pt>
    <dgm:pt modelId="{BEB8C479-2B7A-4C22-8D0D-047C9DD06E95}" type="sibTrans" cxnId="{7E1BAC81-403D-4C59-94C9-597AC21C1D95}">
      <dgm:prSet/>
      <dgm:spPr/>
      <dgm:t>
        <a:bodyPr/>
        <a:lstStyle/>
        <a:p>
          <a:endParaRPr lang="id-ID"/>
        </a:p>
      </dgm:t>
    </dgm:pt>
    <dgm:pt modelId="{92D5495D-2289-4811-9E78-5D3AEA7A8AB5}">
      <dgm:prSet phldrT="[Text]"/>
      <dgm:spPr/>
      <dgm:t>
        <a:bodyPr/>
        <a:lstStyle/>
        <a:p>
          <a:r>
            <a:rPr lang="en-US">
              <a:solidFill>
                <a:schemeClr val="accent1"/>
              </a:solidFill>
            </a:rPr>
            <a:t>d</a:t>
          </a:r>
          <a:endParaRPr lang="id-ID">
            <a:solidFill>
              <a:schemeClr val="accent1"/>
            </a:solidFill>
          </a:endParaRPr>
        </a:p>
      </dgm:t>
    </dgm:pt>
    <dgm:pt modelId="{8F009AFD-F10B-4A15-8035-E35D207E2915}" type="parTrans" cxnId="{6612C80B-F375-45FF-BEDD-D54A153E9975}">
      <dgm:prSet/>
      <dgm:spPr/>
      <dgm:t>
        <a:bodyPr/>
        <a:lstStyle/>
        <a:p>
          <a:endParaRPr lang="id-ID"/>
        </a:p>
      </dgm:t>
    </dgm:pt>
    <dgm:pt modelId="{A2D6A7CA-07E5-4CA5-BE7D-885F1096714A}" type="sibTrans" cxnId="{6612C80B-F375-45FF-BEDD-D54A153E9975}">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0" presStyleCnt="14">
        <dgm:style>
          <a:lnRef idx="2">
            <a:schemeClr val="accent1"/>
          </a:lnRef>
          <a:fillRef idx="1">
            <a:schemeClr val="lt1"/>
          </a:fillRef>
          <a:effectRef idx="0">
            <a:schemeClr val="accent1"/>
          </a:effectRef>
          <a:fontRef idx="minor">
            <a:schemeClr val="dk1"/>
          </a:fontRef>
        </dgm:style>
      </dgm:prSet>
      <dgm:spPr/>
    </dgm:pt>
    <dgm:pt modelId="{94D230CF-A7B4-4D64-9CAF-5236F8C2F67B}" type="pres">
      <dgm:prSet presAssocID="{06049ECB-09BD-4602-AE96-A42E2BBB6B1E}" presName="bottomArc1" presStyleLbl="parChTrans1D1" presStyleIdx="1" presStyleCnt="14">
        <dgm:style>
          <a:lnRef idx="2">
            <a:schemeClr val="accent1"/>
          </a:lnRef>
          <a:fillRef idx="1">
            <a:schemeClr val="lt1"/>
          </a:fillRef>
          <a:effectRef idx="0">
            <a:schemeClr val="accent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0" presStyleCnt="2"/>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2" presStyleCnt="14">
        <dgm:style>
          <a:lnRef idx="2">
            <a:schemeClr val="accent1"/>
          </a:lnRef>
          <a:fillRef idx="1">
            <a:schemeClr val="lt1"/>
          </a:fillRef>
          <a:effectRef idx="0">
            <a:schemeClr val="accent1"/>
          </a:effectRef>
          <a:fontRef idx="minor">
            <a:schemeClr val="dk1"/>
          </a:fontRef>
        </dgm:style>
      </dgm:prSet>
      <dgm:spPr/>
    </dgm:pt>
    <dgm:pt modelId="{A9324285-EA53-4CD6-80CE-579731C8A615}" type="pres">
      <dgm:prSet presAssocID="{EA5D7596-98ED-470E-85D6-9AB424ADCF07}" presName="bottomArc2" presStyleLbl="parChTrans1D1" presStyleIdx="3" presStyleCnt="14">
        <dgm:style>
          <a:lnRef idx="2">
            <a:schemeClr val="accent1"/>
          </a:lnRef>
          <a:fillRef idx="1">
            <a:schemeClr val="lt1"/>
          </a:fillRef>
          <a:effectRef idx="0">
            <a:schemeClr val="accent1"/>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0"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4" presStyleCnt="14"/>
      <dgm:spPr/>
    </dgm:pt>
    <dgm:pt modelId="{5FA971FC-E17A-4E08-8DBE-5AE8A009EE2F}" type="pres">
      <dgm:prSet presAssocID="{A5CB0F5D-BDDB-4E82-95D3-929ECF5F86A3}" presName="bottomArc2" presStyleLbl="parChTrans1D1" presStyleIdx="5" presStyleCnt="14"/>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1"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6" presStyleCnt="14"/>
      <dgm:spPr/>
    </dgm:pt>
    <dgm:pt modelId="{009689D1-DDE4-4DA2-A4E1-3A2DAAAA7D5F}" type="pres">
      <dgm:prSet presAssocID="{1AFF85EF-83F1-419F-91D9-C3A45D6BA698}" presName="bottomArc2" presStyleLbl="parChTrans1D1" presStyleIdx="7" presStyleCnt="14"/>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1" presStyleCnt="2"/>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8" presStyleCnt="14">
        <dgm:style>
          <a:lnRef idx="2">
            <a:schemeClr val="accent1"/>
          </a:lnRef>
          <a:fillRef idx="1">
            <a:schemeClr val="lt1"/>
          </a:fillRef>
          <a:effectRef idx="0">
            <a:schemeClr val="accent1"/>
          </a:effectRef>
          <a:fontRef idx="minor">
            <a:schemeClr val="dk1"/>
          </a:fontRef>
        </dgm:style>
      </dgm:prSet>
      <dgm:spPr/>
    </dgm:pt>
    <dgm:pt modelId="{1D3C3926-B2FA-4695-A63B-C119D1AAA16D}" type="pres">
      <dgm:prSet presAssocID="{FE9E4137-9B7B-4F21-BA66-779B36891BAB}" presName="bottomArc2" presStyleLbl="parChTrans1D1" presStyleIdx="9" presStyleCnt="14">
        <dgm:style>
          <a:lnRef idx="2">
            <a:schemeClr val="accent1"/>
          </a:lnRef>
          <a:fillRef idx="1">
            <a:schemeClr val="lt1"/>
          </a:fillRef>
          <a:effectRef idx="0">
            <a:schemeClr val="accent1"/>
          </a:effectRef>
          <a:fontRef idx="minor">
            <a:schemeClr val="dk1"/>
          </a:fontRef>
        </dgm:style>
      </dgm:prSet>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391879EB-893E-4126-9E4D-3063BCAD60D9}" type="pres">
      <dgm:prSet presAssocID="{F764DB1F-CFA3-4110-8851-1DEA388F1DCF}" presName="Name28" presStyleLbl="parChTrans1D3" presStyleIdx="2" presStyleCnt="4"/>
      <dgm:spPr/>
    </dgm:pt>
    <dgm:pt modelId="{9295DFCB-272D-46EF-A5C8-65FD95AD25FD}" type="pres">
      <dgm:prSet presAssocID="{060700A9-B829-470C-8415-C15155CFDD72}" presName="hierRoot2" presStyleCnt="0">
        <dgm:presLayoutVars>
          <dgm:hierBranch/>
        </dgm:presLayoutVars>
      </dgm:prSet>
      <dgm:spPr/>
    </dgm:pt>
    <dgm:pt modelId="{4863F9C3-B606-4ED3-BBA4-C4F6DA470E58}" type="pres">
      <dgm:prSet presAssocID="{060700A9-B829-470C-8415-C15155CFDD72}" presName="rootComposite2" presStyleCnt="0"/>
      <dgm:spPr/>
    </dgm:pt>
    <dgm:pt modelId="{14F9B38D-9497-4221-B302-9A298899638A}" type="pres">
      <dgm:prSet presAssocID="{060700A9-B829-470C-8415-C15155CFDD72}" presName="rootText2" presStyleLbl="alignAcc1" presStyleIdx="0" presStyleCnt="0">
        <dgm:presLayoutVars>
          <dgm:chPref val="3"/>
        </dgm:presLayoutVars>
      </dgm:prSet>
      <dgm:spPr/>
    </dgm:pt>
    <dgm:pt modelId="{BC84B691-C142-47CB-9C37-B9B498E57806}" type="pres">
      <dgm:prSet presAssocID="{060700A9-B829-470C-8415-C15155CFDD72}" presName="topArc2" presStyleLbl="parChTrans1D1" presStyleIdx="10" presStyleCnt="14"/>
      <dgm:spPr/>
    </dgm:pt>
    <dgm:pt modelId="{573A47E9-1D06-4F83-99C3-67B9EAD0E180}" type="pres">
      <dgm:prSet presAssocID="{060700A9-B829-470C-8415-C15155CFDD72}" presName="bottomArc2" presStyleLbl="parChTrans1D1" presStyleIdx="11" presStyleCnt="14"/>
      <dgm:spPr/>
    </dgm:pt>
    <dgm:pt modelId="{6C3522A4-7258-4F70-87CF-4EEDCA960D74}" type="pres">
      <dgm:prSet presAssocID="{060700A9-B829-470C-8415-C15155CFDD72}" presName="topConnNode2" presStyleLbl="node3" presStyleIdx="0" presStyleCnt="0"/>
      <dgm:spPr/>
    </dgm:pt>
    <dgm:pt modelId="{F3001B7D-AEF4-4A6D-A8CC-858890D50DD3}" type="pres">
      <dgm:prSet presAssocID="{060700A9-B829-470C-8415-C15155CFDD72}" presName="hierChild4" presStyleCnt="0"/>
      <dgm:spPr/>
    </dgm:pt>
    <dgm:pt modelId="{C0C6011E-E468-4666-8ADB-C05D2B76AFE9}" type="pres">
      <dgm:prSet presAssocID="{060700A9-B829-470C-8415-C15155CFDD72}" presName="hierChild5" presStyleCnt="0"/>
      <dgm:spPr/>
    </dgm:pt>
    <dgm:pt modelId="{ED2DA8B9-6329-4E63-A5AF-9DA74D22A994}" type="pres">
      <dgm:prSet presAssocID="{8F009AFD-F10B-4A15-8035-E35D207E2915}" presName="Name28" presStyleLbl="parChTrans1D3" presStyleIdx="3" presStyleCnt="4"/>
      <dgm:spPr/>
    </dgm:pt>
    <dgm:pt modelId="{CDE347BB-936A-49A8-9CC6-F49A0FB6E22B}" type="pres">
      <dgm:prSet presAssocID="{92D5495D-2289-4811-9E78-5D3AEA7A8AB5}" presName="hierRoot2" presStyleCnt="0">
        <dgm:presLayoutVars>
          <dgm:hierBranch/>
        </dgm:presLayoutVars>
      </dgm:prSet>
      <dgm:spPr/>
    </dgm:pt>
    <dgm:pt modelId="{A42CBD3B-4AF8-4001-A284-F3A5D770DD9C}" type="pres">
      <dgm:prSet presAssocID="{92D5495D-2289-4811-9E78-5D3AEA7A8AB5}" presName="rootComposite2" presStyleCnt="0"/>
      <dgm:spPr/>
    </dgm:pt>
    <dgm:pt modelId="{871A54F7-1A1B-4D66-81DD-65E316F7645B}" type="pres">
      <dgm:prSet presAssocID="{92D5495D-2289-4811-9E78-5D3AEA7A8AB5}" presName="rootText2" presStyleLbl="alignAcc1" presStyleIdx="0" presStyleCnt="0">
        <dgm:presLayoutVars>
          <dgm:chPref val="3"/>
        </dgm:presLayoutVars>
      </dgm:prSet>
      <dgm:spPr/>
    </dgm:pt>
    <dgm:pt modelId="{252EF0FC-83F6-4259-895B-75B9BC09299E}" type="pres">
      <dgm:prSet presAssocID="{92D5495D-2289-4811-9E78-5D3AEA7A8AB5}" presName="topArc2" presStyleLbl="parChTrans1D1" presStyleIdx="12" presStyleCnt="14"/>
      <dgm:spPr/>
    </dgm:pt>
    <dgm:pt modelId="{C2BE498A-EEC6-42ED-859F-4B10C4E0A8F8}" type="pres">
      <dgm:prSet presAssocID="{92D5495D-2289-4811-9E78-5D3AEA7A8AB5}" presName="bottomArc2" presStyleLbl="parChTrans1D1" presStyleIdx="13" presStyleCnt="14"/>
      <dgm:spPr/>
    </dgm:pt>
    <dgm:pt modelId="{71404CD0-A234-4ACD-9AFB-0DD7F4AFF984}" type="pres">
      <dgm:prSet presAssocID="{92D5495D-2289-4811-9E78-5D3AEA7A8AB5}" presName="topConnNode2" presStyleLbl="node3" presStyleIdx="0" presStyleCnt="0"/>
      <dgm:spPr/>
    </dgm:pt>
    <dgm:pt modelId="{E3A8D2E1-81E3-4149-B296-655C3D522C78}" type="pres">
      <dgm:prSet presAssocID="{92D5495D-2289-4811-9E78-5D3AEA7A8AB5}" presName="hierChild4" presStyleCnt="0"/>
      <dgm:spPr/>
    </dgm:pt>
    <dgm:pt modelId="{91399FE2-B4FA-4FAE-8ECB-3C1E60D9D316}" type="pres">
      <dgm:prSet presAssocID="{92D5495D-2289-4811-9E78-5D3AEA7A8AB5}" presName="hierChild5"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D2BEFD0A-793E-4E71-825E-190D03C6C275}" type="presOf" srcId="{A5CB0F5D-BDDB-4E82-95D3-929ECF5F86A3}" destId="{1E8998BA-2C61-486C-AF46-BBCAD3038771}" srcOrd="1" destOrd="0" presId="urn:microsoft.com/office/officeart/2008/layout/HalfCircleOrganizationChart"/>
    <dgm:cxn modelId="{6612C80B-F375-45FF-BEDD-D54A153E9975}" srcId="{FE9E4137-9B7B-4F21-BA66-779B36891BAB}" destId="{92D5495D-2289-4811-9E78-5D3AEA7A8AB5}" srcOrd="1" destOrd="0" parTransId="{8F009AFD-F10B-4A15-8035-E35D207E2915}" sibTransId="{A2D6A7CA-07E5-4CA5-BE7D-885F1096714A}"/>
    <dgm:cxn modelId="{E2CD5E12-D2EE-4CE8-96C7-77EAFCD5896A}" srcId="{EA5D7596-98ED-470E-85D6-9AB424ADCF07}" destId="{1AFF85EF-83F1-419F-91D9-C3A45D6BA698}" srcOrd="1" destOrd="0" parTransId="{6739F941-9179-472E-BCCA-81EBF20A0FC9}" sibTransId="{783D7489-E3A8-4DB9-8021-0C3F906B7A94}"/>
    <dgm:cxn modelId="{CA54C816-DD95-4EA3-A81A-53074162A520}" type="presOf" srcId="{92D5495D-2289-4811-9E78-5D3AEA7A8AB5}" destId="{71404CD0-A234-4ACD-9AFB-0DD7F4AFF984}" srcOrd="1"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FF50646D-7A94-4C2E-8FC8-20C3360FEDFE}" type="presOf" srcId="{F764DB1F-CFA3-4110-8851-1DEA388F1DCF}" destId="{391879EB-893E-4126-9E4D-3063BCAD60D9}" srcOrd="0" destOrd="0" presId="urn:microsoft.com/office/officeart/2008/layout/HalfCircleOrganizationChart"/>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2518D97C-C4E5-4FBE-95E3-E756398274EC}" type="presOf" srcId="{060700A9-B829-470C-8415-C15155CFDD72}" destId="{6C3522A4-7258-4F70-87CF-4EEDCA960D74}" srcOrd="1"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7E1BAC81-403D-4C59-94C9-597AC21C1D95}" srcId="{FE9E4137-9B7B-4F21-BA66-779B36891BAB}" destId="{060700A9-B829-470C-8415-C15155CFDD72}" srcOrd="0" destOrd="0" parTransId="{F764DB1F-CFA3-4110-8851-1DEA388F1DCF}" sibTransId="{BEB8C479-2B7A-4C22-8D0D-047C9DD06E95}"/>
    <dgm:cxn modelId="{2EB9289A-5212-4ABE-8BF7-9F55D62A885D}" type="presOf" srcId="{6FBA527B-0918-4BF2-A201-D0611917B30C}" destId="{5D83A232-EBC1-4A85-92E0-C66B676E8836}" srcOrd="0" destOrd="0" presId="urn:microsoft.com/office/officeart/2008/layout/HalfCircleOrganizationChart"/>
    <dgm:cxn modelId="{3E3A19A4-1393-4CCA-AC4B-EAD0A4D9FE50}" type="presOf" srcId="{060700A9-B829-470C-8415-C15155CFDD72}" destId="{14F9B38D-9497-4221-B302-9A298899638A}"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649354C2-5B84-45FD-8307-3380EB358919}" type="presOf" srcId="{92D5495D-2289-4811-9E78-5D3AEA7A8AB5}" destId="{871A54F7-1A1B-4D66-81DD-65E316F7645B}" srcOrd="0" destOrd="0" presId="urn:microsoft.com/office/officeart/2008/layout/HalfCircleOrganizationChart"/>
    <dgm:cxn modelId="{59F271C9-67DB-4BE2-8552-C769D131ACEA}" type="presOf" srcId="{1AFF85EF-83F1-419F-91D9-C3A45D6BA698}" destId="{A9ACDA52-81EE-480D-A2EF-C3746D3EBAA8}" srcOrd="0" destOrd="0" presId="urn:microsoft.com/office/officeart/2008/layout/HalfCircleOrganizationChart"/>
    <dgm:cxn modelId="{1C2554D3-7F2F-4E08-B51A-634031D7858F}" type="presOf" srcId="{8F009AFD-F10B-4A15-8035-E35D207E2915}" destId="{ED2DA8B9-6329-4E63-A5AF-9DA74D22A994}"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DAB302E9-1837-467E-86D1-2584D79C7A76}" type="presOf" srcId="{EA5D7596-98ED-470E-85D6-9AB424ADCF07}" destId="{C978740D-6050-4965-AD99-D325EE4C4F70}" srcOrd="1" destOrd="0" presId="urn:microsoft.com/office/officeart/2008/layout/HalfCircleOrganizationChart"/>
    <dgm:cxn modelId="{30F745EB-D147-45A8-ACB1-9C380992E190}" srcId="{6FBA527B-0918-4BF2-A201-D0611917B30C}" destId="{06049ECB-09BD-4602-AE96-A42E2BBB6B1E}" srcOrd="0" destOrd="0" parTransId="{B2402CC4-4267-4169-B355-41C46D89B93B}" sibTransId="{2461F35A-3E6D-4D50-8A36-ED6EF7AE84E6}"/>
    <dgm:cxn modelId="{732ECCED-0DFF-449B-85CC-A533F79644AE}" type="presOf" srcId="{EA5D7596-98ED-470E-85D6-9AB424ADCF07}" destId="{8A6289BE-E8A1-42B0-9561-B00B3D0BE654}"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899E6D71-8356-4477-ABE4-3CE67CCDDDC6}" type="presParOf" srcId="{5D83A232-EBC1-4A85-92E0-C66B676E8836}" destId="{DECEDCC6-60C1-43C5-8764-046EE9668E26}" srcOrd="0"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56FFFE23-BC38-4D19-B60B-D91F9DB9E73C}" type="presParOf" srcId="{472ABBDE-3760-499D-9EF0-69F3A4074068}" destId="{391879EB-893E-4126-9E4D-3063BCAD60D9}" srcOrd="0" destOrd="0" presId="urn:microsoft.com/office/officeart/2008/layout/HalfCircleOrganizationChart"/>
    <dgm:cxn modelId="{E48C2CFA-88E6-4661-939F-DF4DD57D33DC}" type="presParOf" srcId="{472ABBDE-3760-499D-9EF0-69F3A4074068}" destId="{9295DFCB-272D-46EF-A5C8-65FD95AD25FD}" srcOrd="1" destOrd="0" presId="urn:microsoft.com/office/officeart/2008/layout/HalfCircleOrganizationChart"/>
    <dgm:cxn modelId="{DB22AD78-42DD-40BF-BD43-E8B699CE535C}" type="presParOf" srcId="{9295DFCB-272D-46EF-A5C8-65FD95AD25FD}" destId="{4863F9C3-B606-4ED3-BBA4-C4F6DA470E58}" srcOrd="0" destOrd="0" presId="urn:microsoft.com/office/officeart/2008/layout/HalfCircleOrganizationChart"/>
    <dgm:cxn modelId="{160F249E-621E-410B-AA19-F3A81BB163F0}" type="presParOf" srcId="{4863F9C3-B606-4ED3-BBA4-C4F6DA470E58}" destId="{14F9B38D-9497-4221-B302-9A298899638A}" srcOrd="0" destOrd="0" presId="urn:microsoft.com/office/officeart/2008/layout/HalfCircleOrganizationChart"/>
    <dgm:cxn modelId="{2925BEA8-3239-49DE-A3C6-C84F7AD440EC}" type="presParOf" srcId="{4863F9C3-B606-4ED3-BBA4-C4F6DA470E58}" destId="{BC84B691-C142-47CB-9C37-B9B498E57806}" srcOrd="1" destOrd="0" presId="urn:microsoft.com/office/officeart/2008/layout/HalfCircleOrganizationChart"/>
    <dgm:cxn modelId="{3B7853A7-8503-4333-9F5C-8C9724955495}" type="presParOf" srcId="{4863F9C3-B606-4ED3-BBA4-C4F6DA470E58}" destId="{573A47E9-1D06-4F83-99C3-67B9EAD0E180}" srcOrd="2" destOrd="0" presId="urn:microsoft.com/office/officeart/2008/layout/HalfCircleOrganizationChart"/>
    <dgm:cxn modelId="{2104BC89-F15F-4257-A8AF-1FA0BBA12F56}" type="presParOf" srcId="{4863F9C3-B606-4ED3-BBA4-C4F6DA470E58}" destId="{6C3522A4-7258-4F70-87CF-4EEDCA960D74}" srcOrd="3" destOrd="0" presId="urn:microsoft.com/office/officeart/2008/layout/HalfCircleOrganizationChart"/>
    <dgm:cxn modelId="{29C85275-54FF-4DB5-8B57-C73BFC1A91A3}" type="presParOf" srcId="{9295DFCB-272D-46EF-A5C8-65FD95AD25FD}" destId="{F3001B7D-AEF4-4A6D-A8CC-858890D50DD3}" srcOrd="1" destOrd="0" presId="urn:microsoft.com/office/officeart/2008/layout/HalfCircleOrganizationChart"/>
    <dgm:cxn modelId="{230C4AE0-9870-4C12-ACF5-06D6BAA303F6}" type="presParOf" srcId="{9295DFCB-272D-46EF-A5C8-65FD95AD25FD}" destId="{C0C6011E-E468-4666-8ADB-C05D2B76AFE9}" srcOrd="2" destOrd="0" presId="urn:microsoft.com/office/officeart/2008/layout/HalfCircleOrganizationChart"/>
    <dgm:cxn modelId="{FBE92C89-3BD4-46BA-BEEC-C7F052D8A836}" type="presParOf" srcId="{472ABBDE-3760-499D-9EF0-69F3A4074068}" destId="{ED2DA8B9-6329-4E63-A5AF-9DA74D22A994}" srcOrd="2" destOrd="0" presId="urn:microsoft.com/office/officeart/2008/layout/HalfCircleOrganizationChart"/>
    <dgm:cxn modelId="{5B681F38-3FA9-4EE9-AC57-7A5FB4E51152}" type="presParOf" srcId="{472ABBDE-3760-499D-9EF0-69F3A4074068}" destId="{CDE347BB-936A-49A8-9CC6-F49A0FB6E22B}" srcOrd="3" destOrd="0" presId="urn:microsoft.com/office/officeart/2008/layout/HalfCircleOrganizationChart"/>
    <dgm:cxn modelId="{7ABC19AE-3534-4BBE-A2B2-53E2F4B6102F}" type="presParOf" srcId="{CDE347BB-936A-49A8-9CC6-F49A0FB6E22B}" destId="{A42CBD3B-4AF8-4001-A284-F3A5D770DD9C}" srcOrd="0" destOrd="0" presId="urn:microsoft.com/office/officeart/2008/layout/HalfCircleOrganizationChart"/>
    <dgm:cxn modelId="{9F922806-D74E-4F20-8D6A-953E1B4E8ED6}" type="presParOf" srcId="{A42CBD3B-4AF8-4001-A284-F3A5D770DD9C}" destId="{871A54F7-1A1B-4D66-81DD-65E316F7645B}" srcOrd="0" destOrd="0" presId="urn:microsoft.com/office/officeart/2008/layout/HalfCircleOrganizationChart"/>
    <dgm:cxn modelId="{6BF9A0E9-B64D-437D-A265-14FD2E3C9AEF}" type="presParOf" srcId="{A42CBD3B-4AF8-4001-A284-F3A5D770DD9C}" destId="{252EF0FC-83F6-4259-895B-75B9BC09299E}" srcOrd="1" destOrd="0" presId="urn:microsoft.com/office/officeart/2008/layout/HalfCircleOrganizationChart"/>
    <dgm:cxn modelId="{2B10DE9E-42EA-4154-8C25-F79E5E91123B}" type="presParOf" srcId="{A42CBD3B-4AF8-4001-A284-F3A5D770DD9C}" destId="{C2BE498A-EEC6-42ED-859F-4B10C4E0A8F8}" srcOrd="2" destOrd="0" presId="urn:microsoft.com/office/officeart/2008/layout/HalfCircleOrganizationChart"/>
    <dgm:cxn modelId="{295DB630-3D39-410C-844A-D05950CDE6DF}" type="presParOf" srcId="{A42CBD3B-4AF8-4001-A284-F3A5D770DD9C}" destId="{71404CD0-A234-4ACD-9AFB-0DD7F4AFF984}" srcOrd="3" destOrd="0" presId="urn:microsoft.com/office/officeart/2008/layout/HalfCircleOrganizationChart"/>
    <dgm:cxn modelId="{D9E6F96E-6AB7-4646-82D0-601C793F0C30}" type="presParOf" srcId="{CDE347BB-936A-49A8-9CC6-F49A0FB6E22B}" destId="{E3A8D2E1-81E3-4149-B296-655C3D522C78}" srcOrd="1" destOrd="0" presId="urn:microsoft.com/office/officeart/2008/layout/HalfCircleOrganizationChart"/>
    <dgm:cxn modelId="{057D2A7D-E20E-4068-B319-14FBA95DB278}" type="presParOf" srcId="{CDE347BB-936A-49A8-9CC6-F49A0FB6E22B}" destId="{91399FE2-B4FA-4FAE-8ECB-3C1E60D9D316}" srcOrd="2"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tyle>
          <a:lnRef idx="2">
            <a:schemeClr val="dk1"/>
          </a:lnRef>
          <a:fillRef idx="1">
            <a:schemeClr val="lt1"/>
          </a:fillRef>
          <a:effectRef idx="0">
            <a:schemeClr val="dk1"/>
          </a:effectRef>
          <a:fontRef idx="minor">
            <a:schemeClr val="dk1"/>
          </a:fontRef>
        </dgm:style>
      </dgm:prSet>
      <dgm:spPr/>
    </dgm:pt>
    <dgm:pt modelId="{4C51CFD5-5047-4780-B588-91F239A1E62C}" type="pres">
      <dgm:prSet presAssocID="{2915E2A5-0823-49CC-AF3D-AA996E640D45}" presName="bottomArc2" presStyleLbl="parChTrans1D1" presStyleIdx="5" presStyleCnt="18">
        <dgm:style>
          <a:lnRef idx="2">
            <a:schemeClr val="dk1"/>
          </a:lnRef>
          <a:fillRef idx="1">
            <a:schemeClr val="lt1"/>
          </a:fillRef>
          <a:effectRef idx="0">
            <a:schemeClr val="dk1"/>
          </a:effectRef>
          <a:fontRef idx="minor">
            <a:schemeClr val="dk1"/>
          </a:fontRef>
        </dgm:style>
      </dgm:prSet>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tyle>
          <a:lnRef idx="2">
            <a:schemeClr val="dk1"/>
          </a:lnRef>
          <a:fillRef idx="1">
            <a:schemeClr val="lt1"/>
          </a:fillRef>
          <a:effectRef idx="0">
            <a:schemeClr val="dk1"/>
          </a:effectRef>
          <a:fontRef idx="minor">
            <a:schemeClr val="dk1"/>
          </a:fontRef>
        </dgm:style>
      </dgm:prSet>
      <dgm:spPr/>
    </dgm:pt>
    <dgm:pt modelId="{FADAC9DC-F52F-4B83-AECC-4D44B23A1FEF}" type="pres">
      <dgm:prSet presAssocID="{276CB0E4-918E-467E-9DB6-0AC762575E81}" presName="bottomArc2" presStyleLbl="parChTrans1D1" presStyleIdx="11" presStyleCnt="18">
        <dgm:style>
          <a:lnRef idx="2">
            <a:schemeClr val="dk1"/>
          </a:lnRef>
          <a:fillRef idx="1">
            <a:schemeClr val="lt1"/>
          </a:fillRef>
          <a:effectRef idx="0">
            <a:schemeClr val="dk1"/>
          </a:effectRef>
          <a:fontRef idx="minor">
            <a:schemeClr val="dk1"/>
          </a:fontRef>
        </dgm:style>
      </dgm:prSet>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dk1"/>
          </a:lnRef>
          <a:fillRef idx="1">
            <a:schemeClr val="lt1"/>
          </a:fillRef>
          <a:effectRef idx="0">
            <a:schemeClr val="dk1"/>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dk1"/>
          </a:lnRef>
          <a:fillRef idx="1">
            <a:schemeClr val="lt1"/>
          </a:fillRef>
          <a:effectRef idx="0">
            <a:schemeClr val="dk1"/>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tyle>
          <a:lnRef idx="2">
            <a:schemeClr val="dk1"/>
          </a:lnRef>
          <a:fillRef idx="1">
            <a:schemeClr val="lt1"/>
          </a:fillRef>
          <a:effectRef idx="0">
            <a:schemeClr val="dk1"/>
          </a:effectRef>
          <a:fontRef idx="minor">
            <a:schemeClr val="dk1"/>
          </a:fontRef>
        </dgm:style>
      </dgm:prSet>
      <dgm:spPr/>
    </dgm:pt>
    <dgm:pt modelId="{98D3EE33-6925-4529-A3B6-367B5695372C}" type="pres">
      <dgm:prSet presAssocID="{83705244-78E8-419C-9685-CD67E5C153E3}" presName="bottomArc2" presStyleLbl="parChTrans1D1" presStyleIdx="3" presStyleCnt="18">
        <dgm:style>
          <a:lnRef idx="2">
            <a:schemeClr val="dk1"/>
          </a:lnRef>
          <a:fillRef idx="1">
            <a:schemeClr val="lt1"/>
          </a:fillRef>
          <a:effectRef idx="0">
            <a:schemeClr val="dk1"/>
          </a:effectRef>
          <a:fontRef idx="minor">
            <a:schemeClr val="dk1"/>
          </a:fontRef>
        </dgm:style>
      </dgm:prSet>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tyle>
          <a:lnRef idx="2">
            <a:schemeClr val="dk1"/>
          </a:lnRef>
          <a:fillRef idx="1">
            <a:schemeClr val="lt1"/>
          </a:fillRef>
          <a:effectRef idx="0">
            <a:schemeClr val="dk1"/>
          </a:effectRef>
          <a:fontRef idx="minor">
            <a:schemeClr val="dk1"/>
          </a:fontRef>
        </dgm:style>
      </dgm:prSet>
      <dgm:spPr/>
    </dgm:pt>
    <dgm:pt modelId="{5513B1A3-3885-4BBD-A5C0-2CEC1EC92536}" type="pres">
      <dgm:prSet presAssocID="{C1D5B00E-E2A7-40D1-9097-FFC90BBBB853}" presName="bottomArc2" presStyleLbl="parChTrans1D1" presStyleIdx="9" presStyleCnt="18">
        <dgm:style>
          <a:lnRef idx="2">
            <a:schemeClr val="dk1"/>
          </a:lnRef>
          <a:fillRef idx="1">
            <a:schemeClr val="lt1"/>
          </a:fillRef>
          <a:effectRef idx="0">
            <a:schemeClr val="dk1"/>
          </a:effectRef>
          <a:fontRef idx="minor">
            <a:schemeClr val="dk1"/>
          </a:fontRef>
        </dgm:style>
      </dgm:prSet>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dk1"/>
          </a:lnRef>
          <a:fillRef idx="1">
            <a:schemeClr val="lt1"/>
          </a:fillRef>
          <a:effectRef idx="0">
            <a:schemeClr val="dk1"/>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dk1"/>
          </a:lnRef>
          <a:fillRef idx="1">
            <a:schemeClr val="lt1"/>
          </a:fillRef>
          <a:effectRef idx="0">
            <a:schemeClr val="dk1"/>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solidFill>
                <a:srgbClr val="FF0000"/>
              </a:solidFill>
            </a:rPr>
            <a:t>X</a:t>
          </a:r>
          <a:endParaRPr lang="id-ID">
            <a:solidFill>
              <a:srgbClr val="FF0000"/>
            </a:solidFill>
          </a:endParaRPr>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solidFill>
                <a:srgbClr val="FF0000"/>
              </a:solidFill>
            </a:rPr>
            <a:t>X</a:t>
          </a:r>
          <a:endParaRPr lang="id-ID">
            <a:solidFill>
              <a:srgbClr val="FF0000"/>
            </a:solidFill>
          </a:endParaRPr>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accent2"/>
          </a:lnRef>
          <a:fillRef idx="1">
            <a:schemeClr val="lt1"/>
          </a:fillRef>
          <a:effectRef idx="0">
            <a:schemeClr val="accent2"/>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accent2"/>
          </a:lnRef>
          <a:fillRef idx="1">
            <a:schemeClr val="lt1"/>
          </a:fillRef>
          <a:effectRef idx="0">
            <a:schemeClr val="accent2"/>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solidFill>
                <a:srgbClr val="FF0000"/>
              </a:solidFill>
            </a:rPr>
            <a:t>Z</a:t>
          </a:r>
          <a:endParaRPr lang="id-ID">
            <a:solidFill>
              <a:srgbClr val="FF0000"/>
            </a:solidFill>
          </a:endParaRPr>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solidFill>
                <a:srgbClr val="FF0000"/>
              </a:solidFill>
            </a:rPr>
            <a:t>Z</a:t>
          </a:r>
          <a:endParaRPr lang="id-ID">
            <a:solidFill>
              <a:srgbClr val="FF0000"/>
            </a:solidFill>
          </a:endParaRPr>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accent2"/>
          </a:lnRef>
          <a:fillRef idx="1">
            <a:schemeClr val="lt1"/>
          </a:fillRef>
          <a:effectRef idx="0">
            <a:schemeClr val="accent2"/>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accent2"/>
          </a:lnRef>
          <a:fillRef idx="1">
            <a:schemeClr val="lt1"/>
          </a:fillRef>
          <a:effectRef idx="0">
            <a:schemeClr val="accent2"/>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t>z</a:t>
          </a:r>
          <a:endParaRPr lang="id-ID"/>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rgbClr val="FF0000"/>
              </a:solidFill>
            </a:rPr>
            <a:t>x</a:t>
          </a:r>
          <a:endParaRPr lang="id-ID">
            <a:solidFill>
              <a:srgbClr val="FF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t>b</a:t>
          </a:r>
          <a:endParaRPr lang="id-ID"/>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ysClr val="windowText" lastClr="000000"/>
              </a:solidFill>
            </a:rPr>
            <a:t>y</a:t>
          </a:r>
          <a:endParaRPr lang="id-ID">
            <a:solidFill>
              <a:sysClr val="windowText" lastClr="000000"/>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chemeClr val="accent1"/>
              </a:solidFill>
            </a:rPr>
            <a:t>a</a:t>
          </a:r>
          <a:endParaRPr lang="id-ID">
            <a:solidFill>
              <a:schemeClr val="accent1"/>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487F11-91B8-41CE-83AC-7D6A68F67878}">
      <dgm:prSet phldrT="[Text]"/>
      <dgm:spPr/>
      <dgm:t>
        <a:bodyPr/>
        <a:lstStyle/>
        <a:p>
          <a:r>
            <a:rPr lang="en-US">
              <a:solidFill>
                <a:schemeClr val="accent1"/>
              </a:solidFill>
            </a:rPr>
            <a:t>d</a:t>
          </a:r>
          <a:endParaRPr lang="id-ID">
            <a:solidFill>
              <a:schemeClr val="accent1"/>
            </a:solidFill>
          </a:endParaRPr>
        </a:p>
      </dgm:t>
    </dgm:pt>
    <dgm:pt modelId="{FF4F57BA-DE91-4788-B67B-5E39A18C6623}" type="parTrans" cxnId="{7072684D-EE1E-4A64-9B40-896C18C07DD2}">
      <dgm:prSet/>
      <dgm:spPr/>
      <dgm:t>
        <a:bodyPr/>
        <a:lstStyle/>
        <a:p>
          <a:endParaRPr lang="id-ID"/>
        </a:p>
      </dgm:t>
    </dgm:pt>
    <dgm:pt modelId="{BA6607AE-60DA-4222-92A6-DA81753744FA}" type="sibTrans" cxnId="{7072684D-EE1E-4A64-9B40-896C18C07DD2}">
      <dgm:prSet/>
      <dgm:spPr/>
      <dgm:t>
        <a:bodyPr/>
        <a:lstStyle/>
        <a:p>
          <a:endParaRPr lang="id-ID"/>
        </a:p>
      </dgm:t>
    </dgm:pt>
    <dgm:pt modelId="{BC6C3545-ED24-4889-B3F1-C6D4915521CC}">
      <dgm:prSet phldrT="[Text]"/>
      <dgm:spPr/>
      <dgm:t>
        <a:bodyPr/>
        <a:lstStyle/>
        <a:p>
          <a:r>
            <a:rPr lang="en-US">
              <a:solidFill>
                <a:schemeClr val="accent1"/>
              </a:solidFill>
            </a:rPr>
            <a:t>c</a:t>
          </a:r>
          <a:endParaRPr lang="id-ID">
            <a:solidFill>
              <a:schemeClr val="accent1"/>
            </a:solidFill>
          </a:endParaRPr>
        </a:p>
      </dgm:t>
    </dgm:pt>
    <dgm:pt modelId="{6D94D8EC-C19A-4B7B-A3D5-57850CA92CEA}" type="parTrans" cxnId="{FB68E986-A103-4971-B358-36EC2D82521B}">
      <dgm:prSet/>
      <dgm:spPr/>
      <dgm:t>
        <a:bodyPr/>
        <a:lstStyle/>
        <a:p>
          <a:endParaRPr lang="id-ID"/>
        </a:p>
      </dgm:t>
    </dgm:pt>
    <dgm:pt modelId="{BD2B1F4B-ED42-4D76-A52B-43CAA01C61C5}" type="sibTrans" cxnId="{FB68E986-A103-4971-B358-36EC2D82521B}">
      <dgm:prSet/>
      <dgm:spPr/>
      <dgm:t>
        <a:bodyPr/>
        <a:lstStyle/>
        <a:p>
          <a:endParaRPr lang="id-ID"/>
        </a:p>
      </dgm:t>
    </dgm:pt>
    <dgm:pt modelId="{A854EA35-39F6-4FE4-B84D-F695EF52604C}">
      <dgm:prSet phldrT="[Text]"/>
      <dgm:spPr/>
      <dgm:t>
        <a:bodyPr/>
        <a:lstStyle/>
        <a:p>
          <a:r>
            <a:rPr lang="en-US">
              <a:solidFill>
                <a:sysClr val="windowText" lastClr="000000"/>
              </a:solidFill>
            </a:rPr>
            <a:t>x</a:t>
          </a:r>
          <a:endParaRPr lang="id-ID"/>
        </a:p>
      </dgm:t>
    </dgm:pt>
    <dgm:pt modelId="{1727726A-860D-4795-94BA-0E0F3B28BE71}" type="parTrans" cxnId="{DC87D72D-665D-4C7F-90F6-C12150DCEDC6}">
      <dgm:prSet/>
      <dgm:spPr/>
      <dgm:t>
        <a:bodyPr/>
        <a:lstStyle/>
        <a:p>
          <a:endParaRPr lang="id-ID"/>
        </a:p>
      </dgm:t>
    </dgm:pt>
    <dgm:pt modelId="{83E45149-7FF6-43EB-B2B9-5F8E8D31E889}" type="sibTrans" cxnId="{DC87D72D-665D-4C7F-90F6-C12150DCEDC6}">
      <dgm:prSet/>
      <dgm:spPr/>
      <dgm:t>
        <a:bodyPr/>
        <a:lstStyle/>
        <a:p>
          <a:endParaRPr lang="id-ID"/>
        </a:p>
      </dgm:t>
    </dgm:pt>
    <dgm:pt modelId="{EB32939B-5884-495E-A2A0-3B7966415270}">
      <dgm:prSet phldrT="[Text]"/>
      <dgm:spPr/>
      <dgm:t>
        <a:bodyPr/>
        <a:lstStyle/>
        <a:p>
          <a:r>
            <a:rPr lang="en-US">
              <a:solidFill>
                <a:schemeClr val="accent1"/>
              </a:solidFill>
            </a:rPr>
            <a:t>a</a:t>
          </a:r>
          <a:endParaRPr lang="id-ID">
            <a:solidFill>
              <a:schemeClr val="accent1"/>
            </a:solidFill>
          </a:endParaRPr>
        </a:p>
      </dgm:t>
    </dgm:pt>
    <dgm:pt modelId="{AA1114C6-71CC-4925-AF5A-0CAF67092E7C}" type="parTrans" cxnId="{870B3833-6BD6-48D7-8137-3A6BDCFE6CD6}">
      <dgm:prSet/>
      <dgm:spPr/>
      <dgm:t>
        <a:bodyPr/>
        <a:lstStyle/>
        <a:p>
          <a:endParaRPr lang="id-ID"/>
        </a:p>
      </dgm:t>
    </dgm:pt>
    <dgm:pt modelId="{9201A0A2-BE19-42DC-8635-6716CAFF09B9}" type="sibTrans" cxnId="{870B3833-6BD6-48D7-8137-3A6BDCFE6CD6}">
      <dgm:prSet/>
      <dgm:spPr/>
      <dgm:t>
        <a:bodyPr/>
        <a:lstStyle/>
        <a:p>
          <a:endParaRPr lang="id-ID"/>
        </a:p>
      </dgm:t>
    </dgm:pt>
    <dgm:pt modelId="{D4D9E7C9-BE80-43D8-9C68-BDBC49AA9BB3}">
      <dgm:prSet phldrT="[Text]"/>
      <dgm:spPr/>
      <dgm:t>
        <a:bodyPr/>
        <a:lstStyle/>
        <a:p>
          <a:r>
            <a:rPr lang="en-US">
              <a:solidFill>
                <a:srgbClr val="FF0000"/>
              </a:solidFill>
            </a:rPr>
            <a:t>z</a:t>
          </a:r>
          <a:endParaRPr lang="id-ID">
            <a:solidFill>
              <a:srgbClr val="FF0000"/>
            </a:solidFill>
          </a:endParaRPr>
        </a:p>
      </dgm:t>
    </dgm:pt>
    <dgm:pt modelId="{952A6EE1-E160-47C0-836C-71528F907C1B}" type="parTrans" cxnId="{0087863C-8EE9-4A28-B976-0C7508FA7444}">
      <dgm:prSet/>
      <dgm:spPr/>
      <dgm:t>
        <a:bodyPr/>
        <a:lstStyle/>
        <a:p>
          <a:endParaRPr lang="id-ID"/>
        </a:p>
      </dgm:t>
    </dgm:pt>
    <dgm:pt modelId="{307966EB-EC3C-4574-B7FD-86782B2F364B}" type="sibTrans" cxnId="{0087863C-8EE9-4A28-B976-0C7508FA7444}">
      <dgm:prSet/>
      <dgm:spPr/>
      <dgm:t>
        <a:bodyPr/>
        <a:lstStyle/>
        <a:p>
          <a:endParaRPr lang="id-ID"/>
        </a:p>
      </dgm:t>
    </dgm:pt>
    <dgm:pt modelId="{398EE358-7055-45FD-A232-D8B4C5748F87}">
      <dgm:prSet phldrT="[Text]"/>
      <dgm:spPr/>
      <dgm:t>
        <a:bodyPr/>
        <a:lstStyle/>
        <a:p>
          <a:r>
            <a:rPr lang="en-US">
              <a:solidFill>
                <a:sysClr val="windowText" lastClr="000000"/>
              </a:solidFill>
            </a:rPr>
            <a:t>y</a:t>
          </a:r>
          <a:endParaRPr lang="id-ID">
            <a:solidFill>
              <a:sysClr val="windowText" lastClr="000000"/>
            </a:solidFill>
          </a:endParaRPr>
        </a:p>
      </dgm:t>
    </dgm:pt>
    <dgm:pt modelId="{F77D81B3-1EFA-4685-915F-B8972506E42B}" type="parTrans" cxnId="{1E670532-A277-4E18-B489-643265D600CE}">
      <dgm:prSet/>
      <dgm:spPr/>
      <dgm:t>
        <a:bodyPr/>
        <a:lstStyle/>
        <a:p>
          <a:endParaRPr lang="id-ID"/>
        </a:p>
      </dgm:t>
    </dgm:pt>
    <dgm:pt modelId="{31D874CC-EE6C-447D-9EAB-CF69B7FB94D0}" type="sibTrans" cxnId="{1E670532-A277-4E18-B489-643265D600CE}">
      <dgm:prSet/>
      <dgm:spPr/>
      <dgm:t>
        <a:bodyPr/>
        <a:lstStyle/>
        <a:p>
          <a:endParaRPr lang="id-ID"/>
        </a:p>
      </dgm:t>
    </dgm:pt>
    <dgm:pt modelId="{42C25366-B381-478B-B146-35C735D06995}">
      <dgm:prSet phldrT="[Text]"/>
      <dgm:spPr/>
      <dgm:t>
        <a:bodyPr/>
        <a:lstStyle/>
        <a:p>
          <a:r>
            <a:rPr lang="en-US">
              <a:solidFill>
                <a:schemeClr val="accent1"/>
              </a:solidFill>
            </a:rPr>
            <a:t>c</a:t>
          </a:r>
          <a:endParaRPr lang="id-ID">
            <a:solidFill>
              <a:schemeClr val="accent1"/>
            </a:solidFill>
          </a:endParaRPr>
        </a:p>
      </dgm:t>
    </dgm:pt>
    <dgm:pt modelId="{4AEC6BBB-5A03-4F84-AA53-C14328516D45}" type="parTrans" cxnId="{F2997AD8-3870-4E21-B195-6163DAB0E186}">
      <dgm:prSet/>
      <dgm:spPr/>
      <dgm:t>
        <a:bodyPr/>
        <a:lstStyle/>
        <a:p>
          <a:endParaRPr lang="id-ID"/>
        </a:p>
      </dgm:t>
    </dgm:pt>
    <dgm:pt modelId="{D4B2103D-50C9-47E8-B6AD-6F47DB9C4571}" type="sibTrans" cxnId="{F2997AD8-3870-4E21-B195-6163DAB0E186}">
      <dgm:prSet/>
      <dgm:spPr/>
      <dgm:t>
        <a:bodyPr/>
        <a:lstStyle/>
        <a:p>
          <a:endParaRPr lang="id-ID"/>
        </a:p>
      </dgm:t>
    </dgm:pt>
    <dgm:pt modelId="{D65CF199-906C-4DB7-8415-0081A7CCCFE5}">
      <dgm:prSet phldrT="[Text]"/>
      <dgm:spPr/>
      <dgm:t>
        <a:bodyPr/>
        <a:lstStyle/>
        <a:p>
          <a:r>
            <a:rPr lang="en-US">
              <a:solidFill>
                <a:schemeClr val="accent1"/>
              </a:solidFill>
            </a:rPr>
            <a:t>d</a:t>
          </a:r>
          <a:endParaRPr lang="id-ID">
            <a:solidFill>
              <a:schemeClr val="accent1"/>
            </a:solidFill>
          </a:endParaRPr>
        </a:p>
      </dgm:t>
    </dgm:pt>
    <dgm:pt modelId="{66F7B7A8-AC1C-41FA-9817-5E0ACA5B1213}" type="parTrans" cxnId="{AB3A98C1-E5CD-447A-AEC8-786A88E3E0EB}">
      <dgm:prSet/>
      <dgm:spPr/>
      <dgm:t>
        <a:bodyPr/>
        <a:lstStyle/>
        <a:p>
          <a:endParaRPr lang="id-ID"/>
        </a:p>
      </dgm:t>
    </dgm:pt>
    <dgm:pt modelId="{F1BCEEF0-8622-4BED-89EB-5829E148DCC9}" type="sibTrans" cxnId="{AB3A98C1-E5CD-447A-AEC8-786A88E3E0EB}">
      <dgm:prSet/>
      <dgm:spPr/>
      <dgm:t>
        <a:bodyPr/>
        <a:lstStyle/>
        <a:p>
          <a:endParaRPr lang="id-ID"/>
        </a:p>
      </dgm:t>
    </dgm:pt>
    <dgm:pt modelId="{98965366-6778-48FB-ABCB-CA4D61CA0575}">
      <dgm:prSet phldrT="[Text]"/>
      <dgm:spPr/>
      <dgm:t>
        <a:bodyPr/>
        <a:lstStyle/>
        <a:p>
          <a:r>
            <a:rPr lang="en-US">
              <a:solidFill>
                <a:sysClr val="windowText" lastClr="000000"/>
              </a:solidFill>
            </a:rPr>
            <a:t>b</a:t>
          </a:r>
          <a:endParaRPr lang="id-ID">
            <a:solidFill>
              <a:sysClr val="windowText" lastClr="000000"/>
            </a:solidFill>
          </a:endParaRPr>
        </a:p>
      </dgm:t>
    </dgm:pt>
    <dgm:pt modelId="{35539ACB-66A3-4BA1-9161-22217DCE7F46}" type="parTrans" cxnId="{7D1211ED-F341-4B5D-B817-675B08368F80}">
      <dgm:prSet/>
      <dgm:spPr/>
      <dgm:t>
        <a:bodyPr/>
        <a:lstStyle/>
        <a:p>
          <a:endParaRPr lang="id-ID"/>
        </a:p>
      </dgm:t>
    </dgm:pt>
    <dgm:pt modelId="{196B85C9-785A-44EA-BE3F-1C569B6588C8}" type="sibTrans" cxnId="{7D1211ED-F341-4B5D-B817-675B08368F80}">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F382EE9D-3161-45A7-B045-151A8206AC0C}" type="pres">
      <dgm:prSet presAssocID="{A854EA35-39F6-4FE4-B84D-F695EF52604C}" presName="hierRoot1" presStyleCnt="0">
        <dgm:presLayoutVars>
          <dgm:hierBranch/>
        </dgm:presLayoutVars>
      </dgm:prSet>
      <dgm:spPr/>
    </dgm:pt>
    <dgm:pt modelId="{63A51C7F-08E2-4DE3-BBD6-213531327196}" type="pres">
      <dgm:prSet presAssocID="{A854EA35-39F6-4FE4-B84D-F695EF52604C}" presName="rootComposite1" presStyleCnt="0"/>
      <dgm:spPr/>
    </dgm:pt>
    <dgm:pt modelId="{BC2FDA39-795A-4B61-B5FB-A5F32C76AF01}" type="pres">
      <dgm:prSet presAssocID="{A854EA35-39F6-4FE4-B84D-F695EF52604C}" presName="rootText1" presStyleLbl="alignAcc1" presStyleIdx="0" presStyleCnt="0">
        <dgm:presLayoutVars>
          <dgm:chPref val="3"/>
        </dgm:presLayoutVars>
      </dgm:prSet>
      <dgm:spPr/>
    </dgm:pt>
    <dgm:pt modelId="{AC7693C3-8247-4D7F-8158-E1FA866D9B33}" type="pres">
      <dgm:prSet presAssocID="{A854EA35-39F6-4FE4-B84D-F695EF52604C}" presName="topArc1" presStyleLbl="parChTrans1D1" presStyleIdx="0" presStyleCnt="28">
        <dgm:style>
          <a:lnRef idx="2">
            <a:schemeClr val="dk1"/>
          </a:lnRef>
          <a:fillRef idx="1">
            <a:schemeClr val="lt1"/>
          </a:fillRef>
          <a:effectRef idx="0">
            <a:schemeClr val="dk1"/>
          </a:effectRef>
          <a:fontRef idx="minor">
            <a:schemeClr val="dk1"/>
          </a:fontRef>
        </dgm:style>
      </dgm:prSet>
      <dgm:spPr/>
    </dgm:pt>
    <dgm:pt modelId="{3563A87A-E9EB-46F1-9F0E-0B39225BC9B4}" type="pres">
      <dgm:prSet presAssocID="{A854EA35-39F6-4FE4-B84D-F695EF52604C}" presName="bottomArc1" presStyleLbl="parChTrans1D1" presStyleIdx="1" presStyleCnt="28">
        <dgm:style>
          <a:lnRef idx="2">
            <a:schemeClr val="dk1"/>
          </a:lnRef>
          <a:fillRef idx="1">
            <a:schemeClr val="lt1"/>
          </a:fillRef>
          <a:effectRef idx="0">
            <a:schemeClr val="dk1"/>
          </a:effectRef>
          <a:fontRef idx="minor">
            <a:schemeClr val="dk1"/>
          </a:fontRef>
        </dgm:style>
      </dgm:prSet>
      <dgm:spPr/>
    </dgm:pt>
    <dgm:pt modelId="{E0963A20-3839-405E-9F01-AC0196A7E559}" type="pres">
      <dgm:prSet presAssocID="{A854EA35-39F6-4FE4-B84D-F695EF52604C}" presName="topConnNode1" presStyleLbl="node1" presStyleIdx="0" presStyleCnt="0"/>
      <dgm:spPr/>
    </dgm:pt>
    <dgm:pt modelId="{5B117B00-7EAC-4AF8-9512-86CA4766CDFB}" type="pres">
      <dgm:prSet presAssocID="{A854EA35-39F6-4FE4-B84D-F695EF52604C}" presName="hierChild2" presStyleCnt="0"/>
      <dgm:spPr/>
    </dgm:pt>
    <dgm:pt modelId="{D6F6A1C7-7999-4911-836E-61DE342A1ADE}" type="pres">
      <dgm:prSet presAssocID="{AA1114C6-71CC-4925-AF5A-0CAF67092E7C}" presName="Name28" presStyleLbl="parChTrans1D2" presStyleIdx="0" presStyleCnt="4"/>
      <dgm:spPr/>
    </dgm:pt>
    <dgm:pt modelId="{1E959677-D011-4918-AE29-7BC77E3E6956}" type="pres">
      <dgm:prSet presAssocID="{EB32939B-5884-495E-A2A0-3B7966415270}" presName="hierRoot2" presStyleCnt="0">
        <dgm:presLayoutVars>
          <dgm:hierBranch/>
        </dgm:presLayoutVars>
      </dgm:prSet>
      <dgm:spPr/>
    </dgm:pt>
    <dgm:pt modelId="{C6985557-364F-450C-A022-CBFDDA670DB7}" type="pres">
      <dgm:prSet presAssocID="{EB32939B-5884-495E-A2A0-3B7966415270}" presName="rootComposite2" presStyleCnt="0"/>
      <dgm:spPr/>
    </dgm:pt>
    <dgm:pt modelId="{F3F86D44-A80E-4F9F-92A3-665C353F3F17}" type="pres">
      <dgm:prSet presAssocID="{EB32939B-5884-495E-A2A0-3B7966415270}" presName="rootText2" presStyleLbl="alignAcc1" presStyleIdx="0" presStyleCnt="0">
        <dgm:presLayoutVars>
          <dgm:chPref val="3"/>
        </dgm:presLayoutVars>
      </dgm:prSet>
      <dgm:spPr/>
    </dgm:pt>
    <dgm:pt modelId="{601E86F4-1125-40CF-818B-7082752D64BF}" type="pres">
      <dgm:prSet presAssocID="{EB32939B-5884-495E-A2A0-3B7966415270}" presName="topArc2" presStyleLbl="parChTrans1D1" presStyleIdx="2" presStyleCnt="28"/>
      <dgm:spPr/>
    </dgm:pt>
    <dgm:pt modelId="{CD3E250B-FBF7-470D-A12A-D06AA32EE43F}" type="pres">
      <dgm:prSet presAssocID="{EB32939B-5884-495E-A2A0-3B7966415270}" presName="bottomArc2" presStyleLbl="parChTrans1D1" presStyleIdx="3" presStyleCnt="28"/>
      <dgm:spPr/>
    </dgm:pt>
    <dgm:pt modelId="{4ABCDEB6-A3C6-4998-A92F-48C1B8B31F26}" type="pres">
      <dgm:prSet presAssocID="{EB32939B-5884-495E-A2A0-3B7966415270}" presName="topConnNode2" presStyleLbl="node2" presStyleIdx="0" presStyleCnt="0"/>
      <dgm:spPr/>
    </dgm:pt>
    <dgm:pt modelId="{82A78782-8250-4064-9B1B-99C41D214611}" type="pres">
      <dgm:prSet presAssocID="{EB32939B-5884-495E-A2A0-3B7966415270}" presName="hierChild4" presStyleCnt="0"/>
      <dgm:spPr/>
    </dgm:pt>
    <dgm:pt modelId="{70E4DBA2-9034-4528-8804-C4276B970A12}" type="pres">
      <dgm:prSet presAssocID="{EB32939B-5884-495E-A2A0-3B7966415270}" presName="hierChild5" presStyleCnt="0"/>
      <dgm:spPr/>
    </dgm:pt>
    <dgm:pt modelId="{A6C44F7F-1089-4FA7-960B-3CDA7DB6EA3A}" type="pres">
      <dgm:prSet presAssocID="{952A6EE1-E160-47C0-836C-71528F907C1B}" presName="Name28" presStyleLbl="parChTrans1D2" presStyleIdx="1" presStyleCnt="4"/>
      <dgm:spPr/>
    </dgm:pt>
    <dgm:pt modelId="{DC4A9248-86A0-4E74-9C89-99F7697C1F18}" type="pres">
      <dgm:prSet presAssocID="{D4D9E7C9-BE80-43D8-9C68-BDBC49AA9BB3}" presName="hierRoot2" presStyleCnt="0">
        <dgm:presLayoutVars>
          <dgm:hierBranch/>
        </dgm:presLayoutVars>
      </dgm:prSet>
      <dgm:spPr/>
    </dgm:pt>
    <dgm:pt modelId="{D21A2E3D-DF19-400E-AE0A-25C4BA9E8B12}" type="pres">
      <dgm:prSet presAssocID="{D4D9E7C9-BE80-43D8-9C68-BDBC49AA9BB3}" presName="rootComposite2" presStyleCnt="0"/>
      <dgm:spPr/>
    </dgm:pt>
    <dgm:pt modelId="{E0A5E994-EAF6-49BD-8565-351C11A4DC30}" type="pres">
      <dgm:prSet presAssocID="{D4D9E7C9-BE80-43D8-9C68-BDBC49AA9BB3}" presName="rootText2" presStyleLbl="alignAcc1" presStyleIdx="0" presStyleCnt="0">
        <dgm:presLayoutVars>
          <dgm:chPref val="3"/>
        </dgm:presLayoutVars>
      </dgm:prSet>
      <dgm:spPr/>
    </dgm:pt>
    <dgm:pt modelId="{854EB437-C01C-4637-937E-E78DAD6380FC}" type="pres">
      <dgm:prSet presAssocID="{D4D9E7C9-BE80-43D8-9C68-BDBC49AA9BB3}" presName="topArc2" presStyleLbl="parChTrans1D1" presStyleIdx="4" presStyleCnt="28">
        <dgm:style>
          <a:lnRef idx="2">
            <a:schemeClr val="accent2"/>
          </a:lnRef>
          <a:fillRef idx="1">
            <a:schemeClr val="lt1"/>
          </a:fillRef>
          <a:effectRef idx="0">
            <a:schemeClr val="accent2"/>
          </a:effectRef>
          <a:fontRef idx="minor">
            <a:schemeClr val="dk1"/>
          </a:fontRef>
        </dgm:style>
      </dgm:prSet>
      <dgm:spPr/>
    </dgm:pt>
    <dgm:pt modelId="{D5367E10-1981-46A4-8D7D-BD81844A2501}" type="pres">
      <dgm:prSet presAssocID="{D4D9E7C9-BE80-43D8-9C68-BDBC49AA9BB3}" presName="bottomArc2" presStyleLbl="parChTrans1D1" presStyleIdx="5" presStyleCnt="28">
        <dgm:style>
          <a:lnRef idx="2">
            <a:schemeClr val="accent2"/>
          </a:lnRef>
          <a:fillRef idx="1">
            <a:schemeClr val="lt1"/>
          </a:fillRef>
          <a:effectRef idx="0">
            <a:schemeClr val="accent2"/>
          </a:effectRef>
          <a:fontRef idx="minor">
            <a:schemeClr val="dk1"/>
          </a:fontRef>
        </dgm:style>
      </dgm:prSet>
      <dgm:spPr/>
    </dgm:pt>
    <dgm:pt modelId="{7496E45E-A67A-41F6-8C8A-73A80C34D65E}" type="pres">
      <dgm:prSet presAssocID="{D4D9E7C9-BE80-43D8-9C68-BDBC49AA9BB3}" presName="topConnNode2" presStyleLbl="node2" presStyleIdx="0" presStyleCnt="0"/>
      <dgm:spPr/>
    </dgm:pt>
    <dgm:pt modelId="{769A60B6-F4A2-4573-9DA2-F9BED578B409}" type="pres">
      <dgm:prSet presAssocID="{D4D9E7C9-BE80-43D8-9C68-BDBC49AA9BB3}" presName="hierChild4" presStyleCnt="0"/>
      <dgm:spPr/>
    </dgm:pt>
    <dgm:pt modelId="{2A321A23-4A8B-432D-9677-85034B16F895}" type="pres">
      <dgm:prSet presAssocID="{F77D81B3-1EFA-4685-915F-B8972506E42B}" presName="Name28" presStyleLbl="parChTrans1D3" presStyleIdx="0" presStyleCnt="4"/>
      <dgm:spPr/>
    </dgm:pt>
    <dgm:pt modelId="{B8BA99E4-5F69-4109-8A3E-A07DCEF24BF5}" type="pres">
      <dgm:prSet presAssocID="{398EE358-7055-45FD-A232-D8B4C5748F87}" presName="hierRoot2" presStyleCnt="0">
        <dgm:presLayoutVars>
          <dgm:hierBranch/>
        </dgm:presLayoutVars>
      </dgm:prSet>
      <dgm:spPr/>
    </dgm:pt>
    <dgm:pt modelId="{9974F528-CEBB-4CCF-B234-47A40F5C105C}" type="pres">
      <dgm:prSet presAssocID="{398EE358-7055-45FD-A232-D8B4C5748F87}" presName="rootComposite2" presStyleCnt="0"/>
      <dgm:spPr/>
    </dgm:pt>
    <dgm:pt modelId="{5FF190AF-7BEA-4EE0-BFEF-84443A337130}" type="pres">
      <dgm:prSet presAssocID="{398EE358-7055-45FD-A232-D8B4C5748F87}" presName="rootText2" presStyleLbl="alignAcc1" presStyleIdx="0" presStyleCnt="0">
        <dgm:presLayoutVars>
          <dgm:chPref val="3"/>
        </dgm:presLayoutVars>
      </dgm:prSet>
      <dgm:spPr/>
    </dgm:pt>
    <dgm:pt modelId="{39C3E7A3-1D23-42B3-A753-5449C9FE2047}" type="pres">
      <dgm:prSet presAssocID="{398EE358-7055-45FD-A232-D8B4C5748F87}" presName="topArc2" presStyleLbl="parChTrans1D1" presStyleIdx="6" presStyleCnt="28"/>
      <dgm:spPr/>
    </dgm:pt>
    <dgm:pt modelId="{A47D8351-C4EC-43BF-ADB5-F694D2A01C42}" type="pres">
      <dgm:prSet presAssocID="{398EE358-7055-45FD-A232-D8B4C5748F87}" presName="bottomArc2" presStyleLbl="parChTrans1D1" presStyleIdx="7" presStyleCnt="28"/>
      <dgm:spPr/>
    </dgm:pt>
    <dgm:pt modelId="{85214B8A-0981-42B9-8775-665FF2277084}" type="pres">
      <dgm:prSet presAssocID="{398EE358-7055-45FD-A232-D8B4C5748F87}" presName="topConnNode2" presStyleLbl="node3" presStyleIdx="0" presStyleCnt="0"/>
      <dgm:spPr/>
    </dgm:pt>
    <dgm:pt modelId="{9C2526FF-5386-47ED-AE28-5EDC4D8CF29A}" type="pres">
      <dgm:prSet presAssocID="{398EE358-7055-45FD-A232-D8B4C5748F87}" presName="hierChild4" presStyleCnt="0"/>
      <dgm:spPr/>
    </dgm:pt>
    <dgm:pt modelId="{C9F71667-507B-4C27-859F-37CF56091988}" type="pres">
      <dgm:prSet presAssocID="{4AEC6BBB-5A03-4F84-AA53-C14328516D45}" presName="Name28" presStyleLbl="parChTrans1D4" presStyleIdx="0" presStyleCnt="4"/>
      <dgm:spPr/>
    </dgm:pt>
    <dgm:pt modelId="{1A7DDABC-E02F-41F0-89D9-79E0AB42EA62}" type="pres">
      <dgm:prSet presAssocID="{42C25366-B381-478B-B146-35C735D06995}" presName="hierRoot2" presStyleCnt="0">
        <dgm:presLayoutVars>
          <dgm:hierBranch/>
        </dgm:presLayoutVars>
      </dgm:prSet>
      <dgm:spPr/>
    </dgm:pt>
    <dgm:pt modelId="{924B44DE-FF1A-4FC3-B64D-F5D402656A5E}" type="pres">
      <dgm:prSet presAssocID="{42C25366-B381-478B-B146-35C735D06995}" presName="rootComposite2" presStyleCnt="0"/>
      <dgm:spPr/>
    </dgm:pt>
    <dgm:pt modelId="{55353B67-220F-4D14-BE94-373857317AFA}" type="pres">
      <dgm:prSet presAssocID="{42C25366-B381-478B-B146-35C735D06995}" presName="rootText2" presStyleLbl="alignAcc1" presStyleIdx="0" presStyleCnt="0">
        <dgm:presLayoutVars>
          <dgm:chPref val="3"/>
        </dgm:presLayoutVars>
      </dgm:prSet>
      <dgm:spPr/>
    </dgm:pt>
    <dgm:pt modelId="{0B328EB1-A42E-4F2B-A765-56026E0DDB67}" type="pres">
      <dgm:prSet presAssocID="{42C25366-B381-478B-B146-35C735D06995}" presName="topArc2" presStyleLbl="parChTrans1D1" presStyleIdx="8" presStyleCnt="28"/>
      <dgm:spPr/>
    </dgm:pt>
    <dgm:pt modelId="{4FDE8625-2DDE-453B-A8BB-597CB710795B}" type="pres">
      <dgm:prSet presAssocID="{42C25366-B381-478B-B146-35C735D06995}" presName="bottomArc2" presStyleLbl="parChTrans1D1" presStyleIdx="9" presStyleCnt="28"/>
      <dgm:spPr/>
    </dgm:pt>
    <dgm:pt modelId="{CFC5CBD0-8366-4E9F-82FB-F9F3808146C0}" type="pres">
      <dgm:prSet presAssocID="{42C25366-B381-478B-B146-35C735D06995}" presName="topConnNode2" presStyleLbl="node4" presStyleIdx="0" presStyleCnt="0"/>
      <dgm:spPr/>
    </dgm:pt>
    <dgm:pt modelId="{D3FAFADC-D688-4CE1-90C7-2FD6CF82C689}" type="pres">
      <dgm:prSet presAssocID="{42C25366-B381-478B-B146-35C735D06995}" presName="hierChild4" presStyleCnt="0"/>
      <dgm:spPr/>
    </dgm:pt>
    <dgm:pt modelId="{D5B78F16-3B4B-48A0-8148-223043504D27}" type="pres">
      <dgm:prSet presAssocID="{42C25366-B381-478B-B146-35C735D06995}" presName="hierChild5" presStyleCnt="0"/>
      <dgm:spPr/>
    </dgm:pt>
    <dgm:pt modelId="{2CD4616E-D720-412E-A3CA-214411119C74}" type="pres">
      <dgm:prSet presAssocID="{66F7B7A8-AC1C-41FA-9817-5E0ACA5B1213}" presName="Name28" presStyleLbl="parChTrans1D4" presStyleIdx="1" presStyleCnt="4"/>
      <dgm:spPr/>
    </dgm:pt>
    <dgm:pt modelId="{99FE9401-DC74-4A00-A531-D9C64AE749CF}" type="pres">
      <dgm:prSet presAssocID="{D65CF199-906C-4DB7-8415-0081A7CCCFE5}" presName="hierRoot2" presStyleCnt="0">
        <dgm:presLayoutVars>
          <dgm:hierBranch/>
        </dgm:presLayoutVars>
      </dgm:prSet>
      <dgm:spPr/>
    </dgm:pt>
    <dgm:pt modelId="{86DB572A-3411-401C-AE1F-3C08D7022C26}" type="pres">
      <dgm:prSet presAssocID="{D65CF199-906C-4DB7-8415-0081A7CCCFE5}" presName="rootComposite2" presStyleCnt="0"/>
      <dgm:spPr/>
    </dgm:pt>
    <dgm:pt modelId="{D58F455B-A515-4AE6-80C1-517A963DF428}" type="pres">
      <dgm:prSet presAssocID="{D65CF199-906C-4DB7-8415-0081A7CCCFE5}" presName="rootText2" presStyleLbl="alignAcc1" presStyleIdx="0" presStyleCnt="0">
        <dgm:presLayoutVars>
          <dgm:chPref val="3"/>
        </dgm:presLayoutVars>
      </dgm:prSet>
      <dgm:spPr/>
    </dgm:pt>
    <dgm:pt modelId="{81C8C326-9938-4F7D-9F4E-C135E667AB51}" type="pres">
      <dgm:prSet presAssocID="{D65CF199-906C-4DB7-8415-0081A7CCCFE5}" presName="topArc2" presStyleLbl="parChTrans1D1" presStyleIdx="10" presStyleCnt="28"/>
      <dgm:spPr/>
    </dgm:pt>
    <dgm:pt modelId="{32E44288-20B8-4D28-BE96-2395272B815E}" type="pres">
      <dgm:prSet presAssocID="{D65CF199-906C-4DB7-8415-0081A7CCCFE5}" presName="bottomArc2" presStyleLbl="parChTrans1D1" presStyleIdx="11" presStyleCnt="28"/>
      <dgm:spPr/>
    </dgm:pt>
    <dgm:pt modelId="{8D9B2689-CA23-45F8-ABB0-B6EE64E4AE76}" type="pres">
      <dgm:prSet presAssocID="{D65CF199-906C-4DB7-8415-0081A7CCCFE5}" presName="topConnNode2" presStyleLbl="node4" presStyleIdx="0" presStyleCnt="0"/>
      <dgm:spPr/>
    </dgm:pt>
    <dgm:pt modelId="{35C394BE-A761-4BBA-84FD-BB9DD115F9BE}" type="pres">
      <dgm:prSet presAssocID="{D65CF199-906C-4DB7-8415-0081A7CCCFE5}" presName="hierChild4" presStyleCnt="0"/>
      <dgm:spPr/>
    </dgm:pt>
    <dgm:pt modelId="{D4EB2401-FA4B-42E8-AE9B-71A9452DB553}" type="pres">
      <dgm:prSet presAssocID="{D65CF199-906C-4DB7-8415-0081A7CCCFE5}" presName="hierChild5" presStyleCnt="0"/>
      <dgm:spPr/>
    </dgm:pt>
    <dgm:pt modelId="{66AD3C67-1F49-4AF8-B207-758DBE091108}" type="pres">
      <dgm:prSet presAssocID="{398EE358-7055-45FD-A232-D8B4C5748F87}" presName="hierChild5" presStyleCnt="0"/>
      <dgm:spPr/>
    </dgm:pt>
    <dgm:pt modelId="{4F18A7EB-AA95-42A3-B389-C5022C9562E2}" type="pres">
      <dgm:prSet presAssocID="{35539ACB-66A3-4BA1-9161-22217DCE7F46}" presName="Name28" presStyleLbl="parChTrans1D3" presStyleIdx="1" presStyleCnt="4"/>
      <dgm:spPr/>
    </dgm:pt>
    <dgm:pt modelId="{22CA4909-1210-4787-92BB-7B37835A5D73}" type="pres">
      <dgm:prSet presAssocID="{98965366-6778-48FB-ABCB-CA4D61CA0575}" presName="hierRoot2" presStyleCnt="0">
        <dgm:presLayoutVars>
          <dgm:hierBranch/>
        </dgm:presLayoutVars>
      </dgm:prSet>
      <dgm:spPr/>
    </dgm:pt>
    <dgm:pt modelId="{AC03ACA9-381C-4454-B260-43606BB49421}" type="pres">
      <dgm:prSet presAssocID="{98965366-6778-48FB-ABCB-CA4D61CA0575}" presName="rootComposite2" presStyleCnt="0"/>
      <dgm:spPr/>
    </dgm:pt>
    <dgm:pt modelId="{6053863A-6620-4447-92E6-F3930D730003}" type="pres">
      <dgm:prSet presAssocID="{98965366-6778-48FB-ABCB-CA4D61CA0575}" presName="rootText2" presStyleLbl="alignAcc1" presStyleIdx="0" presStyleCnt="0">
        <dgm:presLayoutVars>
          <dgm:chPref val="3"/>
        </dgm:presLayoutVars>
      </dgm:prSet>
      <dgm:spPr/>
    </dgm:pt>
    <dgm:pt modelId="{88D1BA51-922C-4918-B983-03B88730BC49}" type="pres">
      <dgm:prSet presAssocID="{98965366-6778-48FB-ABCB-CA4D61CA0575}" presName="topArc2" presStyleLbl="parChTrans1D1" presStyleIdx="12" presStyleCnt="28"/>
      <dgm:spPr/>
    </dgm:pt>
    <dgm:pt modelId="{0EA10627-F83E-409F-88C9-B2D9F23345C2}" type="pres">
      <dgm:prSet presAssocID="{98965366-6778-48FB-ABCB-CA4D61CA0575}" presName="bottomArc2" presStyleLbl="parChTrans1D1" presStyleIdx="13" presStyleCnt="28"/>
      <dgm:spPr/>
    </dgm:pt>
    <dgm:pt modelId="{EBBA5B89-D0B4-4F08-B927-E8CB0180C37C}" type="pres">
      <dgm:prSet presAssocID="{98965366-6778-48FB-ABCB-CA4D61CA0575}" presName="topConnNode2" presStyleLbl="node3" presStyleIdx="0" presStyleCnt="0"/>
      <dgm:spPr/>
    </dgm:pt>
    <dgm:pt modelId="{7426E08F-3D6D-4BB1-8288-CC095579AD0A}" type="pres">
      <dgm:prSet presAssocID="{98965366-6778-48FB-ABCB-CA4D61CA0575}" presName="hierChild4" presStyleCnt="0"/>
      <dgm:spPr/>
    </dgm:pt>
    <dgm:pt modelId="{F19446AD-A87E-437F-9303-BED3307371EF}" type="pres">
      <dgm:prSet presAssocID="{98965366-6778-48FB-ABCB-CA4D61CA0575}" presName="hierChild5" presStyleCnt="0"/>
      <dgm:spPr/>
    </dgm:pt>
    <dgm:pt modelId="{83C6ED70-E112-42E6-A7AA-9D80A0FCB1AD}" type="pres">
      <dgm:prSet presAssocID="{D4D9E7C9-BE80-43D8-9C68-BDBC49AA9BB3}" presName="hierChild5" presStyleCnt="0"/>
      <dgm:spPr/>
    </dgm:pt>
    <dgm:pt modelId="{83C62009-168A-4492-9704-F6B125B4291E}" type="pres">
      <dgm:prSet presAssocID="{A854EA35-39F6-4FE4-B84D-F695EF52604C}" presName="hierChild3" presStyleCnt="0"/>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14" presStyleCnt="28">
        <dgm:style>
          <a:lnRef idx="2">
            <a:schemeClr val="dk1"/>
          </a:lnRef>
          <a:fillRef idx="1">
            <a:schemeClr val="lt1"/>
          </a:fillRef>
          <a:effectRef idx="0">
            <a:schemeClr val="dk1"/>
          </a:effectRef>
          <a:fontRef idx="minor">
            <a:schemeClr val="dk1"/>
          </a:fontRef>
        </dgm:style>
      </dgm:prSet>
      <dgm:spPr/>
    </dgm:pt>
    <dgm:pt modelId="{94D230CF-A7B4-4D64-9CAF-5236F8C2F67B}" type="pres">
      <dgm:prSet presAssocID="{06049ECB-09BD-4602-AE96-A42E2BBB6B1E}" presName="bottomArc1" presStyleLbl="parChTrans1D1" presStyleIdx="15" presStyleCnt="28">
        <dgm:style>
          <a:lnRef idx="2">
            <a:schemeClr val="dk1"/>
          </a:lnRef>
          <a:fillRef idx="1">
            <a:schemeClr val="lt1"/>
          </a:fillRef>
          <a:effectRef idx="0">
            <a:schemeClr val="dk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2" presStyleCnt="4"/>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16" presStyleCnt="28">
        <dgm:style>
          <a:lnRef idx="2">
            <a:schemeClr val="accent2"/>
          </a:lnRef>
          <a:fillRef idx="1">
            <a:schemeClr val="lt1"/>
          </a:fillRef>
          <a:effectRef idx="0">
            <a:schemeClr val="accent2"/>
          </a:effectRef>
          <a:fontRef idx="minor">
            <a:schemeClr val="dk1"/>
          </a:fontRef>
        </dgm:style>
      </dgm:prSet>
      <dgm:spPr/>
    </dgm:pt>
    <dgm:pt modelId="{A9324285-EA53-4CD6-80CE-579731C8A615}" type="pres">
      <dgm:prSet presAssocID="{EA5D7596-98ED-470E-85D6-9AB424ADCF07}" presName="bottomArc2" presStyleLbl="parChTrans1D1" presStyleIdx="17" presStyleCnt="28">
        <dgm:style>
          <a:lnRef idx="2">
            <a:schemeClr val="accent2"/>
          </a:lnRef>
          <a:fillRef idx="1">
            <a:schemeClr val="lt1"/>
          </a:fillRef>
          <a:effectRef idx="0">
            <a:schemeClr val="accent2"/>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2"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18" presStyleCnt="28"/>
      <dgm:spPr/>
    </dgm:pt>
    <dgm:pt modelId="{5FA971FC-E17A-4E08-8DBE-5AE8A009EE2F}" type="pres">
      <dgm:prSet presAssocID="{A5CB0F5D-BDDB-4E82-95D3-929ECF5F86A3}" presName="bottomArc2" presStyleLbl="parChTrans1D1" presStyleIdx="19" presStyleCnt="28"/>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3"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20" presStyleCnt="28"/>
      <dgm:spPr/>
    </dgm:pt>
    <dgm:pt modelId="{009689D1-DDE4-4DA2-A4E1-3A2DAAAA7D5F}" type="pres">
      <dgm:prSet presAssocID="{1AFF85EF-83F1-419F-91D9-C3A45D6BA698}" presName="bottomArc2" presStyleLbl="parChTrans1D1" presStyleIdx="21" presStyleCnt="28"/>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FBCC04A8-9CFD-4B7E-9B44-F7E3141C4ABA}" type="pres">
      <dgm:prSet presAssocID="{6D94D8EC-C19A-4B7B-A3D5-57850CA92CEA}" presName="Name28" presStyleLbl="parChTrans1D4" presStyleIdx="2" presStyleCnt="4"/>
      <dgm:spPr/>
    </dgm:pt>
    <dgm:pt modelId="{43E41EFE-5C53-4808-84ED-FCD0E0F545C0}" type="pres">
      <dgm:prSet presAssocID="{BC6C3545-ED24-4889-B3F1-C6D4915521CC}" presName="hierRoot2" presStyleCnt="0">
        <dgm:presLayoutVars>
          <dgm:hierBranch/>
        </dgm:presLayoutVars>
      </dgm:prSet>
      <dgm:spPr/>
    </dgm:pt>
    <dgm:pt modelId="{B524D4AA-0E20-43DA-A100-0D8D683CFD69}" type="pres">
      <dgm:prSet presAssocID="{BC6C3545-ED24-4889-B3F1-C6D4915521CC}" presName="rootComposite2" presStyleCnt="0"/>
      <dgm:spPr/>
    </dgm:pt>
    <dgm:pt modelId="{CD690BAB-BC3A-4F9A-B5FE-CE57C83CC027}" type="pres">
      <dgm:prSet presAssocID="{BC6C3545-ED24-4889-B3F1-C6D4915521CC}" presName="rootText2" presStyleLbl="alignAcc1" presStyleIdx="0" presStyleCnt="0">
        <dgm:presLayoutVars>
          <dgm:chPref val="3"/>
        </dgm:presLayoutVars>
      </dgm:prSet>
      <dgm:spPr/>
    </dgm:pt>
    <dgm:pt modelId="{7E9D9A6A-8EF6-4095-AE3C-5F73236AC031}" type="pres">
      <dgm:prSet presAssocID="{BC6C3545-ED24-4889-B3F1-C6D4915521CC}" presName="topArc2" presStyleLbl="parChTrans1D1" presStyleIdx="22" presStyleCnt="28"/>
      <dgm:spPr/>
    </dgm:pt>
    <dgm:pt modelId="{F32AAAFD-CF6C-409C-BDE7-298F1D29E209}" type="pres">
      <dgm:prSet presAssocID="{BC6C3545-ED24-4889-B3F1-C6D4915521CC}" presName="bottomArc2" presStyleLbl="parChTrans1D1" presStyleIdx="23" presStyleCnt="28"/>
      <dgm:spPr/>
    </dgm:pt>
    <dgm:pt modelId="{22A1BE67-B5A4-444E-8F22-B469DE30A414}" type="pres">
      <dgm:prSet presAssocID="{BC6C3545-ED24-4889-B3F1-C6D4915521CC}" presName="topConnNode2" presStyleLbl="node4" presStyleIdx="0" presStyleCnt="0"/>
      <dgm:spPr/>
    </dgm:pt>
    <dgm:pt modelId="{2C7480E6-9882-40FD-9B36-4AA1F7CA8D3D}" type="pres">
      <dgm:prSet presAssocID="{BC6C3545-ED24-4889-B3F1-C6D4915521CC}" presName="hierChild4" presStyleCnt="0"/>
      <dgm:spPr/>
    </dgm:pt>
    <dgm:pt modelId="{D0B32B59-8DE8-42A0-A853-DE9382B33DD5}" type="pres">
      <dgm:prSet presAssocID="{BC6C3545-ED24-4889-B3F1-C6D4915521CC}" presName="hierChild5" presStyleCnt="0"/>
      <dgm:spPr/>
    </dgm:pt>
    <dgm:pt modelId="{2F5D469C-0B2D-4374-AB24-B200013F490A}" type="pres">
      <dgm:prSet presAssocID="{FF4F57BA-DE91-4788-B67B-5E39A18C6623}" presName="Name28" presStyleLbl="parChTrans1D4" presStyleIdx="3" presStyleCnt="4"/>
      <dgm:spPr/>
    </dgm:pt>
    <dgm:pt modelId="{12DD06B1-3BAE-4809-9045-F4FA196B6E0B}" type="pres">
      <dgm:prSet presAssocID="{06487F11-91B8-41CE-83AC-7D6A68F67878}" presName="hierRoot2" presStyleCnt="0">
        <dgm:presLayoutVars>
          <dgm:hierBranch/>
        </dgm:presLayoutVars>
      </dgm:prSet>
      <dgm:spPr/>
    </dgm:pt>
    <dgm:pt modelId="{B68FA781-D77A-4E4B-8873-1B71F9AD46EE}" type="pres">
      <dgm:prSet presAssocID="{06487F11-91B8-41CE-83AC-7D6A68F67878}" presName="rootComposite2" presStyleCnt="0"/>
      <dgm:spPr/>
    </dgm:pt>
    <dgm:pt modelId="{4D02B0E8-3463-4041-8029-3883D985E41D}" type="pres">
      <dgm:prSet presAssocID="{06487F11-91B8-41CE-83AC-7D6A68F67878}" presName="rootText2" presStyleLbl="alignAcc1" presStyleIdx="0" presStyleCnt="0">
        <dgm:presLayoutVars>
          <dgm:chPref val="3"/>
        </dgm:presLayoutVars>
      </dgm:prSet>
      <dgm:spPr/>
    </dgm:pt>
    <dgm:pt modelId="{C841DA38-6E03-43F5-92D6-CE57E9279C4C}" type="pres">
      <dgm:prSet presAssocID="{06487F11-91B8-41CE-83AC-7D6A68F67878}" presName="topArc2" presStyleLbl="parChTrans1D1" presStyleIdx="24" presStyleCnt="28"/>
      <dgm:spPr/>
    </dgm:pt>
    <dgm:pt modelId="{A409356D-D389-4202-BAA2-CD83AA870B91}" type="pres">
      <dgm:prSet presAssocID="{06487F11-91B8-41CE-83AC-7D6A68F67878}" presName="bottomArc2" presStyleLbl="parChTrans1D1" presStyleIdx="25" presStyleCnt="28"/>
      <dgm:spPr/>
    </dgm:pt>
    <dgm:pt modelId="{8E7FB538-CB45-4E21-B930-5427A409301C}" type="pres">
      <dgm:prSet presAssocID="{06487F11-91B8-41CE-83AC-7D6A68F67878}" presName="topConnNode2" presStyleLbl="node4" presStyleIdx="0" presStyleCnt="0"/>
      <dgm:spPr/>
    </dgm:pt>
    <dgm:pt modelId="{FDEF8587-C73B-40B2-B3E2-ADF1B56AD121}" type="pres">
      <dgm:prSet presAssocID="{06487F11-91B8-41CE-83AC-7D6A68F67878}" presName="hierChild4" presStyleCnt="0"/>
      <dgm:spPr/>
    </dgm:pt>
    <dgm:pt modelId="{09F5509B-D676-48B4-9ACD-3C2757D7E37D}" type="pres">
      <dgm:prSet presAssocID="{06487F11-91B8-41CE-83AC-7D6A68F67878}" presName="hierChild5"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3" presStyleCnt="4"/>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26" presStyleCnt="28"/>
      <dgm:spPr/>
    </dgm:pt>
    <dgm:pt modelId="{1D3C3926-B2FA-4695-A63B-C119D1AAA16D}" type="pres">
      <dgm:prSet presAssocID="{FE9E4137-9B7B-4F21-BA66-779B36891BAB}" presName="bottomArc2" presStyleLbl="parChTrans1D1" presStyleIdx="27" presStyleCnt="28"/>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7773FF02-C741-4425-8C4C-217215CE676A}" type="presOf" srcId="{98965366-6778-48FB-ABCB-CA4D61CA0575}" destId="{6053863A-6620-4447-92E6-F3930D730003}" srcOrd="0" destOrd="0" presId="urn:microsoft.com/office/officeart/2008/layout/HalfCircleOrganizationChart"/>
    <dgm:cxn modelId="{5E54FB0A-A3F5-4198-B596-1808C1E551F9}" type="presOf" srcId="{D65CF199-906C-4DB7-8415-0081A7CCCFE5}" destId="{8D9B2689-CA23-45F8-ABB0-B6EE64E4AE76}" srcOrd="1" destOrd="0" presId="urn:microsoft.com/office/officeart/2008/layout/HalfCircleOrganizationChart"/>
    <dgm:cxn modelId="{D2BEFD0A-793E-4E71-825E-190D03C6C275}" type="presOf" srcId="{A5CB0F5D-BDDB-4E82-95D3-929ECF5F86A3}" destId="{1E8998BA-2C61-486C-AF46-BBCAD3038771}" srcOrd="1" destOrd="0" presId="urn:microsoft.com/office/officeart/2008/layout/HalfCircleOrganizationChart"/>
    <dgm:cxn modelId="{E2CD5E12-D2EE-4CE8-96C7-77EAFCD5896A}" srcId="{EA5D7596-98ED-470E-85D6-9AB424ADCF07}" destId="{1AFF85EF-83F1-419F-91D9-C3A45D6BA698}" srcOrd="1" destOrd="0" parTransId="{6739F941-9179-472E-BCCA-81EBF20A0FC9}" sibTransId="{783D7489-E3A8-4DB9-8021-0C3F906B7A94}"/>
    <dgm:cxn modelId="{250B6214-9401-4EA0-9146-05BA33FAEC26}" type="presOf" srcId="{BC6C3545-ED24-4889-B3F1-C6D4915521CC}" destId="{CD690BAB-BC3A-4F9A-B5FE-CE57C83CC027}" srcOrd="0"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C2FC2A2A-E688-4045-9670-09CDF516ACDD}" type="presOf" srcId="{4AEC6BBB-5A03-4F84-AA53-C14328516D45}" destId="{C9F71667-507B-4C27-859F-37CF56091988}" srcOrd="0" destOrd="0" presId="urn:microsoft.com/office/officeart/2008/layout/HalfCircleOrganizationChart"/>
    <dgm:cxn modelId="{DC87D72D-665D-4C7F-90F6-C12150DCEDC6}" srcId="{6FBA527B-0918-4BF2-A201-D0611917B30C}" destId="{A854EA35-39F6-4FE4-B84D-F695EF52604C}" srcOrd="0" destOrd="0" parTransId="{1727726A-860D-4795-94BA-0E0F3B28BE71}" sibTransId="{83E45149-7FF6-43EB-B2B9-5F8E8D31E889}"/>
    <dgm:cxn modelId="{543DAD2E-72CD-4FBE-8364-15BE888B7AD8}" type="presOf" srcId="{EB32939B-5884-495E-A2A0-3B7966415270}" destId="{F3F86D44-A80E-4F9F-92A3-665C353F3F17}" srcOrd="0" destOrd="0" presId="urn:microsoft.com/office/officeart/2008/layout/HalfCircleOrganizationChart"/>
    <dgm:cxn modelId="{1E670532-A277-4E18-B489-643265D600CE}" srcId="{D4D9E7C9-BE80-43D8-9C68-BDBC49AA9BB3}" destId="{398EE358-7055-45FD-A232-D8B4C5748F87}" srcOrd="0" destOrd="0" parTransId="{F77D81B3-1EFA-4685-915F-B8972506E42B}" sibTransId="{31D874CC-EE6C-447D-9EAB-CF69B7FB94D0}"/>
    <dgm:cxn modelId="{870B3833-6BD6-48D7-8137-3A6BDCFE6CD6}" srcId="{A854EA35-39F6-4FE4-B84D-F695EF52604C}" destId="{EB32939B-5884-495E-A2A0-3B7966415270}" srcOrd="0" destOrd="0" parTransId="{AA1114C6-71CC-4925-AF5A-0CAF67092E7C}" sibTransId="{9201A0A2-BE19-42DC-8635-6716CAFF09B9}"/>
    <dgm:cxn modelId="{0087863C-8EE9-4A28-B976-0C7508FA7444}" srcId="{A854EA35-39F6-4FE4-B84D-F695EF52604C}" destId="{D4D9E7C9-BE80-43D8-9C68-BDBC49AA9BB3}" srcOrd="1" destOrd="0" parTransId="{952A6EE1-E160-47C0-836C-71528F907C1B}" sibTransId="{307966EB-EC3C-4574-B7FD-86782B2F364B}"/>
    <dgm:cxn modelId="{A3F86540-AECE-40E4-89A8-085B7BD4B3CE}" type="presOf" srcId="{66F7B7A8-AC1C-41FA-9817-5E0ACA5B1213}" destId="{2CD4616E-D720-412E-A3CA-214411119C74}" srcOrd="0" destOrd="0" presId="urn:microsoft.com/office/officeart/2008/layout/HalfCircleOrganizationChart"/>
    <dgm:cxn modelId="{97198D5F-5124-4D8D-8245-C6F993F9CDD3}" type="presOf" srcId="{A854EA35-39F6-4FE4-B84D-F695EF52604C}" destId="{BC2FDA39-795A-4B61-B5FB-A5F32C76AF01}" srcOrd="0" destOrd="0" presId="urn:microsoft.com/office/officeart/2008/layout/HalfCircleOrganizationChart"/>
    <dgm:cxn modelId="{0B23F164-C361-4332-82E4-DD44AB26135B}" type="presOf" srcId="{BC6C3545-ED24-4889-B3F1-C6D4915521CC}" destId="{22A1BE67-B5A4-444E-8F22-B469DE30A414}" srcOrd="1" destOrd="0" presId="urn:microsoft.com/office/officeart/2008/layout/HalfCircleOrganizationChart"/>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E34FFD66-A0B4-44F5-8245-D7C565C7B8CF}" type="presOf" srcId="{35539ACB-66A3-4BA1-9161-22217DCE7F46}" destId="{4F18A7EB-AA95-42A3-B389-C5022C9562E2}" srcOrd="0" destOrd="0" presId="urn:microsoft.com/office/officeart/2008/layout/HalfCircleOrganizationChart"/>
    <dgm:cxn modelId="{7072684D-EE1E-4A64-9B40-896C18C07DD2}" srcId="{1AFF85EF-83F1-419F-91D9-C3A45D6BA698}" destId="{06487F11-91B8-41CE-83AC-7D6A68F67878}" srcOrd="1" destOrd="0" parTransId="{FF4F57BA-DE91-4788-B67B-5E39A18C6623}" sibTransId="{BA6607AE-60DA-4222-92A6-DA81753744FA}"/>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D08BD476-B606-4671-9C03-E72003EED9BA}" type="presOf" srcId="{6D94D8EC-C19A-4B7B-A3D5-57850CA92CEA}" destId="{FBCC04A8-9CFD-4B7E-9B44-F7E3141C4ABA}" srcOrd="0"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BFE9CF81-313C-4C94-A07A-5C582C92AE49}" type="presOf" srcId="{A854EA35-39F6-4FE4-B84D-F695EF52604C}" destId="{E0963A20-3839-405E-9F01-AC0196A7E559}" srcOrd="1" destOrd="0" presId="urn:microsoft.com/office/officeart/2008/layout/HalfCircleOrganizationChart"/>
    <dgm:cxn modelId="{FB68E986-A103-4971-B358-36EC2D82521B}" srcId="{1AFF85EF-83F1-419F-91D9-C3A45D6BA698}" destId="{BC6C3545-ED24-4889-B3F1-C6D4915521CC}" srcOrd="0" destOrd="0" parTransId="{6D94D8EC-C19A-4B7B-A3D5-57850CA92CEA}" sibTransId="{BD2B1F4B-ED42-4D76-A52B-43CAA01C61C5}"/>
    <dgm:cxn modelId="{2EB9289A-5212-4ABE-8BF7-9F55D62A885D}" type="presOf" srcId="{6FBA527B-0918-4BF2-A201-D0611917B30C}" destId="{5D83A232-EBC1-4A85-92E0-C66B676E8836}"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3DF620A7-369C-45B4-9CF4-09478691ACBE}" type="presOf" srcId="{AA1114C6-71CC-4925-AF5A-0CAF67092E7C}" destId="{D6F6A1C7-7999-4911-836E-61DE342A1ADE}" srcOrd="0" destOrd="0" presId="urn:microsoft.com/office/officeart/2008/layout/HalfCircleOrganizationChart"/>
    <dgm:cxn modelId="{06D172A8-D43A-434C-9BF1-B4DCE3539ABE}" type="presOf" srcId="{06487F11-91B8-41CE-83AC-7D6A68F67878}" destId="{4D02B0E8-3463-4041-8029-3883D985E41D}" srcOrd="0" destOrd="0" presId="urn:microsoft.com/office/officeart/2008/layout/HalfCircleOrganizationChart"/>
    <dgm:cxn modelId="{A199FDA9-1FD7-4B30-AFCB-3040FFD5F0FC}" type="presOf" srcId="{D4D9E7C9-BE80-43D8-9C68-BDBC49AA9BB3}" destId="{7496E45E-A67A-41F6-8C8A-73A80C34D65E}" srcOrd="1" destOrd="0" presId="urn:microsoft.com/office/officeart/2008/layout/HalfCircleOrganizationChart"/>
    <dgm:cxn modelId="{04C3CDAF-73EF-45FD-81AA-218B10566D4F}" type="presOf" srcId="{06487F11-91B8-41CE-83AC-7D6A68F67878}" destId="{8E7FB538-CB45-4E21-B930-5427A409301C}" srcOrd="1" destOrd="0" presId="urn:microsoft.com/office/officeart/2008/layout/HalfCircleOrganizationChart"/>
    <dgm:cxn modelId="{7B2511BD-0B11-400E-A288-5461BF9D5D82}" type="presOf" srcId="{398EE358-7055-45FD-A232-D8B4C5748F87}" destId="{85214B8A-0981-42B9-8775-665FF2277084}" srcOrd="1" destOrd="0" presId="urn:microsoft.com/office/officeart/2008/layout/HalfCircleOrganizationChart"/>
    <dgm:cxn modelId="{AB3A98C1-E5CD-447A-AEC8-786A88E3E0EB}" srcId="{398EE358-7055-45FD-A232-D8B4C5748F87}" destId="{D65CF199-906C-4DB7-8415-0081A7CCCFE5}" srcOrd="1" destOrd="0" parTransId="{66F7B7A8-AC1C-41FA-9817-5E0ACA5B1213}" sibTransId="{F1BCEEF0-8622-4BED-89EB-5829E148DCC9}"/>
    <dgm:cxn modelId="{59F271C9-67DB-4BE2-8552-C769D131ACEA}" type="presOf" srcId="{1AFF85EF-83F1-419F-91D9-C3A45D6BA698}" destId="{A9ACDA52-81EE-480D-A2EF-C3746D3EBAA8}" srcOrd="0" destOrd="0" presId="urn:microsoft.com/office/officeart/2008/layout/HalfCircleOrganizationChart"/>
    <dgm:cxn modelId="{0B938FC9-4393-45CD-AFBF-DAF0D4A2475C}" type="presOf" srcId="{398EE358-7055-45FD-A232-D8B4C5748F87}" destId="{5FF190AF-7BEA-4EE0-BFEF-84443A337130}" srcOrd="0" destOrd="0" presId="urn:microsoft.com/office/officeart/2008/layout/HalfCircleOrganizationChart"/>
    <dgm:cxn modelId="{2D6340CB-7280-422A-B123-48F18F4559D0}" type="presOf" srcId="{F77D81B3-1EFA-4685-915F-B8972506E42B}" destId="{2A321A23-4A8B-432D-9677-85034B16F895}"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F2997AD8-3870-4E21-B195-6163DAB0E186}" srcId="{398EE358-7055-45FD-A232-D8B4C5748F87}" destId="{42C25366-B381-478B-B146-35C735D06995}" srcOrd="0" destOrd="0" parTransId="{4AEC6BBB-5A03-4F84-AA53-C14328516D45}" sibTransId="{D4B2103D-50C9-47E8-B6AD-6F47DB9C4571}"/>
    <dgm:cxn modelId="{D60517DB-3601-4638-B569-CDDA9BC42E26}" type="presOf" srcId="{D65CF199-906C-4DB7-8415-0081A7CCCFE5}" destId="{D58F455B-A515-4AE6-80C1-517A963DF428}" srcOrd="0" destOrd="0" presId="urn:microsoft.com/office/officeart/2008/layout/HalfCircleOrganizationChart"/>
    <dgm:cxn modelId="{54D737DC-3169-4332-930D-034F33FD71A4}" type="presOf" srcId="{FF4F57BA-DE91-4788-B67B-5E39A18C6623}" destId="{2F5D469C-0B2D-4374-AB24-B200013F490A}" srcOrd="0" destOrd="0" presId="urn:microsoft.com/office/officeart/2008/layout/HalfCircleOrganizationChart"/>
    <dgm:cxn modelId="{88356AE3-406B-429A-84BB-517B5C4D19D2}" type="presOf" srcId="{EB32939B-5884-495E-A2A0-3B7966415270}" destId="{4ABCDEB6-A3C6-4998-A92F-48C1B8B31F26}" srcOrd="1" destOrd="0" presId="urn:microsoft.com/office/officeart/2008/layout/HalfCircleOrganizationChart"/>
    <dgm:cxn modelId="{603DC4E3-66AC-4C50-9ABF-52B9CB62A302}" type="presOf" srcId="{42C25366-B381-478B-B146-35C735D06995}" destId="{CFC5CBD0-8366-4E9F-82FB-F9F3808146C0}" srcOrd="1"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EAD1D8E8-6AB8-4CA0-A5ED-61A494DB8CFF}" type="presOf" srcId="{42C25366-B381-478B-B146-35C735D06995}" destId="{55353B67-220F-4D14-BE94-373857317AFA}" srcOrd="0" destOrd="0" presId="urn:microsoft.com/office/officeart/2008/layout/HalfCircleOrganizationChart"/>
    <dgm:cxn modelId="{DAB302E9-1837-467E-86D1-2584D79C7A76}" type="presOf" srcId="{EA5D7596-98ED-470E-85D6-9AB424ADCF07}" destId="{C978740D-6050-4965-AD99-D325EE4C4F70}" srcOrd="1" destOrd="0" presId="urn:microsoft.com/office/officeart/2008/layout/HalfCircleOrganizationChart"/>
    <dgm:cxn modelId="{773D82E9-71C3-4C8D-8789-4976EDAC993D}" type="presOf" srcId="{98965366-6778-48FB-ABCB-CA4D61CA0575}" destId="{EBBA5B89-D0B4-4F08-B927-E8CB0180C37C}" srcOrd="1" destOrd="0" presId="urn:microsoft.com/office/officeart/2008/layout/HalfCircleOrganizationChart"/>
    <dgm:cxn modelId="{30F745EB-D147-45A8-ACB1-9C380992E190}" srcId="{6FBA527B-0918-4BF2-A201-D0611917B30C}" destId="{06049ECB-09BD-4602-AE96-A42E2BBB6B1E}" srcOrd="1" destOrd="0" parTransId="{B2402CC4-4267-4169-B355-41C46D89B93B}" sibTransId="{2461F35A-3E6D-4D50-8A36-ED6EF7AE84E6}"/>
    <dgm:cxn modelId="{7D1211ED-F341-4B5D-B817-675B08368F80}" srcId="{D4D9E7C9-BE80-43D8-9C68-BDBC49AA9BB3}" destId="{98965366-6778-48FB-ABCB-CA4D61CA0575}" srcOrd="1" destOrd="0" parTransId="{35539ACB-66A3-4BA1-9161-22217DCE7F46}" sibTransId="{196B85C9-785A-44EA-BE3F-1C569B6588C8}"/>
    <dgm:cxn modelId="{732ECCED-0DFF-449B-85CC-A533F79644AE}" type="presOf" srcId="{EA5D7596-98ED-470E-85D6-9AB424ADCF07}" destId="{8A6289BE-E8A1-42B0-9561-B00B3D0BE654}" srcOrd="0" destOrd="0" presId="urn:microsoft.com/office/officeart/2008/layout/HalfCircleOrganizationChart"/>
    <dgm:cxn modelId="{75C360F0-AE50-4189-B672-8A4D20A6CF1A}" type="presOf" srcId="{D4D9E7C9-BE80-43D8-9C68-BDBC49AA9BB3}" destId="{E0A5E994-EAF6-49BD-8565-351C11A4DC30}"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FD519BF6-BE5D-4062-AFD9-9D3BE4C10CB1}" type="presOf" srcId="{952A6EE1-E160-47C0-836C-71528F907C1B}" destId="{A6C44F7F-1089-4FA7-960B-3CDA7DB6EA3A}" srcOrd="0" destOrd="0" presId="urn:microsoft.com/office/officeart/2008/layout/HalfCircleOrganizationChart"/>
    <dgm:cxn modelId="{08ABE732-D424-483A-A13C-9D9D524700BA}" type="presParOf" srcId="{5D83A232-EBC1-4A85-92E0-C66B676E8836}" destId="{F382EE9D-3161-45A7-B045-151A8206AC0C}" srcOrd="0" destOrd="0" presId="urn:microsoft.com/office/officeart/2008/layout/HalfCircleOrganizationChart"/>
    <dgm:cxn modelId="{40222BDD-264D-4960-B97B-8E1B53BCD0DD}" type="presParOf" srcId="{F382EE9D-3161-45A7-B045-151A8206AC0C}" destId="{63A51C7F-08E2-4DE3-BBD6-213531327196}" srcOrd="0" destOrd="0" presId="urn:microsoft.com/office/officeart/2008/layout/HalfCircleOrganizationChart"/>
    <dgm:cxn modelId="{91D27E44-082B-449C-97C5-E5C737D0E6A9}" type="presParOf" srcId="{63A51C7F-08E2-4DE3-BBD6-213531327196}" destId="{BC2FDA39-795A-4B61-B5FB-A5F32C76AF01}" srcOrd="0" destOrd="0" presId="urn:microsoft.com/office/officeart/2008/layout/HalfCircleOrganizationChart"/>
    <dgm:cxn modelId="{86F2DA96-82C2-46FB-814B-8FDB0BA5C1D5}" type="presParOf" srcId="{63A51C7F-08E2-4DE3-BBD6-213531327196}" destId="{AC7693C3-8247-4D7F-8158-E1FA866D9B33}" srcOrd="1" destOrd="0" presId="urn:microsoft.com/office/officeart/2008/layout/HalfCircleOrganizationChart"/>
    <dgm:cxn modelId="{6DE8CE40-EBDB-41F8-8A90-1251EC156C9F}" type="presParOf" srcId="{63A51C7F-08E2-4DE3-BBD6-213531327196}" destId="{3563A87A-E9EB-46F1-9F0E-0B39225BC9B4}" srcOrd="2" destOrd="0" presId="urn:microsoft.com/office/officeart/2008/layout/HalfCircleOrganizationChart"/>
    <dgm:cxn modelId="{091FA912-0DC6-4490-9302-165C9E0AF10B}" type="presParOf" srcId="{63A51C7F-08E2-4DE3-BBD6-213531327196}" destId="{E0963A20-3839-405E-9F01-AC0196A7E559}" srcOrd="3" destOrd="0" presId="urn:microsoft.com/office/officeart/2008/layout/HalfCircleOrganizationChart"/>
    <dgm:cxn modelId="{1E6F36A1-1B44-4B07-9541-40149828E4F1}" type="presParOf" srcId="{F382EE9D-3161-45A7-B045-151A8206AC0C}" destId="{5B117B00-7EAC-4AF8-9512-86CA4766CDFB}" srcOrd="1" destOrd="0" presId="urn:microsoft.com/office/officeart/2008/layout/HalfCircleOrganizationChart"/>
    <dgm:cxn modelId="{DDF727F3-1ED2-40A7-98D2-BBB76CEC1C08}" type="presParOf" srcId="{5B117B00-7EAC-4AF8-9512-86CA4766CDFB}" destId="{D6F6A1C7-7999-4911-836E-61DE342A1ADE}" srcOrd="0" destOrd="0" presId="urn:microsoft.com/office/officeart/2008/layout/HalfCircleOrganizationChart"/>
    <dgm:cxn modelId="{24EAC62F-BB2E-404D-8351-471AFF7C43E8}" type="presParOf" srcId="{5B117B00-7EAC-4AF8-9512-86CA4766CDFB}" destId="{1E959677-D011-4918-AE29-7BC77E3E6956}" srcOrd="1" destOrd="0" presId="urn:microsoft.com/office/officeart/2008/layout/HalfCircleOrganizationChart"/>
    <dgm:cxn modelId="{0189F4DB-F0F5-437B-8CD1-D991F5F98105}" type="presParOf" srcId="{1E959677-D011-4918-AE29-7BC77E3E6956}" destId="{C6985557-364F-450C-A022-CBFDDA670DB7}" srcOrd="0" destOrd="0" presId="urn:microsoft.com/office/officeart/2008/layout/HalfCircleOrganizationChart"/>
    <dgm:cxn modelId="{898681CE-50E0-44DD-AF9D-7AB8ACF7D5FA}" type="presParOf" srcId="{C6985557-364F-450C-A022-CBFDDA670DB7}" destId="{F3F86D44-A80E-4F9F-92A3-665C353F3F17}" srcOrd="0" destOrd="0" presId="urn:microsoft.com/office/officeart/2008/layout/HalfCircleOrganizationChart"/>
    <dgm:cxn modelId="{AF3DC375-3142-46AA-9E9E-4492E921F9E6}" type="presParOf" srcId="{C6985557-364F-450C-A022-CBFDDA670DB7}" destId="{601E86F4-1125-40CF-818B-7082752D64BF}" srcOrd="1" destOrd="0" presId="urn:microsoft.com/office/officeart/2008/layout/HalfCircleOrganizationChart"/>
    <dgm:cxn modelId="{DDA7FC63-0CB0-472D-B1B1-8BA609BBBD06}" type="presParOf" srcId="{C6985557-364F-450C-A022-CBFDDA670DB7}" destId="{CD3E250B-FBF7-470D-A12A-D06AA32EE43F}" srcOrd="2" destOrd="0" presId="urn:microsoft.com/office/officeart/2008/layout/HalfCircleOrganizationChart"/>
    <dgm:cxn modelId="{6E229D22-37E1-474A-9572-C24E06AED51D}" type="presParOf" srcId="{C6985557-364F-450C-A022-CBFDDA670DB7}" destId="{4ABCDEB6-A3C6-4998-A92F-48C1B8B31F26}" srcOrd="3" destOrd="0" presId="urn:microsoft.com/office/officeart/2008/layout/HalfCircleOrganizationChart"/>
    <dgm:cxn modelId="{B93D74C3-FF91-4330-BF59-68B7CEDAD34E}" type="presParOf" srcId="{1E959677-D011-4918-AE29-7BC77E3E6956}" destId="{82A78782-8250-4064-9B1B-99C41D214611}" srcOrd="1" destOrd="0" presId="urn:microsoft.com/office/officeart/2008/layout/HalfCircleOrganizationChart"/>
    <dgm:cxn modelId="{ACD4D20D-7DE5-4319-BA3C-90C4DBF54E1F}" type="presParOf" srcId="{1E959677-D011-4918-AE29-7BC77E3E6956}" destId="{70E4DBA2-9034-4528-8804-C4276B970A12}" srcOrd="2" destOrd="0" presId="urn:microsoft.com/office/officeart/2008/layout/HalfCircleOrganizationChart"/>
    <dgm:cxn modelId="{F5E77564-2BC3-4688-A9D5-0374AF19A642}" type="presParOf" srcId="{5B117B00-7EAC-4AF8-9512-86CA4766CDFB}" destId="{A6C44F7F-1089-4FA7-960B-3CDA7DB6EA3A}" srcOrd="2" destOrd="0" presId="urn:microsoft.com/office/officeart/2008/layout/HalfCircleOrganizationChart"/>
    <dgm:cxn modelId="{2C762951-FA4A-42AA-A46D-658ABDC03163}" type="presParOf" srcId="{5B117B00-7EAC-4AF8-9512-86CA4766CDFB}" destId="{DC4A9248-86A0-4E74-9C89-99F7697C1F18}" srcOrd="3" destOrd="0" presId="urn:microsoft.com/office/officeart/2008/layout/HalfCircleOrganizationChart"/>
    <dgm:cxn modelId="{3B4DF002-3B8D-4CE1-B38A-20C9B42E01C2}" type="presParOf" srcId="{DC4A9248-86A0-4E74-9C89-99F7697C1F18}" destId="{D21A2E3D-DF19-400E-AE0A-25C4BA9E8B12}" srcOrd="0" destOrd="0" presId="urn:microsoft.com/office/officeart/2008/layout/HalfCircleOrganizationChart"/>
    <dgm:cxn modelId="{82E46EB5-BFEE-4AEB-A03F-00EF9389CB0A}" type="presParOf" srcId="{D21A2E3D-DF19-400E-AE0A-25C4BA9E8B12}" destId="{E0A5E994-EAF6-49BD-8565-351C11A4DC30}" srcOrd="0" destOrd="0" presId="urn:microsoft.com/office/officeart/2008/layout/HalfCircleOrganizationChart"/>
    <dgm:cxn modelId="{91AA4B17-04A4-48C2-A9E3-65D427456811}" type="presParOf" srcId="{D21A2E3D-DF19-400E-AE0A-25C4BA9E8B12}" destId="{854EB437-C01C-4637-937E-E78DAD6380FC}" srcOrd="1" destOrd="0" presId="urn:microsoft.com/office/officeart/2008/layout/HalfCircleOrganizationChart"/>
    <dgm:cxn modelId="{495872B8-8445-4DED-AE98-CC9734C07167}" type="presParOf" srcId="{D21A2E3D-DF19-400E-AE0A-25C4BA9E8B12}" destId="{D5367E10-1981-46A4-8D7D-BD81844A2501}" srcOrd="2" destOrd="0" presId="urn:microsoft.com/office/officeart/2008/layout/HalfCircleOrganizationChart"/>
    <dgm:cxn modelId="{42611F87-E120-4EF0-8DF8-3787C4B51850}" type="presParOf" srcId="{D21A2E3D-DF19-400E-AE0A-25C4BA9E8B12}" destId="{7496E45E-A67A-41F6-8C8A-73A80C34D65E}" srcOrd="3" destOrd="0" presId="urn:microsoft.com/office/officeart/2008/layout/HalfCircleOrganizationChart"/>
    <dgm:cxn modelId="{AD13CF2D-D0A0-4034-B6A6-DDAA2C3A86D6}" type="presParOf" srcId="{DC4A9248-86A0-4E74-9C89-99F7697C1F18}" destId="{769A60B6-F4A2-4573-9DA2-F9BED578B409}" srcOrd="1" destOrd="0" presId="urn:microsoft.com/office/officeart/2008/layout/HalfCircleOrganizationChart"/>
    <dgm:cxn modelId="{A49BC41B-3B14-4DCA-8212-A2AE5FBE71CF}" type="presParOf" srcId="{769A60B6-F4A2-4573-9DA2-F9BED578B409}" destId="{2A321A23-4A8B-432D-9677-85034B16F895}" srcOrd="0" destOrd="0" presId="urn:microsoft.com/office/officeart/2008/layout/HalfCircleOrganizationChart"/>
    <dgm:cxn modelId="{89EE436E-8DB4-432F-97B5-C8045B4A3B90}" type="presParOf" srcId="{769A60B6-F4A2-4573-9DA2-F9BED578B409}" destId="{B8BA99E4-5F69-4109-8A3E-A07DCEF24BF5}" srcOrd="1" destOrd="0" presId="urn:microsoft.com/office/officeart/2008/layout/HalfCircleOrganizationChart"/>
    <dgm:cxn modelId="{AB469374-AC8A-4089-AFFD-0193478C833D}" type="presParOf" srcId="{B8BA99E4-5F69-4109-8A3E-A07DCEF24BF5}" destId="{9974F528-CEBB-4CCF-B234-47A40F5C105C}" srcOrd="0" destOrd="0" presId="urn:microsoft.com/office/officeart/2008/layout/HalfCircleOrganizationChart"/>
    <dgm:cxn modelId="{4A0DF7CC-D443-40B1-A55C-12277E0B94CE}" type="presParOf" srcId="{9974F528-CEBB-4CCF-B234-47A40F5C105C}" destId="{5FF190AF-7BEA-4EE0-BFEF-84443A337130}" srcOrd="0" destOrd="0" presId="urn:microsoft.com/office/officeart/2008/layout/HalfCircleOrganizationChart"/>
    <dgm:cxn modelId="{9DE857FC-6397-44EE-A216-D927EBF6FCCD}" type="presParOf" srcId="{9974F528-CEBB-4CCF-B234-47A40F5C105C}" destId="{39C3E7A3-1D23-42B3-A753-5449C9FE2047}" srcOrd="1" destOrd="0" presId="urn:microsoft.com/office/officeart/2008/layout/HalfCircleOrganizationChart"/>
    <dgm:cxn modelId="{95AEBD43-CAEC-4427-8C7A-6AB45097123D}" type="presParOf" srcId="{9974F528-CEBB-4CCF-B234-47A40F5C105C}" destId="{A47D8351-C4EC-43BF-ADB5-F694D2A01C42}" srcOrd="2" destOrd="0" presId="urn:microsoft.com/office/officeart/2008/layout/HalfCircleOrganizationChart"/>
    <dgm:cxn modelId="{E7D843D1-96B1-4CB4-AF38-40858F00CCDD}" type="presParOf" srcId="{9974F528-CEBB-4CCF-B234-47A40F5C105C}" destId="{85214B8A-0981-42B9-8775-665FF2277084}" srcOrd="3" destOrd="0" presId="urn:microsoft.com/office/officeart/2008/layout/HalfCircleOrganizationChart"/>
    <dgm:cxn modelId="{A53F4615-152B-4141-8BFC-AD27DA6299A9}" type="presParOf" srcId="{B8BA99E4-5F69-4109-8A3E-A07DCEF24BF5}" destId="{9C2526FF-5386-47ED-AE28-5EDC4D8CF29A}" srcOrd="1" destOrd="0" presId="urn:microsoft.com/office/officeart/2008/layout/HalfCircleOrganizationChart"/>
    <dgm:cxn modelId="{257CE797-11EE-4DB4-B442-6EC0226DD628}" type="presParOf" srcId="{9C2526FF-5386-47ED-AE28-5EDC4D8CF29A}" destId="{C9F71667-507B-4C27-859F-37CF56091988}" srcOrd="0" destOrd="0" presId="urn:microsoft.com/office/officeart/2008/layout/HalfCircleOrganizationChart"/>
    <dgm:cxn modelId="{A34069CA-C949-45DB-A13A-D2FDC017B82F}" type="presParOf" srcId="{9C2526FF-5386-47ED-AE28-5EDC4D8CF29A}" destId="{1A7DDABC-E02F-41F0-89D9-79E0AB42EA62}" srcOrd="1" destOrd="0" presId="urn:microsoft.com/office/officeart/2008/layout/HalfCircleOrganizationChart"/>
    <dgm:cxn modelId="{BF92510D-2E8A-4CD1-923D-16FB0BC826F6}" type="presParOf" srcId="{1A7DDABC-E02F-41F0-89D9-79E0AB42EA62}" destId="{924B44DE-FF1A-4FC3-B64D-F5D402656A5E}" srcOrd="0" destOrd="0" presId="urn:microsoft.com/office/officeart/2008/layout/HalfCircleOrganizationChart"/>
    <dgm:cxn modelId="{A748263F-D716-495B-B045-C0CDAA9DE2EF}" type="presParOf" srcId="{924B44DE-FF1A-4FC3-B64D-F5D402656A5E}" destId="{55353B67-220F-4D14-BE94-373857317AFA}" srcOrd="0" destOrd="0" presId="urn:microsoft.com/office/officeart/2008/layout/HalfCircleOrganizationChart"/>
    <dgm:cxn modelId="{90CA468E-EEB2-44B3-88D1-AC77BF67455F}" type="presParOf" srcId="{924B44DE-FF1A-4FC3-B64D-F5D402656A5E}" destId="{0B328EB1-A42E-4F2B-A765-56026E0DDB67}" srcOrd="1" destOrd="0" presId="urn:microsoft.com/office/officeart/2008/layout/HalfCircleOrganizationChart"/>
    <dgm:cxn modelId="{67D7A578-2859-41F8-9FCB-832DDDF316FD}" type="presParOf" srcId="{924B44DE-FF1A-4FC3-B64D-F5D402656A5E}" destId="{4FDE8625-2DDE-453B-A8BB-597CB710795B}" srcOrd="2" destOrd="0" presId="urn:microsoft.com/office/officeart/2008/layout/HalfCircleOrganizationChart"/>
    <dgm:cxn modelId="{91D137AF-9B6B-4832-B7F0-2A5C1B7643C9}" type="presParOf" srcId="{924B44DE-FF1A-4FC3-B64D-F5D402656A5E}" destId="{CFC5CBD0-8366-4E9F-82FB-F9F3808146C0}" srcOrd="3" destOrd="0" presId="urn:microsoft.com/office/officeart/2008/layout/HalfCircleOrganizationChart"/>
    <dgm:cxn modelId="{B4E9C2CF-C2F8-4814-AE72-245035555E89}" type="presParOf" srcId="{1A7DDABC-E02F-41F0-89D9-79E0AB42EA62}" destId="{D3FAFADC-D688-4CE1-90C7-2FD6CF82C689}" srcOrd="1" destOrd="0" presId="urn:microsoft.com/office/officeart/2008/layout/HalfCircleOrganizationChart"/>
    <dgm:cxn modelId="{421DD576-3051-43AB-84A8-FD22504DB244}" type="presParOf" srcId="{1A7DDABC-E02F-41F0-89D9-79E0AB42EA62}" destId="{D5B78F16-3B4B-48A0-8148-223043504D27}" srcOrd="2" destOrd="0" presId="urn:microsoft.com/office/officeart/2008/layout/HalfCircleOrganizationChart"/>
    <dgm:cxn modelId="{8EE0A4C6-E296-43CC-9D02-28F29CAA7743}" type="presParOf" srcId="{9C2526FF-5386-47ED-AE28-5EDC4D8CF29A}" destId="{2CD4616E-D720-412E-A3CA-214411119C74}" srcOrd="2" destOrd="0" presId="urn:microsoft.com/office/officeart/2008/layout/HalfCircleOrganizationChart"/>
    <dgm:cxn modelId="{558FB7D4-B30D-407D-A804-E00FF2598048}" type="presParOf" srcId="{9C2526FF-5386-47ED-AE28-5EDC4D8CF29A}" destId="{99FE9401-DC74-4A00-A531-D9C64AE749CF}" srcOrd="3" destOrd="0" presId="urn:microsoft.com/office/officeart/2008/layout/HalfCircleOrganizationChart"/>
    <dgm:cxn modelId="{6ECA5B32-B966-4780-89FD-692A31A0D64A}" type="presParOf" srcId="{99FE9401-DC74-4A00-A531-D9C64AE749CF}" destId="{86DB572A-3411-401C-AE1F-3C08D7022C26}" srcOrd="0" destOrd="0" presId="urn:microsoft.com/office/officeart/2008/layout/HalfCircleOrganizationChart"/>
    <dgm:cxn modelId="{E7972D7D-CCB1-447C-B1A0-43B63339425C}" type="presParOf" srcId="{86DB572A-3411-401C-AE1F-3C08D7022C26}" destId="{D58F455B-A515-4AE6-80C1-517A963DF428}" srcOrd="0" destOrd="0" presId="urn:microsoft.com/office/officeart/2008/layout/HalfCircleOrganizationChart"/>
    <dgm:cxn modelId="{51FBA418-D724-43BC-84D9-16D4DA3BDCD1}" type="presParOf" srcId="{86DB572A-3411-401C-AE1F-3C08D7022C26}" destId="{81C8C326-9938-4F7D-9F4E-C135E667AB51}" srcOrd="1" destOrd="0" presId="urn:microsoft.com/office/officeart/2008/layout/HalfCircleOrganizationChart"/>
    <dgm:cxn modelId="{F4689077-F4B4-4C21-A831-4A642DBC9CFE}" type="presParOf" srcId="{86DB572A-3411-401C-AE1F-3C08D7022C26}" destId="{32E44288-20B8-4D28-BE96-2395272B815E}" srcOrd="2" destOrd="0" presId="urn:microsoft.com/office/officeart/2008/layout/HalfCircleOrganizationChart"/>
    <dgm:cxn modelId="{8BE649BE-689A-4E58-BCC0-C110100706D0}" type="presParOf" srcId="{86DB572A-3411-401C-AE1F-3C08D7022C26}" destId="{8D9B2689-CA23-45F8-ABB0-B6EE64E4AE76}" srcOrd="3" destOrd="0" presId="urn:microsoft.com/office/officeart/2008/layout/HalfCircleOrganizationChart"/>
    <dgm:cxn modelId="{38323FA2-1771-47C8-B123-16141971AB70}" type="presParOf" srcId="{99FE9401-DC74-4A00-A531-D9C64AE749CF}" destId="{35C394BE-A761-4BBA-84FD-BB9DD115F9BE}" srcOrd="1" destOrd="0" presId="urn:microsoft.com/office/officeart/2008/layout/HalfCircleOrganizationChart"/>
    <dgm:cxn modelId="{7E0B7215-ABBD-4C0D-937A-0ACD99844391}" type="presParOf" srcId="{99FE9401-DC74-4A00-A531-D9C64AE749CF}" destId="{D4EB2401-FA4B-42E8-AE9B-71A9452DB553}" srcOrd="2" destOrd="0" presId="urn:microsoft.com/office/officeart/2008/layout/HalfCircleOrganizationChart"/>
    <dgm:cxn modelId="{458950AF-EB54-44A4-8AF5-1D5AA49A8F38}" type="presParOf" srcId="{B8BA99E4-5F69-4109-8A3E-A07DCEF24BF5}" destId="{66AD3C67-1F49-4AF8-B207-758DBE091108}" srcOrd="2" destOrd="0" presId="urn:microsoft.com/office/officeart/2008/layout/HalfCircleOrganizationChart"/>
    <dgm:cxn modelId="{5EA10B94-6754-4F9B-8D87-3536A67182F1}" type="presParOf" srcId="{769A60B6-F4A2-4573-9DA2-F9BED578B409}" destId="{4F18A7EB-AA95-42A3-B389-C5022C9562E2}" srcOrd="2" destOrd="0" presId="urn:microsoft.com/office/officeart/2008/layout/HalfCircleOrganizationChart"/>
    <dgm:cxn modelId="{230A4F7A-08F1-4DF4-A27B-6DA9454A8C59}" type="presParOf" srcId="{769A60B6-F4A2-4573-9DA2-F9BED578B409}" destId="{22CA4909-1210-4787-92BB-7B37835A5D73}" srcOrd="3" destOrd="0" presId="urn:microsoft.com/office/officeart/2008/layout/HalfCircleOrganizationChart"/>
    <dgm:cxn modelId="{B6C02856-8D49-4B3A-8E94-BAAEBB7C1F0B}" type="presParOf" srcId="{22CA4909-1210-4787-92BB-7B37835A5D73}" destId="{AC03ACA9-381C-4454-B260-43606BB49421}" srcOrd="0" destOrd="0" presId="urn:microsoft.com/office/officeart/2008/layout/HalfCircleOrganizationChart"/>
    <dgm:cxn modelId="{82A34CBC-2EB6-49A8-B14F-36C2210C3145}" type="presParOf" srcId="{AC03ACA9-381C-4454-B260-43606BB49421}" destId="{6053863A-6620-4447-92E6-F3930D730003}" srcOrd="0" destOrd="0" presId="urn:microsoft.com/office/officeart/2008/layout/HalfCircleOrganizationChart"/>
    <dgm:cxn modelId="{BF044476-31DB-41E8-B5C5-32748B260CBA}" type="presParOf" srcId="{AC03ACA9-381C-4454-B260-43606BB49421}" destId="{88D1BA51-922C-4918-B983-03B88730BC49}" srcOrd="1" destOrd="0" presId="urn:microsoft.com/office/officeart/2008/layout/HalfCircleOrganizationChart"/>
    <dgm:cxn modelId="{1C9D723B-7BEE-4A8C-B9D2-2096F86A5279}" type="presParOf" srcId="{AC03ACA9-381C-4454-B260-43606BB49421}" destId="{0EA10627-F83E-409F-88C9-B2D9F23345C2}" srcOrd="2" destOrd="0" presId="urn:microsoft.com/office/officeart/2008/layout/HalfCircleOrganizationChart"/>
    <dgm:cxn modelId="{8998F366-5973-4C2F-A138-00D7224775E5}" type="presParOf" srcId="{AC03ACA9-381C-4454-B260-43606BB49421}" destId="{EBBA5B89-D0B4-4F08-B927-E8CB0180C37C}" srcOrd="3" destOrd="0" presId="urn:microsoft.com/office/officeart/2008/layout/HalfCircleOrganizationChart"/>
    <dgm:cxn modelId="{ED479321-81EF-4D19-A38A-A5180F76E4D1}" type="presParOf" srcId="{22CA4909-1210-4787-92BB-7B37835A5D73}" destId="{7426E08F-3D6D-4BB1-8288-CC095579AD0A}" srcOrd="1" destOrd="0" presId="urn:microsoft.com/office/officeart/2008/layout/HalfCircleOrganizationChart"/>
    <dgm:cxn modelId="{0BE4C898-CE42-44DF-960E-62329181E794}" type="presParOf" srcId="{22CA4909-1210-4787-92BB-7B37835A5D73}" destId="{F19446AD-A87E-437F-9303-BED3307371EF}" srcOrd="2" destOrd="0" presId="urn:microsoft.com/office/officeart/2008/layout/HalfCircleOrganizationChart"/>
    <dgm:cxn modelId="{C6E247DD-D6D8-45F8-A834-8B8913A16FC7}" type="presParOf" srcId="{DC4A9248-86A0-4E74-9C89-99F7697C1F18}" destId="{83C6ED70-E112-42E6-A7AA-9D80A0FCB1AD}" srcOrd="2" destOrd="0" presId="urn:microsoft.com/office/officeart/2008/layout/HalfCircleOrganizationChart"/>
    <dgm:cxn modelId="{9F197AF6-E43A-4014-B034-384E64B051C0}" type="presParOf" srcId="{F382EE9D-3161-45A7-B045-151A8206AC0C}" destId="{83C62009-168A-4492-9704-F6B125B4291E}" srcOrd="2" destOrd="0" presId="urn:microsoft.com/office/officeart/2008/layout/HalfCircleOrganizationChart"/>
    <dgm:cxn modelId="{899E6D71-8356-4477-ABE4-3CE67CCDDDC6}" type="presParOf" srcId="{5D83A232-EBC1-4A85-92E0-C66B676E8836}" destId="{DECEDCC6-60C1-43C5-8764-046EE9668E26}" srcOrd="1"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11202AD6-CEA6-4DDD-9E98-19A7F06F9151}" type="presParOf" srcId="{A848F575-232B-4353-B9E7-A486F65EB73B}" destId="{FBCC04A8-9CFD-4B7E-9B44-F7E3141C4ABA}" srcOrd="0" destOrd="0" presId="urn:microsoft.com/office/officeart/2008/layout/HalfCircleOrganizationChart"/>
    <dgm:cxn modelId="{E8DA7944-C47A-4C12-B387-DC427132EBDE}" type="presParOf" srcId="{A848F575-232B-4353-B9E7-A486F65EB73B}" destId="{43E41EFE-5C53-4808-84ED-FCD0E0F545C0}" srcOrd="1" destOrd="0" presId="urn:microsoft.com/office/officeart/2008/layout/HalfCircleOrganizationChart"/>
    <dgm:cxn modelId="{D2E6E6DA-C9E0-4F37-AE51-A103286590E7}" type="presParOf" srcId="{43E41EFE-5C53-4808-84ED-FCD0E0F545C0}" destId="{B524D4AA-0E20-43DA-A100-0D8D683CFD69}" srcOrd="0" destOrd="0" presId="urn:microsoft.com/office/officeart/2008/layout/HalfCircleOrganizationChart"/>
    <dgm:cxn modelId="{A2E06633-64A4-4136-A544-E6432C994F5E}" type="presParOf" srcId="{B524D4AA-0E20-43DA-A100-0D8D683CFD69}" destId="{CD690BAB-BC3A-4F9A-B5FE-CE57C83CC027}" srcOrd="0" destOrd="0" presId="urn:microsoft.com/office/officeart/2008/layout/HalfCircleOrganizationChart"/>
    <dgm:cxn modelId="{141EE628-5558-4944-BF52-6673E49FF610}" type="presParOf" srcId="{B524D4AA-0E20-43DA-A100-0D8D683CFD69}" destId="{7E9D9A6A-8EF6-4095-AE3C-5F73236AC031}" srcOrd="1" destOrd="0" presId="urn:microsoft.com/office/officeart/2008/layout/HalfCircleOrganizationChart"/>
    <dgm:cxn modelId="{FEF9B57D-5B6D-4E6B-9AF6-857DB8098B86}" type="presParOf" srcId="{B524D4AA-0E20-43DA-A100-0D8D683CFD69}" destId="{F32AAAFD-CF6C-409C-BDE7-298F1D29E209}" srcOrd="2" destOrd="0" presId="urn:microsoft.com/office/officeart/2008/layout/HalfCircleOrganizationChart"/>
    <dgm:cxn modelId="{72507ED1-3892-4CE4-B7C7-8FEC9F603C0E}" type="presParOf" srcId="{B524D4AA-0E20-43DA-A100-0D8D683CFD69}" destId="{22A1BE67-B5A4-444E-8F22-B469DE30A414}" srcOrd="3" destOrd="0" presId="urn:microsoft.com/office/officeart/2008/layout/HalfCircleOrganizationChart"/>
    <dgm:cxn modelId="{E13D735A-3BD6-4215-AB79-299AD6E7341A}" type="presParOf" srcId="{43E41EFE-5C53-4808-84ED-FCD0E0F545C0}" destId="{2C7480E6-9882-40FD-9B36-4AA1F7CA8D3D}" srcOrd="1" destOrd="0" presId="urn:microsoft.com/office/officeart/2008/layout/HalfCircleOrganizationChart"/>
    <dgm:cxn modelId="{8CA35530-5D3F-4DD5-8286-28A9D6294581}" type="presParOf" srcId="{43E41EFE-5C53-4808-84ED-FCD0E0F545C0}" destId="{D0B32B59-8DE8-42A0-A853-DE9382B33DD5}" srcOrd="2" destOrd="0" presId="urn:microsoft.com/office/officeart/2008/layout/HalfCircleOrganizationChart"/>
    <dgm:cxn modelId="{BAB7B134-819F-4794-9BFF-50F088EB2F09}" type="presParOf" srcId="{A848F575-232B-4353-B9E7-A486F65EB73B}" destId="{2F5D469C-0B2D-4374-AB24-B200013F490A}" srcOrd="2" destOrd="0" presId="urn:microsoft.com/office/officeart/2008/layout/HalfCircleOrganizationChart"/>
    <dgm:cxn modelId="{4790EC52-7EAB-485A-9AB8-623E8D66C863}" type="presParOf" srcId="{A848F575-232B-4353-B9E7-A486F65EB73B}" destId="{12DD06B1-3BAE-4809-9045-F4FA196B6E0B}" srcOrd="3" destOrd="0" presId="urn:microsoft.com/office/officeart/2008/layout/HalfCircleOrganizationChart"/>
    <dgm:cxn modelId="{01F4863A-3847-4B88-959F-8860792EA149}" type="presParOf" srcId="{12DD06B1-3BAE-4809-9045-F4FA196B6E0B}" destId="{B68FA781-D77A-4E4B-8873-1B71F9AD46EE}" srcOrd="0" destOrd="0" presId="urn:microsoft.com/office/officeart/2008/layout/HalfCircleOrganizationChart"/>
    <dgm:cxn modelId="{E4A894D7-B879-47ED-84AE-BDA283FCC47A}" type="presParOf" srcId="{B68FA781-D77A-4E4B-8873-1B71F9AD46EE}" destId="{4D02B0E8-3463-4041-8029-3883D985E41D}" srcOrd="0" destOrd="0" presId="urn:microsoft.com/office/officeart/2008/layout/HalfCircleOrganizationChart"/>
    <dgm:cxn modelId="{BAB03BC2-FDA9-4996-A658-FAFCCF37BC6C}" type="presParOf" srcId="{B68FA781-D77A-4E4B-8873-1B71F9AD46EE}" destId="{C841DA38-6E03-43F5-92D6-CE57E9279C4C}" srcOrd="1" destOrd="0" presId="urn:microsoft.com/office/officeart/2008/layout/HalfCircleOrganizationChart"/>
    <dgm:cxn modelId="{DC7568B8-AAD5-4D3E-BE7B-72973804E02E}" type="presParOf" srcId="{B68FA781-D77A-4E4B-8873-1B71F9AD46EE}" destId="{A409356D-D389-4202-BAA2-CD83AA870B91}" srcOrd="2" destOrd="0" presId="urn:microsoft.com/office/officeart/2008/layout/HalfCircleOrganizationChart"/>
    <dgm:cxn modelId="{C9E20654-B23C-4949-9EA3-C6D1806E8E44}" type="presParOf" srcId="{B68FA781-D77A-4E4B-8873-1B71F9AD46EE}" destId="{8E7FB538-CB45-4E21-B930-5427A409301C}" srcOrd="3" destOrd="0" presId="urn:microsoft.com/office/officeart/2008/layout/HalfCircleOrganizationChart"/>
    <dgm:cxn modelId="{8B0CDCBD-01D9-45C6-8C9E-401778C914B9}" type="presParOf" srcId="{12DD06B1-3BAE-4809-9045-F4FA196B6E0B}" destId="{FDEF8587-C73B-40B2-B3E2-ADF1B56AD121}" srcOrd="1" destOrd="0" presId="urn:microsoft.com/office/officeart/2008/layout/HalfCircleOrganizationChart"/>
    <dgm:cxn modelId="{C96EDF6F-AC6D-4CA5-8BF7-B12133B848BB}" type="presParOf" srcId="{12DD06B1-3BAE-4809-9045-F4FA196B6E0B}" destId="{09F5509B-D676-48B4-9ACD-3C2757D7E37D}" srcOrd="2"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6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C33210-FD05-4F70-BEFD-B25564CD537A}">
      <dsp:nvSpPr>
        <dsp:cNvPr id="0" name=""/>
        <dsp:cNvSpPr/>
      </dsp:nvSpPr>
      <dsp:spPr>
        <a:xfrm>
          <a:off x="4115491"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41D191-E3A2-4721-819D-A69BCBE131CE}">
      <dsp:nvSpPr>
        <dsp:cNvPr id="0" name=""/>
        <dsp:cNvSpPr/>
      </dsp:nvSpPr>
      <dsp:spPr>
        <a:xfrm>
          <a:off x="3668944"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4D48C0-9B51-4DAE-B887-38269B1E22C4}">
      <dsp:nvSpPr>
        <dsp:cNvPr id="0" name=""/>
        <dsp:cNvSpPr/>
      </dsp:nvSpPr>
      <dsp:spPr>
        <a:xfrm>
          <a:off x="3222397" y="369830"/>
          <a:ext cx="893094" cy="154999"/>
        </a:xfrm>
        <a:custGeom>
          <a:avLst/>
          <a:gdLst/>
          <a:ahLst/>
          <a:cxnLst/>
          <a:rect l="0" t="0" r="0" b="0"/>
          <a:pathLst>
            <a:path>
              <a:moveTo>
                <a:pt x="0" y="0"/>
              </a:moveTo>
              <a:lnTo>
                <a:pt x="0" y="77499"/>
              </a:lnTo>
              <a:lnTo>
                <a:pt x="893094" y="77499"/>
              </a:lnTo>
              <a:lnTo>
                <a:pt x="893094"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7778E2-D9D6-41BC-A900-9DA672407D44}">
      <dsp:nvSpPr>
        <dsp:cNvPr id="0" name=""/>
        <dsp:cNvSpPr/>
      </dsp:nvSpPr>
      <dsp:spPr>
        <a:xfrm>
          <a:off x="2329303"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F0F241-2F50-49A9-8780-1D531ED266F7}">
      <dsp:nvSpPr>
        <dsp:cNvPr id="0" name=""/>
        <dsp:cNvSpPr/>
      </dsp:nvSpPr>
      <dsp:spPr>
        <a:xfrm>
          <a:off x="1882756" y="1417925"/>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2A6DA1-DF13-4AD2-AED6-2A21FA96ADD1}">
      <dsp:nvSpPr>
        <dsp:cNvPr id="0" name=""/>
        <dsp:cNvSpPr/>
      </dsp:nvSpPr>
      <dsp:spPr>
        <a:xfrm>
          <a:off x="616923" y="2466019"/>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A6C1EE-B6E4-4754-98C6-3234E578327C}">
      <dsp:nvSpPr>
        <dsp:cNvPr id="0" name=""/>
        <dsp:cNvSpPr/>
      </dsp:nvSpPr>
      <dsp:spPr>
        <a:xfrm>
          <a:off x="1096685" y="1941972"/>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C38492A-6301-4289-A9A3-CA69DD0A7204}">
      <dsp:nvSpPr>
        <dsp:cNvPr id="0" name=""/>
        <dsp:cNvSpPr/>
      </dsp:nvSpPr>
      <dsp:spPr>
        <a:xfrm>
          <a:off x="1436208" y="1417925"/>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81F574-9D35-44BB-86D0-8361747E1F47}">
      <dsp:nvSpPr>
        <dsp:cNvPr id="0" name=""/>
        <dsp:cNvSpPr/>
      </dsp:nvSpPr>
      <dsp:spPr>
        <a:xfrm>
          <a:off x="1882756"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DF2D37-0BED-45D2-BFF1-69654C1A0019}">
      <dsp:nvSpPr>
        <dsp:cNvPr id="0" name=""/>
        <dsp:cNvSpPr/>
      </dsp:nvSpPr>
      <dsp:spPr>
        <a:xfrm>
          <a:off x="2329303" y="369830"/>
          <a:ext cx="893094" cy="154999"/>
        </a:xfrm>
        <a:custGeom>
          <a:avLst/>
          <a:gdLst/>
          <a:ahLst/>
          <a:cxnLst/>
          <a:rect l="0" t="0" r="0" b="0"/>
          <a:pathLst>
            <a:path>
              <a:moveTo>
                <a:pt x="893094" y="0"/>
              </a:moveTo>
              <a:lnTo>
                <a:pt x="893094" y="77499"/>
              </a:lnTo>
              <a:lnTo>
                <a:pt x="0" y="77499"/>
              </a:lnTo>
              <a:lnTo>
                <a:pt x="0"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78E03A-7FCB-46A2-BF33-D2A4187BB17D}">
      <dsp:nvSpPr>
        <dsp:cNvPr id="0" name=""/>
        <dsp:cNvSpPr/>
      </dsp:nvSpPr>
      <dsp:spPr>
        <a:xfrm>
          <a:off x="3037873" y="783"/>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7389D-C4D3-4DBD-A585-8EA821905442}">
      <dsp:nvSpPr>
        <dsp:cNvPr id="0" name=""/>
        <dsp:cNvSpPr/>
      </dsp:nvSpPr>
      <dsp:spPr>
        <a:xfrm>
          <a:off x="3037873" y="783"/>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DD9FDF-F476-4EDA-93DF-2016828A0C4F}">
      <dsp:nvSpPr>
        <dsp:cNvPr id="0" name=""/>
        <dsp:cNvSpPr/>
      </dsp:nvSpPr>
      <dsp:spPr>
        <a:xfrm>
          <a:off x="2853350" y="67212"/>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8</a:t>
          </a:r>
          <a:endParaRPr lang="id-ID" sz="1500" kern="1200">
            <a:solidFill>
              <a:schemeClr val="accent1"/>
            </a:solidFill>
          </a:endParaRPr>
        </a:p>
      </dsp:txBody>
      <dsp:txXfrm>
        <a:off x="2853350" y="67212"/>
        <a:ext cx="738094" cy="236190"/>
      </dsp:txXfrm>
    </dsp:sp>
    <dsp:sp modelId="{01825D8A-F05B-478D-A2BE-7522D78D3F98}">
      <dsp:nvSpPr>
        <dsp:cNvPr id="0" name=""/>
        <dsp:cNvSpPr/>
      </dsp:nvSpPr>
      <dsp:spPr>
        <a:xfrm>
          <a:off x="2144779"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2A4D0D-E6A3-42AC-9EE3-AC1548268F35}">
      <dsp:nvSpPr>
        <dsp:cNvPr id="0" name=""/>
        <dsp:cNvSpPr/>
      </dsp:nvSpPr>
      <dsp:spPr>
        <a:xfrm>
          <a:off x="2144779"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274FE8-5174-4720-B86F-C84FCB3BAFDF}">
      <dsp:nvSpPr>
        <dsp:cNvPr id="0" name=""/>
        <dsp:cNvSpPr/>
      </dsp:nvSpPr>
      <dsp:spPr>
        <a:xfrm>
          <a:off x="1960255"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6</a:t>
          </a:r>
          <a:endParaRPr lang="id-ID" sz="1500" kern="1200">
            <a:solidFill>
              <a:schemeClr val="accent1"/>
            </a:solidFill>
          </a:endParaRPr>
        </a:p>
      </dsp:txBody>
      <dsp:txXfrm>
        <a:off x="1960255" y="591259"/>
        <a:ext cx="738094" cy="236190"/>
      </dsp:txXfrm>
    </dsp:sp>
    <dsp:sp modelId="{784B1980-0E4C-4DD3-AE50-B158B1825BA7}">
      <dsp:nvSpPr>
        <dsp:cNvPr id="0" name=""/>
        <dsp:cNvSpPr/>
      </dsp:nvSpPr>
      <dsp:spPr>
        <a:xfrm>
          <a:off x="1698232"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FC702-A1DA-40DA-AB9E-97FFB61FEBB9}">
      <dsp:nvSpPr>
        <dsp:cNvPr id="0" name=""/>
        <dsp:cNvSpPr/>
      </dsp:nvSpPr>
      <dsp:spPr>
        <a:xfrm>
          <a:off x="1698232"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C0192F-5A5B-4368-AEBC-579318DC2BF8}">
      <dsp:nvSpPr>
        <dsp:cNvPr id="0" name=""/>
        <dsp:cNvSpPr/>
      </dsp:nvSpPr>
      <dsp:spPr>
        <a:xfrm>
          <a:off x="1513708"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4</a:t>
          </a:r>
          <a:endParaRPr lang="id-ID" sz="1500" kern="1200">
            <a:solidFill>
              <a:schemeClr val="accent1"/>
            </a:solidFill>
          </a:endParaRPr>
        </a:p>
      </dsp:txBody>
      <dsp:txXfrm>
        <a:off x="1513708" y="1115306"/>
        <a:ext cx="738094" cy="236190"/>
      </dsp:txXfrm>
    </dsp:sp>
    <dsp:sp modelId="{476FA174-6B23-452A-BBA5-6FD466B94AD8}">
      <dsp:nvSpPr>
        <dsp:cNvPr id="0" name=""/>
        <dsp:cNvSpPr/>
      </dsp:nvSpPr>
      <dsp:spPr>
        <a:xfrm>
          <a:off x="1251685"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EC01B9-4A14-4EF7-9A64-57F3A3D5ADBA}">
      <dsp:nvSpPr>
        <dsp:cNvPr id="0" name=""/>
        <dsp:cNvSpPr/>
      </dsp:nvSpPr>
      <dsp:spPr>
        <a:xfrm>
          <a:off x="1251685"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3682A-4731-4C5E-9CD4-640BAE7381D6}">
      <dsp:nvSpPr>
        <dsp:cNvPr id="0" name=""/>
        <dsp:cNvSpPr/>
      </dsp:nvSpPr>
      <dsp:spPr>
        <a:xfrm>
          <a:off x="1067161"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3</a:t>
          </a:r>
          <a:endParaRPr lang="id-ID" sz="1500" kern="1200">
            <a:solidFill>
              <a:schemeClr val="accent1"/>
            </a:solidFill>
          </a:endParaRPr>
        </a:p>
      </dsp:txBody>
      <dsp:txXfrm>
        <a:off x="1067161" y="1639353"/>
        <a:ext cx="738094" cy="236190"/>
      </dsp:txXfrm>
    </dsp:sp>
    <dsp:sp modelId="{B70C1291-AC17-4281-8B73-A37CA8B8B518}">
      <dsp:nvSpPr>
        <dsp:cNvPr id="0" name=""/>
        <dsp:cNvSpPr/>
      </dsp:nvSpPr>
      <dsp:spPr>
        <a:xfrm>
          <a:off x="771923" y="2096972"/>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1977CA6-3A87-432C-B68B-DA7477454B2F}">
      <dsp:nvSpPr>
        <dsp:cNvPr id="0" name=""/>
        <dsp:cNvSpPr/>
      </dsp:nvSpPr>
      <dsp:spPr>
        <a:xfrm>
          <a:off x="771923" y="2096972"/>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53FE53-D852-4E19-AF40-DBED0EB050B1}">
      <dsp:nvSpPr>
        <dsp:cNvPr id="0" name=""/>
        <dsp:cNvSpPr/>
      </dsp:nvSpPr>
      <dsp:spPr>
        <a:xfrm>
          <a:off x="587400" y="2163400"/>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2</a:t>
          </a:r>
          <a:endParaRPr lang="id-ID" sz="1500" kern="1200">
            <a:solidFill>
              <a:schemeClr val="accent1"/>
            </a:solidFill>
          </a:endParaRPr>
        </a:p>
      </dsp:txBody>
      <dsp:txXfrm>
        <a:off x="587400" y="2163400"/>
        <a:ext cx="738094" cy="236190"/>
      </dsp:txXfrm>
    </dsp:sp>
    <dsp:sp modelId="{0A654DF6-A69D-42C6-8974-D77D60126537}">
      <dsp:nvSpPr>
        <dsp:cNvPr id="0" name=""/>
        <dsp:cNvSpPr/>
      </dsp:nvSpPr>
      <dsp:spPr>
        <a:xfrm>
          <a:off x="292162" y="2621019"/>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86422E1-98BF-44C8-80FD-8B1C086B5172}">
      <dsp:nvSpPr>
        <dsp:cNvPr id="0" name=""/>
        <dsp:cNvSpPr/>
      </dsp:nvSpPr>
      <dsp:spPr>
        <a:xfrm>
          <a:off x="292162" y="2621019"/>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74AB17-2740-4B6B-8D08-DAA8E5736658}">
      <dsp:nvSpPr>
        <dsp:cNvPr id="0" name=""/>
        <dsp:cNvSpPr/>
      </dsp:nvSpPr>
      <dsp:spPr>
        <a:xfrm>
          <a:off x="107638" y="2687447"/>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a:t>
          </a:r>
          <a:endParaRPr lang="id-ID" sz="1500" kern="1200">
            <a:solidFill>
              <a:schemeClr val="accent1"/>
            </a:solidFill>
          </a:endParaRPr>
        </a:p>
      </dsp:txBody>
      <dsp:txXfrm>
        <a:off x="107638" y="2687447"/>
        <a:ext cx="738094" cy="236190"/>
      </dsp:txXfrm>
    </dsp:sp>
    <dsp:sp modelId="{96B55F0D-ED09-4AA0-BF98-F3052E021A63}">
      <dsp:nvSpPr>
        <dsp:cNvPr id="0" name=""/>
        <dsp:cNvSpPr/>
      </dsp:nvSpPr>
      <dsp:spPr>
        <a:xfrm>
          <a:off x="2144779"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448BABC-645C-4965-808A-FD5D2E35C182}">
      <dsp:nvSpPr>
        <dsp:cNvPr id="0" name=""/>
        <dsp:cNvSpPr/>
      </dsp:nvSpPr>
      <dsp:spPr>
        <a:xfrm>
          <a:off x="2144779"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BAA0BF-B2B1-4BEF-BA05-8A63C8A7DBF8}">
      <dsp:nvSpPr>
        <dsp:cNvPr id="0" name=""/>
        <dsp:cNvSpPr/>
      </dsp:nvSpPr>
      <dsp:spPr>
        <a:xfrm>
          <a:off x="1960255"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5</a:t>
          </a:r>
          <a:endParaRPr lang="id-ID" sz="1500" kern="1200">
            <a:solidFill>
              <a:schemeClr val="accent1"/>
            </a:solidFill>
          </a:endParaRPr>
        </a:p>
      </dsp:txBody>
      <dsp:txXfrm>
        <a:off x="1960255" y="1639353"/>
        <a:ext cx="738094" cy="236190"/>
      </dsp:txXfrm>
    </dsp:sp>
    <dsp:sp modelId="{01CFDE5C-2111-40BA-8457-B81EE67B1156}">
      <dsp:nvSpPr>
        <dsp:cNvPr id="0" name=""/>
        <dsp:cNvSpPr/>
      </dsp:nvSpPr>
      <dsp:spPr>
        <a:xfrm>
          <a:off x="2591326"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634C2-3005-4519-A544-563E887EEBFB}">
      <dsp:nvSpPr>
        <dsp:cNvPr id="0" name=""/>
        <dsp:cNvSpPr/>
      </dsp:nvSpPr>
      <dsp:spPr>
        <a:xfrm>
          <a:off x="2591326"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DA0106-BEFC-4695-9814-E5BD6C2A2845}">
      <dsp:nvSpPr>
        <dsp:cNvPr id="0" name=""/>
        <dsp:cNvSpPr/>
      </dsp:nvSpPr>
      <dsp:spPr>
        <a:xfrm>
          <a:off x="2406803"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7</a:t>
          </a:r>
          <a:endParaRPr lang="id-ID" sz="1500" kern="1200">
            <a:solidFill>
              <a:schemeClr val="accent1"/>
            </a:solidFill>
          </a:endParaRPr>
        </a:p>
      </dsp:txBody>
      <dsp:txXfrm>
        <a:off x="2406803" y="1115306"/>
        <a:ext cx="738094" cy="236190"/>
      </dsp:txXfrm>
    </dsp:sp>
    <dsp:sp modelId="{4A5EA581-8BD0-4B76-A4CF-928AC42A8AC4}">
      <dsp:nvSpPr>
        <dsp:cNvPr id="0" name=""/>
        <dsp:cNvSpPr/>
      </dsp:nvSpPr>
      <dsp:spPr>
        <a:xfrm>
          <a:off x="3930968"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658C2E2-DE2E-4B1D-913E-7C599FA497CF}">
      <dsp:nvSpPr>
        <dsp:cNvPr id="0" name=""/>
        <dsp:cNvSpPr/>
      </dsp:nvSpPr>
      <dsp:spPr>
        <a:xfrm>
          <a:off x="3930968"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F6AA15-E48F-44BE-A755-4851E5F663DC}">
      <dsp:nvSpPr>
        <dsp:cNvPr id="0" name=""/>
        <dsp:cNvSpPr/>
      </dsp:nvSpPr>
      <dsp:spPr>
        <a:xfrm>
          <a:off x="3746444"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0</a:t>
          </a:r>
          <a:endParaRPr lang="id-ID" sz="1500" kern="1200">
            <a:solidFill>
              <a:schemeClr val="accent1"/>
            </a:solidFill>
          </a:endParaRPr>
        </a:p>
      </dsp:txBody>
      <dsp:txXfrm>
        <a:off x="3746444" y="591259"/>
        <a:ext cx="738094" cy="236190"/>
      </dsp:txXfrm>
    </dsp:sp>
    <dsp:sp modelId="{5C315565-AB1D-4D49-8A65-789A96AE1488}">
      <dsp:nvSpPr>
        <dsp:cNvPr id="0" name=""/>
        <dsp:cNvSpPr/>
      </dsp:nvSpPr>
      <dsp:spPr>
        <a:xfrm>
          <a:off x="3484421"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A0B677-9E34-4ABA-B939-889DC4D96534}">
      <dsp:nvSpPr>
        <dsp:cNvPr id="0" name=""/>
        <dsp:cNvSpPr/>
      </dsp:nvSpPr>
      <dsp:spPr>
        <a:xfrm>
          <a:off x="3484421"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1C041E7-5DBC-48A3-AA18-DAC21994628D}">
      <dsp:nvSpPr>
        <dsp:cNvPr id="0" name=""/>
        <dsp:cNvSpPr/>
      </dsp:nvSpPr>
      <dsp:spPr>
        <a:xfrm>
          <a:off x="3299897"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9</a:t>
          </a:r>
          <a:endParaRPr lang="id-ID" sz="1500" kern="1200">
            <a:solidFill>
              <a:schemeClr val="accent1"/>
            </a:solidFill>
          </a:endParaRPr>
        </a:p>
      </dsp:txBody>
      <dsp:txXfrm>
        <a:off x="3299897" y="1115306"/>
        <a:ext cx="738094" cy="236190"/>
      </dsp:txXfrm>
    </dsp:sp>
    <dsp:sp modelId="{2D37F422-87D0-4B78-BF98-52231898EF63}">
      <dsp:nvSpPr>
        <dsp:cNvPr id="0" name=""/>
        <dsp:cNvSpPr/>
      </dsp:nvSpPr>
      <dsp:spPr>
        <a:xfrm>
          <a:off x="4377515"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F09F380-792D-4957-80A7-12D3F00A1380}">
      <dsp:nvSpPr>
        <dsp:cNvPr id="0" name=""/>
        <dsp:cNvSpPr/>
      </dsp:nvSpPr>
      <dsp:spPr>
        <a:xfrm>
          <a:off x="4377515"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64718C-9E52-45E1-A389-3B46829380BB}">
      <dsp:nvSpPr>
        <dsp:cNvPr id="0" name=""/>
        <dsp:cNvSpPr/>
      </dsp:nvSpPr>
      <dsp:spPr>
        <a:xfrm>
          <a:off x="4192991"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1</a:t>
          </a:r>
          <a:endParaRPr lang="id-ID" sz="1500" kern="1200">
            <a:solidFill>
              <a:schemeClr val="accent1"/>
            </a:solidFill>
          </a:endParaRPr>
        </a:p>
      </dsp:txBody>
      <dsp:txXfrm>
        <a:off x="4192991" y="1115306"/>
        <a:ext cx="738094" cy="236190"/>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84CD62-678A-4581-A643-21864082A255}">
      <dsp:nvSpPr>
        <dsp:cNvPr id="0" name=""/>
        <dsp:cNvSpPr/>
      </dsp:nvSpPr>
      <dsp:spPr>
        <a:xfrm>
          <a:off x="4450678"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237626A-2F08-4E3D-84EF-9AAC69207C1E}">
      <dsp:nvSpPr>
        <dsp:cNvPr id="0" name=""/>
        <dsp:cNvSpPr/>
      </dsp:nvSpPr>
      <dsp:spPr>
        <a:xfrm>
          <a:off x="4128792"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1B6576-D430-4185-82F5-FF0E38A70652}">
      <dsp:nvSpPr>
        <dsp:cNvPr id="0" name=""/>
        <dsp:cNvSpPr/>
      </dsp:nvSpPr>
      <dsp:spPr>
        <a:xfrm>
          <a:off x="3806906"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D871BE7-A6DE-4CB7-956C-D79807ACC335}">
      <dsp:nvSpPr>
        <dsp:cNvPr id="0" name=""/>
        <dsp:cNvSpPr/>
      </dsp:nvSpPr>
      <dsp:spPr>
        <a:xfrm>
          <a:off x="3163134"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0796BC-913B-42CC-8861-E6967733E051}">
      <dsp:nvSpPr>
        <dsp:cNvPr id="0" name=""/>
        <dsp:cNvSpPr/>
      </dsp:nvSpPr>
      <dsp:spPr>
        <a:xfrm>
          <a:off x="2841248"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E3CF4E-EF2F-421A-87E1-FF816582306F}">
      <dsp:nvSpPr>
        <dsp:cNvPr id="0" name=""/>
        <dsp:cNvSpPr/>
      </dsp:nvSpPr>
      <dsp:spPr>
        <a:xfrm>
          <a:off x="3163134"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F51951-4FDF-4BE0-9696-96A083B4ED8E}">
      <dsp:nvSpPr>
        <dsp:cNvPr id="0" name=""/>
        <dsp:cNvSpPr/>
      </dsp:nvSpPr>
      <dsp:spPr>
        <a:xfrm>
          <a:off x="1875590"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4A60D3E-A482-4CAB-9009-3D0C55BFC5D4}">
      <dsp:nvSpPr>
        <dsp:cNvPr id="0" name=""/>
        <dsp:cNvSpPr/>
      </dsp:nvSpPr>
      <dsp:spPr>
        <a:xfrm>
          <a:off x="1553704"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DA3E0C-712B-48C7-B846-257E85DAAD9C}">
      <dsp:nvSpPr>
        <dsp:cNvPr id="0" name=""/>
        <dsp:cNvSpPr/>
      </dsp:nvSpPr>
      <dsp:spPr>
        <a:xfrm>
          <a:off x="1231818"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30CACB-6702-431F-B71B-1FBC9A1EA0EC}">
      <dsp:nvSpPr>
        <dsp:cNvPr id="0" name=""/>
        <dsp:cNvSpPr/>
      </dsp:nvSpPr>
      <dsp:spPr>
        <a:xfrm>
          <a:off x="588046"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F3DC74-6206-4974-AC76-3FE9B3CB1D41}">
      <dsp:nvSpPr>
        <dsp:cNvPr id="0" name=""/>
        <dsp:cNvSpPr/>
      </dsp:nvSpPr>
      <dsp:spPr>
        <a:xfrm>
          <a:off x="266159"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B050E1-A521-486E-9DB4-FBB36AD04546}">
      <dsp:nvSpPr>
        <dsp:cNvPr id="0" name=""/>
        <dsp:cNvSpPr/>
      </dsp:nvSpPr>
      <dsp:spPr>
        <a:xfrm>
          <a:off x="588046"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DF62FE-A5BB-4E0F-AF58-FF20AAB6032B}">
      <dsp:nvSpPr>
        <dsp:cNvPr id="0" name=""/>
        <dsp:cNvSpPr/>
      </dsp:nvSpPr>
      <dsp:spPr>
        <a:xfrm>
          <a:off x="1098807"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E35683-5530-42CE-9E23-C7D0134CF0F7}">
      <dsp:nvSpPr>
        <dsp:cNvPr id="0" name=""/>
        <dsp:cNvSpPr/>
      </dsp:nvSpPr>
      <dsp:spPr>
        <a:xfrm>
          <a:off x="1098807"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1CE422-CD9E-46D7-A399-2FB57180B3A0}">
      <dsp:nvSpPr>
        <dsp:cNvPr id="0" name=""/>
        <dsp:cNvSpPr/>
      </dsp:nvSpPr>
      <dsp:spPr>
        <a:xfrm>
          <a:off x="965796"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p>
      </dsp:txBody>
      <dsp:txXfrm>
        <a:off x="965796" y="437234"/>
        <a:ext cx="532043" cy="170253"/>
      </dsp:txXfrm>
    </dsp:sp>
    <dsp:sp modelId="{5E5B7D1D-81AA-480A-8596-76D31BD49515}">
      <dsp:nvSpPr>
        <dsp:cNvPr id="0" name=""/>
        <dsp:cNvSpPr/>
      </dsp:nvSpPr>
      <dsp:spPr>
        <a:xfrm>
          <a:off x="455035"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DE1E31-A6E2-4D40-A106-7F5F899B8706}">
      <dsp:nvSpPr>
        <dsp:cNvPr id="0" name=""/>
        <dsp:cNvSpPr/>
      </dsp:nvSpPr>
      <dsp:spPr>
        <a:xfrm>
          <a:off x="455035"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460F0A-56B4-43F1-A1BA-F56EF8C93FEF}">
      <dsp:nvSpPr>
        <dsp:cNvPr id="0" name=""/>
        <dsp:cNvSpPr/>
      </dsp:nvSpPr>
      <dsp:spPr>
        <a:xfrm>
          <a:off x="322024"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322024" y="814985"/>
        <a:ext cx="532043" cy="170253"/>
      </dsp:txXfrm>
    </dsp:sp>
    <dsp:sp modelId="{94574A74-FEB0-4247-BC2A-CB365E997A59}">
      <dsp:nvSpPr>
        <dsp:cNvPr id="0" name=""/>
        <dsp:cNvSpPr/>
      </dsp:nvSpPr>
      <dsp:spPr>
        <a:xfrm>
          <a:off x="13314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9601FA-6307-4747-A788-C5A71CB59995}">
      <dsp:nvSpPr>
        <dsp:cNvPr id="0" name=""/>
        <dsp:cNvSpPr/>
      </dsp:nvSpPr>
      <dsp:spPr>
        <a:xfrm>
          <a:off x="13314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5567C18-EB16-4530-B70E-5C3D74BD837B}">
      <dsp:nvSpPr>
        <dsp:cNvPr id="0" name=""/>
        <dsp:cNvSpPr/>
      </dsp:nvSpPr>
      <dsp:spPr>
        <a:xfrm>
          <a:off x="138"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138" y="1192736"/>
        <a:ext cx="532043" cy="170253"/>
      </dsp:txXfrm>
    </dsp:sp>
    <dsp:sp modelId="{7B8DAD4A-008A-4EE3-8E01-8D116964ED91}">
      <dsp:nvSpPr>
        <dsp:cNvPr id="0" name=""/>
        <dsp:cNvSpPr/>
      </dsp:nvSpPr>
      <dsp:spPr>
        <a:xfrm>
          <a:off x="776921"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FD802D-F4FD-4449-AA8A-2D626430620F}">
      <dsp:nvSpPr>
        <dsp:cNvPr id="0" name=""/>
        <dsp:cNvSpPr/>
      </dsp:nvSpPr>
      <dsp:spPr>
        <a:xfrm>
          <a:off x="776921"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83B60E-255D-4456-B56B-34ADB58AC463}">
      <dsp:nvSpPr>
        <dsp:cNvPr id="0" name=""/>
        <dsp:cNvSpPr/>
      </dsp:nvSpPr>
      <dsp:spPr>
        <a:xfrm>
          <a:off x="643910"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643910" y="1192736"/>
        <a:ext cx="532043" cy="170253"/>
      </dsp:txXfrm>
    </dsp:sp>
    <dsp:sp modelId="{C3E5D837-AED5-421F-A427-FA7A4F7DC584}">
      <dsp:nvSpPr>
        <dsp:cNvPr id="0" name=""/>
        <dsp:cNvSpPr/>
      </dsp:nvSpPr>
      <dsp:spPr>
        <a:xfrm>
          <a:off x="1742579"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0C4610-4DED-4D25-A69A-1B0B6640A709}">
      <dsp:nvSpPr>
        <dsp:cNvPr id="0" name=""/>
        <dsp:cNvSpPr/>
      </dsp:nvSpPr>
      <dsp:spPr>
        <a:xfrm>
          <a:off x="1742579"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62DC00-C6D2-4333-9906-33A032E657C7}">
      <dsp:nvSpPr>
        <dsp:cNvPr id="0" name=""/>
        <dsp:cNvSpPr/>
      </dsp:nvSpPr>
      <dsp:spPr>
        <a:xfrm>
          <a:off x="1609568"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1609568" y="814985"/>
        <a:ext cx="532043" cy="170253"/>
      </dsp:txXfrm>
    </dsp:sp>
    <dsp:sp modelId="{25DD6A87-A0B7-4045-B911-5D2911253E6F}">
      <dsp:nvSpPr>
        <dsp:cNvPr id="0" name=""/>
        <dsp:cNvSpPr/>
      </dsp:nvSpPr>
      <dsp:spPr>
        <a:xfrm>
          <a:off x="1420693"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0C29CD-9C5E-47DC-96D5-E06592660046}">
      <dsp:nvSpPr>
        <dsp:cNvPr id="0" name=""/>
        <dsp:cNvSpPr/>
      </dsp:nvSpPr>
      <dsp:spPr>
        <a:xfrm>
          <a:off x="1420693"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28084DB-4241-4F18-9886-50AF07A92F4C}">
      <dsp:nvSpPr>
        <dsp:cNvPr id="0" name=""/>
        <dsp:cNvSpPr/>
      </dsp:nvSpPr>
      <dsp:spPr>
        <a:xfrm>
          <a:off x="1287682"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1287682" y="1192736"/>
        <a:ext cx="532043" cy="170253"/>
      </dsp:txXfrm>
    </dsp:sp>
    <dsp:sp modelId="{E946C0CC-0C0D-49AF-9CAC-F2DF0A9EDC9E}">
      <dsp:nvSpPr>
        <dsp:cNvPr id="0" name=""/>
        <dsp:cNvSpPr/>
      </dsp:nvSpPr>
      <dsp:spPr>
        <a:xfrm>
          <a:off x="2064465"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87907B-2AF2-4FF5-9F0C-C08C5FFDC278}">
      <dsp:nvSpPr>
        <dsp:cNvPr id="0" name=""/>
        <dsp:cNvSpPr/>
      </dsp:nvSpPr>
      <dsp:spPr>
        <a:xfrm>
          <a:off x="2064465"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1EAA4B-6063-4A4B-9735-545F74992337}">
      <dsp:nvSpPr>
        <dsp:cNvPr id="0" name=""/>
        <dsp:cNvSpPr/>
      </dsp:nvSpPr>
      <dsp:spPr>
        <a:xfrm>
          <a:off x="1931454"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1931454" y="1192736"/>
        <a:ext cx="532043" cy="170253"/>
      </dsp:txXfrm>
    </dsp:sp>
    <dsp:sp modelId="{BB92FDB0-0225-42B6-BE8D-F8C101DA622A}">
      <dsp:nvSpPr>
        <dsp:cNvPr id="0" name=""/>
        <dsp:cNvSpPr/>
      </dsp:nvSpPr>
      <dsp:spPr>
        <a:xfrm>
          <a:off x="3673896"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F4D1DAE-02C6-4A24-9061-282571CDC2AA}">
      <dsp:nvSpPr>
        <dsp:cNvPr id="0" name=""/>
        <dsp:cNvSpPr/>
      </dsp:nvSpPr>
      <dsp:spPr>
        <a:xfrm>
          <a:off x="3673896"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AF9B49-21F5-4671-8D71-66AC665BC8E1}">
      <dsp:nvSpPr>
        <dsp:cNvPr id="0" name=""/>
        <dsp:cNvSpPr/>
      </dsp:nvSpPr>
      <dsp:spPr>
        <a:xfrm>
          <a:off x="3540885"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solidFill>
              <a:schemeClr val="accent1"/>
            </a:solidFill>
          </a:endParaRPr>
        </a:p>
      </dsp:txBody>
      <dsp:txXfrm>
        <a:off x="3540885" y="437234"/>
        <a:ext cx="532043" cy="170253"/>
      </dsp:txXfrm>
    </dsp:sp>
    <dsp:sp modelId="{10FA3B33-1513-40B1-8249-BD216ED7AEE6}">
      <dsp:nvSpPr>
        <dsp:cNvPr id="0" name=""/>
        <dsp:cNvSpPr/>
      </dsp:nvSpPr>
      <dsp:spPr>
        <a:xfrm>
          <a:off x="3030123"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623C42-3930-4621-9796-B91A429E23DF}">
      <dsp:nvSpPr>
        <dsp:cNvPr id="0" name=""/>
        <dsp:cNvSpPr/>
      </dsp:nvSpPr>
      <dsp:spPr>
        <a:xfrm>
          <a:off x="3030123"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D3979AE-6200-47DC-B69C-A1621ED56325}">
      <dsp:nvSpPr>
        <dsp:cNvPr id="0" name=""/>
        <dsp:cNvSpPr/>
      </dsp:nvSpPr>
      <dsp:spPr>
        <a:xfrm>
          <a:off x="2897113"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2897113" y="814985"/>
        <a:ext cx="532043" cy="170253"/>
      </dsp:txXfrm>
    </dsp:sp>
    <dsp:sp modelId="{B4C7FB89-81C4-4B18-9526-BA5461DA0E07}">
      <dsp:nvSpPr>
        <dsp:cNvPr id="0" name=""/>
        <dsp:cNvSpPr/>
      </dsp:nvSpPr>
      <dsp:spPr>
        <a:xfrm>
          <a:off x="2708237"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3122F-0203-4621-8A7A-0DCD26B5EB8F}">
      <dsp:nvSpPr>
        <dsp:cNvPr id="0" name=""/>
        <dsp:cNvSpPr/>
      </dsp:nvSpPr>
      <dsp:spPr>
        <a:xfrm>
          <a:off x="2708237"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F701FF7-196A-47EB-866B-529439FB8F04}">
      <dsp:nvSpPr>
        <dsp:cNvPr id="0" name=""/>
        <dsp:cNvSpPr/>
      </dsp:nvSpPr>
      <dsp:spPr>
        <a:xfrm>
          <a:off x="2575227"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2575227" y="1192736"/>
        <a:ext cx="532043" cy="170253"/>
      </dsp:txXfrm>
    </dsp:sp>
    <dsp:sp modelId="{F31ED6BA-D7F4-414D-8A9E-11C2539BD713}">
      <dsp:nvSpPr>
        <dsp:cNvPr id="0" name=""/>
        <dsp:cNvSpPr/>
      </dsp:nvSpPr>
      <dsp:spPr>
        <a:xfrm>
          <a:off x="335200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AEDA642-FEDF-459B-B2AE-D3DB89D1ACA9}">
      <dsp:nvSpPr>
        <dsp:cNvPr id="0" name=""/>
        <dsp:cNvSpPr/>
      </dsp:nvSpPr>
      <dsp:spPr>
        <a:xfrm>
          <a:off x="335200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BD1885C-D001-4F0A-BB5C-D038A711A6CB}">
      <dsp:nvSpPr>
        <dsp:cNvPr id="0" name=""/>
        <dsp:cNvSpPr/>
      </dsp:nvSpPr>
      <dsp:spPr>
        <a:xfrm>
          <a:off x="3218999"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3218999" y="1192736"/>
        <a:ext cx="532043" cy="170253"/>
      </dsp:txXfrm>
    </dsp:sp>
    <dsp:sp modelId="{991456A5-08E5-4464-81F5-E6DC80ED5F82}">
      <dsp:nvSpPr>
        <dsp:cNvPr id="0" name=""/>
        <dsp:cNvSpPr/>
      </dsp:nvSpPr>
      <dsp:spPr>
        <a:xfrm>
          <a:off x="4317668"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B707DA-183D-4661-A43A-9CB5A8C111D9}">
      <dsp:nvSpPr>
        <dsp:cNvPr id="0" name=""/>
        <dsp:cNvSpPr/>
      </dsp:nvSpPr>
      <dsp:spPr>
        <a:xfrm>
          <a:off x="4317668"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3C0963-0BEC-4F14-B57F-A763D1CCE200}">
      <dsp:nvSpPr>
        <dsp:cNvPr id="0" name=""/>
        <dsp:cNvSpPr/>
      </dsp:nvSpPr>
      <dsp:spPr>
        <a:xfrm>
          <a:off x="4184657"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4184657" y="814985"/>
        <a:ext cx="532043" cy="170253"/>
      </dsp:txXfrm>
    </dsp:sp>
    <dsp:sp modelId="{3E88DD87-3396-4ADC-9C1A-983A01146236}">
      <dsp:nvSpPr>
        <dsp:cNvPr id="0" name=""/>
        <dsp:cNvSpPr/>
      </dsp:nvSpPr>
      <dsp:spPr>
        <a:xfrm>
          <a:off x="3995782"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079961-5DA5-4CC9-A069-BAE45B76C86A}">
      <dsp:nvSpPr>
        <dsp:cNvPr id="0" name=""/>
        <dsp:cNvSpPr/>
      </dsp:nvSpPr>
      <dsp:spPr>
        <a:xfrm>
          <a:off x="3995782"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5662E1-A08A-4775-8B8F-AE9447E11D6D}">
      <dsp:nvSpPr>
        <dsp:cNvPr id="0" name=""/>
        <dsp:cNvSpPr/>
      </dsp:nvSpPr>
      <dsp:spPr>
        <a:xfrm>
          <a:off x="3862771"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3862771" y="1192736"/>
        <a:ext cx="532043" cy="170253"/>
      </dsp:txXfrm>
    </dsp:sp>
    <dsp:sp modelId="{D73848FD-A43B-42CF-AFD7-0F3778934BD1}">
      <dsp:nvSpPr>
        <dsp:cNvPr id="0" name=""/>
        <dsp:cNvSpPr/>
      </dsp:nvSpPr>
      <dsp:spPr>
        <a:xfrm>
          <a:off x="4639554"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C9AD52-327C-4A0F-A302-43804B48FBC6}">
      <dsp:nvSpPr>
        <dsp:cNvPr id="0" name=""/>
        <dsp:cNvSpPr/>
      </dsp:nvSpPr>
      <dsp:spPr>
        <a:xfrm>
          <a:off x="4639554"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A8B3812-7085-4254-829C-03843ECBA4D0}">
      <dsp:nvSpPr>
        <dsp:cNvPr id="0" name=""/>
        <dsp:cNvSpPr/>
      </dsp:nvSpPr>
      <dsp:spPr>
        <a:xfrm>
          <a:off x="4506543"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4506543" y="1192736"/>
        <a:ext cx="532043" cy="17025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FE32E5F-BCD7-4BDF-AFE9-036E9433CF45}">
      <dsp:nvSpPr>
        <dsp:cNvPr id="0" name=""/>
        <dsp:cNvSpPr/>
      </dsp:nvSpPr>
      <dsp:spPr>
        <a:xfrm>
          <a:off x="4059950" y="1985141"/>
          <a:ext cx="390451" cy="254642"/>
        </a:xfrm>
        <a:custGeom>
          <a:avLst/>
          <a:gdLst/>
          <a:ahLst/>
          <a:cxnLst/>
          <a:rect l="0" t="0" r="0" b="0"/>
          <a:pathLst>
            <a:path>
              <a:moveTo>
                <a:pt x="0" y="0"/>
              </a:moveTo>
              <a:lnTo>
                <a:pt x="0" y="254642"/>
              </a:lnTo>
              <a:lnTo>
                <a:pt x="390451"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7F7ED8-7F32-44D8-8CFC-6CE632804E3E}">
      <dsp:nvSpPr>
        <dsp:cNvPr id="0" name=""/>
        <dsp:cNvSpPr/>
      </dsp:nvSpPr>
      <dsp:spPr>
        <a:xfrm>
          <a:off x="3546420"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A2231D-FCB1-48B1-AF8F-FDD3E974635C}">
      <dsp:nvSpPr>
        <dsp:cNvPr id="0" name=""/>
        <dsp:cNvSpPr/>
      </dsp:nvSpPr>
      <dsp:spPr>
        <a:xfrm>
          <a:off x="2642439" y="1985141"/>
          <a:ext cx="390451" cy="254642"/>
        </a:xfrm>
        <a:custGeom>
          <a:avLst/>
          <a:gdLst/>
          <a:ahLst/>
          <a:cxnLst/>
          <a:rect l="0" t="0" r="0" b="0"/>
          <a:pathLst>
            <a:path>
              <a:moveTo>
                <a:pt x="390451" y="0"/>
              </a:moveTo>
              <a:lnTo>
                <a:pt x="390451" y="254642"/>
              </a:lnTo>
              <a:lnTo>
                <a:pt x="0"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9ED35-0D6E-4792-A4A0-6ED4D0A774B6}">
      <dsp:nvSpPr>
        <dsp:cNvPr id="0" name=""/>
        <dsp:cNvSpPr/>
      </dsp:nvSpPr>
      <dsp:spPr>
        <a:xfrm>
          <a:off x="3032891"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9BD24E-4429-42F8-842B-367EC224EE2B}">
      <dsp:nvSpPr>
        <dsp:cNvPr id="0" name=""/>
        <dsp:cNvSpPr/>
      </dsp:nvSpPr>
      <dsp:spPr>
        <a:xfrm>
          <a:off x="2500264" y="779833"/>
          <a:ext cx="1046156" cy="178249"/>
        </a:xfrm>
        <a:custGeom>
          <a:avLst/>
          <a:gdLst/>
          <a:ahLst/>
          <a:cxnLst/>
          <a:rect l="0" t="0" r="0" b="0"/>
          <a:pathLst>
            <a:path>
              <a:moveTo>
                <a:pt x="0" y="0"/>
              </a:moveTo>
              <a:lnTo>
                <a:pt x="0" y="89124"/>
              </a:lnTo>
              <a:lnTo>
                <a:pt x="1046156" y="89124"/>
              </a:lnTo>
              <a:lnTo>
                <a:pt x="1046156"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F2472F-E3B2-4136-B754-55524C9BCDE3}">
      <dsp:nvSpPr>
        <dsp:cNvPr id="0" name=""/>
        <dsp:cNvSpPr/>
      </dsp:nvSpPr>
      <dsp:spPr>
        <a:xfrm>
          <a:off x="1454107"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9DA385-A8D8-4317-AC18-C27E98410AF7}">
      <dsp:nvSpPr>
        <dsp:cNvPr id="0" name=""/>
        <dsp:cNvSpPr/>
      </dsp:nvSpPr>
      <dsp:spPr>
        <a:xfrm>
          <a:off x="940578" y="1985141"/>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243AED-A8CD-4F42-80EC-C709A56AF079}">
      <dsp:nvSpPr>
        <dsp:cNvPr id="0" name=""/>
        <dsp:cNvSpPr/>
      </dsp:nvSpPr>
      <dsp:spPr>
        <a:xfrm>
          <a:off x="427049" y="1985141"/>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B92CB4-66C3-463A-B0FB-8AB0E9F85F5F}">
      <dsp:nvSpPr>
        <dsp:cNvPr id="0" name=""/>
        <dsp:cNvSpPr/>
      </dsp:nvSpPr>
      <dsp:spPr>
        <a:xfrm>
          <a:off x="940578"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69064E-99F3-4E15-A2A2-71E47DB92CEC}">
      <dsp:nvSpPr>
        <dsp:cNvPr id="0" name=""/>
        <dsp:cNvSpPr/>
      </dsp:nvSpPr>
      <dsp:spPr>
        <a:xfrm>
          <a:off x="1454107" y="779833"/>
          <a:ext cx="1046156" cy="178249"/>
        </a:xfrm>
        <a:custGeom>
          <a:avLst/>
          <a:gdLst/>
          <a:ahLst/>
          <a:cxnLst/>
          <a:rect l="0" t="0" r="0" b="0"/>
          <a:pathLst>
            <a:path>
              <a:moveTo>
                <a:pt x="1046156" y="0"/>
              </a:moveTo>
              <a:lnTo>
                <a:pt x="1046156" y="89124"/>
              </a:lnTo>
              <a:lnTo>
                <a:pt x="0" y="89124"/>
              </a:lnTo>
              <a:lnTo>
                <a:pt x="0"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95F033-F00F-44B0-8C38-61A0B10910CD}">
      <dsp:nvSpPr>
        <dsp:cNvPr id="0" name=""/>
        <dsp:cNvSpPr/>
      </dsp:nvSpPr>
      <dsp:spPr>
        <a:xfrm>
          <a:off x="2288062" y="355429"/>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050F7A3-ADCF-469A-8B69-7E89EE6391ED}">
      <dsp:nvSpPr>
        <dsp:cNvPr id="0" name=""/>
        <dsp:cNvSpPr/>
      </dsp:nvSpPr>
      <dsp:spPr>
        <a:xfrm>
          <a:off x="2288062" y="355429"/>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0E0436-FABA-4EC2-8D80-55E751A1A63F}">
      <dsp:nvSpPr>
        <dsp:cNvPr id="0" name=""/>
        <dsp:cNvSpPr/>
      </dsp:nvSpPr>
      <dsp:spPr>
        <a:xfrm>
          <a:off x="2075859" y="431821"/>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6</a:t>
          </a:r>
          <a:endParaRPr lang="id-ID" sz="1700" kern="1200"/>
        </a:p>
      </dsp:txBody>
      <dsp:txXfrm>
        <a:off x="2075859" y="431821"/>
        <a:ext cx="848808" cy="271618"/>
      </dsp:txXfrm>
    </dsp:sp>
    <dsp:sp modelId="{AD955508-07BE-407C-86F0-F63D307EDEA3}">
      <dsp:nvSpPr>
        <dsp:cNvPr id="0" name=""/>
        <dsp:cNvSpPr/>
      </dsp:nvSpPr>
      <dsp:spPr>
        <a:xfrm>
          <a:off x="1241905"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41092A-A4ED-497B-A0A9-6FBCD787EDB6}">
      <dsp:nvSpPr>
        <dsp:cNvPr id="0" name=""/>
        <dsp:cNvSpPr/>
      </dsp:nvSpPr>
      <dsp:spPr>
        <a:xfrm>
          <a:off x="1241905"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5A8C77-D9E4-46EB-A198-747A9DBD4BB1}">
      <dsp:nvSpPr>
        <dsp:cNvPr id="0" name=""/>
        <dsp:cNvSpPr/>
      </dsp:nvSpPr>
      <dsp:spPr>
        <a:xfrm>
          <a:off x="1029703"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4</a:t>
          </a:r>
          <a:endParaRPr lang="id-ID" sz="1700" kern="1200">
            <a:solidFill>
              <a:srgbClr val="FF0000"/>
            </a:solidFill>
          </a:endParaRPr>
        </a:p>
      </dsp:txBody>
      <dsp:txXfrm>
        <a:off x="1029703" y="1034476"/>
        <a:ext cx="848808" cy="271618"/>
      </dsp:txXfrm>
    </dsp:sp>
    <dsp:sp modelId="{525C9673-72F3-430A-8647-4D7B345A3709}">
      <dsp:nvSpPr>
        <dsp:cNvPr id="0" name=""/>
        <dsp:cNvSpPr/>
      </dsp:nvSpPr>
      <dsp:spPr>
        <a:xfrm>
          <a:off x="728376"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7233E8-6A47-4A01-8F57-1D46EF4863EC}">
      <dsp:nvSpPr>
        <dsp:cNvPr id="0" name=""/>
        <dsp:cNvSpPr/>
      </dsp:nvSpPr>
      <dsp:spPr>
        <a:xfrm>
          <a:off x="728376"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C65CC9-459B-414C-A7EA-3369B4BE6193}">
      <dsp:nvSpPr>
        <dsp:cNvPr id="0" name=""/>
        <dsp:cNvSpPr/>
      </dsp:nvSpPr>
      <dsp:spPr>
        <a:xfrm>
          <a:off x="516174"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2</a:t>
          </a:r>
          <a:endParaRPr lang="id-ID" sz="1700" kern="1200"/>
        </a:p>
      </dsp:txBody>
      <dsp:txXfrm>
        <a:off x="516174" y="1637130"/>
        <a:ext cx="848808" cy="271618"/>
      </dsp:txXfrm>
    </dsp:sp>
    <dsp:sp modelId="{411BFD18-4427-4CAC-B67E-D64F8A6033D4}">
      <dsp:nvSpPr>
        <dsp:cNvPr id="0" name=""/>
        <dsp:cNvSpPr/>
      </dsp:nvSpPr>
      <dsp:spPr>
        <a:xfrm>
          <a:off x="214847"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EEC830-13ED-490A-B322-6032CB67EC8E}">
      <dsp:nvSpPr>
        <dsp:cNvPr id="0" name=""/>
        <dsp:cNvSpPr/>
      </dsp:nvSpPr>
      <dsp:spPr>
        <a:xfrm>
          <a:off x="214847"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2880B4-67FE-427D-AA45-F44683EA1525}">
      <dsp:nvSpPr>
        <dsp:cNvPr id="0" name=""/>
        <dsp:cNvSpPr/>
      </dsp:nvSpPr>
      <dsp:spPr>
        <a:xfrm>
          <a:off x="2644"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a:t>
          </a:r>
          <a:endParaRPr lang="id-ID" sz="1700" kern="1200">
            <a:solidFill>
              <a:srgbClr val="FF0000"/>
            </a:solidFill>
          </a:endParaRPr>
        </a:p>
      </dsp:txBody>
      <dsp:txXfrm>
        <a:off x="2644" y="2239784"/>
        <a:ext cx="848808" cy="271618"/>
      </dsp:txXfrm>
    </dsp:sp>
    <dsp:sp modelId="{3910EA9C-93A8-4E74-BAB9-3112D6FDE098}">
      <dsp:nvSpPr>
        <dsp:cNvPr id="0" name=""/>
        <dsp:cNvSpPr/>
      </dsp:nvSpPr>
      <dsp:spPr>
        <a:xfrm>
          <a:off x="1241905"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9EA52C-922C-4432-ADB6-2564CCC67788}">
      <dsp:nvSpPr>
        <dsp:cNvPr id="0" name=""/>
        <dsp:cNvSpPr/>
      </dsp:nvSpPr>
      <dsp:spPr>
        <a:xfrm>
          <a:off x="1241905"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8355D5-901E-42AC-A3E9-65576E47EF2F}">
      <dsp:nvSpPr>
        <dsp:cNvPr id="0" name=""/>
        <dsp:cNvSpPr/>
      </dsp:nvSpPr>
      <dsp:spPr>
        <a:xfrm>
          <a:off x="1029703"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3</a:t>
          </a:r>
          <a:endParaRPr lang="id-ID" sz="1700" kern="1200">
            <a:solidFill>
              <a:srgbClr val="FF0000"/>
            </a:solidFill>
          </a:endParaRPr>
        </a:p>
      </dsp:txBody>
      <dsp:txXfrm>
        <a:off x="1029703" y="2239784"/>
        <a:ext cx="848808" cy="271618"/>
      </dsp:txXfrm>
    </dsp:sp>
    <dsp:sp modelId="{D1FCDD9B-9B1B-4744-BA9A-B7A458B17CBF}">
      <dsp:nvSpPr>
        <dsp:cNvPr id="0" name=""/>
        <dsp:cNvSpPr/>
      </dsp:nvSpPr>
      <dsp:spPr>
        <a:xfrm>
          <a:off x="1755434"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2DD436-AF7D-4788-98B4-00E5C6A36F04}">
      <dsp:nvSpPr>
        <dsp:cNvPr id="0" name=""/>
        <dsp:cNvSpPr/>
      </dsp:nvSpPr>
      <dsp:spPr>
        <a:xfrm>
          <a:off x="1755434"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7B0E43-63F9-4582-99BC-41B14C8FC204}">
      <dsp:nvSpPr>
        <dsp:cNvPr id="0" name=""/>
        <dsp:cNvSpPr/>
      </dsp:nvSpPr>
      <dsp:spPr>
        <a:xfrm>
          <a:off x="1543232"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5</a:t>
          </a:r>
          <a:endParaRPr lang="id-ID" sz="1700" kern="1200"/>
        </a:p>
      </dsp:txBody>
      <dsp:txXfrm>
        <a:off x="1543232" y="1637130"/>
        <a:ext cx="848808" cy="271618"/>
      </dsp:txXfrm>
    </dsp:sp>
    <dsp:sp modelId="{6D4574CE-148E-4163-A317-32AB774FCF2D}">
      <dsp:nvSpPr>
        <dsp:cNvPr id="0" name=""/>
        <dsp:cNvSpPr/>
      </dsp:nvSpPr>
      <dsp:spPr>
        <a:xfrm>
          <a:off x="3334218"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F580FD8-7874-46A6-BE50-84EB31011CD3}">
      <dsp:nvSpPr>
        <dsp:cNvPr id="0" name=""/>
        <dsp:cNvSpPr/>
      </dsp:nvSpPr>
      <dsp:spPr>
        <a:xfrm>
          <a:off x="3334218"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9E37F97-03B3-43B3-93B5-BE8F2B104B56}">
      <dsp:nvSpPr>
        <dsp:cNvPr id="0" name=""/>
        <dsp:cNvSpPr/>
      </dsp:nvSpPr>
      <dsp:spPr>
        <a:xfrm>
          <a:off x="3122016"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9</a:t>
          </a:r>
          <a:endParaRPr lang="id-ID" sz="1700" kern="1200">
            <a:solidFill>
              <a:srgbClr val="FF0000"/>
            </a:solidFill>
          </a:endParaRPr>
        </a:p>
      </dsp:txBody>
      <dsp:txXfrm>
        <a:off x="3122016" y="1034476"/>
        <a:ext cx="848808" cy="271618"/>
      </dsp:txXfrm>
    </dsp:sp>
    <dsp:sp modelId="{D6183FCC-AD47-4CB2-B6FB-6A1B386F45C3}">
      <dsp:nvSpPr>
        <dsp:cNvPr id="0" name=""/>
        <dsp:cNvSpPr/>
      </dsp:nvSpPr>
      <dsp:spPr>
        <a:xfrm>
          <a:off x="2820689"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8FEDA3-2890-4A12-84BA-B8CB6F57F216}">
      <dsp:nvSpPr>
        <dsp:cNvPr id="0" name=""/>
        <dsp:cNvSpPr/>
      </dsp:nvSpPr>
      <dsp:spPr>
        <a:xfrm>
          <a:off x="2820689"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ABF51D-13BA-44A8-A08A-F75331A70DAF}">
      <dsp:nvSpPr>
        <dsp:cNvPr id="0" name=""/>
        <dsp:cNvSpPr/>
      </dsp:nvSpPr>
      <dsp:spPr>
        <a:xfrm>
          <a:off x="2608487"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8</a:t>
          </a:r>
          <a:endParaRPr lang="id-ID" sz="1700" kern="1200"/>
        </a:p>
      </dsp:txBody>
      <dsp:txXfrm>
        <a:off x="2608487" y="1637130"/>
        <a:ext cx="848808" cy="271618"/>
      </dsp:txXfrm>
    </dsp:sp>
    <dsp:sp modelId="{6957B91A-32BE-4642-ACBE-739F74899903}">
      <dsp:nvSpPr>
        <dsp:cNvPr id="0" name=""/>
        <dsp:cNvSpPr/>
      </dsp:nvSpPr>
      <dsp:spPr>
        <a:xfrm>
          <a:off x="226896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256CD7-AC75-4B31-BCD0-95755F4AC76B}">
      <dsp:nvSpPr>
        <dsp:cNvPr id="0" name=""/>
        <dsp:cNvSpPr/>
      </dsp:nvSpPr>
      <dsp:spPr>
        <a:xfrm>
          <a:off x="226896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42EA32-AD59-474B-BA65-F2F725FD526A}">
      <dsp:nvSpPr>
        <dsp:cNvPr id="0" name=""/>
        <dsp:cNvSpPr/>
      </dsp:nvSpPr>
      <dsp:spPr>
        <a:xfrm>
          <a:off x="205676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7</a:t>
          </a:r>
          <a:endParaRPr lang="id-ID" sz="1700" kern="1200">
            <a:solidFill>
              <a:srgbClr val="FF0000"/>
            </a:solidFill>
          </a:endParaRPr>
        </a:p>
      </dsp:txBody>
      <dsp:txXfrm>
        <a:off x="2056761" y="2239784"/>
        <a:ext cx="848808" cy="271618"/>
      </dsp:txXfrm>
    </dsp:sp>
    <dsp:sp modelId="{7673FBEC-3FCC-44ED-8799-3FE27DDECEFC}">
      <dsp:nvSpPr>
        <dsp:cNvPr id="0" name=""/>
        <dsp:cNvSpPr/>
      </dsp:nvSpPr>
      <dsp:spPr>
        <a:xfrm>
          <a:off x="3847748"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B239448-120F-4243-9E30-DDAB7E5744A5}">
      <dsp:nvSpPr>
        <dsp:cNvPr id="0" name=""/>
        <dsp:cNvSpPr/>
      </dsp:nvSpPr>
      <dsp:spPr>
        <a:xfrm>
          <a:off x="3847748"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4E80DE-695E-4804-8C0A-84F0E7AE3359}">
      <dsp:nvSpPr>
        <dsp:cNvPr id="0" name=""/>
        <dsp:cNvSpPr/>
      </dsp:nvSpPr>
      <dsp:spPr>
        <a:xfrm>
          <a:off x="3635545"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10</a:t>
          </a:r>
          <a:endParaRPr lang="id-ID" sz="1700" kern="1200"/>
        </a:p>
      </dsp:txBody>
      <dsp:txXfrm>
        <a:off x="3635545" y="1637130"/>
        <a:ext cx="848808" cy="271618"/>
      </dsp:txXfrm>
    </dsp:sp>
    <dsp:sp modelId="{CF6261D4-9C7D-4F8D-9D7A-1F71437CA7B2}">
      <dsp:nvSpPr>
        <dsp:cNvPr id="0" name=""/>
        <dsp:cNvSpPr/>
      </dsp:nvSpPr>
      <dsp:spPr>
        <a:xfrm>
          <a:off x="439947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0CE351-CD1E-499B-9E4C-9808C286474B}">
      <dsp:nvSpPr>
        <dsp:cNvPr id="0" name=""/>
        <dsp:cNvSpPr/>
      </dsp:nvSpPr>
      <dsp:spPr>
        <a:xfrm>
          <a:off x="439947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05B6EE-C4A7-430A-BA87-9E6C9693B87F}">
      <dsp:nvSpPr>
        <dsp:cNvPr id="0" name=""/>
        <dsp:cNvSpPr/>
      </dsp:nvSpPr>
      <dsp:spPr>
        <a:xfrm>
          <a:off x="418727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1</a:t>
          </a:r>
          <a:endParaRPr lang="id-ID" sz="1700" kern="1200">
            <a:solidFill>
              <a:srgbClr val="FF0000"/>
            </a:solidFill>
          </a:endParaRPr>
        </a:p>
      </dsp:txBody>
      <dsp:txXfrm>
        <a:off x="4187271" y="2239784"/>
        <a:ext cx="848808" cy="27161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CE2C1B-B524-447A-955C-55055F6EE3D4}">
      <dsp:nvSpPr>
        <dsp:cNvPr id="0" name=""/>
        <dsp:cNvSpPr/>
      </dsp:nvSpPr>
      <dsp:spPr>
        <a:xfrm>
          <a:off x="4542779"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7B451-9EB7-4CC3-A8C7-DB753FF11479}">
      <dsp:nvSpPr>
        <dsp:cNvPr id="0" name=""/>
        <dsp:cNvSpPr/>
      </dsp:nvSpPr>
      <dsp:spPr>
        <a:xfrm>
          <a:off x="4272990"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52062E-9487-4339-BBFE-D4154FC1B077}">
      <dsp:nvSpPr>
        <dsp:cNvPr id="0" name=""/>
        <dsp:cNvSpPr/>
      </dsp:nvSpPr>
      <dsp:spPr>
        <a:xfrm>
          <a:off x="4272990"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8595D7-6BE0-4FEB-BE8D-507A505C0F02}">
      <dsp:nvSpPr>
        <dsp:cNvPr id="0" name=""/>
        <dsp:cNvSpPr/>
      </dsp:nvSpPr>
      <dsp:spPr>
        <a:xfrm>
          <a:off x="4003201"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C5C6CF-3411-450B-8A2E-74E4F31658EB}">
      <dsp:nvSpPr>
        <dsp:cNvPr id="0" name=""/>
        <dsp:cNvSpPr/>
      </dsp:nvSpPr>
      <dsp:spPr>
        <a:xfrm>
          <a:off x="4003201"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4E3CDA-2E7D-4062-9F32-749918E4551D}">
      <dsp:nvSpPr>
        <dsp:cNvPr id="0" name=""/>
        <dsp:cNvSpPr/>
      </dsp:nvSpPr>
      <dsp:spPr>
        <a:xfrm>
          <a:off x="3733412"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C64712-4075-4371-9C14-A0DD216FA771}">
      <dsp:nvSpPr>
        <dsp:cNvPr id="0" name=""/>
        <dsp:cNvSpPr/>
      </dsp:nvSpPr>
      <dsp:spPr>
        <a:xfrm>
          <a:off x="3193834"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06486-B152-402F-B07D-589B0A22E48B}">
      <dsp:nvSpPr>
        <dsp:cNvPr id="0" name=""/>
        <dsp:cNvSpPr/>
      </dsp:nvSpPr>
      <dsp:spPr>
        <a:xfrm>
          <a:off x="2924045"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93599EF-C185-4703-9D8F-8A10E01AB681}">
      <dsp:nvSpPr>
        <dsp:cNvPr id="0" name=""/>
        <dsp:cNvSpPr/>
      </dsp:nvSpPr>
      <dsp:spPr>
        <a:xfrm>
          <a:off x="2654256"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EFB042-14FB-45BE-BEEE-FCF5E4F01E30}">
      <dsp:nvSpPr>
        <dsp:cNvPr id="0" name=""/>
        <dsp:cNvSpPr/>
      </dsp:nvSpPr>
      <dsp:spPr>
        <a:xfrm>
          <a:off x="2924045"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4DD574-E84B-4162-B0B3-AD4BDECB71F3}">
      <dsp:nvSpPr>
        <dsp:cNvPr id="0" name=""/>
        <dsp:cNvSpPr/>
      </dsp:nvSpPr>
      <dsp:spPr>
        <a:xfrm>
          <a:off x="2924045"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03BB0F2-C3C7-4BBE-A383-C29B9C0AACCF}">
      <dsp:nvSpPr>
        <dsp:cNvPr id="0" name=""/>
        <dsp:cNvSpPr/>
      </dsp:nvSpPr>
      <dsp:spPr>
        <a:xfrm>
          <a:off x="2654256"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0DB625-8F3D-495D-BC8A-C4118F14C87A}">
      <dsp:nvSpPr>
        <dsp:cNvPr id="0" name=""/>
        <dsp:cNvSpPr/>
      </dsp:nvSpPr>
      <dsp:spPr>
        <a:xfrm>
          <a:off x="1844890"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C22ED89-26B1-4CCD-AC8C-33A8561BEAEC}">
      <dsp:nvSpPr>
        <dsp:cNvPr id="0" name=""/>
        <dsp:cNvSpPr/>
      </dsp:nvSpPr>
      <dsp:spPr>
        <a:xfrm>
          <a:off x="1844890"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7062ED-27E6-497B-96E7-BAF2D1A64C85}">
      <dsp:nvSpPr>
        <dsp:cNvPr id="0" name=""/>
        <dsp:cNvSpPr/>
      </dsp:nvSpPr>
      <dsp:spPr>
        <a:xfrm>
          <a:off x="1575101"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C5579B-3D53-4FDB-A296-52110EA07DEF}">
      <dsp:nvSpPr>
        <dsp:cNvPr id="0" name=""/>
        <dsp:cNvSpPr/>
      </dsp:nvSpPr>
      <dsp:spPr>
        <a:xfrm>
          <a:off x="1575101"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067A2-8164-4C3A-9E24-5594FF695D9E}">
      <dsp:nvSpPr>
        <dsp:cNvPr id="0" name=""/>
        <dsp:cNvSpPr/>
      </dsp:nvSpPr>
      <dsp:spPr>
        <a:xfrm>
          <a:off x="1305312"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FC0861-5DFF-49D4-9EA6-C743105F5DB5}">
      <dsp:nvSpPr>
        <dsp:cNvPr id="0" name=""/>
        <dsp:cNvSpPr/>
      </dsp:nvSpPr>
      <dsp:spPr>
        <a:xfrm>
          <a:off x="1575101"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D738B7-6732-47C3-A59E-0DA07E0617D3}">
      <dsp:nvSpPr>
        <dsp:cNvPr id="0" name=""/>
        <dsp:cNvSpPr/>
      </dsp:nvSpPr>
      <dsp:spPr>
        <a:xfrm>
          <a:off x="765734"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922777-1EC6-49FD-8F63-9367734209A9}">
      <dsp:nvSpPr>
        <dsp:cNvPr id="0" name=""/>
        <dsp:cNvSpPr/>
      </dsp:nvSpPr>
      <dsp:spPr>
        <a:xfrm>
          <a:off x="765734"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8545B8E-5D65-4023-ADBC-9B476B243C6F}">
      <dsp:nvSpPr>
        <dsp:cNvPr id="0" name=""/>
        <dsp:cNvSpPr/>
      </dsp:nvSpPr>
      <dsp:spPr>
        <a:xfrm>
          <a:off x="495945"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644623-BF4E-425B-B571-57345F1E7757}">
      <dsp:nvSpPr>
        <dsp:cNvPr id="0" name=""/>
        <dsp:cNvSpPr/>
      </dsp:nvSpPr>
      <dsp:spPr>
        <a:xfrm>
          <a:off x="495945"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29417CE-CE10-46CF-8413-8FD4670F673C}">
      <dsp:nvSpPr>
        <dsp:cNvPr id="0" name=""/>
        <dsp:cNvSpPr/>
      </dsp:nvSpPr>
      <dsp:spPr>
        <a:xfrm>
          <a:off x="226156"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A4CC29-0655-4117-971A-DA990DC3B401}">
      <dsp:nvSpPr>
        <dsp:cNvPr id="0" name=""/>
        <dsp:cNvSpPr/>
      </dsp:nvSpPr>
      <dsp:spPr>
        <a:xfrm>
          <a:off x="495945"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8D93C04-8DF0-4A94-8C6D-0225E3EB0C2A}">
      <dsp:nvSpPr>
        <dsp:cNvPr id="0" name=""/>
        <dsp:cNvSpPr/>
      </dsp:nvSpPr>
      <dsp:spPr>
        <a:xfrm>
          <a:off x="654251"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724259F-175A-4CC9-8AAC-FACAC72E88E2}">
      <dsp:nvSpPr>
        <dsp:cNvPr id="0" name=""/>
        <dsp:cNvSpPr/>
      </dsp:nvSpPr>
      <dsp:spPr>
        <a:xfrm>
          <a:off x="654251"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F584000-FAB4-4A21-89F4-9570D60C82CA}">
      <dsp:nvSpPr>
        <dsp:cNvPr id="0" name=""/>
        <dsp:cNvSpPr/>
      </dsp:nvSpPr>
      <dsp:spPr>
        <a:xfrm>
          <a:off x="542768"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542768" y="525295"/>
        <a:ext cx="445932" cy="142698"/>
      </dsp:txXfrm>
    </dsp:sp>
    <dsp:sp modelId="{AC0BB93D-499E-4CB6-A9F8-F25F5ACE4F1B}">
      <dsp:nvSpPr>
        <dsp:cNvPr id="0" name=""/>
        <dsp:cNvSpPr/>
      </dsp:nvSpPr>
      <dsp:spPr>
        <a:xfrm>
          <a:off x="384462"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CC9A7E6A-170A-41D4-92C6-F241EA7721EA}">
      <dsp:nvSpPr>
        <dsp:cNvPr id="0" name=""/>
        <dsp:cNvSpPr/>
      </dsp:nvSpPr>
      <dsp:spPr>
        <a:xfrm>
          <a:off x="384462"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304A749-90FE-4D6D-A449-712C4400D7B0}">
      <dsp:nvSpPr>
        <dsp:cNvPr id="0" name=""/>
        <dsp:cNvSpPr/>
      </dsp:nvSpPr>
      <dsp:spPr>
        <a:xfrm>
          <a:off x="272979"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272979" y="841907"/>
        <a:ext cx="445932" cy="142698"/>
      </dsp:txXfrm>
    </dsp:sp>
    <dsp:sp modelId="{8D8DC468-0ECA-40BE-A81B-B1D71768424B}">
      <dsp:nvSpPr>
        <dsp:cNvPr id="0" name=""/>
        <dsp:cNvSpPr/>
      </dsp:nvSpPr>
      <dsp:spPr>
        <a:xfrm>
          <a:off x="114673"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68B55D7-A299-4E43-AC6A-CB6D001AFB30}">
      <dsp:nvSpPr>
        <dsp:cNvPr id="0" name=""/>
        <dsp:cNvSpPr/>
      </dsp:nvSpPr>
      <dsp:spPr>
        <a:xfrm>
          <a:off x="114673"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ADA5D0-3267-44A3-BA76-EFFB7D27D049}">
      <dsp:nvSpPr>
        <dsp:cNvPr id="0" name=""/>
        <dsp:cNvSpPr/>
      </dsp:nvSpPr>
      <dsp:spPr>
        <a:xfrm>
          <a:off x="3190"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190" y="1158519"/>
        <a:ext cx="445932" cy="142698"/>
      </dsp:txXfrm>
    </dsp:sp>
    <dsp:sp modelId="{1E0516BB-7435-451F-98DA-F7328568C28C}">
      <dsp:nvSpPr>
        <dsp:cNvPr id="0" name=""/>
        <dsp:cNvSpPr/>
      </dsp:nvSpPr>
      <dsp:spPr>
        <a:xfrm>
          <a:off x="654251"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722925-1ACA-47AC-A484-4F97114C4DD0}">
      <dsp:nvSpPr>
        <dsp:cNvPr id="0" name=""/>
        <dsp:cNvSpPr/>
      </dsp:nvSpPr>
      <dsp:spPr>
        <a:xfrm>
          <a:off x="654251"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4BE940B-DB9E-4F29-A3D3-D675E7A0A089}">
      <dsp:nvSpPr>
        <dsp:cNvPr id="0" name=""/>
        <dsp:cNvSpPr/>
      </dsp:nvSpPr>
      <dsp:spPr>
        <a:xfrm>
          <a:off x="542768"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542768" y="1158519"/>
        <a:ext cx="445932" cy="142698"/>
      </dsp:txXfrm>
    </dsp:sp>
    <dsp:sp modelId="{5EBBFC84-CBDD-41A6-AED6-3D13572C9A39}">
      <dsp:nvSpPr>
        <dsp:cNvPr id="0" name=""/>
        <dsp:cNvSpPr/>
      </dsp:nvSpPr>
      <dsp:spPr>
        <a:xfrm>
          <a:off x="384462"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15C638-238F-4037-8B2B-0C4FEE04B618}">
      <dsp:nvSpPr>
        <dsp:cNvPr id="0" name=""/>
        <dsp:cNvSpPr/>
      </dsp:nvSpPr>
      <dsp:spPr>
        <a:xfrm>
          <a:off x="384462"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1FEC92-F41E-4378-9AE0-51D8CF3E7CF4}">
      <dsp:nvSpPr>
        <dsp:cNvPr id="0" name=""/>
        <dsp:cNvSpPr/>
      </dsp:nvSpPr>
      <dsp:spPr>
        <a:xfrm>
          <a:off x="272979"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72979" y="1475131"/>
        <a:ext cx="445932" cy="142698"/>
      </dsp:txXfrm>
    </dsp:sp>
    <dsp:sp modelId="{361BBCB9-7092-42A9-9D93-3762F5567AF2}">
      <dsp:nvSpPr>
        <dsp:cNvPr id="0" name=""/>
        <dsp:cNvSpPr/>
      </dsp:nvSpPr>
      <dsp:spPr>
        <a:xfrm>
          <a:off x="924040"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F4E61-74E8-46DF-8383-CBDEC23920EB}">
      <dsp:nvSpPr>
        <dsp:cNvPr id="0" name=""/>
        <dsp:cNvSpPr/>
      </dsp:nvSpPr>
      <dsp:spPr>
        <a:xfrm>
          <a:off x="924040"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1301C1-E181-4A53-B08A-D6B435CB280B}">
      <dsp:nvSpPr>
        <dsp:cNvPr id="0" name=""/>
        <dsp:cNvSpPr/>
      </dsp:nvSpPr>
      <dsp:spPr>
        <a:xfrm>
          <a:off x="812557"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812557" y="1475131"/>
        <a:ext cx="445932" cy="142698"/>
      </dsp:txXfrm>
    </dsp:sp>
    <dsp:sp modelId="{162CBBC7-679F-46F4-BD50-EBC835480F56}">
      <dsp:nvSpPr>
        <dsp:cNvPr id="0" name=""/>
        <dsp:cNvSpPr/>
      </dsp:nvSpPr>
      <dsp:spPr>
        <a:xfrm>
          <a:off x="924040"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E44AE3-308B-4956-A570-7CE8F6DA9772}">
      <dsp:nvSpPr>
        <dsp:cNvPr id="0" name=""/>
        <dsp:cNvSpPr/>
      </dsp:nvSpPr>
      <dsp:spPr>
        <a:xfrm>
          <a:off x="924040"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9EA799-2B0E-4767-B11C-D09DEC07F2FD}">
      <dsp:nvSpPr>
        <dsp:cNvPr id="0" name=""/>
        <dsp:cNvSpPr/>
      </dsp:nvSpPr>
      <dsp:spPr>
        <a:xfrm>
          <a:off x="812557"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812557" y="841907"/>
        <a:ext cx="445932" cy="142698"/>
      </dsp:txXfrm>
    </dsp:sp>
    <dsp:sp modelId="{34296889-A177-4EF0-A265-913F651925F6}">
      <dsp:nvSpPr>
        <dsp:cNvPr id="0" name=""/>
        <dsp:cNvSpPr/>
      </dsp:nvSpPr>
      <dsp:spPr>
        <a:xfrm>
          <a:off x="1733407"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55846C47-4DA3-40DE-BE93-135EDE6B1E05}">
      <dsp:nvSpPr>
        <dsp:cNvPr id="0" name=""/>
        <dsp:cNvSpPr/>
      </dsp:nvSpPr>
      <dsp:spPr>
        <a:xfrm>
          <a:off x="1733407"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099A2D-7D67-414E-B82D-6148DE2981F5}">
      <dsp:nvSpPr>
        <dsp:cNvPr id="0" name=""/>
        <dsp:cNvSpPr/>
      </dsp:nvSpPr>
      <dsp:spPr>
        <a:xfrm>
          <a:off x="1621924"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1621924" y="525295"/>
        <a:ext cx="445932" cy="142698"/>
      </dsp:txXfrm>
    </dsp:sp>
    <dsp:sp modelId="{4AA37ECA-D1A6-45A0-8C12-7E812503A643}">
      <dsp:nvSpPr>
        <dsp:cNvPr id="0" name=""/>
        <dsp:cNvSpPr/>
      </dsp:nvSpPr>
      <dsp:spPr>
        <a:xfrm>
          <a:off x="1463618"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C84F2B-F5E8-44DF-A9C1-06D028C1DA38}">
      <dsp:nvSpPr>
        <dsp:cNvPr id="0" name=""/>
        <dsp:cNvSpPr/>
      </dsp:nvSpPr>
      <dsp:spPr>
        <a:xfrm>
          <a:off x="1463618"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88AA5A8-1C21-4166-8B25-1E7E47889A7C}">
      <dsp:nvSpPr>
        <dsp:cNvPr id="0" name=""/>
        <dsp:cNvSpPr/>
      </dsp:nvSpPr>
      <dsp:spPr>
        <a:xfrm>
          <a:off x="1352135"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1352135" y="841907"/>
        <a:ext cx="445932" cy="142698"/>
      </dsp:txXfrm>
    </dsp:sp>
    <dsp:sp modelId="{5AB1B4DE-2DF9-4DA3-9F71-78EDE1FC33DE}">
      <dsp:nvSpPr>
        <dsp:cNvPr id="0" name=""/>
        <dsp:cNvSpPr/>
      </dsp:nvSpPr>
      <dsp:spPr>
        <a:xfrm>
          <a:off x="1193829"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E658F74-EBEA-4334-A046-47093B6E08F7}">
      <dsp:nvSpPr>
        <dsp:cNvPr id="0" name=""/>
        <dsp:cNvSpPr/>
      </dsp:nvSpPr>
      <dsp:spPr>
        <a:xfrm>
          <a:off x="1193829"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A2B37C-75EB-4D15-9C08-19C1EF3C5BD9}">
      <dsp:nvSpPr>
        <dsp:cNvPr id="0" name=""/>
        <dsp:cNvSpPr/>
      </dsp:nvSpPr>
      <dsp:spPr>
        <a:xfrm>
          <a:off x="1082346"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1082346" y="1158519"/>
        <a:ext cx="445932" cy="142698"/>
      </dsp:txXfrm>
    </dsp:sp>
    <dsp:sp modelId="{24279163-4808-44F3-A375-7C919623B8EF}">
      <dsp:nvSpPr>
        <dsp:cNvPr id="0" name=""/>
        <dsp:cNvSpPr/>
      </dsp:nvSpPr>
      <dsp:spPr>
        <a:xfrm>
          <a:off x="1733407"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C6BF38B-42D3-47CB-BE18-80169B4ADF60}">
      <dsp:nvSpPr>
        <dsp:cNvPr id="0" name=""/>
        <dsp:cNvSpPr/>
      </dsp:nvSpPr>
      <dsp:spPr>
        <a:xfrm>
          <a:off x="1733407"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6009EFD-0DD8-48A6-B1ED-549A14BDD4E5}">
      <dsp:nvSpPr>
        <dsp:cNvPr id="0" name=""/>
        <dsp:cNvSpPr/>
      </dsp:nvSpPr>
      <dsp:spPr>
        <a:xfrm>
          <a:off x="1621924"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1621924" y="1158519"/>
        <a:ext cx="445932" cy="142698"/>
      </dsp:txXfrm>
    </dsp:sp>
    <dsp:sp modelId="{1A5AE368-FDD3-4F84-A643-0430573E8DA9}">
      <dsp:nvSpPr>
        <dsp:cNvPr id="0" name=""/>
        <dsp:cNvSpPr/>
      </dsp:nvSpPr>
      <dsp:spPr>
        <a:xfrm>
          <a:off x="1463618"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48F50C-4D79-4919-8BA0-638867CB8DA8}">
      <dsp:nvSpPr>
        <dsp:cNvPr id="0" name=""/>
        <dsp:cNvSpPr/>
      </dsp:nvSpPr>
      <dsp:spPr>
        <a:xfrm>
          <a:off x="1463618"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E44111A-C39B-4344-B581-B3CEFD5D4182}">
      <dsp:nvSpPr>
        <dsp:cNvPr id="0" name=""/>
        <dsp:cNvSpPr/>
      </dsp:nvSpPr>
      <dsp:spPr>
        <a:xfrm>
          <a:off x="1352135"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1352135" y="1475131"/>
        <a:ext cx="445932" cy="142698"/>
      </dsp:txXfrm>
    </dsp:sp>
    <dsp:sp modelId="{218CDFC9-F15D-411D-B5DA-04D1ACEA5354}">
      <dsp:nvSpPr>
        <dsp:cNvPr id="0" name=""/>
        <dsp:cNvSpPr/>
      </dsp:nvSpPr>
      <dsp:spPr>
        <a:xfrm>
          <a:off x="2003196"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4F42065-B235-4D1A-AC06-4CA334D56432}">
      <dsp:nvSpPr>
        <dsp:cNvPr id="0" name=""/>
        <dsp:cNvSpPr/>
      </dsp:nvSpPr>
      <dsp:spPr>
        <a:xfrm>
          <a:off x="2003196"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5D9CCC-33DA-4B2B-9249-FA830E8ED513}">
      <dsp:nvSpPr>
        <dsp:cNvPr id="0" name=""/>
        <dsp:cNvSpPr/>
      </dsp:nvSpPr>
      <dsp:spPr>
        <a:xfrm>
          <a:off x="1891713"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1891713" y="1475131"/>
        <a:ext cx="445932" cy="142698"/>
      </dsp:txXfrm>
    </dsp:sp>
    <dsp:sp modelId="{E07F02EB-97A0-4F83-BB9D-AC54EC5A6AC1}">
      <dsp:nvSpPr>
        <dsp:cNvPr id="0" name=""/>
        <dsp:cNvSpPr/>
      </dsp:nvSpPr>
      <dsp:spPr>
        <a:xfrm>
          <a:off x="2003196"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373E15-5775-46C0-952C-14990526800D}">
      <dsp:nvSpPr>
        <dsp:cNvPr id="0" name=""/>
        <dsp:cNvSpPr/>
      </dsp:nvSpPr>
      <dsp:spPr>
        <a:xfrm>
          <a:off x="2003196"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34C6D8-1F04-4A4D-9283-80D5D2BAE9FF}">
      <dsp:nvSpPr>
        <dsp:cNvPr id="0" name=""/>
        <dsp:cNvSpPr/>
      </dsp:nvSpPr>
      <dsp:spPr>
        <a:xfrm>
          <a:off x="1891713"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1891713" y="841907"/>
        <a:ext cx="445932" cy="142698"/>
      </dsp:txXfrm>
    </dsp:sp>
    <dsp:sp modelId="{1B1C9824-A656-46D8-8981-88773050FD78}">
      <dsp:nvSpPr>
        <dsp:cNvPr id="0" name=""/>
        <dsp:cNvSpPr/>
      </dsp:nvSpPr>
      <dsp:spPr>
        <a:xfrm>
          <a:off x="2812562"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E832C16-956F-4DB2-82EF-BD7C101B97EC}">
      <dsp:nvSpPr>
        <dsp:cNvPr id="0" name=""/>
        <dsp:cNvSpPr/>
      </dsp:nvSpPr>
      <dsp:spPr>
        <a:xfrm>
          <a:off x="2812562"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27A588-171A-45EF-B19C-F03DD1B73EF2}">
      <dsp:nvSpPr>
        <dsp:cNvPr id="0" name=""/>
        <dsp:cNvSpPr/>
      </dsp:nvSpPr>
      <dsp:spPr>
        <a:xfrm>
          <a:off x="2701079"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2701079" y="525295"/>
        <a:ext cx="445932" cy="142698"/>
      </dsp:txXfrm>
    </dsp:sp>
    <dsp:sp modelId="{FF1EDFFA-BE5D-46AB-A598-47BB00A36B17}">
      <dsp:nvSpPr>
        <dsp:cNvPr id="0" name=""/>
        <dsp:cNvSpPr/>
      </dsp:nvSpPr>
      <dsp:spPr>
        <a:xfrm>
          <a:off x="2542773"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F82232-81BE-4C68-9ED2-D8ACB30D7262}">
      <dsp:nvSpPr>
        <dsp:cNvPr id="0" name=""/>
        <dsp:cNvSpPr/>
      </dsp:nvSpPr>
      <dsp:spPr>
        <a:xfrm>
          <a:off x="2542773"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55DA4C-96AC-4F4E-8E7F-A816D6BEB250}">
      <dsp:nvSpPr>
        <dsp:cNvPr id="0" name=""/>
        <dsp:cNvSpPr/>
      </dsp:nvSpPr>
      <dsp:spPr>
        <a:xfrm>
          <a:off x="2431290"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2431290" y="841907"/>
        <a:ext cx="445932" cy="142698"/>
      </dsp:txXfrm>
    </dsp:sp>
    <dsp:sp modelId="{56BC62D5-9C35-4109-8A32-5550EF00B71C}">
      <dsp:nvSpPr>
        <dsp:cNvPr id="0" name=""/>
        <dsp:cNvSpPr/>
      </dsp:nvSpPr>
      <dsp:spPr>
        <a:xfrm>
          <a:off x="3082351"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482A7C4-A1E5-4B85-A631-A4C52C9D20FD}">
      <dsp:nvSpPr>
        <dsp:cNvPr id="0" name=""/>
        <dsp:cNvSpPr/>
      </dsp:nvSpPr>
      <dsp:spPr>
        <a:xfrm>
          <a:off x="3082351"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A974F50-072E-4056-A41C-8F9C230512FB}">
      <dsp:nvSpPr>
        <dsp:cNvPr id="0" name=""/>
        <dsp:cNvSpPr/>
      </dsp:nvSpPr>
      <dsp:spPr>
        <a:xfrm>
          <a:off x="2970868"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2970868" y="841907"/>
        <a:ext cx="445932" cy="142698"/>
      </dsp:txXfrm>
    </dsp:sp>
    <dsp:sp modelId="{953BE4EA-759F-49AE-AF35-AB1671836E89}">
      <dsp:nvSpPr>
        <dsp:cNvPr id="0" name=""/>
        <dsp:cNvSpPr/>
      </dsp:nvSpPr>
      <dsp:spPr>
        <a:xfrm>
          <a:off x="2812562"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68BCA615-C5F6-480D-B2BD-8DF913D232DC}">
      <dsp:nvSpPr>
        <dsp:cNvPr id="0" name=""/>
        <dsp:cNvSpPr/>
      </dsp:nvSpPr>
      <dsp:spPr>
        <a:xfrm>
          <a:off x="2812562"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FC2B7B7-1538-475A-BF0F-6C62E5066AA1}">
      <dsp:nvSpPr>
        <dsp:cNvPr id="0" name=""/>
        <dsp:cNvSpPr/>
      </dsp:nvSpPr>
      <dsp:spPr>
        <a:xfrm>
          <a:off x="2701079"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2701079" y="1158519"/>
        <a:ext cx="445932" cy="142698"/>
      </dsp:txXfrm>
    </dsp:sp>
    <dsp:sp modelId="{23787D5D-AB15-46AA-8980-B75213DF7E8B}">
      <dsp:nvSpPr>
        <dsp:cNvPr id="0" name=""/>
        <dsp:cNvSpPr/>
      </dsp:nvSpPr>
      <dsp:spPr>
        <a:xfrm>
          <a:off x="2542773"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6980-1545-44EF-A9D9-64AEFAC3DC4C}">
      <dsp:nvSpPr>
        <dsp:cNvPr id="0" name=""/>
        <dsp:cNvSpPr/>
      </dsp:nvSpPr>
      <dsp:spPr>
        <a:xfrm>
          <a:off x="2542773"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ECAD-DD8C-4960-A21D-59995A38C33C}">
      <dsp:nvSpPr>
        <dsp:cNvPr id="0" name=""/>
        <dsp:cNvSpPr/>
      </dsp:nvSpPr>
      <dsp:spPr>
        <a:xfrm>
          <a:off x="2431290"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431290" y="1475131"/>
        <a:ext cx="445932" cy="142698"/>
      </dsp:txXfrm>
    </dsp:sp>
    <dsp:sp modelId="{D585DC0D-FF86-4F37-9B8E-ABEAB3D4217A}">
      <dsp:nvSpPr>
        <dsp:cNvPr id="0" name=""/>
        <dsp:cNvSpPr/>
      </dsp:nvSpPr>
      <dsp:spPr>
        <a:xfrm>
          <a:off x="3082351"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978665-92EC-4DAF-A21D-02B23CA511D0}">
      <dsp:nvSpPr>
        <dsp:cNvPr id="0" name=""/>
        <dsp:cNvSpPr/>
      </dsp:nvSpPr>
      <dsp:spPr>
        <a:xfrm>
          <a:off x="3082351"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2498F3-352D-4057-88D7-9179445BB140}">
      <dsp:nvSpPr>
        <dsp:cNvPr id="0" name=""/>
        <dsp:cNvSpPr/>
      </dsp:nvSpPr>
      <dsp:spPr>
        <a:xfrm>
          <a:off x="2970868"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2970868" y="1475131"/>
        <a:ext cx="445932" cy="142698"/>
      </dsp:txXfrm>
    </dsp:sp>
    <dsp:sp modelId="{FA1F7120-463C-4D40-9EFC-F8BCC9A82FDB}">
      <dsp:nvSpPr>
        <dsp:cNvPr id="0" name=""/>
        <dsp:cNvSpPr/>
      </dsp:nvSpPr>
      <dsp:spPr>
        <a:xfrm>
          <a:off x="3352140"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C978C7-AC5A-4FAA-AA8C-A88AD2892D47}">
      <dsp:nvSpPr>
        <dsp:cNvPr id="0" name=""/>
        <dsp:cNvSpPr/>
      </dsp:nvSpPr>
      <dsp:spPr>
        <a:xfrm>
          <a:off x="3352140"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D6F43B6-E4F8-4F1A-8C6E-3B87478EB6D0}">
      <dsp:nvSpPr>
        <dsp:cNvPr id="0" name=""/>
        <dsp:cNvSpPr/>
      </dsp:nvSpPr>
      <dsp:spPr>
        <a:xfrm>
          <a:off x="3240657"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3240657" y="1158519"/>
        <a:ext cx="445932" cy="142698"/>
      </dsp:txXfrm>
    </dsp:sp>
    <dsp:sp modelId="{405FB2FF-6B62-4F72-8591-DC5397EF8BCB}">
      <dsp:nvSpPr>
        <dsp:cNvPr id="0" name=""/>
        <dsp:cNvSpPr/>
      </dsp:nvSpPr>
      <dsp:spPr>
        <a:xfrm>
          <a:off x="3891718"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DB5F5B-9B1F-4AD5-BA9E-0D653DB3F152}">
      <dsp:nvSpPr>
        <dsp:cNvPr id="0" name=""/>
        <dsp:cNvSpPr/>
      </dsp:nvSpPr>
      <dsp:spPr>
        <a:xfrm>
          <a:off x="3891718"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F528D4-FBFF-4A81-8330-299DBABFCE01}">
      <dsp:nvSpPr>
        <dsp:cNvPr id="0" name=""/>
        <dsp:cNvSpPr/>
      </dsp:nvSpPr>
      <dsp:spPr>
        <a:xfrm>
          <a:off x="3780235"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3780235" y="525295"/>
        <a:ext cx="445932" cy="142698"/>
      </dsp:txXfrm>
    </dsp:sp>
    <dsp:sp modelId="{63092709-21BB-47FE-B5E0-5B4442FCF847}">
      <dsp:nvSpPr>
        <dsp:cNvPr id="0" name=""/>
        <dsp:cNvSpPr/>
      </dsp:nvSpPr>
      <dsp:spPr>
        <a:xfrm>
          <a:off x="3621929"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34C4D36-FA4C-455D-95C0-4DF6D2D9E2A6}">
      <dsp:nvSpPr>
        <dsp:cNvPr id="0" name=""/>
        <dsp:cNvSpPr/>
      </dsp:nvSpPr>
      <dsp:spPr>
        <a:xfrm>
          <a:off x="3621929"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FBC601-67E2-4E09-87DB-1C11F9111B51}">
      <dsp:nvSpPr>
        <dsp:cNvPr id="0" name=""/>
        <dsp:cNvSpPr/>
      </dsp:nvSpPr>
      <dsp:spPr>
        <a:xfrm>
          <a:off x="3510446"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510446" y="841907"/>
        <a:ext cx="445932" cy="142698"/>
      </dsp:txXfrm>
    </dsp:sp>
    <dsp:sp modelId="{252299B1-8C63-489B-AC2E-C91B857250FA}">
      <dsp:nvSpPr>
        <dsp:cNvPr id="0" name=""/>
        <dsp:cNvSpPr/>
      </dsp:nvSpPr>
      <dsp:spPr>
        <a:xfrm>
          <a:off x="4161507"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FA75143-A55B-4E04-B54D-2CA33819F7A0}">
      <dsp:nvSpPr>
        <dsp:cNvPr id="0" name=""/>
        <dsp:cNvSpPr/>
      </dsp:nvSpPr>
      <dsp:spPr>
        <a:xfrm>
          <a:off x="4161507"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9C88663-0FBC-4984-A3F8-35F70373E976}">
      <dsp:nvSpPr>
        <dsp:cNvPr id="0" name=""/>
        <dsp:cNvSpPr/>
      </dsp:nvSpPr>
      <dsp:spPr>
        <a:xfrm>
          <a:off x="4050024"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4050024" y="841907"/>
        <a:ext cx="445932" cy="142698"/>
      </dsp:txXfrm>
    </dsp:sp>
    <dsp:sp modelId="{F83D8E64-E569-41FB-B644-AD3F69CA0888}">
      <dsp:nvSpPr>
        <dsp:cNvPr id="0" name=""/>
        <dsp:cNvSpPr/>
      </dsp:nvSpPr>
      <dsp:spPr>
        <a:xfrm>
          <a:off x="3891718"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E0E320-16E1-415E-A42F-3AAE6098F0F2}">
      <dsp:nvSpPr>
        <dsp:cNvPr id="0" name=""/>
        <dsp:cNvSpPr/>
      </dsp:nvSpPr>
      <dsp:spPr>
        <a:xfrm>
          <a:off x="3891718"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F2ADDD-5034-44B6-9F98-A04C45A2DDBF}">
      <dsp:nvSpPr>
        <dsp:cNvPr id="0" name=""/>
        <dsp:cNvSpPr/>
      </dsp:nvSpPr>
      <dsp:spPr>
        <a:xfrm>
          <a:off x="3780235"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3780235" y="1158519"/>
        <a:ext cx="445932" cy="142698"/>
      </dsp:txXfrm>
    </dsp:sp>
    <dsp:sp modelId="{80BE22F1-879E-44BB-8A58-2BC2C62B52F3}">
      <dsp:nvSpPr>
        <dsp:cNvPr id="0" name=""/>
        <dsp:cNvSpPr/>
      </dsp:nvSpPr>
      <dsp:spPr>
        <a:xfrm>
          <a:off x="4431296"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D9C096A5-4F42-46C8-8104-3ACE4D80AF79}">
      <dsp:nvSpPr>
        <dsp:cNvPr id="0" name=""/>
        <dsp:cNvSpPr/>
      </dsp:nvSpPr>
      <dsp:spPr>
        <a:xfrm>
          <a:off x="4431296"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F2BA8EA-C78B-445A-A4F8-1EDCDD937EF2}">
      <dsp:nvSpPr>
        <dsp:cNvPr id="0" name=""/>
        <dsp:cNvSpPr/>
      </dsp:nvSpPr>
      <dsp:spPr>
        <a:xfrm>
          <a:off x="4319813"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4319813" y="1158519"/>
        <a:ext cx="445932" cy="142698"/>
      </dsp:txXfrm>
    </dsp:sp>
    <dsp:sp modelId="{87B0A700-D5E7-4EEF-9E63-AEB5A6881C74}">
      <dsp:nvSpPr>
        <dsp:cNvPr id="0" name=""/>
        <dsp:cNvSpPr/>
      </dsp:nvSpPr>
      <dsp:spPr>
        <a:xfrm>
          <a:off x="4161507"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BF18FF3-F227-447A-AF9E-85B87C5D18CE}">
      <dsp:nvSpPr>
        <dsp:cNvPr id="0" name=""/>
        <dsp:cNvSpPr/>
      </dsp:nvSpPr>
      <dsp:spPr>
        <a:xfrm>
          <a:off x="4161507"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9361230-7F77-49BA-A01C-6F1E0288F70C}">
      <dsp:nvSpPr>
        <dsp:cNvPr id="0" name=""/>
        <dsp:cNvSpPr/>
      </dsp:nvSpPr>
      <dsp:spPr>
        <a:xfrm>
          <a:off x="4050024"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4050024" y="1475131"/>
        <a:ext cx="445932" cy="142698"/>
      </dsp:txXfrm>
    </dsp:sp>
    <dsp:sp modelId="{3EE10922-D995-49DD-B063-FD11E218BADB}">
      <dsp:nvSpPr>
        <dsp:cNvPr id="0" name=""/>
        <dsp:cNvSpPr/>
      </dsp:nvSpPr>
      <dsp:spPr>
        <a:xfrm>
          <a:off x="4701085"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697C7D-ED35-4908-ADD6-B31DBF0C6464}">
      <dsp:nvSpPr>
        <dsp:cNvPr id="0" name=""/>
        <dsp:cNvSpPr/>
      </dsp:nvSpPr>
      <dsp:spPr>
        <a:xfrm>
          <a:off x="4701085"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51D3CF-7206-4AD1-812C-5E8B084224AD}">
      <dsp:nvSpPr>
        <dsp:cNvPr id="0" name=""/>
        <dsp:cNvSpPr/>
      </dsp:nvSpPr>
      <dsp:spPr>
        <a:xfrm>
          <a:off x="4589602"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4589602" y="1475131"/>
        <a:ext cx="445932" cy="14269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2DA8B9-6329-4E63-A5AF-9DA74D22A994}">
      <dsp:nvSpPr>
        <dsp:cNvPr id="0" name=""/>
        <dsp:cNvSpPr/>
      </dsp:nvSpPr>
      <dsp:spPr>
        <a:xfrm>
          <a:off x="3834816"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91879EB-893E-4126-9E4D-3063BCAD60D9}">
      <dsp:nvSpPr>
        <dsp:cNvPr id="0" name=""/>
        <dsp:cNvSpPr/>
      </dsp:nvSpPr>
      <dsp:spPr>
        <a:xfrm>
          <a:off x="3177089"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7F4E26-ABFB-4899-8C8F-9F8BF49861FE}">
      <dsp:nvSpPr>
        <dsp:cNvPr id="0" name=""/>
        <dsp:cNvSpPr/>
      </dsp:nvSpPr>
      <dsp:spPr>
        <a:xfrm>
          <a:off x="2519362" y="971522"/>
          <a:ext cx="1315453" cy="228301"/>
        </a:xfrm>
        <a:custGeom>
          <a:avLst/>
          <a:gdLst/>
          <a:ahLst/>
          <a:cxnLst/>
          <a:rect l="0" t="0" r="0" b="0"/>
          <a:pathLst>
            <a:path>
              <a:moveTo>
                <a:pt x="0" y="0"/>
              </a:moveTo>
              <a:lnTo>
                <a:pt x="0" y="114150"/>
              </a:lnTo>
              <a:lnTo>
                <a:pt x="1315453" y="114150"/>
              </a:lnTo>
              <a:lnTo>
                <a:pt x="1315453"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1203908"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546182"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1203908" y="971522"/>
          <a:ext cx="1315453" cy="228301"/>
        </a:xfrm>
        <a:custGeom>
          <a:avLst/>
          <a:gdLst/>
          <a:ahLst/>
          <a:cxnLst/>
          <a:rect l="0" t="0" r="0" b="0"/>
          <a:pathLst>
            <a:path>
              <a:moveTo>
                <a:pt x="1315453" y="0"/>
              </a:moveTo>
              <a:lnTo>
                <a:pt x="1315453" y="114150"/>
              </a:lnTo>
              <a:lnTo>
                <a:pt x="0" y="114150"/>
              </a:lnTo>
              <a:lnTo>
                <a:pt x="0"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0A54BF-A2DC-4301-A0D2-401C6ECBE7DD}">
      <dsp:nvSpPr>
        <dsp:cNvPr id="0" name=""/>
        <dsp:cNvSpPr/>
      </dsp:nvSpPr>
      <dsp:spPr>
        <a:xfrm>
          <a:off x="2247574" y="427946"/>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4D230CF-A7B4-4D64-9CAF-5236F8C2F67B}">
      <dsp:nvSpPr>
        <dsp:cNvPr id="0" name=""/>
        <dsp:cNvSpPr/>
      </dsp:nvSpPr>
      <dsp:spPr>
        <a:xfrm>
          <a:off x="2247574" y="427946"/>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1CBE3C-E338-46EF-87BD-BEFCE7DB9DB2}">
      <dsp:nvSpPr>
        <dsp:cNvPr id="0" name=""/>
        <dsp:cNvSpPr/>
      </dsp:nvSpPr>
      <dsp:spPr>
        <a:xfrm>
          <a:off x="1975786" y="525790"/>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rgbClr val="FF0000"/>
              </a:solidFill>
            </a:rPr>
            <a:t>Y</a:t>
          </a:r>
          <a:endParaRPr lang="id-ID" sz="2200" kern="1200">
            <a:solidFill>
              <a:srgbClr val="FF0000"/>
            </a:solidFill>
          </a:endParaRPr>
        </a:p>
      </dsp:txBody>
      <dsp:txXfrm>
        <a:off x="1975786" y="525790"/>
        <a:ext cx="1087151" cy="347888"/>
      </dsp:txXfrm>
    </dsp:sp>
    <dsp:sp modelId="{52077181-0F22-486A-B3AE-B8C38E146163}">
      <dsp:nvSpPr>
        <dsp:cNvPr id="0" name=""/>
        <dsp:cNvSpPr/>
      </dsp:nvSpPr>
      <dsp:spPr>
        <a:xfrm>
          <a:off x="932121"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9324285-EA53-4CD6-80CE-579731C8A615}">
      <dsp:nvSpPr>
        <dsp:cNvPr id="0" name=""/>
        <dsp:cNvSpPr/>
      </dsp:nvSpPr>
      <dsp:spPr>
        <a:xfrm>
          <a:off x="932121"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A6289BE-E8A1-42B0-9561-B00B3D0BE654}">
      <dsp:nvSpPr>
        <dsp:cNvPr id="0" name=""/>
        <dsp:cNvSpPr/>
      </dsp:nvSpPr>
      <dsp:spPr>
        <a:xfrm>
          <a:off x="660333"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X</a:t>
          </a:r>
          <a:endParaRPr lang="id-ID" sz="2200" kern="1200">
            <a:solidFill>
              <a:sysClr val="windowText" lastClr="000000"/>
            </a:solidFill>
          </a:endParaRPr>
        </a:p>
      </dsp:txBody>
      <dsp:txXfrm>
        <a:off x="660333" y="1297668"/>
        <a:ext cx="1087151" cy="347888"/>
      </dsp:txXfrm>
    </dsp:sp>
    <dsp:sp modelId="{1EA88560-2C18-4A37-A461-51D52148E87B}">
      <dsp:nvSpPr>
        <dsp:cNvPr id="0" name=""/>
        <dsp:cNvSpPr/>
      </dsp:nvSpPr>
      <dsp:spPr>
        <a:xfrm>
          <a:off x="27439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7439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a</a:t>
          </a:r>
          <a:endParaRPr lang="id-ID" sz="2200" kern="1200">
            <a:solidFill>
              <a:schemeClr val="accent1"/>
            </a:solidFill>
          </a:endParaRPr>
        </a:p>
      </dsp:txBody>
      <dsp:txXfrm>
        <a:off x="2606" y="2069545"/>
        <a:ext cx="1087151" cy="347888"/>
      </dsp:txXfrm>
    </dsp:sp>
    <dsp:sp modelId="{3C2BD252-B6C3-4242-A46D-9A320A6F1695}">
      <dsp:nvSpPr>
        <dsp:cNvPr id="0" name=""/>
        <dsp:cNvSpPr/>
      </dsp:nvSpPr>
      <dsp:spPr>
        <a:xfrm>
          <a:off x="1589847"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1589847"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1318059"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b</a:t>
          </a:r>
          <a:endParaRPr lang="id-ID" sz="2200" kern="1200">
            <a:solidFill>
              <a:schemeClr val="accent1"/>
            </a:solidFill>
          </a:endParaRPr>
        </a:p>
      </dsp:txBody>
      <dsp:txXfrm>
        <a:off x="1318059" y="2069545"/>
        <a:ext cx="1087151" cy="347888"/>
      </dsp:txXfrm>
    </dsp:sp>
    <dsp:sp modelId="{DDB05395-0558-49FF-BC53-D4B58132D090}">
      <dsp:nvSpPr>
        <dsp:cNvPr id="0" name=""/>
        <dsp:cNvSpPr/>
      </dsp:nvSpPr>
      <dsp:spPr>
        <a:xfrm>
          <a:off x="3563028"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D3C3926-B2FA-4695-A63B-C119D1AAA16D}">
      <dsp:nvSpPr>
        <dsp:cNvPr id="0" name=""/>
        <dsp:cNvSpPr/>
      </dsp:nvSpPr>
      <dsp:spPr>
        <a:xfrm>
          <a:off x="3563028"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01BB8423-47BD-4203-920B-4C92AC58B91C}">
      <dsp:nvSpPr>
        <dsp:cNvPr id="0" name=""/>
        <dsp:cNvSpPr/>
      </dsp:nvSpPr>
      <dsp:spPr>
        <a:xfrm>
          <a:off x="3291240"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Z</a:t>
          </a:r>
          <a:endParaRPr lang="id-ID" sz="2200" kern="1200">
            <a:solidFill>
              <a:sysClr val="windowText" lastClr="000000"/>
            </a:solidFill>
          </a:endParaRPr>
        </a:p>
      </dsp:txBody>
      <dsp:txXfrm>
        <a:off x="3291240" y="1297668"/>
        <a:ext cx="1087151" cy="347888"/>
      </dsp:txXfrm>
    </dsp:sp>
    <dsp:sp modelId="{BC84B691-C142-47CB-9C37-B9B498E57806}">
      <dsp:nvSpPr>
        <dsp:cNvPr id="0" name=""/>
        <dsp:cNvSpPr/>
      </dsp:nvSpPr>
      <dsp:spPr>
        <a:xfrm>
          <a:off x="2905301"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73A47E9-1D06-4F83-99C3-67B9EAD0E180}">
      <dsp:nvSpPr>
        <dsp:cNvPr id="0" name=""/>
        <dsp:cNvSpPr/>
      </dsp:nvSpPr>
      <dsp:spPr>
        <a:xfrm>
          <a:off x="2905301"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F9B38D-9497-4221-B302-9A298899638A}">
      <dsp:nvSpPr>
        <dsp:cNvPr id="0" name=""/>
        <dsp:cNvSpPr/>
      </dsp:nvSpPr>
      <dsp:spPr>
        <a:xfrm>
          <a:off x="2633513"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c</a:t>
          </a:r>
          <a:endParaRPr lang="id-ID" sz="2200" kern="1200">
            <a:solidFill>
              <a:schemeClr val="accent1"/>
            </a:solidFill>
          </a:endParaRPr>
        </a:p>
      </dsp:txBody>
      <dsp:txXfrm>
        <a:off x="2633513" y="2069545"/>
        <a:ext cx="1087151" cy="347888"/>
      </dsp:txXfrm>
    </dsp:sp>
    <dsp:sp modelId="{252EF0FC-83F6-4259-895B-75B9BC09299E}">
      <dsp:nvSpPr>
        <dsp:cNvPr id="0" name=""/>
        <dsp:cNvSpPr/>
      </dsp:nvSpPr>
      <dsp:spPr>
        <a:xfrm>
          <a:off x="422075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BE498A-EEC6-42ED-859F-4B10C4E0A8F8}">
      <dsp:nvSpPr>
        <dsp:cNvPr id="0" name=""/>
        <dsp:cNvSpPr/>
      </dsp:nvSpPr>
      <dsp:spPr>
        <a:xfrm>
          <a:off x="422075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71A54F7-1A1B-4D66-81DD-65E316F7645B}">
      <dsp:nvSpPr>
        <dsp:cNvPr id="0" name=""/>
        <dsp:cNvSpPr/>
      </dsp:nvSpPr>
      <dsp:spPr>
        <a:xfrm>
          <a:off x="394896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d</a:t>
          </a:r>
          <a:endParaRPr lang="id-ID" sz="2200" kern="1200">
            <a:solidFill>
              <a:schemeClr val="accent1"/>
            </a:solidFill>
          </a:endParaRPr>
        </a:p>
      </dsp:txBody>
      <dsp:txXfrm>
        <a:off x="3948966" y="2069545"/>
        <a:ext cx="1087151" cy="34788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4C51CFD5-5047-4780-B588-91F239A1E62C}">
      <dsp:nvSpPr>
        <dsp:cNvPr id="0" name=""/>
        <dsp:cNvSpPr/>
      </dsp:nvSpPr>
      <dsp:spPr>
        <a:xfrm>
          <a:off x="1044415"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ADAC9DC-F52F-4B83-AECC-4D44B23A1FEF}">
      <dsp:nvSpPr>
        <dsp:cNvPr id="0" name=""/>
        <dsp:cNvSpPr/>
      </dsp:nvSpPr>
      <dsp:spPr>
        <a:xfrm>
          <a:off x="277292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8D3EE33-6925-4529-A3B6-367B5695372C}">
      <dsp:nvSpPr>
        <dsp:cNvPr id="0" name=""/>
        <dsp:cNvSpPr/>
      </dsp:nvSpPr>
      <dsp:spPr>
        <a:xfrm>
          <a:off x="18016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5513B1A3-3885-4BBD-A5C0-2CEC1EC92536}">
      <dsp:nvSpPr>
        <dsp:cNvPr id="0" name=""/>
        <dsp:cNvSpPr/>
      </dsp:nvSpPr>
      <dsp:spPr>
        <a:xfrm>
          <a:off x="190867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7F4E26-ABFB-4899-8C8F-9F8BF49861FE}">
      <dsp:nvSpPr>
        <dsp:cNvPr id="0" name=""/>
        <dsp:cNvSpPr/>
      </dsp:nvSpPr>
      <dsp:spPr>
        <a:xfrm>
          <a:off x="4085068"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5D469C-0B2D-4374-AB24-B200013F490A}">
      <dsp:nvSpPr>
        <dsp:cNvPr id="0" name=""/>
        <dsp:cNvSpPr/>
      </dsp:nvSpPr>
      <dsp:spPr>
        <a:xfrm>
          <a:off x="4085068"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CC04A8-9CFD-4B7E-9B44-F7E3141C4ABA}">
      <dsp:nvSpPr>
        <dsp:cNvPr id="0" name=""/>
        <dsp:cNvSpPr/>
      </dsp:nvSpPr>
      <dsp:spPr>
        <a:xfrm>
          <a:off x="3563166"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3563166"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3041264"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3563166"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8A7EB-AA95-42A3-B389-C5022C9562E2}">
      <dsp:nvSpPr>
        <dsp:cNvPr id="0" name=""/>
        <dsp:cNvSpPr/>
      </dsp:nvSpPr>
      <dsp:spPr>
        <a:xfrm>
          <a:off x="1475558"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D4616E-D720-412E-A3CA-214411119C74}">
      <dsp:nvSpPr>
        <dsp:cNvPr id="0" name=""/>
        <dsp:cNvSpPr/>
      </dsp:nvSpPr>
      <dsp:spPr>
        <a:xfrm>
          <a:off x="953656"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F71667-507B-4C27-859F-37CF56091988}">
      <dsp:nvSpPr>
        <dsp:cNvPr id="0" name=""/>
        <dsp:cNvSpPr/>
      </dsp:nvSpPr>
      <dsp:spPr>
        <a:xfrm>
          <a:off x="431754"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321A23-4A8B-432D-9677-85034B16F895}">
      <dsp:nvSpPr>
        <dsp:cNvPr id="0" name=""/>
        <dsp:cNvSpPr/>
      </dsp:nvSpPr>
      <dsp:spPr>
        <a:xfrm>
          <a:off x="953656"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C44F7F-1089-4FA7-960B-3CDA7DB6EA3A}">
      <dsp:nvSpPr>
        <dsp:cNvPr id="0" name=""/>
        <dsp:cNvSpPr/>
      </dsp:nvSpPr>
      <dsp:spPr>
        <a:xfrm>
          <a:off x="953656"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F6A1C7-7999-4911-836E-61DE342A1ADE}">
      <dsp:nvSpPr>
        <dsp:cNvPr id="0" name=""/>
        <dsp:cNvSpPr/>
      </dsp:nvSpPr>
      <dsp:spPr>
        <a:xfrm>
          <a:off x="431754"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7693C3-8247-4D7F-8158-E1FA866D9B33}">
      <dsp:nvSpPr>
        <dsp:cNvPr id="0" name=""/>
        <dsp:cNvSpPr/>
      </dsp:nvSpPr>
      <dsp:spPr>
        <a:xfrm>
          <a:off x="737994"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3563A87A-E9EB-46F1-9F0E-0B39225BC9B4}">
      <dsp:nvSpPr>
        <dsp:cNvPr id="0" name=""/>
        <dsp:cNvSpPr/>
      </dsp:nvSpPr>
      <dsp:spPr>
        <a:xfrm>
          <a:off x="737994"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C2FDA39-795A-4B61-B5FB-A5F32C76AF01}">
      <dsp:nvSpPr>
        <dsp:cNvPr id="0" name=""/>
        <dsp:cNvSpPr/>
      </dsp:nvSpPr>
      <dsp:spPr>
        <a:xfrm>
          <a:off x="522332"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x</a:t>
          </a:r>
          <a:endParaRPr lang="id-ID" sz="1800" kern="1200"/>
        </a:p>
      </dsp:txBody>
      <dsp:txXfrm>
        <a:off x="522332" y="414868"/>
        <a:ext cx="862647" cy="276047"/>
      </dsp:txXfrm>
    </dsp:sp>
    <dsp:sp modelId="{601E86F4-1125-40CF-818B-7082752D64BF}">
      <dsp:nvSpPr>
        <dsp:cNvPr id="0" name=""/>
        <dsp:cNvSpPr/>
      </dsp:nvSpPr>
      <dsp:spPr>
        <a:xfrm>
          <a:off x="216092"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E250B-FBF7-470D-A12A-D06AA32EE43F}">
      <dsp:nvSpPr>
        <dsp:cNvPr id="0" name=""/>
        <dsp:cNvSpPr/>
      </dsp:nvSpPr>
      <dsp:spPr>
        <a:xfrm>
          <a:off x="216092"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F86D44-A80E-4F9F-92A3-665C353F3F17}">
      <dsp:nvSpPr>
        <dsp:cNvPr id="0" name=""/>
        <dsp:cNvSpPr/>
      </dsp:nvSpPr>
      <dsp:spPr>
        <a:xfrm>
          <a:off x="430"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30" y="1027348"/>
        <a:ext cx="862647" cy="276047"/>
      </dsp:txXfrm>
    </dsp:sp>
    <dsp:sp modelId="{854EB437-C01C-4637-937E-E78DAD6380FC}">
      <dsp:nvSpPr>
        <dsp:cNvPr id="0" name=""/>
        <dsp:cNvSpPr/>
      </dsp:nvSpPr>
      <dsp:spPr>
        <a:xfrm>
          <a:off x="1259896"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D5367E10-1981-46A4-8D7D-BD81844A2501}">
      <dsp:nvSpPr>
        <dsp:cNvPr id="0" name=""/>
        <dsp:cNvSpPr/>
      </dsp:nvSpPr>
      <dsp:spPr>
        <a:xfrm>
          <a:off x="1259896"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0A5E994-EAF6-49BD-8565-351C11A4DC30}">
      <dsp:nvSpPr>
        <dsp:cNvPr id="0" name=""/>
        <dsp:cNvSpPr/>
      </dsp:nvSpPr>
      <dsp:spPr>
        <a:xfrm>
          <a:off x="1044234"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z</a:t>
          </a:r>
          <a:endParaRPr lang="id-ID" sz="1800" kern="1200">
            <a:solidFill>
              <a:srgbClr val="FF0000"/>
            </a:solidFill>
          </a:endParaRPr>
        </a:p>
      </dsp:txBody>
      <dsp:txXfrm>
        <a:off x="1044234" y="1027348"/>
        <a:ext cx="862647" cy="276047"/>
      </dsp:txXfrm>
    </dsp:sp>
    <dsp:sp modelId="{39C3E7A3-1D23-42B3-A753-5449C9FE2047}">
      <dsp:nvSpPr>
        <dsp:cNvPr id="0" name=""/>
        <dsp:cNvSpPr/>
      </dsp:nvSpPr>
      <dsp:spPr>
        <a:xfrm>
          <a:off x="737994"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7D8351-C4EC-43BF-ADB5-F694D2A01C42}">
      <dsp:nvSpPr>
        <dsp:cNvPr id="0" name=""/>
        <dsp:cNvSpPr/>
      </dsp:nvSpPr>
      <dsp:spPr>
        <a:xfrm>
          <a:off x="737994"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F190AF-7BEA-4EE0-BFEF-84443A337130}">
      <dsp:nvSpPr>
        <dsp:cNvPr id="0" name=""/>
        <dsp:cNvSpPr/>
      </dsp:nvSpPr>
      <dsp:spPr>
        <a:xfrm>
          <a:off x="522332"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522332" y="1639828"/>
        <a:ext cx="862647" cy="276047"/>
      </dsp:txXfrm>
    </dsp:sp>
    <dsp:sp modelId="{0B328EB1-A42E-4F2B-A765-56026E0DDB67}">
      <dsp:nvSpPr>
        <dsp:cNvPr id="0" name=""/>
        <dsp:cNvSpPr/>
      </dsp:nvSpPr>
      <dsp:spPr>
        <a:xfrm>
          <a:off x="216092"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DE8625-2DDE-453B-A8BB-597CB710795B}">
      <dsp:nvSpPr>
        <dsp:cNvPr id="0" name=""/>
        <dsp:cNvSpPr/>
      </dsp:nvSpPr>
      <dsp:spPr>
        <a:xfrm>
          <a:off x="216092"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353B67-220F-4D14-BE94-373857317AFA}">
      <dsp:nvSpPr>
        <dsp:cNvPr id="0" name=""/>
        <dsp:cNvSpPr/>
      </dsp:nvSpPr>
      <dsp:spPr>
        <a:xfrm>
          <a:off x="430"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430" y="2252308"/>
        <a:ext cx="862647" cy="276047"/>
      </dsp:txXfrm>
    </dsp:sp>
    <dsp:sp modelId="{81C8C326-9938-4F7D-9F4E-C135E667AB51}">
      <dsp:nvSpPr>
        <dsp:cNvPr id="0" name=""/>
        <dsp:cNvSpPr/>
      </dsp:nvSpPr>
      <dsp:spPr>
        <a:xfrm>
          <a:off x="1259896"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E44288-20B8-4D28-BE96-2395272B815E}">
      <dsp:nvSpPr>
        <dsp:cNvPr id="0" name=""/>
        <dsp:cNvSpPr/>
      </dsp:nvSpPr>
      <dsp:spPr>
        <a:xfrm>
          <a:off x="1259896"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8F455B-A515-4AE6-80C1-517A963DF428}">
      <dsp:nvSpPr>
        <dsp:cNvPr id="0" name=""/>
        <dsp:cNvSpPr/>
      </dsp:nvSpPr>
      <dsp:spPr>
        <a:xfrm>
          <a:off x="1044234"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1044234" y="2252308"/>
        <a:ext cx="862647" cy="276047"/>
      </dsp:txXfrm>
    </dsp:sp>
    <dsp:sp modelId="{88D1BA51-922C-4918-B983-03B88730BC49}">
      <dsp:nvSpPr>
        <dsp:cNvPr id="0" name=""/>
        <dsp:cNvSpPr/>
      </dsp:nvSpPr>
      <dsp:spPr>
        <a:xfrm>
          <a:off x="1781798"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A10627-F83E-409F-88C9-B2D9F23345C2}">
      <dsp:nvSpPr>
        <dsp:cNvPr id="0" name=""/>
        <dsp:cNvSpPr/>
      </dsp:nvSpPr>
      <dsp:spPr>
        <a:xfrm>
          <a:off x="1781798"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053863A-6620-4447-92E6-F3930D730003}">
      <dsp:nvSpPr>
        <dsp:cNvPr id="0" name=""/>
        <dsp:cNvSpPr/>
      </dsp:nvSpPr>
      <dsp:spPr>
        <a:xfrm>
          <a:off x="1566136"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b</a:t>
          </a:r>
          <a:endParaRPr lang="id-ID" sz="1800" kern="1200">
            <a:solidFill>
              <a:sysClr val="windowText" lastClr="000000"/>
            </a:solidFill>
          </a:endParaRPr>
        </a:p>
      </dsp:txBody>
      <dsp:txXfrm>
        <a:off x="1566136" y="1639828"/>
        <a:ext cx="862647" cy="276047"/>
      </dsp:txXfrm>
    </dsp:sp>
    <dsp:sp modelId="{CB0A54BF-A2DC-4301-A0D2-401C6ECBE7DD}">
      <dsp:nvSpPr>
        <dsp:cNvPr id="0" name=""/>
        <dsp:cNvSpPr/>
      </dsp:nvSpPr>
      <dsp:spPr>
        <a:xfrm>
          <a:off x="3869406"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4D230CF-A7B4-4D64-9CAF-5236F8C2F67B}">
      <dsp:nvSpPr>
        <dsp:cNvPr id="0" name=""/>
        <dsp:cNvSpPr/>
      </dsp:nvSpPr>
      <dsp:spPr>
        <a:xfrm>
          <a:off x="3869406"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51CBE3C-E338-46EF-87BD-BEFCE7DB9DB2}">
      <dsp:nvSpPr>
        <dsp:cNvPr id="0" name=""/>
        <dsp:cNvSpPr/>
      </dsp:nvSpPr>
      <dsp:spPr>
        <a:xfrm>
          <a:off x="3653744"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z</a:t>
          </a:r>
          <a:endParaRPr lang="id-ID" sz="1800" kern="1200"/>
        </a:p>
      </dsp:txBody>
      <dsp:txXfrm>
        <a:off x="3653744" y="414868"/>
        <a:ext cx="862647" cy="276047"/>
      </dsp:txXfrm>
    </dsp:sp>
    <dsp:sp modelId="{52077181-0F22-486A-B3AE-B8C38E146163}">
      <dsp:nvSpPr>
        <dsp:cNvPr id="0" name=""/>
        <dsp:cNvSpPr/>
      </dsp:nvSpPr>
      <dsp:spPr>
        <a:xfrm>
          <a:off x="3347504"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A9324285-EA53-4CD6-80CE-579731C8A615}">
      <dsp:nvSpPr>
        <dsp:cNvPr id="0" name=""/>
        <dsp:cNvSpPr/>
      </dsp:nvSpPr>
      <dsp:spPr>
        <a:xfrm>
          <a:off x="3347504"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8A6289BE-E8A1-42B0-9561-B00B3D0BE654}">
      <dsp:nvSpPr>
        <dsp:cNvPr id="0" name=""/>
        <dsp:cNvSpPr/>
      </dsp:nvSpPr>
      <dsp:spPr>
        <a:xfrm>
          <a:off x="3131842"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x</a:t>
          </a:r>
          <a:endParaRPr lang="id-ID" sz="1800" kern="1200">
            <a:solidFill>
              <a:srgbClr val="FF0000"/>
            </a:solidFill>
          </a:endParaRPr>
        </a:p>
      </dsp:txBody>
      <dsp:txXfrm>
        <a:off x="3131842" y="1027348"/>
        <a:ext cx="862647" cy="276047"/>
      </dsp:txXfrm>
    </dsp:sp>
    <dsp:sp modelId="{1EA88560-2C18-4A37-A461-51D52148E87B}">
      <dsp:nvSpPr>
        <dsp:cNvPr id="0" name=""/>
        <dsp:cNvSpPr/>
      </dsp:nvSpPr>
      <dsp:spPr>
        <a:xfrm>
          <a:off x="2825602"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825602"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9940"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b</a:t>
          </a:r>
          <a:endParaRPr lang="id-ID" sz="1800" kern="1200"/>
        </a:p>
      </dsp:txBody>
      <dsp:txXfrm>
        <a:off x="2609940" y="1639828"/>
        <a:ext cx="862647" cy="276047"/>
      </dsp:txXfrm>
    </dsp:sp>
    <dsp:sp modelId="{3C2BD252-B6C3-4242-A46D-9A320A6F1695}">
      <dsp:nvSpPr>
        <dsp:cNvPr id="0" name=""/>
        <dsp:cNvSpPr/>
      </dsp:nvSpPr>
      <dsp:spPr>
        <a:xfrm>
          <a:off x="3869406"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3869406"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3653744"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3653744" y="1639828"/>
        <a:ext cx="862647" cy="276047"/>
      </dsp:txXfrm>
    </dsp:sp>
    <dsp:sp modelId="{7E9D9A6A-8EF6-4095-AE3C-5F73236AC031}">
      <dsp:nvSpPr>
        <dsp:cNvPr id="0" name=""/>
        <dsp:cNvSpPr/>
      </dsp:nvSpPr>
      <dsp:spPr>
        <a:xfrm>
          <a:off x="3347504"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2AAAFD-CF6C-409C-BDE7-298F1D29E209}">
      <dsp:nvSpPr>
        <dsp:cNvPr id="0" name=""/>
        <dsp:cNvSpPr/>
      </dsp:nvSpPr>
      <dsp:spPr>
        <a:xfrm>
          <a:off x="3347504"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690BAB-BC3A-4F9A-B5FE-CE57C83CC027}">
      <dsp:nvSpPr>
        <dsp:cNvPr id="0" name=""/>
        <dsp:cNvSpPr/>
      </dsp:nvSpPr>
      <dsp:spPr>
        <a:xfrm>
          <a:off x="3131842"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3131842" y="2252308"/>
        <a:ext cx="862647" cy="276047"/>
      </dsp:txXfrm>
    </dsp:sp>
    <dsp:sp modelId="{C841DA38-6E03-43F5-92D6-CE57E9279C4C}">
      <dsp:nvSpPr>
        <dsp:cNvPr id="0" name=""/>
        <dsp:cNvSpPr/>
      </dsp:nvSpPr>
      <dsp:spPr>
        <a:xfrm>
          <a:off x="4391308"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09356D-D389-4202-BAA2-CD83AA870B91}">
      <dsp:nvSpPr>
        <dsp:cNvPr id="0" name=""/>
        <dsp:cNvSpPr/>
      </dsp:nvSpPr>
      <dsp:spPr>
        <a:xfrm>
          <a:off x="4391308"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02B0E8-3463-4041-8029-3883D985E41D}">
      <dsp:nvSpPr>
        <dsp:cNvPr id="0" name=""/>
        <dsp:cNvSpPr/>
      </dsp:nvSpPr>
      <dsp:spPr>
        <a:xfrm>
          <a:off x="4175646"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4175646" y="2252308"/>
        <a:ext cx="862647" cy="276047"/>
      </dsp:txXfrm>
    </dsp:sp>
    <dsp:sp modelId="{DDB05395-0558-49FF-BC53-D4B58132D090}">
      <dsp:nvSpPr>
        <dsp:cNvPr id="0" name=""/>
        <dsp:cNvSpPr/>
      </dsp:nvSpPr>
      <dsp:spPr>
        <a:xfrm>
          <a:off x="4391308"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3C3926-B2FA-4695-A63B-C119D1AAA16D}">
      <dsp:nvSpPr>
        <dsp:cNvPr id="0" name=""/>
        <dsp:cNvSpPr/>
      </dsp:nvSpPr>
      <dsp:spPr>
        <a:xfrm>
          <a:off x="4391308"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BB8423-47BD-4203-920B-4C92AC58B91C}">
      <dsp:nvSpPr>
        <dsp:cNvPr id="0" name=""/>
        <dsp:cNvSpPr/>
      </dsp:nvSpPr>
      <dsp:spPr>
        <a:xfrm>
          <a:off x="4175646"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175646" y="1027348"/>
        <a:ext cx="862647" cy="276047"/>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7D157C-6FE5-4409-9C3E-E9E4079B9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11</TotalTime>
  <Pages>43</Pages>
  <Words>11769</Words>
  <Characters>67086</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78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dc:description/>
  <cp:lastModifiedBy>Hafizh Afkar Makmur</cp:lastModifiedBy>
  <cp:revision>101</cp:revision>
  <cp:lastPrinted>2011-03-11T06:22:00Z</cp:lastPrinted>
  <dcterms:created xsi:type="dcterms:W3CDTF">2011-10-13T05:07:00Z</dcterms:created>
  <dcterms:modified xsi:type="dcterms:W3CDTF">2021-03-15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cdc922-cfdd-32e9-ab13-3050d034381e</vt:lpwstr>
  </property>
  <property fmtid="{D5CDD505-2E9C-101B-9397-08002B2CF9AE}" pid="24" name="Mendeley Citation Style_1">
    <vt:lpwstr>http://www.zotero.org/styles/apa</vt:lpwstr>
  </property>
</Properties>
</file>